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3A02C0" w14:textId="77777777" w:rsidR="00EE0663" w:rsidRDefault="00EE0663">
      <w:pPr>
        <w:rPr>
          <w:b/>
          <w:sz w:val="28"/>
          <w:szCs w:val="28"/>
          <w:lang w:val="en-US"/>
        </w:rPr>
      </w:pPr>
      <w:bookmarkStart w:id="0" w:name="_GoBack"/>
      <w:bookmarkEnd w:id="0"/>
    </w:p>
    <w:p w14:paraId="028852ED" w14:textId="04820ECB" w:rsidR="000161B8" w:rsidRDefault="009C6099">
      <w:pPr>
        <w:rPr>
          <w:b/>
          <w:sz w:val="28"/>
          <w:szCs w:val="28"/>
          <w:lang w:val="en-US"/>
        </w:rPr>
      </w:pPr>
      <w:r>
        <w:rPr>
          <w:b/>
          <w:sz w:val="28"/>
          <w:szCs w:val="28"/>
          <w:lang w:val="en-US"/>
        </w:rPr>
        <w:t>PDS-16-0281 revised</w:t>
      </w:r>
      <w:r>
        <w:rPr>
          <w:b/>
          <w:sz w:val="28"/>
          <w:szCs w:val="28"/>
          <w:lang w:val="en-US"/>
        </w:rPr>
        <w:br/>
      </w:r>
      <w:r w:rsidR="004955D4">
        <w:rPr>
          <w:b/>
          <w:sz w:val="28"/>
          <w:szCs w:val="28"/>
          <w:lang w:val="en-US"/>
        </w:rPr>
        <w:t>L</w:t>
      </w:r>
      <w:r w:rsidR="00274959" w:rsidRPr="00E80AE5">
        <w:rPr>
          <w:b/>
          <w:sz w:val="28"/>
          <w:szCs w:val="28"/>
          <w:lang w:val="en-US"/>
        </w:rPr>
        <w:t>anguage competence</w:t>
      </w:r>
      <w:r w:rsidR="004955D4">
        <w:rPr>
          <w:b/>
          <w:sz w:val="28"/>
          <w:szCs w:val="28"/>
          <w:lang w:val="en-US"/>
        </w:rPr>
        <w:t xml:space="preserve"> and communication skills</w:t>
      </w:r>
      <w:r w:rsidR="00274959" w:rsidRPr="00E80AE5">
        <w:rPr>
          <w:b/>
          <w:sz w:val="28"/>
          <w:szCs w:val="28"/>
          <w:lang w:val="en-US"/>
        </w:rPr>
        <w:t xml:space="preserve"> in 3 year old children after prenatal exposure to </w:t>
      </w:r>
      <w:r w:rsidR="0034722E">
        <w:rPr>
          <w:b/>
          <w:sz w:val="28"/>
          <w:szCs w:val="28"/>
          <w:lang w:val="en-US"/>
        </w:rPr>
        <w:t xml:space="preserve">analgesic </w:t>
      </w:r>
      <w:r w:rsidR="00274959" w:rsidRPr="00E80AE5">
        <w:rPr>
          <w:b/>
          <w:sz w:val="28"/>
          <w:szCs w:val="28"/>
          <w:lang w:val="en-US"/>
        </w:rPr>
        <w:t xml:space="preserve">opioids </w:t>
      </w:r>
    </w:p>
    <w:p w14:paraId="42E1F30A" w14:textId="77777777" w:rsidR="00B52B27" w:rsidRDefault="00B52B27" w:rsidP="00E035BF">
      <w:pPr>
        <w:rPr>
          <w:b/>
          <w:lang w:val="en-US"/>
        </w:rPr>
      </w:pPr>
    </w:p>
    <w:p w14:paraId="71358F2A" w14:textId="77777777" w:rsidR="00E035BF" w:rsidRDefault="00E035BF" w:rsidP="00E035BF">
      <w:pPr>
        <w:rPr>
          <w:lang w:val="en-US"/>
        </w:rPr>
      </w:pPr>
      <w:r>
        <w:rPr>
          <w:b/>
          <w:lang w:val="en-US"/>
        </w:rPr>
        <w:t>Running head</w:t>
      </w:r>
      <w:r w:rsidRPr="00EE0663">
        <w:rPr>
          <w:b/>
          <w:lang w:val="en-US"/>
        </w:rPr>
        <w:t>:</w:t>
      </w:r>
      <w:r>
        <w:rPr>
          <w:lang w:val="en-US"/>
        </w:rPr>
        <w:t xml:space="preserve"> </w:t>
      </w:r>
      <w:r w:rsidR="009F6915">
        <w:rPr>
          <w:lang w:val="en-US"/>
        </w:rPr>
        <w:t>De</w:t>
      </w:r>
      <w:r>
        <w:rPr>
          <w:lang w:val="en-US"/>
        </w:rPr>
        <w:t xml:space="preserve">velopment </w:t>
      </w:r>
      <w:r w:rsidRPr="004955D4">
        <w:rPr>
          <w:lang w:val="en-US"/>
        </w:rPr>
        <w:t>after prenatal opioid exposure</w:t>
      </w:r>
    </w:p>
    <w:p w14:paraId="2EC22882" w14:textId="77777777" w:rsidR="00274959" w:rsidRDefault="00274959">
      <w:pPr>
        <w:rPr>
          <w:b/>
          <w:lang w:val="en-US"/>
        </w:rPr>
      </w:pPr>
    </w:p>
    <w:p w14:paraId="6998CC94" w14:textId="77777777" w:rsidR="00E80AE5" w:rsidRPr="00EE0799" w:rsidRDefault="00274959">
      <w:r w:rsidRPr="00EE0799">
        <w:t>Eva Skovlund</w:t>
      </w:r>
      <w:r w:rsidR="00E035BF">
        <w:rPr>
          <w:vertAlign w:val="superscript"/>
        </w:rPr>
        <w:t>1</w:t>
      </w:r>
      <w:r w:rsidR="00E80AE5" w:rsidRPr="00EE0799">
        <w:rPr>
          <w:vertAlign w:val="superscript"/>
        </w:rPr>
        <w:t>,</w:t>
      </w:r>
      <w:r w:rsidR="00E035BF">
        <w:rPr>
          <w:vertAlign w:val="superscript"/>
        </w:rPr>
        <w:t>2</w:t>
      </w:r>
      <w:r w:rsidRPr="00EE0799">
        <w:t>, Marte Handal</w:t>
      </w:r>
      <w:r w:rsidR="00A914D9">
        <w:rPr>
          <w:vertAlign w:val="superscript"/>
        </w:rPr>
        <w:t>1</w:t>
      </w:r>
      <w:r w:rsidRPr="00EE0799">
        <w:t xml:space="preserve">, </w:t>
      </w:r>
      <w:r w:rsidR="00DB3ADD" w:rsidRPr="00EE0799">
        <w:t>Randi Selmer</w:t>
      </w:r>
      <w:r w:rsidR="00E035BF" w:rsidRPr="00E035BF">
        <w:rPr>
          <w:vertAlign w:val="superscript"/>
        </w:rPr>
        <w:t>1</w:t>
      </w:r>
      <w:r w:rsidR="00DB3ADD" w:rsidRPr="00EE0799">
        <w:t xml:space="preserve">, </w:t>
      </w:r>
      <w:r w:rsidR="00E2015B" w:rsidRPr="00EE0799">
        <w:t>Ragnhild Eek Brandlistuen</w:t>
      </w:r>
      <w:r w:rsidR="00E035BF" w:rsidRPr="00E035BF">
        <w:rPr>
          <w:vertAlign w:val="superscript"/>
        </w:rPr>
        <w:t>1</w:t>
      </w:r>
      <w:r w:rsidR="00D870ED">
        <w:t xml:space="preserve">, </w:t>
      </w:r>
      <w:r w:rsidRPr="00EE0799">
        <w:t>Svetlana Skurtveit</w:t>
      </w:r>
      <w:r w:rsidR="00E035BF" w:rsidRPr="00E035BF">
        <w:rPr>
          <w:vertAlign w:val="superscript"/>
        </w:rPr>
        <w:t>1</w:t>
      </w:r>
      <w:r w:rsidR="00CE642E" w:rsidRPr="00EE0799">
        <w:rPr>
          <w:vertAlign w:val="superscript"/>
        </w:rPr>
        <w:t>,</w:t>
      </w:r>
      <w:r w:rsidR="00E035BF">
        <w:rPr>
          <w:vertAlign w:val="superscript"/>
        </w:rPr>
        <w:t>3</w:t>
      </w:r>
      <w:r w:rsidR="00A060C0" w:rsidRPr="00EE0799">
        <w:t xml:space="preserve"> </w:t>
      </w:r>
    </w:p>
    <w:p w14:paraId="25ED434D" w14:textId="77777777" w:rsidR="00693E4E" w:rsidRPr="00693E4E" w:rsidRDefault="00E035BF" w:rsidP="00E80AE5">
      <w:pPr>
        <w:rPr>
          <w:lang w:val="en-US"/>
        </w:rPr>
      </w:pPr>
      <w:r>
        <w:rPr>
          <w:vertAlign w:val="superscript"/>
          <w:lang w:val="en-US"/>
        </w:rPr>
        <w:t>1</w:t>
      </w:r>
      <w:r w:rsidR="00DB3ADD">
        <w:rPr>
          <w:lang w:val="en-US"/>
        </w:rPr>
        <w:t xml:space="preserve"> </w:t>
      </w:r>
      <w:r w:rsidR="00693E4E" w:rsidRPr="00E80AE5">
        <w:rPr>
          <w:lang w:val="en-US"/>
        </w:rPr>
        <w:t xml:space="preserve">Norwegian Institute of Public Health, </w:t>
      </w:r>
      <w:r w:rsidR="00E80AE5">
        <w:rPr>
          <w:lang w:val="en-US"/>
        </w:rPr>
        <w:t>Oslo, Norway.</w:t>
      </w:r>
      <w:r w:rsidR="00E80AE5">
        <w:rPr>
          <w:lang w:val="en-US"/>
        </w:rPr>
        <w:br/>
      </w:r>
      <w:r>
        <w:rPr>
          <w:vertAlign w:val="superscript"/>
          <w:lang w:val="en-US"/>
        </w:rPr>
        <w:t>2</w:t>
      </w:r>
      <w:r w:rsidR="00E80AE5" w:rsidRPr="00E80AE5">
        <w:rPr>
          <w:lang w:val="en-US"/>
        </w:rPr>
        <w:t xml:space="preserve"> Department of</w:t>
      </w:r>
      <w:r w:rsidR="00E80AE5">
        <w:rPr>
          <w:lang w:val="en-US"/>
        </w:rPr>
        <w:t xml:space="preserve"> Public Health and General Practice, NTNU, </w:t>
      </w:r>
      <w:r w:rsidR="00A964D8">
        <w:rPr>
          <w:lang w:val="en-US"/>
        </w:rPr>
        <w:t xml:space="preserve">Norwegian University of Science and Technology, </w:t>
      </w:r>
      <w:r w:rsidR="00E80AE5">
        <w:rPr>
          <w:lang w:val="en-US"/>
        </w:rPr>
        <w:t>Trondheim, Norway.</w:t>
      </w:r>
      <w:r w:rsidR="00693E4E">
        <w:rPr>
          <w:lang w:val="en-US"/>
        </w:rPr>
        <w:br/>
      </w:r>
      <w:r>
        <w:rPr>
          <w:vertAlign w:val="superscript"/>
          <w:lang w:val="en-US"/>
        </w:rPr>
        <w:t>3</w:t>
      </w:r>
      <w:r w:rsidR="00693E4E">
        <w:rPr>
          <w:vertAlign w:val="superscript"/>
          <w:lang w:val="en-US"/>
        </w:rPr>
        <w:t xml:space="preserve"> </w:t>
      </w:r>
      <w:r w:rsidR="00693E4E">
        <w:rPr>
          <w:lang w:val="en-US"/>
        </w:rPr>
        <w:t>Norwegian Centre for Addiction Research, University of Oslo, Oslo, Norway.</w:t>
      </w:r>
    </w:p>
    <w:p w14:paraId="1A3BAC47" w14:textId="77777777" w:rsidR="00EE0663" w:rsidRDefault="00EE0663">
      <w:pPr>
        <w:rPr>
          <w:lang w:val="en-US"/>
        </w:rPr>
      </w:pPr>
    </w:p>
    <w:p w14:paraId="7E4CE852" w14:textId="77777777" w:rsidR="00EE0663" w:rsidRDefault="00EE0663">
      <w:pPr>
        <w:rPr>
          <w:lang w:val="en-US"/>
        </w:rPr>
      </w:pPr>
    </w:p>
    <w:p w14:paraId="67798B65" w14:textId="77777777" w:rsidR="00314F16" w:rsidRDefault="00E80AE5">
      <w:pPr>
        <w:rPr>
          <w:lang w:val="en-US"/>
        </w:rPr>
      </w:pPr>
      <w:r w:rsidRPr="009E31D9">
        <w:rPr>
          <w:b/>
          <w:lang w:val="en-US"/>
        </w:rPr>
        <w:t>Corresponding author:</w:t>
      </w:r>
      <w:r w:rsidRPr="00E80AE5">
        <w:rPr>
          <w:lang w:val="en-US"/>
        </w:rPr>
        <w:t xml:space="preserve"> Eva Skovlund, Department of</w:t>
      </w:r>
      <w:r>
        <w:rPr>
          <w:lang w:val="en-US"/>
        </w:rPr>
        <w:t xml:space="preserve"> Public Heal</w:t>
      </w:r>
      <w:r w:rsidR="00B52B27">
        <w:rPr>
          <w:lang w:val="en-US"/>
        </w:rPr>
        <w:t xml:space="preserve">th and General Practice, NTNU, </w:t>
      </w:r>
      <w:r w:rsidR="00A964D8">
        <w:rPr>
          <w:lang w:val="en-US"/>
        </w:rPr>
        <w:t xml:space="preserve">Norwegian University of Science and Technology, </w:t>
      </w:r>
      <w:r>
        <w:rPr>
          <w:lang w:val="en-US"/>
        </w:rPr>
        <w:t>PO Box 8905, 7491 Trondheim, Norway.</w:t>
      </w:r>
      <w:r w:rsidR="00B52B27">
        <w:rPr>
          <w:lang w:val="en-US"/>
        </w:rPr>
        <w:t xml:space="preserve"> </w:t>
      </w:r>
      <w:hyperlink r:id="rId9" w:history="1">
        <w:r w:rsidR="00314F16" w:rsidRPr="00F80BE6">
          <w:rPr>
            <w:rStyle w:val="Hyperlink"/>
            <w:lang w:val="en-US"/>
          </w:rPr>
          <w:t>eva.skovlund@ntnu.no</w:t>
        </w:r>
      </w:hyperlink>
    </w:p>
    <w:p w14:paraId="3CE59A67" w14:textId="77777777" w:rsidR="00274959" w:rsidRPr="00E80AE5" w:rsidRDefault="00274959">
      <w:pPr>
        <w:rPr>
          <w:lang w:val="en-US"/>
        </w:rPr>
      </w:pPr>
    </w:p>
    <w:p w14:paraId="4F612CCC" w14:textId="77777777" w:rsidR="00B52B27" w:rsidRDefault="00B52B27" w:rsidP="00E035BF">
      <w:pPr>
        <w:rPr>
          <w:b/>
          <w:lang w:val="en-US"/>
        </w:rPr>
      </w:pPr>
    </w:p>
    <w:p w14:paraId="5E005D9B" w14:textId="77777777" w:rsidR="00E035BF" w:rsidRDefault="00E035BF" w:rsidP="00E035BF">
      <w:pPr>
        <w:rPr>
          <w:lang w:val="en-US"/>
        </w:rPr>
      </w:pPr>
      <w:r w:rsidRPr="00E035BF">
        <w:rPr>
          <w:b/>
          <w:lang w:val="en-US"/>
        </w:rPr>
        <w:t xml:space="preserve">Keywords: </w:t>
      </w:r>
      <w:r w:rsidRPr="00920087">
        <w:rPr>
          <w:lang w:val="en-US"/>
        </w:rPr>
        <w:t>Opioids, Language competence,</w:t>
      </w:r>
      <w:r>
        <w:rPr>
          <w:lang w:val="en-US"/>
        </w:rPr>
        <w:t xml:space="preserve"> Communication skills,</w:t>
      </w:r>
      <w:r w:rsidRPr="00920087">
        <w:rPr>
          <w:lang w:val="en-US"/>
        </w:rPr>
        <w:t xml:space="preserve"> Neurodevelopment, MoBa</w:t>
      </w:r>
    </w:p>
    <w:p w14:paraId="4F13F8CC" w14:textId="77777777" w:rsidR="00A914D9" w:rsidRDefault="00A914D9" w:rsidP="00E035BF">
      <w:pPr>
        <w:rPr>
          <w:lang w:val="en-US"/>
        </w:rPr>
      </w:pPr>
    </w:p>
    <w:p w14:paraId="4C3C7CC1" w14:textId="77777777" w:rsidR="00A914D9" w:rsidRDefault="00A914D9" w:rsidP="00E035BF">
      <w:pPr>
        <w:rPr>
          <w:b/>
          <w:lang w:val="en-US"/>
        </w:rPr>
      </w:pPr>
      <w:r w:rsidRPr="00A914D9">
        <w:rPr>
          <w:b/>
          <w:lang w:val="en-US"/>
        </w:rPr>
        <w:t>Key points:</w:t>
      </w:r>
    </w:p>
    <w:p w14:paraId="478ADF5D" w14:textId="0BB40BF1" w:rsidR="00A914D9" w:rsidRPr="00A914D9" w:rsidRDefault="00A914D9" w:rsidP="009E31D9">
      <w:pPr>
        <w:pStyle w:val="ListParagraph"/>
        <w:numPr>
          <w:ilvl w:val="0"/>
          <w:numId w:val="6"/>
        </w:numPr>
        <w:rPr>
          <w:b/>
          <w:lang w:val="en-US"/>
        </w:rPr>
      </w:pPr>
      <w:r>
        <w:rPr>
          <w:lang w:val="en-US"/>
        </w:rPr>
        <w:t xml:space="preserve">In this Norwegian cohort study use of </w:t>
      </w:r>
      <w:r w:rsidR="006B4BE5">
        <w:rPr>
          <w:lang w:val="en-US"/>
        </w:rPr>
        <w:t xml:space="preserve">analgesic </w:t>
      </w:r>
      <w:r>
        <w:rPr>
          <w:lang w:val="en-US"/>
        </w:rPr>
        <w:t>opioids was reported in 892 of the 51 679 included pregnancies (1.7%).</w:t>
      </w:r>
    </w:p>
    <w:p w14:paraId="35A7D82A" w14:textId="464D3875" w:rsidR="00A914D9" w:rsidRDefault="00A914D9" w:rsidP="009E31D9">
      <w:pPr>
        <w:pStyle w:val="ListParagraph"/>
        <w:numPr>
          <w:ilvl w:val="0"/>
          <w:numId w:val="6"/>
        </w:numPr>
        <w:rPr>
          <w:lang w:val="en-US"/>
        </w:rPr>
      </w:pPr>
      <w:r w:rsidRPr="00A914D9">
        <w:rPr>
          <w:lang w:val="en-US"/>
        </w:rPr>
        <w:t xml:space="preserve">No association </w:t>
      </w:r>
      <w:r w:rsidR="00764112">
        <w:rPr>
          <w:lang w:val="en-US"/>
        </w:rPr>
        <w:t>between prenatal exposure and</w:t>
      </w:r>
      <w:r w:rsidR="00764112" w:rsidRPr="00A914D9">
        <w:rPr>
          <w:lang w:val="en-US"/>
        </w:rPr>
        <w:t xml:space="preserve"> </w:t>
      </w:r>
      <w:r w:rsidRPr="00A914D9">
        <w:rPr>
          <w:lang w:val="en-US"/>
        </w:rPr>
        <w:t>reduced language competence or communication skills at 3 years of age was found.</w:t>
      </w:r>
    </w:p>
    <w:p w14:paraId="031C93E2" w14:textId="0AA2D790" w:rsidR="009E31D9" w:rsidRPr="009E31D9" w:rsidRDefault="00A42A71" w:rsidP="009E31D9">
      <w:pPr>
        <w:pStyle w:val="ListParagraph"/>
        <w:numPr>
          <w:ilvl w:val="0"/>
          <w:numId w:val="6"/>
        </w:numPr>
        <w:rPr>
          <w:b/>
          <w:lang w:val="en-US"/>
        </w:rPr>
      </w:pPr>
      <w:r>
        <w:rPr>
          <w:lang w:val="en-US"/>
        </w:rPr>
        <w:t xml:space="preserve">No firm conclusion can be drawn with </w:t>
      </w:r>
      <w:r w:rsidR="009E31D9" w:rsidRPr="009E31D9">
        <w:rPr>
          <w:lang w:val="en-US"/>
        </w:rPr>
        <w:t>regard to prolonged use</w:t>
      </w:r>
      <w:r w:rsidR="00EE34C2">
        <w:rPr>
          <w:lang w:val="en-US"/>
        </w:rPr>
        <w:t xml:space="preserve"> of </w:t>
      </w:r>
      <w:r>
        <w:rPr>
          <w:lang w:val="en-US"/>
        </w:rPr>
        <w:t xml:space="preserve">strong opioids or </w:t>
      </w:r>
      <w:r w:rsidR="00EE34C2">
        <w:rPr>
          <w:lang w:val="en-US"/>
        </w:rPr>
        <w:t>high doses</w:t>
      </w:r>
      <w:r w:rsidR="009E31D9" w:rsidRPr="009E31D9">
        <w:rPr>
          <w:lang w:val="en-US"/>
        </w:rPr>
        <w:t>.</w:t>
      </w:r>
    </w:p>
    <w:p w14:paraId="7A6209A8" w14:textId="2FA37E33" w:rsidR="009E31D9" w:rsidRDefault="009E31D9" w:rsidP="009E31D9">
      <w:pPr>
        <w:spacing w:line="480" w:lineRule="auto"/>
        <w:rPr>
          <w:b/>
          <w:lang w:val="en-US"/>
        </w:rPr>
      </w:pPr>
    </w:p>
    <w:p w14:paraId="1E1979F5" w14:textId="77777777" w:rsidR="009E31D9" w:rsidRPr="009E31D9" w:rsidRDefault="009E31D9" w:rsidP="009E31D9">
      <w:pPr>
        <w:spacing w:line="480" w:lineRule="auto"/>
        <w:rPr>
          <w:lang w:val="en-US"/>
        </w:rPr>
      </w:pPr>
      <w:r w:rsidRPr="009E31D9">
        <w:rPr>
          <w:b/>
          <w:lang w:val="en-US"/>
        </w:rPr>
        <w:t>Conflict of interest disclosures</w:t>
      </w:r>
      <w:r>
        <w:rPr>
          <w:b/>
          <w:lang w:val="en-US"/>
        </w:rPr>
        <w:t xml:space="preserve"> </w:t>
      </w:r>
      <w:r w:rsidRPr="009E31D9">
        <w:rPr>
          <w:lang w:val="en-US"/>
        </w:rPr>
        <w:t>None</w:t>
      </w:r>
    </w:p>
    <w:p w14:paraId="438837E2" w14:textId="1D5FA2F3" w:rsidR="00EA66FD" w:rsidRDefault="00A914D9" w:rsidP="00EA66FD">
      <w:pPr>
        <w:rPr>
          <w:b/>
          <w:lang w:val="en-US"/>
        </w:rPr>
      </w:pPr>
      <w:r w:rsidRPr="004F7B7D">
        <w:rPr>
          <w:b/>
          <w:lang w:val="en-US"/>
        </w:rPr>
        <w:t>Word count:</w:t>
      </w:r>
      <w:r>
        <w:rPr>
          <w:b/>
          <w:lang w:val="en-US"/>
        </w:rPr>
        <w:t xml:space="preserve"> </w:t>
      </w:r>
      <w:r w:rsidR="00D84AA5" w:rsidRPr="00D95D28">
        <w:rPr>
          <w:b/>
          <w:lang w:val="en-US"/>
        </w:rPr>
        <w:t>3</w:t>
      </w:r>
      <w:r w:rsidR="003E18AD">
        <w:rPr>
          <w:b/>
          <w:lang w:val="en-US"/>
        </w:rPr>
        <w:t>641</w:t>
      </w:r>
    </w:p>
    <w:p w14:paraId="45CB01FB" w14:textId="5BD4BCD4" w:rsidR="00100AB1" w:rsidRPr="00571848" w:rsidRDefault="008E3B63" w:rsidP="00EA66FD">
      <w:pPr>
        <w:rPr>
          <w:b/>
          <w:lang w:val="en-US"/>
        </w:rPr>
      </w:pPr>
      <w:r w:rsidRPr="00571848">
        <w:rPr>
          <w:b/>
          <w:lang w:val="en-US"/>
        </w:rPr>
        <w:lastRenderedPageBreak/>
        <w:t>ABSTRACT</w:t>
      </w:r>
    </w:p>
    <w:p w14:paraId="1817DB25" w14:textId="43E5CF89" w:rsidR="00274959" w:rsidRDefault="00E035BF" w:rsidP="006D338F">
      <w:pPr>
        <w:spacing w:line="360" w:lineRule="auto"/>
        <w:rPr>
          <w:lang w:val="en-US"/>
        </w:rPr>
      </w:pPr>
      <w:r w:rsidRPr="00E035BF">
        <w:rPr>
          <w:b/>
          <w:lang w:val="en-US"/>
        </w:rPr>
        <w:t>Purpose</w:t>
      </w:r>
      <w:r>
        <w:rPr>
          <w:lang w:val="en-US"/>
        </w:rPr>
        <w:t xml:space="preserve"> </w:t>
      </w:r>
      <w:r w:rsidR="009E31D9">
        <w:rPr>
          <w:lang w:val="en-US"/>
        </w:rPr>
        <w:t>An increasing consumption of opioids in the general population has been reported in several countries also among pregnant women. L</w:t>
      </w:r>
      <w:r w:rsidR="009E31D9" w:rsidRPr="00AC45C1">
        <w:rPr>
          <w:lang w:val="en-US"/>
        </w:rPr>
        <w:t xml:space="preserve">imited information is available regarding the effect of prenatal exposure to </w:t>
      </w:r>
      <w:r w:rsidR="009E31D9">
        <w:rPr>
          <w:lang w:val="en-US"/>
        </w:rPr>
        <w:t xml:space="preserve">analgesic </w:t>
      </w:r>
      <w:r w:rsidR="009E31D9" w:rsidRPr="00AC45C1">
        <w:rPr>
          <w:lang w:val="en-US"/>
        </w:rPr>
        <w:t>opioids on long-term neurocognitive function in children.</w:t>
      </w:r>
      <w:r w:rsidR="009E31D9">
        <w:rPr>
          <w:lang w:val="en-US"/>
        </w:rPr>
        <w:t xml:space="preserve"> </w:t>
      </w:r>
      <w:r w:rsidR="00D81D4F" w:rsidRPr="00D81D4F">
        <w:rPr>
          <w:lang w:val="en-US"/>
        </w:rPr>
        <w:t xml:space="preserve">The </w:t>
      </w:r>
      <w:r w:rsidR="00D86737">
        <w:rPr>
          <w:lang w:val="en-US"/>
        </w:rPr>
        <w:t xml:space="preserve">primary </w:t>
      </w:r>
      <w:r w:rsidR="00D81D4F" w:rsidRPr="00D81D4F">
        <w:rPr>
          <w:lang w:val="en-US"/>
        </w:rPr>
        <w:t>aim of the study</w:t>
      </w:r>
      <w:r w:rsidR="00D81D4F">
        <w:rPr>
          <w:lang w:val="en-US"/>
        </w:rPr>
        <w:t xml:space="preserve"> was to determine the association between prenatal exposure to </w:t>
      </w:r>
      <w:r w:rsidR="007964F9">
        <w:rPr>
          <w:lang w:val="en-US"/>
        </w:rPr>
        <w:t xml:space="preserve">analgesic </w:t>
      </w:r>
      <w:r w:rsidR="00D81D4F">
        <w:rPr>
          <w:lang w:val="en-US"/>
        </w:rPr>
        <w:t>opioids and language competence</w:t>
      </w:r>
      <w:r w:rsidR="00D86737">
        <w:rPr>
          <w:lang w:val="en-US"/>
        </w:rPr>
        <w:t xml:space="preserve"> </w:t>
      </w:r>
      <w:r w:rsidR="003D397E">
        <w:rPr>
          <w:lang w:val="en-US"/>
        </w:rPr>
        <w:t>and</w:t>
      </w:r>
      <w:r w:rsidR="00D86737">
        <w:rPr>
          <w:lang w:val="en-US"/>
        </w:rPr>
        <w:t xml:space="preserve"> communication skills</w:t>
      </w:r>
      <w:r w:rsidR="00D81D4F">
        <w:rPr>
          <w:lang w:val="en-US"/>
        </w:rPr>
        <w:t xml:space="preserve"> at 3 years of age</w:t>
      </w:r>
      <w:r w:rsidR="00100AB1">
        <w:rPr>
          <w:lang w:val="en-US"/>
        </w:rPr>
        <w:t>.</w:t>
      </w:r>
    </w:p>
    <w:p w14:paraId="663ECF90" w14:textId="77777777" w:rsidR="00100AB1" w:rsidRDefault="00E035BF" w:rsidP="006D338F">
      <w:pPr>
        <w:spacing w:line="360" w:lineRule="auto"/>
        <w:rPr>
          <w:lang w:val="en-US"/>
        </w:rPr>
      </w:pPr>
      <w:r w:rsidRPr="00E035BF">
        <w:rPr>
          <w:b/>
          <w:lang w:val="en-US"/>
        </w:rPr>
        <w:t xml:space="preserve">Methods </w:t>
      </w:r>
      <w:r w:rsidR="00D81D4F">
        <w:rPr>
          <w:lang w:val="en-US"/>
        </w:rPr>
        <w:t>The Norwegian Mother and Child Cohort Study (MoBa)</w:t>
      </w:r>
      <w:r w:rsidR="00100AB1">
        <w:rPr>
          <w:lang w:val="en-US"/>
        </w:rPr>
        <w:t xml:space="preserve"> </w:t>
      </w:r>
      <w:r w:rsidR="00F94FFB">
        <w:rPr>
          <w:lang w:val="en-US"/>
        </w:rPr>
        <w:t xml:space="preserve">prospectively </w:t>
      </w:r>
      <w:r w:rsidR="00100AB1">
        <w:rPr>
          <w:lang w:val="en-US"/>
        </w:rPr>
        <w:t>included pregnant women 1999-2008. Participants</w:t>
      </w:r>
      <w:r w:rsidR="008D5034">
        <w:rPr>
          <w:lang w:val="en-US"/>
        </w:rPr>
        <w:t xml:space="preserve"> report</w:t>
      </w:r>
      <w:r w:rsidR="00100AB1">
        <w:rPr>
          <w:lang w:val="en-US"/>
        </w:rPr>
        <w:t>ed</w:t>
      </w:r>
      <w:r w:rsidR="008D5034">
        <w:rPr>
          <w:lang w:val="en-US"/>
        </w:rPr>
        <w:t xml:space="preserve"> medication use at </w:t>
      </w:r>
      <w:r w:rsidR="004D2BF1">
        <w:rPr>
          <w:lang w:val="en-US"/>
        </w:rPr>
        <w:t xml:space="preserve">pregnancy </w:t>
      </w:r>
      <w:r w:rsidR="008D5034">
        <w:rPr>
          <w:lang w:val="en-US"/>
        </w:rPr>
        <w:t>week 17/18</w:t>
      </w:r>
      <w:r w:rsidR="00D86737">
        <w:rPr>
          <w:lang w:val="en-US"/>
        </w:rPr>
        <w:t xml:space="preserve"> and</w:t>
      </w:r>
      <w:r w:rsidR="008D5034">
        <w:rPr>
          <w:lang w:val="en-US"/>
        </w:rPr>
        <w:t xml:space="preserve"> 30, and 6 months after birth. </w:t>
      </w:r>
      <w:r w:rsidR="00D81D4F" w:rsidRPr="00AD0186">
        <w:rPr>
          <w:lang w:val="en-US"/>
        </w:rPr>
        <w:t>Children’s language competence</w:t>
      </w:r>
      <w:r w:rsidR="00AD0186" w:rsidRPr="00AD0186">
        <w:rPr>
          <w:lang w:val="en-US"/>
        </w:rPr>
        <w:t xml:space="preserve"> and communication skills were</w:t>
      </w:r>
      <w:r w:rsidR="00D81D4F" w:rsidRPr="00AD0186">
        <w:rPr>
          <w:lang w:val="en-US"/>
        </w:rPr>
        <w:t xml:space="preserve"> reported by mothers </w:t>
      </w:r>
      <w:r w:rsidR="004D2BF1" w:rsidRPr="00AD0186">
        <w:rPr>
          <w:lang w:val="en-US"/>
        </w:rPr>
        <w:t>on</w:t>
      </w:r>
      <w:r w:rsidR="00D81D4F" w:rsidRPr="00AD0186">
        <w:rPr>
          <w:lang w:val="en-US"/>
        </w:rPr>
        <w:t xml:space="preserve"> validated</w:t>
      </w:r>
      <w:r w:rsidR="00100AB1" w:rsidRPr="00AD0186">
        <w:rPr>
          <w:lang w:val="en-US"/>
        </w:rPr>
        <w:t xml:space="preserve"> </w:t>
      </w:r>
      <w:r w:rsidR="004D2BF1" w:rsidRPr="00AD0186">
        <w:rPr>
          <w:lang w:val="en-US"/>
        </w:rPr>
        <w:t>scales</w:t>
      </w:r>
      <w:r w:rsidR="00100AB1" w:rsidRPr="00AD0186">
        <w:rPr>
          <w:lang w:val="en-US"/>
        </w:rPr>
        <w:t>.</w:t>
      </w:r>
      <w:r w:rsidR="00100AB1">
        <w:rPr>
          <w:lang w:val="en-US"/>
        </w:rPr>
        <w:t xml:space="preserve"> </w:t>
      </w:r>
    </w:p>
    <w:p w14:paraId="12ADBF33" w14:textId="62579548" w:rsidR="00CA53E9" w:rsidRDefault="00E035BF" w:rsidP="006D338F">
      <w:pPr>
        <w:spacing w:line="360" w:lineRule="auto"/>
        <w:rPr>
          <w:lang w:val="en-US"/>
        </w:rPr>
      </w:pPr>
      <w:r w:rsidRPr="00E035BF">
        <w:rPr>
          <w:b/>
          <w:lang w:val="en-US"/>
        </w:rPr>
        <w:t>Results</w:t>
      </w:r>
      <w:r>
        <w:rPr>
          <w:lang w:val="en-US"/>
        </w:rPr>
        <w:t xml:space="preserve"> </w:t>
      </w:r>
      <w:r w:rsidR="00D86737">
        <w:rPr>
          <w:lang w:val="en-US"/>
        </w:rPr>
        <w:t>A total of 45</w:t>
      </w:r>
      <w:r w:rsidR="00726FCB">
        <w:rPr>
          <w:lang w:val="en-US"/>
        </w:rPr>
        <w:t xml:space="preserve"> </w:t>
      </w:r>
      <w:r w:rsidR="00315B0D">
        <w:rPr>
          <w:lang w:val="en-US"/>
        </w:rPr>
        <w:t>211</w:t>
      </w:r>
      <w:r w:rsidR="00D81D4F">
        <w:rPr>
          <w:lang w:val="en-US"/>
        </w:rPr>
        <w:t xml:space="preserve"> women with 51</w:t>
      </w:r>
      <w:r w:rsidR="00D81E67">
        <w:rPr>
          <w:lang w:val="en-US"/>
        </w:rPr>
        <w:t> </w:t>
      </w:r>
      <w:r w:rsidR="000C1E3A">
        <w:rPr>
          <w:lang w:val="en-US"/>
        </w:rPr>
        <w:t>679</w:t>
      </w:r>
      <w:r w:rsidR="00D81D4F">
        <w:rPr>
          <w:lang w:val="en-US"/>
        </w:rPr>
        <w:t xml:space="preserve"> singleton pregnancies were included</w:t>
      </w:r>
      <w:r w:rsidR="00D16B60">
        <w:rPr>
          <w:lang w:val="en-US"/>
        </w:rPr>
        <w:t>. U</w:t>
      </w:r>
      <w:r w:rsidR="00D81D4F">
        <w:rPr>
          <w:lang w:val="en-US"/>
        </w:rPr>
        <w:t xml:space="preserve">se of </w:t>
      </w:r>
      <w:r w:rsidR="007964F9">
        <w:rPr>
          <w:lang w:val="en-US"/>
        </w:rPr>
        <w:t xml:space="preserve">analgesic </w:t>
      </w:r>
      <w:r w:rsidR="00D81D4F">
        <w:rPr>
          <w:lang w:val="en-US"/>
        </w:rPr>
        <w:t xml:space="preserve">opioids </w:t>
      </w:r>
      <w:r w:rsidR="00D16B60">
        <w:rPr>
          <w:lang w:val="en-US"/>
        </w:rPr>
        <w:t xml:space="preserve">was reported </w:t>
      </w:r>
      <w:r w:rsidR="00D81D4F">
        <w:rPr>
          <w:lang w:val="en-US"/>
        </w:rPr>
        <w:t>in 89</w:t>
      </w:r>
      <w:r w:rsidR="00D86737">
        <w:rPr>
          <w:lang w:val="en-US"/>
        </w:rPr>
        <w:t>2</w:t>
      </w:r>
      <w:r w:rsidR="00D81D4F">
        <w:rPr>
          <w:lang w:val="en-US"/>
        </w:rPr>
        <w:t xml:space="preserve"> pregnancies (1.7%).</w:t>
      </w:r>
      <w:r w:rsidR="00E9099B">
        <w:rPr>
          <w:lang w:val="en-US"/>
        </w:rPr>
        <w:t xml:space="preserve"> </w:t>
      </w:r>
      <w:r w:rsidR="009E31D9">
        <w:rPr>
          <w:lang w:val="en-US"/>
        </w:rPr>
        <w:t>In adjusted analyses n</w:t>
      </w:r>
      <w:r w:rsidR="00D16B60">
        <w:rPr>
          <w:lang w:val="en-US"/>
        </w:rPr>
        <w:t xml:space="preserve">o association between opioid use and reduced language competence </w:t>
      </w:r>
      <w:r w:rsidR="001125DF">
        <w:rPr>
          <w:lang w:val="en-US"/>
        </w:rPr>
        <w:t xml:space="preserve">or communication skills </w:t>
      </w:r>
      <w:r w:rsidR="00D16B60">
        <w:rPr>
          <w:lang w:val="en-US"/>
        </w:rPr>
        <w:t xml:space="preserve">was found, OR=1.04 (95% </w:t>
      </w:r>
      <w:r w:rsidR="00464112">
        <w:rPr>
          <w:lang w:val="en-US"/>
        </w:rPr>
        <w:t>CI</w:t>
      </w:r>
      <w:r w:rsidR="009C6099">
        <w:rPr>
          <w:lang w:val="en-US"/>
        </w:rPr>
        <w:t>:</w:t>
      </w:r>
      <w:r w:rsidR="00D16B60">
        <w:rPr>
          <w:lang w:val="en-US"/>
        </w:rPr>
        <w:t xml:space="preserve"> 0.89-1.22)</w:t>
      </w:r>
      <w:r w:rsidR="001125DF">
        <w:rPr>
          <w:lang w:val="en-US"/>
        </w:rPr>
        <w:t xml:space="preserve"> and OR=1.10 (95% CI</w:t>
      </w:r>
      <w:r w:rsidR="009C6099">
        <w:rPr>
          <w:lang w:val="en-US"/>
        </w:rPr>
        <w:t>:</w:t>
      </w:r>
      <w:r w:rsidR="001125DF">
        <w:rPr>
          <w:lang w:val="en-US"/>
        </w:rPr>
        <w:t xml:space="preserve"> 0.95-1.27), respectively</w:t>
      </w:r>
      <w:r w:rsidR="00D16B60">
        <w:rPr>
          <w:lang w:val="en-US"/>
        </w:rPr>
        <w:t xml:space="preserve">. </w:t>
      </w:r>
      <w:r w:rsidR="00CA53E9">
        <w:rPr>
          <w:lang w:val="en-US"/>
        </w:rPr>
        <w:t>Both pain and use of paracetamol were associated with a small reduction in communication skills. No such association was found for language competence.</w:t>
      </w:r>
    </w:p>
    <w:p w14:paraId="6B86BDA6" w14:textId="5956C15F" w:rsidR="009E31D9" w:rsidRDefault="00E035BF" w:rsidP="006D338F">
      <w:pPr>
        <w:spacing w:line="360" w:lineRule="auto"/>
        <w:rPr>
          <w:lang w:val="en-US"/>
        </w:rPr>
      </w:pPr>
      <w:r w:rsidRPr="00E035BF">
        <w:rPr>
          <w:b/>
          <w:lang w:val="en-US"/>
        </w:rPr>
        <w:t>Conclusion</w:t>
      </w:r>
      <w:r>
        <w:rPr>
          <w:lang w:val="en-US"/>
        </w:rPr>
        <w:t xml:space="preserve"> </w:t>
      </w:r>
      <w:r w:rsidR="001125DF">
        <w:rPr>
          <w:lang w:val="en-US"/>
        </w:rPr>
        <w:t xml:space="preserve">Use of </w:t>
      </w:r>
      <w:r w:rsidR="000D4CAB">
        <w:rPr>
          <w:lang w:val="en-US"/>
        </w:rPr>
        <w:t xml:space="preserve">analgesic </w:t>
      </w:r>
      <w:r w:rsidR="001125DF">
        <w:rPr>
          <w:lang w:val="en-US"/>
        </w:rPr>
        <w:t>opioids in pregnant women does not seem to affect language development or communication skills</w:t>
      </w:r>
      <w:r w:rsidR="003D397E">
        <w:rPr>
          <w:lang w:val="en-US"/>
        </w:rPr>
        <w:t xml:space="preserve"> in children</w:t>
      </w:r>
      <w:r w:rsidR="001125DF">
        <w:rPr>
          <w:lang w:val="en-US"/>
        </w:rPr>
        <w:t xml:space="preserve"> at 3 years. </w:t>
      </w:r>
    </w:p>
    <w:p w14:paraId="2B267AAC" w14:textId="77777777" w:rsidR="00274959" w:rsidRPr="00920087" w:rsidRDefault="00274959">
      <w:pPr>
        <w:rPr>
          <w:b/>
          <w:lang w:val="en-US"/>
        </w:rPr>
      </w:pPr>
    </w:p>
    <w:p w14:paraId="7E3CEB94" w14:textId="77777777" w:rsidR="00E80AE5" w:rsidRPr="00920087" w:rsidRDefault="00E80AE5">
      <w:pPr>
        <w:rPr>
          <w:b/>
          <w:lang w:val="en-US"/>
        </w:rPr>
      </w:pPr>
      <w:r w:rsidRPr="00920087">
        <w:rPr>
          <w:b/>
          <w:lang w:val="en-US"/>
        </w:rPr>
        <w:br w:type="page"/>
      </w:r>
    </w:p>
    <w:p w14:paraId="02267778" w14:textId="77777777" w:rsidR="00274959" w:rsidRPr="00B4610F" w:rsidRDefault="00274959" w:rsidP="00FD7B2F">
      <w:pPr>
        <w:spacing w:line="360" w:lineRule="auto"/>
        <w:rPr>
          <w:b/>
          <w:lang w:val="en-US"/>
        </w:rPr>
      </w:pPr>
      <w:r w:rsidRPr="00B4610F">
        <w:rPr>
          <w:b/>
          <w:lang w:val="en-US"/>
        </w:rPr>
        <w:lastRenderedPageBreak/>
        <w:t>Introduction</w:t>
      </w:r>
      <w:r w:rsidR="00574695" w:rsidRPr="00B4610F">
        <w:rPr>
          <w:b/>
          <w:lang w:val="en-US"/>
        </w:rPr>
        <w:t xml:space="preserve"> </w:t>
      </w:r>
    </w:p>
    <w:p w14:paraId="18C1DCE3" w14:textId="77777777" w:rsidR="00ED6A8D" w:rsidRDefault="00ED6A8D" w:rsidP="00FD7B2F">
      <w:pPr>
        <w:spacing w:line="360" w:lineRule="auto"/>
        <w:rPr>
          <w:lang w:val="en-US"/>
        </w:rPr>
      </w:pPr>
      <w:r>
        <w:rPr>
          <w:lang w:val="en-US"/>
        </w:rPr>
        <w:t xml:space="preserve">Data from the general population suggest increasing </w:t>
      </w:r>
      <w:r w:rsidRPr="00AC45C1">
        <w:rPr>
          <w:lang w:val="en-US"/>
        </w:rPr>
        <w:t xml:space="preserve">consumption of </w:t>
      </w:r>
      <w:r>
        <w:rPr>
          <w:lang w:val="en-US"/>
        </w:rPr>
        <w:t xml:space="preserve">prescription </w:t>
      </w:r>
      <w:r w:rsidRPr="00AC45C1">
        <w:rPr>
          <w:lang w:val="en-US"/>
        </w:rPr>
        <w:t xml:space="preserve">opioids in several countries </w:t>
      </w:r>
      <w:r w:rsidRPr="00AC45C1">
        <w:rPr>
          <w:lang w:val="en-US"/>
        </w:rPr>
        <w:fldChar w:fldCharType="begin">
          <w:fldData xml:space="preserve">PEVuZE5vdGU+PENpdGU+PEF1dGhvcj5DbGF1c2VuPC9BdXRob3I+PFllYXI+MTk5NzwvWWVhcj48
UmVjTnVtPjYyPC9SZWNOdW0+PERpc3BsYXlUZXh0PjxzdHlsZSBmYWNlPSJzdXBlcnNjcmlwdCI+
MS01PC9zdHlsZT48L0Rpc3BsYXlUZXh0PjxyZWNvcmQ+PHJlYy1udW1iZXI+NjI8L3JlYy1udW1i
ZXI+PGZvcmVpZ24ta2V5cz48a2V5IGFwcD0iRU4iIGRiLWlkPSJkYXdkenNwcmFwYXdkMGUwOXY0
cGR4ZTlwMnd6eGFmMHY5dDAiIHRpbWVzdGFtcD0iMTQ0MDA2ODk2OSI+NjI8L2tleT48L2ZvcmVp
Z24ta2V5cz48cmVmLXR5cGUgbmFtZT0iSm91cm5hbCBBcnRpY2xlIj4xNzwvcmVmLXR5cGU+PGNv
bnRyaWJ1dG9ycz48YXV0aG9ycz48YXV0aG9yPkNsYXVzZW4sIFQuIEcuPC9hdXRob3I+PC9hdXRo
b3JzPjwvY29udHJpYnV0b3JzPjxhdXRoLWFkZHJlc3M+TXVsdGlkaXNjaXBsaW5hcnkgUGFpbiBD
ZW50ZXIsIE5hdGlvbmFsIFVuaXZlcnNpdHkgSG9zcGl0YWwsIFJpZ3Nob3NwaXRhbGV0LCBDb3Bl
bmhhZ2VuLCBEZW5tYXJrLjwvYXV0aC1hZGRyZXNzPjx0aXRsZXM+PHRpdGxlPkludGVybmF0aW9u
YWwgb3Bpb2lkIGNvbnN1bXB0aW9uPC90aXRsZT48c2Vjb25kYXJ5LXRpdGxlPkFjdGEgQW5hZXN0
aGVzaW9sIFNjYW5kPC9zZWNvbmRhcnktdGl0bGU+PC90aXRsZXM+PHBlcmlvZGljYWw+PGZ1bGwt
dGl0bGU+QWN0YSBBbmFlc3RoZXNpb2xvZ2ljYSBTY2FuZGluYXZpY2E8L2Z1bGwtdGl0bGU+PGFi
YnItMT5BY3RhIEFuYWVzdGhlc2lvbC4gU2NhbmQuPC9hYmJyLTE+PGFiYnItMj5BY3RhIEFuYWVz
dGhlc2lvbCBTY2FuZDwvYWJici0yPjwvcGVyaW9kaWNhbD48cGFnZXM+MTYyLTU8L3BhZ2VzPjx2
b2x1bWU+NDE8L3ZvbHVtZT48bnVtYmVyPjEgUHQgMjwvbnVtYmVyPjxlZGl0aW9uPjE5OTcvMDEv
MDE8L2VkaXRpb24+PGtleXdvcmRzPjxrZXl3b3JkPkFuYWxnZXNpY3MsIE9waW9pZC8gdGhlcmFw
ZXV0aWMgdXNlPC9rZXl3b3JkPjxrZXl3b3JkPkRlbm1hcms8L2tleXdvcmQ+PGtleXdvcmQ+RHJ1
ZyBVdGlsaXphdGlvbjwva2V5d29yZD48a2V5d29yZD5IdW1hbnM8L2tleXdvcmQ+PGtleXdvcmQ+
TWVwZXJpZGluZS90aGVyYXBldXRpYyB1c2U8L2tleXdvcmQ+PGtleXdvcmQ+TWV0aGFkb25lL3Ro
ZXJhcGV1dGljIHVzZTwva2V5d29yZD48a2V5d29yZD5Nb3JwaGluZS90aGVyYXBldXRpYyB1c2U8
L2tleXdvcmQ+PGtleXdvcmQ+UGFpbi9kcnVnIHRoZXJhcHkvZXRpb2xvZ3k8L2tleXdvcmQ+PC9r
ZXl3b3Jkcz48ZGF0ZXM+PHllYXI+MTk5NzwveWVhcj48cHViLWRhdGVzPjxkYXRlPkphbjwvZGF0
ZT48L3B1Yi1kYXRlcz48L2RhdGVzPjxpc2JuPjAwMDEtNTE3MiAoUHJpbnQpJiN4RDswMDAxLTUx
NzIgKExpbmtpbmcpPC9pc2JuPjxhY2Nlc3Npb24tbnVtPjkwNjExMDE8L2FjY2Vzc2lvbi1udW0+
PHVybHM+PC91cmxzPjxyZW1vdGUtZGF0YWJhc2UtcHJvdmlkZXI+TkxNPC9yZW1vdGUtZGF0YWJh
c2UtcHJvdmlkZXI+PGxhbmd1YWdlPmVuZzwvbGFuZ3VhZ2U+PC9yZWNvcmQ+PC9DaXRlPjxDaXRl
PjxBdXRob3I+RnJlZGhlaW08L0F1dGhvcj48WWVhcj4yMDEwPC9ZZWFyPjxSZWNOdW0+NjQ8L1Jl
Y051bT48cmVjb3JkPjxyZWMtbnVtYmVyPjY0PC9yZWMtbnVtYmVyPjxmb3JlaWduLWtleXM+PGtl
eSBhcHA9IkVOIiBkYi1pZD0iZGF3ZHpzcHJhcGF3ZDBlMDl2NHBkeGU5cDJ3enhhZjB2OXQwIiB0
aW1lc3RhbXA9IjE0NDAwNjkxMTEiPjY0PC9rZXk+PC9mb3JlaWduLWtleXM+PHJlZi10eXBlIG5h
bWU9IkpvdXJuYWwgQXJ0aWNsZSI+MTc8L3JlZi10eXBlPjxjb250cmlidXRvcnM+PGF1dGhvcnM+
PGF1dGhvcj5GcmVkaGVpbSwgTy4gTS48L2F1dGhvcj48YXV0aG9yPlNrdXJ0dmVpdCwgUy48L2F1
dGhvcj48YXV0aG9yPkJyZWl2aWssIEguPC9hdXRob3I+PGF1dGhvcj5Cb3JjaGdyZXZpbmssIFAu
IEMuPC9hdXRob3I+PC9hdXRob3JzPjwvY29udHJpYnV0b3JzPjxhdXRoLWFkZHJlc3M+Q2VudGVy
IGZvciBQYWluIGFuZCBDb21wbGV4IERpc29yZGVycywgU3QuIE9sYXYgVW5pdmVyc2l0eSBIb3Nw
aXRhbCwgVHJvbmRoZWltLCBOb3J3YXkuIG9sYXZtYWduQG50bnUubm88L2F1dGgtYWRkcmVzcz48
dGl0bGVzPjx0aXRsZT5JbmNyZWFzaW5nIHVzZSBvZiBvcGlvaWRzIGZyb20gMjAwNCB0byAyMDA3
IC0gcGhhcm1hY29lcGlkZW1pb2xvZ2ljYWwgZGF0YSBmcm9tIGEgY29tcGxldGUgbmF0aW9uYWwg
cHJlc2NyaXB0aW9uIGRhdGFiYXNlIGluIE5vcndheTwvdGl0bGU+PHNlY29uZGFyeS10aXRsZT5F
dXIgSiBQYWluPC9zZWNvbmRhcnktdGl0bGU+PC90aXRsZXM+PHBlcmlvZGljYWw+PGZ1bGwtdGl0
bGU+RXVyb3BlYW4gSm91cm5hbCBvZiBQYWluIChMb25kb24sIEVuZ2xhbmQpPC9mdWxsLXRpdGxl
PjxhYmJyLTE+RXVyLiBKLiBQYWluPC9hYmJyLTE+PGFiYnItMj5FdXIgSiBQYWluPC9hYmJyLTI+
PC9wZXJpb2RpY2FsPjxwYWdlcz4yODktOTQ8L3BhZ2VzPjx2b2x1bWU+MTQ8L3ZvbHVtZT48bnVt
YmVyPjM8L251bWJlcj48ZWRpdGlvbj4yMDA5LzA2LzEwPC9lZGl0aW9uPjxrZXl3b3Jkcz48a2V5
d29yZD5BZHVsdDwva2V5d29yZD48a2V5d29yZD5BZ2VkPC9rZXl3b3JkPjxrZXl3b3JkPkFuYWxn
ZXNpY3MsIE9waW9pZC8gdGhlcmFwZXV0aWMgdXNlPC9rZXl3b3JkPjxrZXl3b3JkPkRhdGFiYXNl
cywgRmFjdHVhbDwva2V5d29yZD48a2V5d29yZD5EcnVnIFByZXNjcmlwdGlvbnMvc3RhdGlzdGlj
cyAmYW1wOyBudW1lcmljYWwgZGF0YTwva2V5d29yZD48a2V5d29yZD5EcnVnIFV0aWxpemF0aW9u
LyBzdGF0aXN0aWNzICZhbXA7IG51bWVyaWNhbCBkYXRhPC9rZXl3b3JkPjxrZXl3b3JkPkZlbWFs
ZTwva2V5d29yZD48a2V5d29yZD5IdW1hbnM8L2tleXdvcmQ+PGtleXdvcmQ+TWFsZTwva2V5d29y
ZD48a2V5d29yZD5NaWRkbGUgQWdlZDwva2V5d29yZD48a2V5d29yZD5Ob3J3YXkvZXBpZGVtaW9s
b2d5PC9rZXl3b3JkPjxrZXl3b3JkPlBhaW4vIGRydWcgdGhlcmFweS9lcGlkZW1pb2xvZ3k8L2tl
eXdvcmQ+PGtleXdvcmQ+UGhhcm1hY29lcGlkZW1pb2xvZ3k8L2tleXdvcmQ+PGtleXdvcmQ+UHJl
c2NyaXB0aW9uIERydWdzL3RoZXJhcGV1dGljIHVzZTwva2V5d29yZD48L2tleXdvcmRzPjxkYXRl
cz48eWVhcj4yMDEwPC95ZWFyPjxwdWItZGF0ZXM+PGRhdGU+TWFyPC9kYXRlPjwvcHViLWRhdGVz
PjwvZGF0ZXM+PGlzYm4+MTUzMi0yMTQ5IChFbGVjdHJvbmljKSYjeEQ7MTA5MC0zODAxIChMaW5r
aW5nKTwvaXNibj48YWNjZXNzaW9uLW51bT4xOTUwNTgzNDwvYWNjZXNzaW9uLW51bT48dXJscz48
cmVsYXRlZC11cmxzPjx1cmw+aHR0cDovL29ubGluZWxpYnJhcnkud2lsZXkuY29tL3N0b3JlLzEw
LjEwMTYvai5lanBhaW4uMjAwOS4wNS4wMDYvYXNzZXQvai5lanBhaW4uMjAwOS4wNS4wMDYucGRm
P3Y9MSZhbXA7dD1pZGszejNteiZhbXA7cz0wZjIyMWIwYzgwNzM4ZTk3MDE3ODJhYjg5N2U2NTE3
OTk2NjIzZWU0PC91cmw+PC9yZWxhdGVkLXVybHM+PC91cmxzPjxlbGVjdHJvbmljLXJlc291cmNl
LW51bT4xMC4xMDE2L2ouZWpwYWluLjIwMDkuMDUuMDA2PC9lbGVjdHJvbmljLXJlc291cmNlLW51
bT48cmVtb3RlLWRhdGFiYXNlLXByb3ZpZGVyPk5MTTwvcmVtb3RlLWRhdGFiYXNlLXByb3ZpZGVy
PjxsYW5ndWFnZT5lbmc8L2xhbmd1YWdlPjwvcmVjb3JkPjwvQ2l0ZT48Q2l0ZT48QXV0aG9yPkdh
cmNpYSBkZWwgUG96bzwvQXV0aG9yPjxZZWFyPjIwMDg8L1llYXI+PFJlY051bT42NTwvUmVjTnVt
PjxyZWNvcmQ+PHJlYy1udW1iZXI+NjU8L3JlYy1udW1iZXI+PGZvcmVpZ24ta2V5cz48a2V5IGFw
cD0iRU4iIGRiLWlkPSJkYXdkenNwcmFwYXdkMGUwOXY0cGR4ZTlwMnd6eGFmMHY5dDAiIHRpbWVz
dGFtcD0iMTQ0MDA2OTE5NSI+NjU8L2tleT48L2ZvcmVpZ24ta2V5cz48cmVmLXR5cGUgbmFtZT0i
Sm91cm5hbCBBcnRpY2xlIj4xNzwvcmVmLXR5cGU+PGNvbnRyaWJ1dG9ycz48YXV0aG9ycz48YXV0
aG9yPkdhcmNpYSBkZWwgUG96bywgSi48L2F1dGhvcj48YXV0aG9yPkNhcnZhamFsLCBBLjwvYXV0
aG9yPjxhdXRob3I+Vmlsb3JpYSwgSi4gTS48L2F1dGhvcj48YXV0aG9yPlZlbGFzY28sIEEuPC9h
dXRob3I+PGF1dGhvcj5HYXJjaWEgZGVsIFBvem8sIFYuPC9hdXRob3I+PC9hdXRob3JzPjwvY29u
dHJpYnV0b3JzPjxhdXRoLWFkZHJlc3M+SW5zdGl0dXRlIG9mIFBoYXJtYWNvZXBpZGVtaW9sb2d5
LCBVbml2ZXJzaXR5IG9mIFZhbGxhZG9saWQsIFZhbGxhZG9saWQsIFNwYWluLiBqYXZpZXJncEBp
ZmUudXZhLmVzPC9hdXRoLWFkZHJlc3M+PHRpdGxlcz48dGl0bGU+VHJlbmRzIGluIHRoZSBjb25z
dW1wdGlvbiBvZiBvcGlvaWQgYW5hbGdlc2ljcyBpbiBTcGFpbi4gSGlnaGVyIGluY3JlYXNlcyBh
cyBmZW50YW55bCByZXBsYWNlcyBtb3JwaGluZTwvdGl0bGU+PHNlY29uZGFyeS10aXRsZT5FdXIg
SiBDbGluIFBoYXJtYWNvbDwvc2Vjb25kYXJ5LXRpdGxlPjwvdGl0bGVzPjxwZXJpb2RpY2FsPjxm
dWxsLXRpdGxlPkV1cm9wZWFuIEpvdXJuYWwgb2YgQ2xpbmljYWwgUGhhcm1hY29sb2d5PC9mdWxs
LXRpdGxlPjxhYmJyLTE+RXVyLiBKLiBDbGluLiBQaGFybWFjb2wuPC9hYmJyLTE+PGFiYnItMj5F
dXIgSiBDbGluIFBoYXJtYWNvbDwvYWJici0yPjwvcGVyaW9kaWNhbD48cGFnZXM+NDExLTU8L3Bh
Z2VzPjx2b2x1bWU+NjQ8L3ZvbHVtZT48bnVtYmVyPjQ8L251bWJlcj48ZWRpdGlvbj4yMDA3LzEy
LzI1PC9lZGl0aW9uPjxrZXl3b3Jkcz48a2V5d29yZD5BbmFsZ2VzaWNzLCBPcGlvaWQvZWNvbm9t
aWNzLyB0aGVyYXBldXRpYyB1c2U8L2tleXdvcmQ+PGtleXdvcmQ+RGF0YSBJbnRlcnByZXRhdGlv
biwgU3RhdGlzdGljYWw8L2tleXdvcmQ+PGtleXdvcmQ+RHJ1ZyBQcmVzY3JpcHRpb25zL3N0YXRp
c3RpY3MgJmFtcDsgbnVtZXJpY2FsIGRhdGE8L2tleXdvcmQ+PGtleXdvcmQ+RHJ1ZyBVdGlsaXph
dGlvbjwva2V5d29yZD48a2V5d29yZD5GZW50YW55bC8gdGhlcmFwZXV0aWMgdXNlPC9rZXl3b3Jk
PjxrZXl3b3JkPkh1bWFuczwva2V5d29yZD48a2V5d29yZD5Nb3JwaGluZS90aGVyYXBldXRpYyB1
c2U8L2tleXdvcmQ+PGtleXdvcmQ+UGFsbGlhdGl2ZSBDYXJlPC9rZXl3b3JkPjxrZXl3b3JkPlNw
YWluL2VwaWRlbWlvbG9neTwva2V5d29yZD48L2tleXdvcmRzPjxkYXRlcz48eWVhcj4yMDA4PC95
ZWFyPjxwdWItZGF0ZXM+PGRhdGU+QXByPC9kYXRlPjwvcHViLWRhdGVzPjwvZGF0ZXM+PGlzYm4+
MDAzMS02OTcwIChQcmludCkmI3hEOzAwMzEtNjk3MCAoTGlua2luZyk8L2lzYm4+PGFjY2Vzc2lv
bi1udW0+MTgxNTc2NzE8L2FjY2Vzc2lvbi1udW0+PHVybHM+PHJlbGF0ZWQtdXJscz48dXJsPmh0
dHA6Ly9kb3dubG9hZC5zcHJpbmdlci5jb20vc3RhdGljL3BkZi84MjMvYXJ0JTI1M0ExMC4xMDA3
JTI1MkZzMDAyMjgtMDA3LTA0MTktOS5wZGY/b3JpZ2luVXJsPWh0dHAlM0ElMkYlMkZsaW5rLnNw
cmluZ2VyLmNvbSUyRmFydGljbGUlMkYxMC4xMDA3JTJGczAwMjI4LTAwNy0wNDE5LTkmYW1wO3Rv
a2VuMj1leHA9MTQ0MDA3MDQwMH5hY2w9JTJGc3RhdGljJTJGcGRmJTJGODIzJTJGYXJ0JTI1MjUz
QTEwLjEwMDclMjUyNTJGczAwMjI4LTAwNy0wNDE5LTkucGRmJTNGb3JpZ2luVXJsJTNEaHR0cCUy
NTNBJTI1MkYlMjUyRmxpbmsuc3ByaW5nZXIuY29tJTI1MkZhcnRpY2xlJTI1MkYxMC4xMDA3JTI1
MkZzMDAyMjgtMDA3LTA0MTktOSp+aG1hYz0xYjQyYTI3ODc5MDY1MDNjNDFmZTY5ZWQwNmQxYTEx
YjkwMWJkNzdmYTE3NjE4MDk4NjU1NGNkZDYwZWQxNTgxPC91cmw+PC9yZWxhdGVkLXVybHM+PC91
cmxzPjxlbGVjdHJvbmljLXJlc291cmNlLW51bT4xMC4xMDA3L3MwMDIyOC0wMDctMDQxOS05PC9l
bGVjdHJvbmljLXJlc291cmNlLW51bT48cmVtb3RlLWRhdGFiYXNlLXByb3ZpZGVyPk5MTTwvcmVt
b3RlLWRhdGFiYXNlLXByb3ZpZGVyPjxsYW5ndWFnZT5lbmc8L2xhbmd1YWdlPjwvcmVjb3JkPjwv
Q2l0ZT48Q2l0ZT48QXV0aG9yPlN1bGxpdmFuPC9BdXRob3I+PFllYXI+MjAwODwvWWVhcj48UmVj
TnVtPjEwODwvUmVjTnVtPjxyZWNvcmQ+PHJlYy1udW1iZXI+MTA4PC9yZWMtbnVtYmVyPjxmb3Jl
aWduLWtleXM+PGtleSBhcHA9IkVOIiBkYi1pZD0iZGF3ZHpzcHJhcGF3ZDBlMDl2NHBkeGU5cDJ3
enhhZjB2OXQwIiB0aW1lc3RhbXA9IjE0NjE2NjU0ODkiPjEwODwva2V5PjwvZm9yZWlnbi1rZXlz
PjxyZWYtdHlwZSBuYW1lPSJKb3VybmFsIEFydGljbGUiPjE3PC9yZWYtdHlwZT48Y29udHJpYnV0
b3JzPjxhdXRob3JzPjxhdXRob3I+U3VsbGl2YW4sIE0uIEQuPC9hdXRob3I+PGF1dGhvcj5FZGx1
bmQsIE0uIEouPC9hdXRob3I+PGF1dGhvcj5GYW4sIE0uIFkuPC9hdXRob3I+PGF1dGhvcj5EZXZy
aWVzLCBBLjwvYXV0aG9yPjxhdXRob3I+QnJlbm5hbiBCcmFkZW4sIEouPC9hdXRob3I+PGF1dGhv
cj5NYXJ0aW4sIEIuIEMuPC9hdXRob3I+PC9hdXRob3JzPjwvY29udHJpYnV0b3JzPjxhdXRoLWFk
ZHJlc3M+RGVwYXJ0bWVudCBvZiBQc3ljaGlhdHJ5IGFuZCBCZWhhdmlvcmFsIFNjaWVuY2VzLCBE
aXZpc2lvbiBvZiBDb25zdWx0YXRpb24tTGlhaXNvbiBQc3ljaGlhdHJ5LCBVbml2ZXJzaXR5IG9m
IFdhc2hpbmd0b24sIEJveCAzNTY1NjAsIDE5NTkgTkUgUGFjaWZpYyBTdHJlZXQsIFNlYXR0bGUs
IFdBIDk4MTk1LTY1NjAsIFVTQS4gc3VsbGltYXJAdS53YXNoaW5ndG9uLmVkdTwvYXV0aC1hZGRy
ZXNzPjx0aXRsZXM+PHRpdGxlPlRyZW5kcyBpbiB1c2Ugb2Ygb3Bpb2lkcyBmb3Igbm9uLWNhbmNl
ciBwYWluIGNvbmRpdGlvbnMgMjAwMC0yMDA1IGluIGNvbW1lcmNpYWwgYW5kIE1lZGljYWlkIGlu
c3VyYW5jZSBwbGFuczogdGhlIFRST1VQIHN0dWR5PC90aXRsZT48c2Vjb25kYXJ5LXRpdGxlPlBh
aW48L3NlY29uZGFyeS10aXRsZT48L3RpdGxlcz48cGVyaW9kaWNhbD48ZnVsbC10aXRsZT5QYWlu
PC9mdWxsLXRpdGxlPjxhYmJyLTE+UGFpbjwvYWJici0xPjxhYmJyLTI+UGFpbjwvYWJici0yPjwv
cGVyaW9kaWNhbD48cGFnZXM+NDQwLTk8L3BhZ2VzPjx2b2x1bWU+MTM4PC92b2x1bWU+PG51bWJl
cj4yPC9udW1iZXI+PGVkaXRpb24+MjAwOC8wNi8xMzwvZWRpdGlvbj48a2V5d29yZHM+PGtleXdv
cmQ+QW5hbGdlc2ljcywgT3Bpb2lkLyB0aGVyYXBldXRpYyB1c2U8L2tleXdvcmQ+PGtleXdvcmQ+
QXJrYW5zYXMvZXBpZGVtaW9sb2d5PC9rZXl3b3JkPjxrZXl3b3JkPkRydWcgVXRpbGl6YXRpb24v
dHJlbmRzPC9rZXl3b3JkPjxrZXl3b3JkPkZlbWFsZTwva2V5d29yZD48a2V5d29yZD5IdW1hbnM8
L2tleXdvcmQ+PGtleXdvcmQ+SW5zdXJhbmNlLCBIZWFsdGgvIHRyZW5kczwva2V5d29yZD48a2V5
d29yZD5NYWxlPC9rZXl3b3JkPjxrZXl3b3JkPk1lZGljYWlkLyB0cmVuZHM8L2tleXdvcmQ+PGtl
eXdvcmQ+TWlkZGxlIEFnZWQ8L2tleXdvcmQ+PGtleXdvcmQ+UGFpbi9kaWFnbm9zaXMvIGRydWcg
dGhlcmFweS9lcGlkZW1pb2xvZ3k8L2tleXdvcmQ+PGtleXdvcmQ+VW5pdGVkIFN0YXRlczwva2V5
d29yZD48L2tleXdvcmRzPjxkYXRlcz48eWVhcj4yMDA4PC95ZWFyPjxwdWItZGF0ZXM+PGRhdGU+
QXVnIDMxPC9kYXRlPjwvcHViLWRhdGVzPjwvZGF0ZXM+PGlzYm4+MTg3Mi02NjIzIChFbGVjdHJv
bmljKSYjeEQ7MDMwNC0zOTU5IChMaW5raW5nKTwvaXNibj48YWNjZXNzaW9uLW51bT4xODU0Nzcy
NjwvYWNjZXNzaW9uLW51bT48dXJscz48cmVsYXRlZC11cmxzPjx1cmw+aHR0cDovL2FjLmVscy1j
ZG4uY29tL1MwMzA0Mzk1OTA4MDAyMzUyLzEtczIuMC1TMDMwNDM5NTkwODAwMjM1Mi1tYWluLnBk
Zj9fdGlkPTgwNGMxZDY2LTBiOTktMTFlNi05YzIyLTAwMDAwYWFjYjM1ZSZhbXA7YWNkbmF0PTE0
NjE2NjY2MzlfZTgyMDg3OThmYTdhMjgzZGYwZDM5YTFiODEwMzUwNDk8L3VybD48L3JlbGF0ZWQt
dXJscz48L3VybHM+PGN1c3RvbTI+UE1DMjY2ODkyNTwvY3VzdG9tMj48Y3VzdG9tNj5OaWhtczEw
NjEwMzwvY3VzdG9tNj48ZWxlY3Ryb25pYy1yZXNvdXJjZS1udW0+MTAuMTAxNi9qLnBhaW4uMjAw
OC4wNC4wMjc8L2VsZWN0cm9uaWMtcmVzb3VyY2UtbnVtPjxyZW1vdGUtZGF0YWJhc2UtcHJvdmlk
ZXI+TkxNPC9yZW1vdGUtZGF0YWJhc2UtcHJvdmlkZXI+PGxhbmd1YWdlPmVuZzwvbGFuZ3VhZ2U+
PC9yZWNvcmQ+PC9DaXRlPjxDaXRlPjxBdXRob3I+S2FyYW5nZXM8L0F1dGhvcj48WWVhcj4yMDE2
PC9ZZWFyPjxSZWNOdW0+MTA5PC9SZWNOdW0+PHJlY29yZD48cmVjLW51bWJlcj4xMDk8L3JlYy1u
dW1iZXI+PGZvcmVpZ24ta2V5cz48a2V5IGFwcD0iRU4iIGRiLWlkPSJkYXdkenNwcmFwYXdkMGUw
OXY0cGR4ZTlwMnd6eGFmMHY5dDAiIHRpbWVzdGFtcD0iMTQ2MTY2NTUzMiI+MTA5PC9rZXk+PC9m
b3JlaWduLWtleXM+PHJlZi10eXBlIG5hbWU9IkpvdXJuYWwgQXJ0aWNsZSI+MTc8L3JlZi10eXBl
Pjxjb250cmlidXRvcnM+PGF1dGhvcnM+PGF1dGhvcj5LYXJhbmdlcywgRS4gQS48L2F1dGhvcj48
YXV0aG9yPkJsYW5jaCwgQi48L2F1dGhvcj48YXV0aG9yPkJ1Y2tsZXksIE4uIEEuPC9hdXRob3I+
PGF1dGhvcj5QZWFyc29uLCBTLiBBLjwvYXV0aG9yPjwvYXV0aG9ycz48L2NvbnRyaWJ1dG9ycz48
YXV0aC1hZGRyZXNzPlBoYXJtYWNvZXBpZGVtaW9sb2d5IGFuZCBQaGFybWFjZXV0aWNhbCBQb2xp
Y3kgUmVzZWFyY2ggR3JvdXAsIEZhY3VsdHkgb2YgUGhhcm1hY3ksIFVuaXZlcnNpdHkgb2YgU3lk
bmV5LCBBdXN0cmFsaWEsIDIwMDYuJiN4RDtEaXNjaXBsaW5lIG9mIFBoYXJtYWNvbG9neSwgU2No
b29sIG9mIE1lZGljYWwgU2NpZW5jZXMsIFVuaXZlcnNpdHkgb2YgU3lkbmV5LCBBdXN0cmFsaWEs
IDIwMDYuJiN4RDtNZWRpY2luZXMgUG9saWN5IFJlc2VhcmNoIFVuaXQsIENlbnRyZSBmb3IgQmln
IERhdGEgUmVzZWFyY2ggaW4gSGVhbHRoLCBVbml2ZXJzaXR5IG9mIE5ldyBTb3V0aCBXYWxlcywg
QXVzdHJhbGlhLCAyMDUyLjwvYXV0aC1hZGRyZXNzPjx0aXRsZXM+PHRpdGxlPlR3ZW50eS1maXZl
IHllYXJzIG9mIHByZXNjcmlwdGlvbiBvcGlvaWQgdXNlIGluIEF1c3RyYWxpYTogQSB3aG9sZS1v
Zi1wb3B1bGF0aW9uIGFuYWx5c2lzIHVzaW5nIHBoYXJtYWNldXRpY2FsIGNsYWltczwvdGl0bGU+
PHNlY29uZGFyeS10aXRsZT5CciBKIENsaW4gUGhhcm1hY29sPC9zZWNvbmRhcnktdGl0bGU+PC90
aXRsZXM+PHBlcmlvZGljYWw+PGZ1bGwtdGl0bGU+QnJpdGlzaCBKb3VybmFsIG9mIENsaW5pY2Fs
IFBoYXJtYWNvbG9neTwvZnVsbC10aXRsZT48YWJici0xPkJyLiBKLiBDbGluLiBQaGFybWFjb2wu
PC9hYmJyLTE+PGFiYnItMj5CciBKIENsaW4gUGhhcm1hY29sPC9hYmJyLTI+PC9wZXJpb2RpY2Fs
PjxlZGl0aW9uPjIwMTYvMDMvMTk8L2VkaXRpb24+PGtleXdvcmRzPjxrZXl3b3JkPkF1c3RyYWxp
YTwva2V5d29yZD48a2V5d29yZD5PcGlvaWRzPC9rZXl3b3JkPjxrZXl3b3JkPmFuYWxnZXNpY3M8
L2tleXdvcmQ+PGtleXdvcmQ+ZGlzcGVuc2luZzwva2V5d29yZD48a2V5d29yZD5waGFybWFjb2Vw
aWRlbWlvbG9neTwva2V5d29yZD48L2tleXdvcmRzPjxkYXRlcz48eWVhcj4yMDE2PC95ZWFyPjxw
dWItZGF0ZXM+PGRhdGU+TWFyIDE4PC9kYXRlPjwvcHViLWRhdGVzPjwvZGF0ZXM+PGlzYm4+MTM2
NS0yMTI1IChFbGVjdHJvbmljKSYjeEQ7MDMwNi01MjUxIChMaW5raW5nKTwvaXNibj48YWNjZXNz
aW9uLW51bT4yNjk5MTY3MzwvYWNjZXNzaW9uLW51bT48dXJscz48cmVsYXRlZC11cmxzPjx1cmw+
aHR0cDovL29ubGluZWxpYnJhcnkud2lsZXkuY29tL3N0b3JlLzEwLjExMTEvYmNwLjEyOTM3L2Fz
c2V0L2JjcDEyOTM3LnBkZj92PTEmYW1wO3Q9aW5oYWdiNGYmYW1wO3M9ODVkMTk0MDcyOTc0OTIx
OThhZjIxNTg5ZGYxYjFmYjM2YmI0Y2M5OTwvdXJsPjwvcmVsYXRlZC11cmxzPjwvdXJscz48ZWxl
Y3Ryb25pYy1yZXNvdXJjZS1udW0+MTAuMTExMS9iY3AuMTI5Mzc8L2VsZWN0cm9uaWMtcmVzb3Vy
Y2UtbnVtPjxyZW1vdGUtZGF0YWJhc2UtcHJvdmlkZXI+TkxNPC9yZW1vdGUtZGF0YWJhc2UtcHJv
dmlkZXI+PGxhbmd1YWdlPkVuZzwvbGFuZ3VhZ2U+PC9yZWNvcmQ+PC9DaXRlPjwvRW5kTm90ZT5=
</w:fldData>
        </w:fldChar>
      </w:r>
      <w:r w:rsidR="00120F1B">
        <w:rPr>
          <w:lang w:val="en-US"/>
        </w:rPr>
        <w:instrText xml:space="preserve"> ADDIN EN.CITE </w:instrText>
      </w:r>
      <w:r w:rsidR="00120F1B">
        <w:rPr>
          <w:lang w:val="en-US"/>
        </w:rPr>
        <w:fldChar w:fldCharType="begin">
          <w:fldData xml:space="preserve">PEVuZE5vdGU+PENpdGU+PEF1dGhvcj5DbGF1c2VuPC9BdXRob3I+PFllYXI+MTk5NzwvWWVhcj48
UmVjTnVtPjYyPC9SZWNOdW0+PERpc3BsYXlUZXh0PjxzdHlsZSBmYWNlPSJzdXBlcnNjcmlwdCI+
MS01PC9zdHlsZT48L0Rpc3BsYXlUZXh0PjxyZWNvcmQ+PHJlYy1udW1iZXI+NjI8L3JlYy1udW1i
ZXI+PGZvcmVpZ24ta2V5cz48a2V5IGFwcD0iRU4iIGRiLWlkPSJkYXdkenNwcmFwYXdkMGUwOXY0
cGR4ZTlwMnd6eGFmMHY5dDAiIHRpbWVzdGFtcD0iMTQ0MDA2ODk2OSI+NjI8L2tleT48L2ZvcmVp
Z24ta2V5cz48cmVmLXR5cGUgbmFtZT0iSm91cm5hbCBBcnRpY2xlIj4xNzwvcmVmLXR5cGU+PGNv
bnRyaWJ1dG9ycz48YXV0aG9ycz48YXV0aG9yPkNsYXVzZW4sIFQuIEcuPC9hdXRob3I+PC9hdXRo
b3JzPjwvY29udHJpYnV0b3JzPjxhdXRoLWFkZHJlc3M+TXVsdGlkaXNjaXBsaW5hcnkgUGFpbiBD
ZW50ZXIsIE5hdGlvbmFsIFVuaXZlcnNpdHkgSG9zcGl0YWwsIFJpZ3Nob3NwaXRhbGV0LCBDb3Bl
bmhhZ2VuLCBEZW5tYXJrLjwvYXV0aC1hZGRyZXNzPjx0aXRsZXM+PHRpdGxlPkludGVybmF0aW9u
YWwgb3Bpb2lkIGNvbnN1bXB0aW9uPC90aXRsZT48c2Vjb25kYXJ5LXRpdGxlPkFjdGEgQW5hZXN0
aGVzaW9sIFNjYW5kPC9zZWNvbmRhcnktdGl0bGU+PC90aXRsZXM+PHBlcmlvZGljYWw+PGZ1bGwt
dGl0bGU+QWN0YSBBbmFlc3RoZXNpb2xvZ2ljYSBTY2FuZGluYXZpY2E8L2Z1bGwtdGl0bGU+PGFi
YnItMT5BY3RhIEFuYWVzdGhlc2lvbC4gU2NhbmQuPC9hYmJyLTE+PGFiYnItMj5BY3RhIEFuYWVz
dGhlc2lvbCBTY2FuZDwvYWJici0yPjwvcGVyaW9kaWNhbD48cGFnZXM+MTYyLTU8L3BhZ2VzPjx2
b2x1bWU+NDE8L3ZvbHVtZT48bnVtYmVyPjEgUHQgMjwvbnVtYmVyPjxlZGl0aW9uPjE5OTcvMDEv
MDE8L2VkaXRpb24+PGtleXdvcmRzPjxrZXl3b3JkPkFuYWxnZXNpY3MsIE9waW9pZC8gdGhlcmFw
ZXV0aWMgdXNlPC9rZXl3b3JkPjxrZXl3b3JkPkRlbm1hcms8L2tleXdvcmQ+PGtleXdvcmQ+RHJ1
ZyBVdGlsaXphdGlvbjwva2V5d29yZD48a2V5d29yZD5IdW1hbnM8L2tleXdvcmQ+PGtleXdvcmQ+
TWVwZXJpZGluZS90aGVyYXBldXRpYyB1c2U8L2tleXdvcmQ+PGtleXdvcmQ+TWV0aGFkb25lL3Ro
ZXJhcGV1dGljIHVzZTwva2V5d29yZD48a2V5d29yZD5Nb3JwaGluZS90aGVyYXBldXRpYyB1c2U8
L2tleXdvcmQ+PGtleXdvcmQ+UGFpbi9kcnVnIHRoZXJhcHkvZXRpb2xvZ3k8L2tleXdvcmQ+PC9r
ZXl3b3Jkcz48ZGF0ZXM+PHllYXI+MTk5NzwveWVhcj48cHViLWRhdGVzPjxkYXRlPkphbjwvZGF0
ZT48L3B1Yi1kYXRlcz48L2RhdGVzPjxpc2JuPjAwMDEtNTE3MiAoUHJpbnQpJiN4RDswMDAxLTUx
NzIgKExpbmtpbmcpPC9pc2JuPjxhY2Nlc3Npb24tbnVtPjkwNjExMDE8L2FjY2Vzc2lvbi1udW0+
PHVybHM+PC91cmxzPjxyZW1vdGUtZGF0YWJhc2UtcHJvdmlkZXI+TkxNPC9yZW1vdGUtZGF0YWJh
c2UtcHJvdmlkZXI+PGxhbmd1YWdlPmVuZzwvbGFuZ3VhZ2U+PC9yZWNvcmQ+PC9DaXRlPjxDaXRl
PjxBdXRob3I+RnJlZGhlaW08L0F1dGhvcj48WWVhcj4yMDEwPC9ZZWFyPjxSZWNOdW0+NjQ8L1Jl
Y051bT48cmVjb3JkPjxyZWMtbnVtYmVyPjY0PC9yZWMtbnVtYmVyPjxmb3JlaWduLWtleXM+PGtl
eSBhcHA9IkVOIiBkYi1pZD0iZGF3ZHpzcHJhcGF3ZDBlMDl2NHBkeGU5cDJ3enhhZjB2OXQwIiB0
aW1lc3RhbXA9IjE0NDAwNjkxMTEiPjY0PC9rZXk+PC9mb3JlaWduLWtleXM+PHJlZi10eXBlIG5h
bWU9IkpvdXJuYWwgQXJ0aWNsZSI+MTc8L3JlZi10eXBlPjxjb250cmlidXRvcnM+PGF1dGhvcnM+
PGF1dGhvcj5GcmVkaGVpbSwgTy4gTS48L2F1dGhvcj48YXV0aG9yPlNrdXJ0dmVpdCwgUy48L2F1
dGhvcj48YXV0aG9yPkJyZWl2aWssIEguPC9hdXRob3I+PGF1dGhvcj5Cb3JjaGdyZXZpbmssIFAu
IEMuPC9hdXRob3I+PC9hdXRob3JzPjwvY29udHJpYnV0b3JzPjxhdXRoLWFkZHJlc3M+Q2VudGVy
IGZvciBQYWluIGFuZCBDb21wbGV4IERpc29yZGVycywgU3QuIE9sYXYgVW5pdmVyc2l0eSBIb3Nw
aXRhbCwgVHJvbmRoZWltLCBOb3J3YXkuIG9sYXZtYWduQG50bnUubm88L2F1dGgtYWRkcmVzcz48
dGl0bGVzPjx0aXRsZT5JbmNyZWFzaW5nIHVzZSBvZiBvcGlvaWRzIGZyb20gMjAwNCB0byAyMDA3
IC0gcGhhcm1hY29lcGlkZW1pb2xvZ2ljYWwgZGF0YSBmcm9tIGEgY29tcGxldGUgbmF0aW9uYWwg
cHJlc2NyaXB0aW9uIGRhdGFiYXNlIGluIE5vcndheTwvdGl0bGU+PHNlY29uZGFyeS10aXRsZT5F
dXIgSiBQYWluPC9zZWNvbmRhcnktdGl0bGU+PC90aXRsZXM+PHBlcmlvZGljYWw+PGZ1bGwtdGl0
bGU+RXVyb3BlYW4gSm91cm5hbCBvZiBQYWluIChMb25kb24sIEVuZ2xhbmQpPC9mdWxsLXRpdGxl
PjxhYmJyLTE+RXVyLiBKLiBQYWluPC9hYmJyLTE+PGFiYnItMj5FdXIgSiBQYWluPC9hYmJyLTI+
PC9wZXJpb2RpY2FsPjxwYWdlcz4yODktOTQ8L3BhZ2VzPjx2b2x1bWU+MTQ8L3ZvbHVtZT48bnVt
YmVyPjM8L251bWJlcj48ZWRpdGlvbj4yMDA5LzA2LzEwPC9lZGl0aW9uPjxrZXl3b3Jkcz48a2V5
d29yZD5BZHVsdDwva2V5d29yZD48a2V5d29yZD5BZ2VkPC9rZXl3b3JkPjxrZXl3b3JkPkFuYWxn
ZXNpY3MsIE9waW9pZC8gdGhlcmFwZXV0aWMgdXNlPC9rZXl3b3JkPjxrZXl3b3JkPkRhdGFiYXNl
cywgRmFjdHVhbDwva2V5d29yZD48a2V5d29yZD5EcnVnIFByZXNjcmlwdGlvbnMvc3RhdGlzdGlj
cyAmYW1wOyBudW1lcmljYWwgZGF0YTwva2V5d29yZD48a2V5d29yZD5EcnVnIFV0aWxpemF0aW9u
LyBzdGF0aXN0aWNzICZhbXA7IG51bWVyaWNhbCBkYXRhPC9rZXl3b3JkPjxrZXl3b3JkPkZlbWFs
ZTwva2V5d29yZD48a2V5d29yZD5IdW1hbnM8L2tleXdvcmQ+PGtleXdvcmQ+TWFsZTwva2V5d29y
ZD48a2V5d29yZD5NaWRkbGUgQWdlZDwva2V5d29yZD48a2V5d29yZD5Ob3J3YXkvZXBpZGVtaW9s
b2d5PC9rZXl3b3JkPjxrZXl3b3JkPlBhaW4vIGRydWcgdGhlcmFweS9lcGlkZW1pb2xvZ3k8L2tl
eXdvcmQ+PGtleXdvcmQ+UGhhcm1hY29lcGlkZW1pb2xvZ3k8L2tleXdvcmQ+PGtleXdvcmQ+UHJl
c2NyaXB0aW9uIERydWdzL3RoZXJhcGV1dGljIHVzZTwva2V5d29yZD48L2tleXdvcmRzPjxkYXRl
cz48eWVhcj4yMDEwPC95ZWFyPjxwdWItZGF0ZXM+PGRhdGU+TWFyPC9kYXRlPjwvcHViLWRhdGVz
PjwvZGF0ZXM+PGlzYm4+MTUzMi0yMTQ5IChFbGVjdHJvbmljKSYjeEQ7MTA5MC0zODAxIChMaW5r
aW5nKTwvaXNibj48YWNjZXNzaW9uLW51bT4xOTUwNTgzNDwvYWNjZXNzaW9uLW51bT48dXJscz48
cmVsYXRlZC11cmxzPjx1cmw+aHR0cDovL29ubGluZWxpYnJhcnkud2lsZXkuY29tL3N0b3JlLzEw
LjEwMTYvai5lanBhaW4uMjAwOS4wNS4wMDYvYXNzZXQvai5lanBhaW4uMjAwOS4wNS4wMDYucGRm
P3Y9MSZhbXA7dD1pZGszejNteiZhbXA7cz0wZjIyMWIwYzgwNzM4ZTk3MDE3ODJhYjg5N2U2NTE3
OTk2NjIzZWU0PC91cmw+PC9yZWxhdGVkLXVybHM+PC91cmxzPjxlbGVjdHJvbmljLXJlc291cmNl
LW51bT4xMC4xMDE2L2ouZWpwYWluLjIwMDkuMDUuMDA2PC9lbGVjdHJvbmljLXJlc291cmNlLW51
bT48cmVtb3RlLWRhdGFiYXNlLXByb3ZpZGVyPk5MTTwvcmVtb3RlLWRhdGFiYXNlLXByb3ZpZGVy
PjxsYW5ndWFnZT5lbmc8L2xhbmd1YWdlPjwvcmVjb3JkPjwvQ2l0ZT48Q2l0ZT48QXV0aG9yPkdh
cmNpYSBkZWwgUG96bzwvQXV0aG9yPjxZZWFyPjIwMDg8L1llYXI+PFJlY051bT42NTwvUmVjTnVt
PjxyZWNvcmQ+PHJlYy1udW1iZXI+NjU8L3JlYy1udW1iZXI+PGZvcmVpZ24ta2V5cz48a2V5IGFw
cD0iRU4iIGRiLWlkPSJkYXdkenNwcmFwYXdkMGUwOXY0cGR4ZTlwMnd6eGFmMHY5dDAiIHRpbWVz
dGFtcD0iMTQ0MDA2OTE5NSI+NjU8L2tleT48L2ZvcmVpZ24ta2V5cz48cmVmLXR5cGUgbmFtZT0i
Sm91cm5hbCBBcnRpY2xlIj4xNzwvcmVmLXR5cGU+PGNvbnRyaWJ1dG9ycz48YXV0aG9ycz48YXV0
aG9yPkdhcmNpYSBkZWwgUG96bywgSi48L2F1dGhvcj48YXV0aG9yPkNhcnZhamFsLCBBLjwvYXV0
aG9yPjxhdXRob3I+Vmlsb3JpYSwgSi4gTS48L2F1dGhvcj48YXV0aG9yPlZlbGFzY28sIEEuPC9h
dXRob3I+PGF1dGhvcj5HYXJjaWEgZGVsIFBvem8sIFYuPC9hdXRob3I+PC9hdXRob3JzPjwvY29u
dHJpYnV0b3JzPjxhdXRoLWFkZHJlc3M+SW5zdGl0dXRlIG9mIFBoYXJtYWNvZXBpZGVtaW9sb2d5
LCBVbml2ZXJzaXR5IG9mIFZhbGxhZG9saWQsIFZhbGxhZG9saWQsIFNwYWluLiBqYXZpZXJncEBp
ZmUudXZhLmVzPC9hdXRoLWFkZHJlc3M+PHRpdGxlcz48dGl0bGU+VHJlbmRzIGluIHRoZSBjb25z
dW1wdGlvbiBvZiBvcGlvaWQgYW5hbGdlc2ljcyBpbiBTcGFpbi4gSGlnaGVyIGluY3JlYXNlcyBh
cyBmZW50YW55bCByZXBsYWNlcyBtb3JwaGluZTwvdGl0bGU+PHNlY29uZGFyeS10aXRsZT5FdXIg
SiBDbGluIFBoYXJtYWNvbDwvc2Vjb25kYXJ5LXRpdGxlPjwvdGl0bGVzPjxwZXJpb2RpY2FsPjxm
dWxsLXRpdGxlPkV1cm9wZWFuIEpvdXJuYWwgb2YgQ2xpbmljYWwgUGhhcm1hY29sb2d5PC9mdWxs
LXRpdGxlPjxhYmJyLTE+RXVyLiBKLiBDbGluLiBQaGFybWFjb2wuPC9hYmJyLTE+PGFiYnItMj5F
dXIgSiBDbGluIFBoYXJtYWNvbDwvYWJici0yPjwvcGVyaW9kaWNhbD48cGFnZXM+NDExLTU8L3Bh
Z2VzPjx2b2x1bWU+NjQ8L3ZvbHVtZT48bnVtYmVyPjQ8L251bWJlcj48ZWRpdGlvbj4yMDA3LzEy
LzI1PC9lZGl0aW9uPjxrZXl3b3Jkcz48a2V5d29yZD5BbmFsZ2VzaWNzLCBPcGlvaWQvZWNvbm9t
aWNzLyB0aGVyYXBldXRpYyB1c2U8L2tleXdvcmQ+PGtleXdvcmQ+RGF0YSBJbnRlcnByZXRhdGlv
biwgU3RhdGlzdGljYWw8L2tleXdvcmQ+PGtleXdvcmQ+RHJ1ZyBQcmVzY3JpcHRpb25zL3N0YXRp
c3RpY3MgJmFtcDsgbnVtZXJpY2FsIGRhdGE8L2tleXdvcmQ+PGtleXdvcmQ+RHJ1ZyBVdGlsaXph
dGlvbjwva2V5d29yZD48a2V5d29yZD5GZW50YW55bC8gdGhlcmFwZXV0aWMgdXNlPC9rZXl3b3Jk
PjxrZXl3b3JkPkh1bWFuczwva2V5d29yZD48a2V5d29yZD5Nb3JwaGluZS90aGVyYXBldXRpYyB1
c2U8L2tleXdvcmQ+PGtleXdvcmQ+UGFsbGlhdGl2ZSBDYXJlPC9rZXl3b3JkPjxrZXl3b3JkPlNw
YWluL2VwaWRlbWlvbG9neTwva2V5d29yZD48L2tleXdvcmRzPjxkYXRlcz48eWVhcj4yMDA4PC95
ZWFyPjxwdWItZGF0ZXM+PGRhdGU+QXByPC9kYXRlPjwvcHViLWRhdGVzPjwvZGF0ZXM+PGlzYm4+
MDAzMS02OTcwIChQcmludCkmI3hEOzAwMzEtNjk3MCAoTGlua2luZyk8L2lzYm4+PGFjY2Vzc2lv
bi1udW0+MTgxNTc2NzE8L2FjY2Vzc2lvbi1udW0+PHVybHM+PHJlbGF0ZWQtdXJscz48dXJsPmh0
dHA6Ly9kb3dubG9hZC5zcHJpbmdlci5jb20vc3RhdGljL3BkZi84MjMvYXJ0JTI1M0ExMC4xMDA3
JTI1MkZzMDAyMjgtMDA3LTA0MTktOS5wZGY/b3JpZ2luVXJsPWh0dHAlM0ElMkYlMkZsaW5rLnNw
cmluZ2VyLmNvbSUyRmFydGljbGUlMkYxMC4xMDA3JTJGczAwMjI4LTAwNy0wNDE5LTkmYW1wO3Rv
a2VuMj1leHA9MTQ0MDA3MDQwMH5hY2w9JTJGc3RhdGljJTJGcGRmJTJGODIzJTJGYXJ0JTI1MjUz
QTEwLjEwMDclMjUyNTJGczAwMjI4LTAwNy0wNDE5LTkucGRmJTNGb3JpZ2luVXJsJTNEaHR0cCUy
NTNBJTI1MkYlMjUyRmxpbmsuc3ByaW5nZXIuY29tJTI1MkZhcnRpY2xlJTI1MkYxMC4xMDA3JTI1
MkZzMDAyMjgtMDA3LTA0MTktOSp+aG1hYz0xYjQyYTI3ODc5MDY1MDNjNDFmZTY5ZWQwNmQxYTEx
YjkwMWJkNzdmYTE3NjE4MDk4NjU1NGNkZDYwZWQxNTgxPC91cmw+PC9yZWxhdGVkLXVybHM+PC91
cmxzPjxlbGVjdHJvbmljLXJlc291cmNlLW51bT4xMC4xMDA3L3MwMDIyOC0wMDctMDQxOS05PC9l
bGVjdHJvbmljLXJlc291cmNlLW51bT48cmVtb3RlLWRhdGFiYXNlLXByb3ZpZGVyPk5MTTwvcmVt
b3RlLWRhdGFiYXNlLXByb3ZpZGVyPjxsYW5ndWFnZT5lbmc8L2xhbmd1YWdlPjwvcmVjb3JkPjwv
Q2l0ZT48Q2l0ZT48QXV0aG9yPlN1bGxpdmFuPC9BdXRob3I+PFllYXI+MjAwODwvWWVhcj48UmVj
TnVtPjEwODwvUmVjTnVtPjxyZWNvcmQ+PHJlYy1udW1iZXI+MTA4PC9yZWMtbnVtYmVyPjxmb3Jl
aWduLWtleXM+PGtleSBhcHA9IkVOIiBkYi1pZD0iZGF3ZHpzcHJhcGF3ZDBlMDl2NHBkeGU5cDJ3
enhhZjB2OXQwIiB0aW1lc3RhbXA9IjE0NjE2NjU0ODkiPjEwODwva2V5PjwvZm9yZWlnbi1rZXlz
PjxyZWYtdHlwZSBuYW1lPSJKb3VybmFsIEFydGljbGUiPjE3PC9yZWYtdHlwZT48Y29udHJpYnV0
b3JzPjxhdXRob3JzPjxhdXRob3I+U3VsbGl2YW4sIE0uIEQuPC9hdXRob3I+PGF1dGhvcj5FZGx1
bmQsIE0uIEouPC9hdXRob3I+PGF1dGhvcj5GYW4sIE0uIFkuPC9hdXRob3I+PGF1dGhvcj5EZXZy
aWVzLCBBLjwvYXV0aG9yPjxhdXRob3I+QnJlbm5hbiBCcmFkZW4sIEouPC9hdXRob3I+PGF1dGhv
cj5NYXJ0aW4sIEIuIEMuPC9hdXRob3I+PC9hdXRob3JzPjwvY29udHJpYnV0b3JzPjxhdXRoLWFk
ZHJlc3M+RGVwYXJ0bWVudCBvZiBQc3ljaGlhdHJ5IGFuZCBCZWhhdmlvcmFsIFNjaWVuY2VzLCBE
aXZpc2lvbiBvZiBDb25zdWx0YXRpb24tTGlhaXNvbiBQc3ljaGlhdHJ5LCBVbml2ZXJzaXR5IG9m
IFdhc2hpbmd0b24sIEJveCAzNTY1NjAsIDE5NTkgTkUgUGFjaWZpYyBTdHJlZXQsIFNlYXR0bGUs
IFdBIDk4MTk1LTY1NjAsIFVTQS4gc3VsbGltYXJAdS53YXNoaW5ndG9uLmVkdTwvYXV0aC1hZGRy
ZXNzPjx0aXRsZXM+PHRpdGxlPlRyZW5kcyBpbiB1c2Ugb2Ygb3Bpb2lkcyBmb3Igbm9uLWNhbmNl
ciBwYWluIGNvbmRpdGlvbnMgMjAwMC0yMDA1IGluIGNvbW1lcmNpYWwgYW5kIE1lZGljYWlkIGlu
c3VyYW5jZSBwbGFuczogdGhlIFRST1VQIHN0dWR5PC90aXRsZT48c2Vjb25kYXJ5LXRpdGxlPlBh
aW48L3NlY29uZGFyeS10aXRsZT48L3RpdGxlcz48cGVyaW9kaWNhbD48ZnVsbC10aXRsZT5QYWlu
PC9mdWxsLXRpdGxlPjxhYmJyLTE+UGFpbjwvYWJici0xPjxhYmJyLTI+UGFpbjwvYWJici0yPjwv
cGVyaW9kaWNhbD48cGFnZXM+NDQwLTk8L3BhZ2VzPjx2b2x1bWU+MTM4PC92b2x1bWU+PG51bWJl
cj4yPC9udW1iZXI+PGVkaXRpb24+MjAwOC8wNi8xMzwvZWRpdGlvbj48a2V5d29yZHM+PGtleXdv
cmQ+QW5hbGdlc2ljcywgT3Bpb2lkLyB0aGVyYXBldXRpYyB1c2U8L2tleXdvcmQ+PGtleXdvcmQ+
QXJrYW5zYXMvZXBpZGVtaW9sb2d5PC9rZXl3b3JkPjxrZXl3b3JkPkRydWcgVXRpbGl6YXRpb24v
dHJlbmRzPC9rZXl3b3JkPjxrZXl3b3JkPkZlbWFsZTwva2V5d29yZD48a2V5d29yZD5IdW1hbnM8
L2tleXdvcmQ+PGtleXdvcmQ+SW5zdXJhbmNlLCBIZWFsdGgvIHRyZW5kczwva2V5d29yZD48a2V5
d29yZD5NYWxlPC9rZXl3b3JkPjxrZXl3b3JkPk1lZGljYWlkLyB0cmVuZHM8L2tleXdvcmQ+PGtl
eXdvcmQ+TWlkZGxlIEFnZWQ8L2tleXdvcmQ+PGtleXdvcmQ+UGFpbi9kaWFnbm9zaXMvIGRydWcg
dGhlcmFweS9lcGlkZW1pb2xvZ3k8L2tleXdvcmQ+PGtleXdvcmQ+VW5pdGVkIFN0YXRlczwva2V5
d29yZD48L2tleXdvcmRzPjxkYXRlcz48eWVhcj4yMDA4PC95ZWFyPjxwdWItZGF0ZXM+PGRhdGU+
QXVnIDMxPC9kYXRlPjwvcHViLWRhdGVzPjwvZGF0ZXM+PGlzYm4+MTg3Mi02NjIzIChFbGVjdHJv
bmljKSYjeEQ7MDMwNC0zOTU5IChMaW5raW5nKTwvaXNibj48YWNjZXNzaW9uLW51bT4xODU0Nzcy
NjwvYWNjZXNzaW9uLW51bT48dXJscz48cmVsYXRlZC11cmxzPjx1cmw+aHR0cDovL2FjLmVscy1j
ZG4uY29tL1MwMzA0Mzk1OTA4MDAyMzUyLzEtczIuMC1TMDMwNDM5NTkwODAwMjM1Mi1tYWluLnBk
Zj9fdGlkPTgwNGMxZDY2LTBiOTktMTFlNi05YzIyLTAwMDAwYWFjYjM1ZSZhbXA7YWNkbmF0PTE0
NjE2NjY2MzlfZTgyMDg3OThmYTdhMjgzZGYwZDM5YTFiODEwMzUwNDk8L3VybD48L3JlbGF0ZWQt
dXJscz48L3VybHM+PGN1c3RvbTI+UE1DMjY2ODkyNTwvY3VzdG9tMj48Y3VzdG9tNj5OaWhtczEw
NjEwMzwvY3VzdG9tNj48ZWxlY3Ryb25pYy1yZXNvdXJjZS1udW0+MTAuMTAxNi9qLnBhaW4uMjAw
OC4wNC4wMjc8L2VsZWN0cm9uaWMtcmVzb3VyY2UtbnVtPjxyZW1vdGUtZGF0YWJhc2UtcHJvdmlk
ZXI+TkxNPC9yZW1vdGUtZGF0YWJhc2UtcHJvdmlkZXI+PGxhbmd1YWdlPmVuZzwvbGFuZ3VhZ2U+
PC9yZWNvcmQ+PC9DaXRlPjxDaXRlPjxBdXRob3I+S2FyYW5nZXM8L0F1dGhvcj48WWVhcj4yMDE2
PC9ZZWFyPjxSZWNOdW0+MTA5PC9SZWNOdW0+PHJlY29yZD48cmVjLW51bWJlcj4xMDk8L3JlYy1u
dW1iZXI+PGZvcmVpZ24ta2V5cz48a2V5IGFwcD0iRU4iIGRiLWlkPSJkYXdkenNwcmFwYXdkMGUw
OXY0cGR4ZTlwMnd6eGFmMHY5dDAiIHRpbWVzdGFtcD0iMTQ2MTY2NTUzMiI+MTA5PC9rZXk+PC9m
b3JlaWduLWtleXM+PHJlZi10eXBlIG5hbWU9IkpvdXJuYWwgQXJ0aWNsZSI+MTc8L3JlZi10eXBl
Pjxjb250cmlidXRvcnM+PGF1dGhvcnM+PGF1dGhvcj5LYXJhbmdlcywgRS4gQS48L2F1dGhvcj48
YXV0aG9yPkJsYW5jaCwgQi48L2F1dGhvcj48YXV0aG9yPkJ1Y2tsZXksIE4uIEEuPC9hdXRob3I+
PGF1dGhvcj5QZWFyc29uLCBTLiBBLjwvYXV0aG9yPjwvYXV0aG9ycz48L2NvbnRyaWJ1dG9ycz48
YXV0aC1hZGRyZXNzPlBoYXJtYWNvZXBpZGVtaW9sb2d5IGFuZCBQaGFybWFjZXV0aWNhbCBQb2xp
Y3kgUmVzZWFyY2ggR3JvdXAsIEZhY3VsdHkgb2YgUGhhcm1hY3ksIFVuaXZlcnNpdHkgb2YgU3lk
bmV5LCBBdXN0cmFsaWEsIDIwMDYuJiN4RDtEaXNjaXBsaW5lIG9mIFBoYXJtYWNvbG9neSwgU2No
b29sIG9mIE1lZGljYWwgU2NpZW5jZXMsIFVuaXZlcnNpdHkgb2YgU3lkbmV5LCBBdXN0cmFsaWEs
IDIwMDYuJiN4RDtNZWRpY2luZXMgUG9saWN5IFJlc2VhcmNoIFVuaXQsIENlbnRyZSBmb3IgQmln
IERhdGEgUmVzZWFyY2ggaW4gSGVhbHRoLCBVbml2ZXJzaXR5IG9mIE5ldyBTb3V0aCBXYWxlcywg
QXVzdHJhbGlhLCAyMDUyLjwvYXV0aC1hZGRyZXNzPjx0aXRsZXM+PHRpdGxlPlR3ZW50eS1maXZl
IHllYXJzIG9mIHByZXNjcmlwdGlvbiBvcGlvaWQgdXNlIGluIEF1c3RyYWxpYTogQSB3aG9sZS1v
Zi1wb3B1bGF0aW9uIGFuYWx5c2lzIHVzaW5nIHBoYXJtYWNldXRpY2FsIGNsYWltczwvdGl0bGU+
PHNlY29uZGFyeS10aXRsZT5CciBKIENsaW4gUGhhcm1hY29sPC9zZWNvbmRhcnktdGl0bGU+PC90
aXRsZXM+PHBlcmlvZGljYWw+PGZ1bGwtdGl0bGU+QnJpdGlzaCBKb3VybmFsIG9mIENsaW5pY2Fs
IFBoYXJtYWNvbG9neTwvZnVsbC10aXRsZT48YWJici0xPkJyLiBKLiBDbGluLiBQaGFybWFjb2wu
PC9hYmJyLTE+PGFiYnItMj5CciBKIENsaW4gUGhhcm1hY29sPC9hYmJyLTI+PC9wZXJpb2RpY2Fs
PjxlZGl0aW9uPjIwMTYvMDMvMTk8L2VkaXRpb24+PGtleXdvcmRzPjxrZXl3b3JkPkF1c3RyYWxp
YTwva2V5d29yZD48a2V5d29yZD5PcGlvaWRzPC9rZXl3b3JkPjxrZXl3b3JkPmFuYWxnZXNpY3M8
L2tleXdvcmQ+PGtleXdvcmQ+ZGlzcGVuc2luZzwva2V5d29yZD48a2V5d29yZD5waGFybWFjb2Vw
aWRlbWlvbG9neTwva2V5d29yZD48L2tleXdvcmRzPjxkYXRlcz48eWVhcj4yMDE2PC95ZWFyPjxw
dWItZGF0ZXM+PGRhdGU+TWFyIDE4PC9kYXRlPjwvcHViLWRhdGVzPjwvZGF0ZXM+PGlzYm4+MTM2
NS0yMTI1IChFbGVjdHJvbmljKSYjeEQ7MDMwNi01MjUxIChMaW5raW5nKTwvaXNibj48YWNjZXNz
aW9uLW51bT4yNjk5MTY3MzwvYWNjZXNzaW9uLW51bT48dXJscz48cmVsYXRlZC11cmxzPjx1cmw+
aHR0cDovL29ubGluZWxpYnJhcnkud2lsZXkuY29tL3N0b3JlLzEwLjExMTEvYmNwLjEyOTM3L2Fz
c2V0L2JjcDEyOTM3LnBkZj92PTEmYW1wO3Q9aW5oYWdiNGYmYW1wO3M9ODVkMTk0MDcyOTc0OTIx
OThhZjIxNTg5ZGYxYjFmYjM2YmI0Y2M5OTwvdXJsPjwvcmVsYXRlZC11cmxzPjwvdXJscz48ZWxl
Y3Ryb25pYy1yZXNvdXJjZS1udW0+MTAuMTExMS9iY3AuMTI5Mzc8L2VsZWN0cm9uaWMtcmVzb3Vy
Y2UtbnVtPjxyZW1vdGUtZGF0YWJhc2UtcHJvdmlkZXI+TkxNPC9yZW1vdGUtZGF0YWJhc2UtcHJv
dmlkZXI+PGxhbmd1YWdlPkVuZzwvbGFuZ3VhZ2U+PC9yZWNvcmQ+PC9DaXRlPjwvRW5kTm90ZT5=
</w:fldData>
        </w:fldChar>
      </w:r>
      <w:r w:rsidR="00120F1B">
        <w:rPr>
          <w:lang w:val="en-US"/>
        </w:rPr>
        <w:instrText xml:space="preserve"> ADDIN EN.CITE.DATA </w:instrText>
      </w:r>
      <w:r w:rsidR="00120F1B">
        <w:rPr>
          <w:lang w:val="en-US"/>
        </w:rPr>
      </w:r>
      <w:r w:rsidR="00120F1B">
        <w:rPr>
          <w:lang w:val="en-US"/>
        </w:rPr>
        <w:fldChar w:fldCharType="end"/>
      </w:r>
      <w:r w:rsidRPr="00AC45C1">
        <w:rPr>
          <w:lang w:val="en-US"/>
        </w:rPr>
      </w:r>
      <w:r w:rsidRPr="00AC45C1">
        <w:rPr>
          <w:lang w:val="en-US"/>
        </w:rPr>
        <w:fldChar w:fldCharType="separate"/>
      </w:r>
      <w:r w:rsidR="00120F1B" w:rsidRPr="00120F1B">
        <w:rPr>
          <w:noProof/>
          <w:vertAlign w:val="superscript"/>
          <w:lang w:val="en-US"/>
        </w:rPr>
        <w:t>1-5</w:t>
      </w:r>
      <w:r w:rsidRPr="00AC45C1">
        <w:rPr>
          <w:lang w:val="en-US"/>
        </w:rPr>
        <w:fldChar w:fldCharType="end"/>
      </w:r>
      <w:r>
        <w:rPr>
          <w:lang w:val="en-US"/>
        </w:rPr>
        <w:t xml:space="preserve">. </w:t>
      </w:r>
      <w:r w:rsidRPr="00AC45C1">
        <w:rPr>
          <w:lang w:val="en-US"/>
        </w:rPr>
        <w:t xml:space="preserve"> </w:t>
      </w:r>
      <w:r>
        <w:rPr>
          <w:lang w:val="en-US"/>
        </w:rPr>
        <w:t xml:space="preserve">Also among pregnant women there </w:t>
      </w:r>
      <w:r w:rsidR="00A67AA6">
        <w:rPr>
          <w:lang w:val="en-US"/>
        </w:rPr>
        <w:t>is</w:t>
      </w:r>
      <w:r>
        <w:rPr>
          <w:lang w:val="en-US"/>
        </w:rPr>
        <w:t xml:space="preserve"> a high prevalence of opioid use</w:t>
      </w:r>
      <w:r w:rsidR="002500D2">
        <w:rPr>
          <w:lang w:val="en-US"/>
        </w:rPr>
        <w:t xml:space="preserve"> </w:t>
      </w:r>
      <w:r w:rsidR="002500D2">
        <w:rPr>
          <w:lang w:val="en-US"/>
        </w:rPr>
        <w:fldChar w:fldCharType="begin">
          <w:fldData xml:space="preserve">PEVuZE5vdGU+PENpdGU+PEF1dGhvcj5FcHN0ZWluPC9BdXRob3I+PFllYXI+MjAxMzwvWWVhcj48
UmVjTnVtPjExMDwvUmVjTnVtPjxEaXNwbGF5VGV4dD48c3R5bGUgZmFjZT0ic3VwZXJzY3JpcHQi
PjYsIDc8L3N0eWxlPjwvRGlzcGxheVRleHQ+PHJlY29yZD48cmVjLW51bWJlcj4xMTA8L3JlYy1u
dW1iZXI+PGZvcmVpZ24ta2V5cz48a2V5IGFwcD0iRU4iIGRiLWlkPSJkYXdkenNwcmFwYXdkMGUw
OXY0cGR4ZTlwMnd6eGFmMHY5dDAiIHRpbWVzdGFtcD0iMTQ2MTY2NTcwNCI+MTEwPC9rZXk+PC9m
b3JlaWduLWtleXM+PHJlZi10eXBlIG5hbWU9IkpvdXJuYWwgQXJ0aWNsZSI+MTc8L3JlZi10eXBl
Pjxjb250cmlidXRvcnM+PGF1dGhvcnM+PGF1dGhvcj5FcHN0ZWluLCBSLiBBLjwvYXV0aG9yPjxh
dXRob3I+Qm9ibywgVy4gVi48L2F1dGhvcj48YXV0aG9yPk1hcnRpbiwgUC4gUi48L2F1dGhvcj48
YXV0aG9yPk1vcnJvdywgSi4gQS48L2F1dGhvcj48YXV0aG9yPldhbmcsIFcuPC9hdXRob3I+PGF1
dGhvcj5DaGFuZHJhc2VraGFyLCBSLjwvYXV0aG9yPjxhdXRob3I+Q29vcGVyLCBXLiBPLjwvYXV0
aG9yPjwvYXV0aG9ycz48L2NvbnRyaWJ1dG9ycz48YXV0aC1hZGRyZXNzPkRlcGFydG1lbnQgb2Yg
UHN5Y2hpYXRyeSwgVmFuZGVyYmlsdCBVbml2ZXJzaXR5LCBOYXNodmlsbGUsIFROIDM3MjEyLCBV
U0EuIHJpY2hhcmQuYS5lcHN0ZWluQHZhbmRlcmJpbHQuZWR1PC9hdXRoLWFkZHJlc3M+PHRpdGxl
cz48dGl0bGU+SW5jcmVhc2luZyBwcmVnbmFuY3ktcmVsYXRlZCB1c2Ugb2YgcHJlc2NyaWJlZCBv
cGlvaWQgYW5hbGdlc2ljczwvdGl0bGU+PHNlY29uZGFyeS10aXRsZT5Bbm4gRXBpZGVtaW9sPC9z
ZWNvbmRhcnktdGl0bGU+PC90aXRsZXM+PHBlcmlvZGljYWw+PGZ1bGwtdGl0bGU+QW5uYWxzIG9m
IEVwaWRlbWlvbG9neTwvZnVsbC10aXRsZT48YWJici0xPkFubi4gRXBpZGVtaW9sLjwvYWJici0x
PjxhYmJyLTI+QW5uIEVwaWRlbWlvbDwvYWJici0yPjwvcGVyaW9kaWNhbD48cGFnZXM+NDk4LTUw
MzwvcGFnZXM+PHZvbHVtZT4yMzwvdm9sdW1lPjxudW1iZXI+ODwvbnVtYmVyPjxlZGl0aW9uPjIw
MTMvMDcvMzE8L2VkaXRpb24+PGtleXdvcmRzPjxrZXl3b3JkPkFkdWx0PC9rZXl3b3JkPjxrZXl3
b3JkPkFuYWxnZXNpY3MsIE9waW9pZC8gdGhlcmFwZXV0aWMgdXNlPC9rZXl3b3JkPjxrZXl3b3Jk
PkNvbmZpZGVuY2UgSW50ZXJ2YWxzPC9rZXl3b3JkPjxrZXl3b3JkPkZlbWFsZTwva2V5d29yZD48
a2V5d29yZD5IdW1hbnM8L2tleXdvcmQ+PGtleXdvcmQ+TWVkaWNhaWQ8L2tleXdvcmQ+PGtleXdv
cmQ+TWVkaWNhbCBSZWNvcmRzPC9rZXl3b3JkPjxrZXl3b3JkPlBvaXNzb24gRGlzdHJpYnV0aW9u
PC9rZXl3b3JkPjxrZXl3b3JkPlByZWduYW5jeTwva2V5d29yZD48a2V5d29yZD5QcmVzY3JpcHRp
b24gRHJ1Z3MvIHRoZXJhcGV1dGljIHVzZTwva2V5d29yZD48a2V5d29yZD5SZXRyb3NwZWN0aXZl
IFN0dWRpZXM8L2tleXdvcmQ+PGtleXdvcmQ+VGVubmVzc2VlPC9rZXl3b3JkPjxrZXl3b3JkPlVu
aXRlZCBTdGF0ZXM8L2tleXdvcmQ+PGtleXdvcmQ+WW91bmcgQWR1bHQ8L2tleXdvcmQ+PGtleXdv
cmQ+T3Bpb2lkczwva2V5d29yZD48a2V5d29yZD5QcmVzY3JpcHRpb248L2tleXdvcmQ+PC9rZXl3
b3Jkcz48ZGF0ZXM+PHllYXI+MjAxMzwveWVhcj48cHViLWRhdGVzPjxkYXRlPkF1ZzwvZGF0ZT48
L3B1Yi1kYXRlcz48L2RhdGVzPjxpc2JuPjE4NzMtMjU4NSAoRWxlY3Ryb25pYykmI3hEOzEwNDct
Mjc5NyAoTGlua2luZyk8L2lzYm4+PGFjY2Vzc2lvbi1udW0+MjM4ODk4NTk8L2FjY2Vzc2lvbi1u
dW0+PHVybHM+PHJlbGF0ZWQtdXJscz48dXJsPmh0dHA6Ly9hYy5lbHMtY2RuLmNvbS9TMTA0NzI3
OTcxMzAwMTU1NS8xLXMyLjAtUzEwNDcyNzk3MTMwMDE1NTUtbWFpbi5wZGY/X3RpZD02NzI0MGYw
Ni0wYjk5LTExZTYtYTA3YS0wMDAwMGFhYjBmNmImYW1wO2FjZG5hdD0xNDYxNjY2NTk3X2I3ZGUx
NTM5ZDUzNmFlODJmMGM3Y2QzOTYxOWUyODZmPC91cmw+PC9yZWxhdGVkLXVybHM+PC91cmxzPjxj
dXN0b20yPlBNQzM4ODgzMTY8L2N1c3RvbTI+PGN1c3RvbTY+TmlobXM0OTAwNjA8L2N1c3RvbTY+
PGVsZWN0cm9uaWMtcmVzb3VyY2UtbnVtPjEwLjEwMTYvai5hbm5lcGlkZW0uMjAxMy4wNS4wMTc8
L2VsZWN0cm9uaWMtcmVzb3VyY2UtbnVtPjxyZW1vdGUtZGF0YWJhc2UtcHJvdmlkZXI+TkxNPC9y
ZW1vdGUtZGF0YWJhc2UtcHJvdmlkZXI+PGxhbmd1YWdlPmVuZzwvbGFuZ3VhZ2U+PC9yZWNvcmQ+
PC9DaXRlPjxDaXRlPjxBdXRob3I+WWF6ZHk8L0F1dGhvcj48WWVhcj4yMDE1PC9ZZWFyPjxSZWNO
dW0+MTExPC9SZWNOdW0+PHJlY29yZD48cmVjLW51bWJlcj4xMTE8L3JlYy1udW1iZXI+PGZvcmVp
Z24ta2V5cz48a2V5IGFwcD0iRU4iIGRiLWlkPSJkYXdkenNwcmFwYXdkMGUwOXY0cGR4ZTlwMnd6
eGFmMHY5dDAiIHRpbWVzdGFtcD0iMTQ2MTY2NTczNyI+MTExPC9rZXk+PC9mb3JlaWduLWtleXM+
PHJlZi10eXBlIG5hbWU9IkpvdXJuYWwgQXJ0aWNsZSI+MTc8L3JlZi10eXBlPjxjb250cmlidXRv
cnM+PGF1dGhvcnM+PGF1dGhvcj5ZYXpkeSwgTS4gTS48L2F1dGhvcj48YXV0aG9yPkRlc2FpLCBS
LiBKLjwvYXV0aG9yPjxhdXRob3I+QnJvZ2x5LCBTLiBCLjwvYXV0aG9yPjwvYXV0aG9ycz48L2Nv
bnRyaWJ1dG9ycz48YXV0aC1hZGRyZXNzPlNsb25lIEVwaWRlbWlvbG9neSBDZW50ZXIgYXQgQm9z
dG9uIFVuaXZlcnNpdHksIEJvc3RvbiwgTWFzc2FjaHVzZXR0cywgVW5pdGVkIFN0YXRlcy4mI3hE
O0RpdmlzaW9uIG9mIFBoYXJtYWNvZXBpZGVtaW9sb2d5IGFuZCBQaGFybWFjb2Vjb25vbWljcywg
QnJpZ2hhbSBhbmQgV29tZW4mYXBvcztzIEhvc3BpdGFsIGFuZCBIYXJ2YXJkIE1lZGljYWwgU2No
b29sLCBCb3N0b24sIE1hc3NhY2h1c2V0dHMsIFVuaXRlZCBTdGF0ZXMuJiN4RDtEZXBhcnRtZW50
IG9mIE1lZGljaW5lIGFuZCBTdXJnZXJ5LCBRdWVlbiZhcG9zO3MgVW5pdmVyc2l0eSwgS2luZ3N0
b24sIE9udGFyaW8sIENhbmFkYS48L2F1dGgtYWRkcmVzcz48dGl0bGVzPjx0aXRsZT5QcmVzY3Jp
cHRpb24gT3Bpb2lkcyBpbiBQcmVnbmFuY3kgYW5kIEJpcnRoIE91dGNvbWVzOiBBIFJldmlldyBv
ZiB0aGUgTGl0ZXJhdHVyZTwvdGl0bGU+PHNlY29uZGFyeS10aXRsZT5KIFBlZGlhdHIgR2VuZXQ8
L3NlY29uZGFyeS10aXRsZT48L3RpdGxlcz48cGVyaW9kaWNhbD48ZnVsbC10aXRsZT5KIFBlZGlh
dHIgR2VuZXQ8L2Z1bGwtdGl0bGU+PC9wZXJpb2RpY2FsPjxwYWdlcz41Ni03MDwvcGFnZXM+PHZv
bHVtZT40PC92b2x1bWU+PG51bWJlcj4yPC9udW1iZXI+PGVkaXRpb24+MjAxNi8wMy8yMjwvZWRp
dGlvbj48a2V5d29yZHM+PGtleXdvcmQ+YmlydGggZGVmZWN0czwva2V5d29yZD48a2V5d29yZD5i
aXJ0aCB3ZWlnaHQ8L2tleXdvcmQ+PGtleXdvcmQ+ZmV0YWwgZ3Jvd3RoPC9rZXl3b3JkPjxrZXl3
b3JkPm5lb25hdGFsIGFic3RpbmVuY2Ugc3luZHJvbWU8L2tleXdvcmQ+PGtleXdvcmQ+b3Bpb2lk
czwva2V5d29yZD48a2V5d29yZD5wcmVnbmFuY3k8L2tleXdvcmQ+PC9rZXl3b3Jkcz48ZGF0ZXM+
PHllYXI+MjAxNTwveWVhcj48cHViLWRhdGVzPjxkYXRlPkFwciAxPC9kYXRlPjwvcHViLWRhdGVz
PjwvZGF0ZXM+PGlzYm4+MjE0Ni00NTk2IChQcmludCk8L2lzYm4+PGFjY2Vzc2lvbi1udW0+MjY5
OTgzOTQ8L2FjY2Vzc2lvbi1udW0+PHVybHM+PHJlbGF0ZWQtdXJscz48dXJsPmh0dHA6Ly93d3cu
bmNiaS5ubG0ubmloLmdvdi9wbWMvYXJ0aWNsZXMvUE1DNDc5NTk4NS9wZGYvbmlobXM3NDIzNTEu
cGRmPC91cmw+PC9yZWxhdGVkLXVybHM+PC91cmxzPjxjdXN0b20yPlBNQzQ3OTU5ODU8L2N1c3Rv
bTI+PGN1c3RvbTY+TmlobXM3NDIzNTE8L2N1c3RvbTY+PGVsZWN0cm9uaWMtcmVzb3VyY2UtbnVt
PjEwLjEwNTUvcy0wMDM1LTE1NTY3NDA8L2VsZWN0cm9uaWMtcmVzb3VyY2UtbnVtPjxyZW1vdGUt
ZGF0YWJhc2UtcHJvdmlkZXI+TkxNPC9yZW1vdGUtZGF0YWJhc2UtcHJvdmlkZXI+PGxhbmd1YWdl
PkVuZzwvbGFuZ3VhZ2U+PC9yZWNvcmQ+PC9DaXRlPjwvRW5kTm90ZT5=
</w:fldData>
        </w:fldChar>
      </w:r>
      <w:r w:rsidR="008F2818">
        <w:rPr>
          <w:lang w:val="en-US"/>
        </w:rPr>
        <w:instrText xml:space="preserve"> ADDIN EN.CITE </w:instrText>
      </w:r>
      <w:r w:rsidR="008F2818">
        <w:rPr>
          <w:lang w:val="en-US"/>
        </w:rPr>
        <w:fldChar w:fldCharType="begin">
          <w:fldData xml:space="preserve">PEVuZE5vdGU+PENpdGU+PEF1dGhvcj5FcHN0ZWluPC9BdXRob3I+PFllYXI+MjAxMzwvWWVhcj48
UmVjTnVtPjExMDwvUmVjTnVtPjxEaXNwbGF5VGV4dD48c3R5bGUgZmFjZT0ic3VwZXJzY3JpcHQi
PjYsIDc8L3N0eWxlPjwvRGlzcGxheVRleHQ+PHJlY29yZD48cmVjLW51bWJlcj4xMTA8L3JlYy1u
dW1iZXI+PGZvcmVpZ24ta2V5cz48a2V5IGFwcD0iRU4iIGRiLWlkPSJkYXdkenNwcmFwYXdkMGUw
OXY0cGR4ZTlwMnd6eGFmMHY5dDAiIHRpbWVzdGFtcD0iMTQ2MTY2NTcwNCI+MTEwPC9rZXk+PC9m
b3JlaWduLWtleXM+PHJlZi10eXBlIG5hbWU9IkpvdXJuYWwgQXJ0aWNsZSI+MTc8L3JlZi10eXBl
Pjxjb250cmlidXRvcnM+PGF1dGhvcnM+PGF1dGhvcj5FcHN0ZWluLCBSLiBBLjwvYXV0aG9yPjxh
dXRob3I+Qm9ibywgVy4gVi48L2F1dGhvcj48YXV0aG9yPk1hcnRpbiwgUC4gUi48L2F1dGhvcj48
YXV0aG9yPk1vcnJvdywgSi4gQS48L2F1dGhvcj48YXV0aG9yPldhbmcsIFcuPC9hdXRob3I+PGF1
dGhvcj5DaGFuZHJhc2VraGFyLCBSLjwvYXV0aG9yPjxhdXRob3I+Q29vcGVyLCBXLiBPLjwvYXV0
aG9yPjwvYXV0aG9ycz48L2NvbnRyaWJ1dG9ycz48YXV0aC1hZGRyZXNzPkRlcGFydG1lbnQgb2Yg
UHN5Y2hpYXRyeSwgVmFuZGVyYmlsdCBVbml2ZXJzaXR5LCBOYXNodmlsbGUsIFROIDM3MjEyLCBV
U0EuIHJpY2hhcmQuYS5lcHN0ZWluQHZhbmRlcmJpbHQuZWR1PC9hdXRoLWFkZHJlc3M+PHRpdGxl
cz48dGl0bGU+SW5jcmVhc2luZyBwcmVnbmFuY3ktcmVsYXRlZCB1c2Ugb2YgcHJlc2NyaWJlZCBv
cGlvaWQgYW5hbGdlc2ljczwvdGl0bGU+PHNlY29uZGFyeS10aXRsZT5Bbm4gRXBpZGVtaW9sPC9z
ZWNvbmRhcnktdGl0bGU+PC90aXRsZXM+PHBlcmlvZGljYWw+PGZ1bGwtdGl0bGU+QW5uYWxzIG9m
IEVwaWRlbWlvbG9neTwvZnVsbC10aXRsZT48YWJici0xPkFubi4gRXBpZGVtaW9sLjwvYWJici0x
PjxhYmJyLTI+QW5uIEVwaWRlbWlvbDwvYWJici0yPjwvcGVyaW9kaWNhbD48cGFnZXM+NDk4LTUw
MzwvcGFnZXM+PHZvbHVtZT4yMzwvdm9sdW1lPjxudW1iZXI+ODwvbnVtYmVyPjxlZGl0aW9uPjIw
MTMvMDcvMzE8L2VkaXRpb24+PGtleXdvcmRzPjxrZXl3b3JkPkFkdWx0PC9rZXl3b3JkPjxrZXl3
b3JkPkFuYWxnZXNpY3MsIE9waW9pZC8gdGhlcmFwZXV0aWMgdXNlPC9rZXl3b3JkPjxrZXl3b3Jk
PkNvbmZpZGVuY2UgSW50ZXJ2YWxzPC9rZXl3b3JkPjxrZXl3b3JkPkZlbWFsZTwva2V5d29yZD48
a2V5d29yZD5IdW1hbnM8L2tleXdvcmQ+PGtleXdvcmQ+TWVkaWNhaWQ8L2tleXdvcmQ+PGtleXdv
cmQ+TWVkaWNhbCBSZWNvcmRzPC9rZXl3b3JkPjxrZXl3b3JkPlBvaXNzb24gRGlzdHJpYnV0aW9u
PC9rZXl3b3JkPjxrZXl3b3JkPlByZWduYW5jeTwva2V5d29yZD48a2V5d29yZD5QcmVzY3JpcHRp
b24gRHJ1Z3MvIHRoZXJhcGV1dGljIHVzZTwva2V5d29yZD48a2V5d29yZD5SZXRyb3NwZWN0aXZl
IFN0dWRpZXM8L2tleXdvcmQ+PGtleXdvcmQ+VGVubmVzc2VlPC9rZXl3b3JkPjxrZXl3b3JkPlVu
aXRlZCBTdGF0ZXM8L2tleXdvcmQ+PGtleXdvcmQ+WW91bmcgQWR1bHQ8L2tleXdvcmQ+PGtleXdv
cmQ+T3Bpb2lkczwva2V5d29yZD48a2V5d29yZD5QcmVzY3JpcHRpb248L2tleXdvcmQ+PC9rZXl3
b3Jkcz48ZGF0ZXM+PHllYXI+MjAxMzwveWVhcj48cHViLWRhdGVzPjxkYXRlPkF1ZzwvZGF0ZT48
L3B1Yi1kYXRlcz48L2RhdGVzPjxpc2JuPjE4NzMtMjU4NSAoRWxlY3Ryb25pYykmI3hEOzEwNDct
Mjc5NyAoTGlua2luZyk8L2lzYm4+PGFjY2Vzc2lvbi1udW0+MjM4ODk4NTk8L2FjY2Vzc2lvbi1u
dW0+PHVybHM+PHJlbGF0ZWQtdXJscz48dXJsPmh0dHA6Ly9hYy5lbHMtY2RuLmNvbS9TMTA0NzI3
OTcxMzAwMTU1NS8xLXMyLjAtUzEwNDcyNzk3MTMwMDE1NTUtbWFpbi5wZGY/X3RpZD02NzI0MGYw
Ni0wYjk5LTExZTYtYTA3YS0wMDAwMGFhYjBmNmImYW1wO2FjZG5hdD0xNDYxNjY2NTk3X2I3ZGUx
NTM5ZDUzNmFlODJmMGM3Y2QzOTYxOWUyODZmPC91cmw+PC9yZWxhdGVkLXVybHM+PC91cmxzPjxj
dXN0b20yPlBNQzM4ODgzMTY8L2N1c3RvbTI+PGN1c3RvbTY+TmlobXM0OTAwNjA8L2N1c3RvbTY+
PGVsZWN0cm9uaWMtcmVzb3VyY2UtbnVtPjEwLjEwMTYvai5hbm5lcGlkZW0uMjAxMy4wNS4wMTc8
L2VsZWN0cm9uaWMtcmVzb3VyY2UtbnVtPjxyZW1vdGUtZGF0YWJhc2UtcHJvdmlkZXI+TkxNPC9y
ZW1vdGUtZGF0YWJhc2UtcHJvdmlkZXI+PGxhbmd1YWdlPmVuZzwvbGFuZ3VhZ2U+PC9yZWNvcmQ+
PC9DaXRlPjxDaXRlPjxBdXRob3I+WWF6ZHk8L0F1dGhvcj48WWVhcj4yMDE1PC9ZZWFyPjxSZWNO
dW0+MTExPC9SZWNOdW0+PHJlY29yZD48cmVjLW51bWJlcj4xMTE8L3JlYy1udW1iZXI+PGZvcmVp
Z24ta2V5cz48a2V5IGFwcD0iRU4iIGRiLWlkPSJkYXdkenNwcmFwYXdkMGUwOXY0cGR4ZTlwMnd6
eGFmMHY5dDAiIHRpbWVzdGFtcD0iMTQ2MTY2NTczNyI+MTExPC9rZXk+PC9mb3JlaWduLWtleXM+
PHJlZi10eXBlIG5hbWU9IkpvdXJuYWwgQXJ0aWNsZSI+MTc8L3JlZi10eXBlPjxjb250cmlidXRv
cnM+PGF1dGhvcnM+PGF1dGhvcj5ZYXpkeSwgTS4gTS48L2F1dGhvcj48YXV0aG9yPkRlc2FpLCBS
LiBKLjwvYXV0aG9yPjxhdXRob3I+QnJvZ2x5LCBTLiBCLjwvYXV0aG9yPjwvYXV0aG9ycz48L2Nv
bnRyaWJ1dG9ycz48YXV0aC1hZGRyZXNzPlNsb25lIEVwaWRlbWlvbG9neSBDZW50ZXIgYXQgQm9z
dG9uIFVuaXZlcnNpdHksIEJvc3RvbiwgTWFzc2FjaHVzZXR0cywgVW5pdGVkIFN0YXRlcy4mI3hE
O0RpdmlzaW9uIG9mIFBoYXJtYWNvZXBpZGVtaW9sb2d5IGFuZCBQaGFybWFjb2Vjb25vbWljcywg
QnJpZ2hhbSBhbmQgV29tZW4mYXBvcztzIEhvc3BpdGFsIGFuZCBIYXJ2YXJkIE1lZGljYWwgU2No
b29sLCBCb3N0b24sIE1hc3NhY2h1c2V0dHMsIFVuaXRlZCBTdGF0ZXMuJiN4RDtEZXBhcnRtZW50
IG9mIE1lZGljaW5lIGFuZCBTdXJnZXJ5LCBRdWVlbiZhcG9zO3MgVW5pdmVyc2l0eSwgS2luZ3N0
b24sIE9udGFyaW8sIENhbmFkYS48L2F1dGgtYWRkcmVzcz48dGl0bGVzPjx0aXRsZT5QcmVzY3Jp
cHRpb24gT3Bpb2lkcyBpbiBQcmVnbmFuY3kgYW5kIEJpcnRoIE91dGNvbWVzOiBBIFJldmlldyBv
ZiB0aGUgTGl0ZXJhdHVyZTwvdGl0bGU+PHNlY29uZGFyeS10aXRsZT5KIFBlZGlhdHIgR2VuZXQ8
L3NlY29uZGFyeS10aXRsZT48L3RpdGxlcz48cGVyaW9kaWNhbD48ZnVsbC10aXRsZT5KIFBlZGlh
dHIgR2VuZXQ8L2Z1bGwtdGl0bGU+PC9wZXJpb2RpY2FsPjxwYWdlcz41Ni03MDwvcGFnZXM+PHZv
bHVtZT40PC92b2x1bWU+PG51bWJlcj4yPC9udW1iZXI+PGVkaXRpb24+MjAxNi8wMy8yMjwvZWRp
dGlvbj48a2V5d29yZHM+PGtleXdvcmQ+YmlydGggZGVmZWN0czwva2V5d29yZD48a2V5d29yZD5i
aXJ0aCB3ZWlnaHQ8L2tleXdvcmQ+PGtleXdvcmQ+ZmV0YWwgZ3Jvd3RoPC9rZXl3b3JkPjxrZXl3
b3JkPm5lb25hdGFsIGFic3RpbmVuY2Ugc3luZHJvbWU8L2tleXdvcmQ+PGtleXdvcmQ+b3Bpb2lk
czwva2V5d29yZD48a2V5d29yZD5wcmVnbmFuY3k8L2tleXdvcmQ+PC9rZXl3b3Jkcz48ZGF0ZXM+
PHllYXI+MjAxNTwveWVhcj48cHViLWRhdGVzPjxkYXRlPkFwciAxPC9kYXRlPjwvcHViLWRhdGVz
PjwvZGF0ZXM+PGlzYm4+MjE0Ni00NTk2IChQcmludCk8L2lzYm4+PGFjY2Vzc2lvbi1udW0+MjY5
OTgzOTQ8L2FjY2Vzc2lvbi1udW0+PHVybHM+PHJlbGF0ZWQtdXJscz48dXJsPmh0dHA6Ly93d3cu
bmNiaS5ubG0ubmloLmdvdi9wbWMvYXJ0aWNsZXMvUE1DNDc5NTk4NS9wZGYvbmlobXM3NDIzNTEu
cGRmPC91cmw+PC9yZWxhdGVkLXVybHM+PC91cmxzPjxjdXN0b20yPlBNQzQ3OTU5ODU8L2N1c3Rv
bTI+PGN1c3RvbTY+TmlobXM3NDIzNTE8L2N1c3RvbTY+PGVsZWN0cm9uaWMtcmVzb3VyY2UtbnVt
PjEwLjEwNTUvcy0wMDM1LTE1NTY3NDA8L2VsZWN0cm9uaWMtcmVzb3VyY2UtbnVtPjxyZW1vdGUt
ZGF0YWJhc2UtcHJvdmlkZXI+TkxNPC9yZW1vdGUtZGF0YWJhc2UtcHJvdmlkZXI+PGxhbmd1YWdl
PkVuZzwvbGFuZ3VhZ2U+PC9yZWNvcmQ+PC9DaXRlPjwvRW5kTm90ZT5=
</w:fldData>
        </w:fldChar>
      </w:r>
      <w:r w:rsidR="008F2818">
        <w:rPr>
          <w:lang w:val="en-US"/>
        </w:rPr>
        <w:instrText xml:space="preserve"> ADDIN EN.CITE.DATA </w:instrText>
      </w:r>
      <w:r w:rsidR="008F2818">
        <w:rPr>
          <w:lang w:val="en-US"/>
        </w:rPr>
      </w:r>
      <w:r w:rsidR="008F2818">
        <w:rPr>
          <w:lang w:val="en-US"/>
        </w:rPr>
        <w:fldChar w:fldCharType="end"/>
      </w:r>
      <w:r w:rsidR="002500D2">
        <w:rPr>
          <w:lang w:val="en-US"/>
        </w:rPr>
      </w:r>
      <w:r w:rsidR="002500D2">
        <w:rPr>
          <w:lang w:val="en-US"/>
        </w:rPr>
        <w:fldChar w:fldCharType="separate"/>
      </w:r>
      <w:r w:rsidR="008F2818" w:rsidRPr="008F2818">
        <w:rPr>
          <w:noProof/>
          <w:vertAlign w:val="superscript"/>
          <w:lang w:val="en-US"/>
        </w:rPr>
        <w:t>6, 7</w:t>
      </w:r>
      <w:r w:rsidR="002500D2">
        <w:rPr>
          <w:lang w:val="en-US"/>
        </w:rPr>
        <w:fldChar w:fldCharType="end"/>
      </w:r>
      <w:r>
        <w:rPr>
          <w:lang w:val="en-US"/>
        </w:rPr>
        <w:t>. In studies from the US</w:t>
      </w:r>
      <w:r w:rsidR="00A82F5C">
        <w:rPr>
          <w:lang w:val="en-US"/>
        </w:rPr>
        <w:t>,</w:t>
      </w:r>
      <w:r>
        <w:rPr>
          <w:lang w:val="en-US"/>
        </w:rPr>
        <w:t xml:space="preserve"> 14-2</w:t>
      </w:r>
      <w:r w:rsidR="003D5B62">
        <w:rPr>
          <w:lang w:val="en-US"/>
        </w:rPr>
        <w:t>8</w:t>
      </w:r>
      <w:r>
        <w:rPr>
          <w:lang w:val="en-US"/>
        </w:rPr>
        <w:t xml:space="preserve">% of pregnant women report opioid use during pregnancy </w:t>
      </w:r>
      <w:r>
        <w:rPr>
          <w:lang w:val="en-US"/>
        </w:rPr>
        <w:fldChar w:fldCharType="begin">
          <w:fldData xml:space="preserve">PEVuZE5vdGU+PENpdGU+PEF1dGhvcj5EZXNhaTwvQXV0aG9yPjxZZWFyPjIwMTQ8L1llYXI+PFJl
Y051bT43OTwvUmVjTnVtPjxEaXNwbGF5VGV4dD48c3R5bGUgZmFjZT0ic3VwZXJzY3JpcHQiPjYs
IDgsIDk8L3N0eWxlPjwvRGlzcGxheVRleHQ+PHJlY29yZD48cmVjLW51bWJlcj43OTwvcmVjLW51
bWJlcj48Zm9yZWlnbi1rZXlzPjxrZXkgYXBwPSJFTiIgZGItaWQ9ImRhd2R6c3ByYXBhd2QwZTA5
djRwZHhlOXAyd3p4YWYwdjl0MCIgdGltZXN0YW1wPSIxNDQzNTI1MDYzIj43OTwva2V5PjwvZm9y
ZWlnbi1rZXlzPjxyZWYtdHlwZSBuYW1lPSJKb3VybmFsIEFydGljbGUiPjE3PC9yZWYtdHlwZT48
Y29udHJpYnV0b3JzPjxhdXRob3JzPjxhdXRob3I+RGVzYWksIFIuIEouPC9hdXRob3I+PGF1dGhv
cj5IZXJuYW5kZXotRGlheiwgUy48L2F1dGhvcj48YXV0aG9yPkJhdGVtYW4sIEIuIFQuPC9hdXRo
b3I+PGF1dGhvcj5IdXlicmVjaHRzLCBLLiBGLjwvYXV0aG9yPjwvYXV0aG9ycz48L2NvbnRyaWJ1
dG9ycz48YXV0aC1hZGRyZXNzPkRpdmlzaW9uIG9mIFBoYXJtYWNvZXBpZGVtaW9sb2d5IGFuZCBQ
aGFybWFjb2Vjb25vbWljcywgRGVwYXJ0bWVudCBvZiBNZWRpY2luZSwgQnJpZ2hhbSBhbmQgV29t
ZW4mYXBvcztzIEhvc3BpdGFsIGFuZCBIYXJ2YXJkIE1lZGljYWwgU2Nob29sLCB0aGUgRGVwYXJ0
bWVudCBvZiBFcGlkZW1pb2xvZ3ksIEhhcnZhcmQgU2Nob29sIG9mIFB1YmxpYyBIZWFsdGgsIGFu
ZCB0aGUgRGVwYXJ0bWVudCBvZiBBbmVzdGhlc2lhLCBDcml0aWNhbCBDYXJlLCBhbmQgUGFpbiBN
ZWRpY2luZSwgTWFzc2FjaHVzZXR0cyBHZW5lcmFsIEhvc3BpdGFsLCBIYXJ2YXJkIE1lZGljYWwg
U2Nob29sLCBCb3N0b24sIE1hc3NhY2h1c2V0dHMuPC9hdXRoLWFkZHJlc3M+PHRpdGxlcz48dGl0
bGU+SW5jcmVhc2UgaW4gcHJlc2NyaXB0aW9uIG9waW9pZCB1c2UgZHVyaW5nIHByZWduYW5jeSBh
bW9uZyBNZWRpY2FpZC1lbnJvbGxlZCB3b21lbjwvdGl0bGU+PHNlY29uZGFyeS10aXRsZT5PYnN0
ZXQgR3luZWNvbDwvc2Vjb25kYXJ5LXRpdGxlPjwvdGl0bGVzPjxwZXJpb2RpY2FsPjxmdWxsLXRp
dGxlPk9ic3RldHJpY3MgYW5kIEd5bmVjb2xvZ3k8L2Z1bGwtdGl0bGU+PGFiYnItMT5PYnN0ZXQu
IEd5bmVjb2wuPC9hYmJyLTE+PGFiYnItMj5PYnN0ZXQgR3luZWNvbDwvYWJici0yPjxhYmJyLTM+
T2JzdGV0cmljcyAmYW1wOyBHeW5lY29sb2d5PC9hYmJyLTM+PC9wZXJpb2RpY2FsPjxwYWdlcz45
OTctMTAwMjwvcGFnZXM+PHZvbHVtZT4xMjM8L3ZvbHVtZT48bnVtYmVyPjU8L251bWJlcj48ZWRp
dGlvbj4yMDE0LzA1LzAzPC9lZGl0aW9uPjxrZXl3b3Jkcz48a2V5d29yZD5BZG9sZXNjZW50PC9r
ZXl3b3JkPjxrZXl3b3JkPkFkdWx0PC9rZXl3b3JkPjxrZXl3b3JkPkFuYWxnZXNpY3MsIE9waW9p
ZC90aGVyYXBldXRpYyB1c2U8L2tleXdvcmQ+PGtleXdvcmQ+Q29kZWluZS90aGVyYXBldXRpYyB1
c2U8L2tleXdvcmQ+PGtleXdvcmQ+RHJ1ZyBQcmVzY3JpcHRpb25zLyBzdGF0aXN0aWNzICZhbXA7
IG51bWVyaWNhbCBkYXRhPC9rZXl3b3JkPjxrZXl3b3JkPkZlbWFsZTwva2V5d29yZD48a2V5d29y
ZD5IdW1hbnM8L2tleXdvcmQ+PGtleXdvcmQ+SHlkcm9jb2RvbmUvdGhlcmFwZXV0aWMgdXNlPC9r
ZXl3b3JkPjxrZXl3b3JkPk1lZGljYWlkLyBzdGF0aXN0aWNzICZhbXA7IG51bWVyaWNhbCBkYXRh
PC9rZXl3b3JkPjxrZXl3b3JkPlBhaW4vZHJ1ZyB0aGVyYXB5PC9rZXl3b3JkPjxrZXl3b3JkPlBy
ZWduYW5jeTwva2V5d29yZD48a2V5d29yZD5Vbml0ZWQgU3RhdGVzPC9rZXl3b3JkPjxrZXl3b3Jk
PllvdW5nIEFkdWx0PC9rZXl3b3JkPjwva2V5d29yZHM+PGRhdGVzPjx5ZWFyPjIwMTQ8L3llYXI+
PHB1Yi1kYXRlcz48ZGF0ZT5NYXk8L2RhdGU+PC9wdWItZGF0ZXM+PC9kYXRlcz48aXNibj4xODcz
LTIzM1ggKEVsZWN0cm9uaWMpJiN4RDswMDI5LTc4NDQgKExpbmtpbmcpPC9pc2JuPjxhY2Nlc3Np
b24tbnVtPjI0Nzg1ODUyPC9hY2Nlc3Npb24tbnVtPjx1cmxzPjxyZWxhdGVkLXVybHM+PHVybD5o
dHRwOi8vZ3JhcGhpY3MudHgub3ZpZC5jb20vb3ZmdHBkZnMvRlBERE5DTUNLR0dHTUswMC9mczA0
Ni9vdmZ0L2xpdmUvZ3YwMjUvMDAwMDYyNTAvMDAwMDYyNTAtMjAxNDA1MDAwLTAwMDE1LnBkZjwv
dXJsPjwvcmVsYXRlZC11cmxzPjwvdXJscz48Y3VzdG9tMj5QTUM0MDIwMDM5PC9jdXN0b20yPjxj
dXN0b202Pk5paG1zNTgwMjEyPC9jdXN0b202PjxlbGVjdHJvbmljLXJlc291cmNlLW51bT4xMC4x
MDk3L2FvZy4wMDAwMDAwMDAwMDAwMjA4PC9lbGVjdHJvbmljLXJlc291cmNlLW51bT48cmVtb3Rl
LWRhdGFiYXNlLXByb3ZpZGVyPk5MTTwvcmVtb3RlLWRhdGFiYXNlLXByb3ZpZGVyPjxsYW5ndWFn
ZT5lbmc8L2xhbmd1YWdlPjwvcmVjb3JkPjwvQ2l0ZT48Q2l0ZT48QXV0aG9yPkJhdGVtYW48L0F1
dGhvcj48WWVhcj4yMDE0PC9ZZWFyPjxSZWNOdW0+ODA8L1JlY051bT48cmVjb3JkPjxyZWMtbnVt
YmVyPjgwPC9yZWMtbnVtYmVyPjxmb3JlaWduLWtleXM+PGtleSBhcHA9IkVOIiBkYi1pZD0iZGF3
ZHpzcHJhcGF3ZDBlMDl2NHBkeGU5cDJ3enhhZjB2OXQwIiB0aW1lc3RhbXA9IjE0NDM1Mjc5NjMi
PjgwPC9rZXk+PC9mb3JlaWduLWtleXM+PHJlZi10eXBlIG5hbWU9IkpvdXJuYWwgQXJ0aWNsZSI+
MTc8L3JlZi10eXBlPjxjb250cmlidXRvcnM+PGF1dGhvcnM+PGF1dGhvcj5CYXRlbWFuLCBCLiBU
LjwvYXV0aG9yPjxhdXRob3I+SGVybmFuZGV6LURpYXosIFMuPC9hdXRob3I+PGF1dGhvcj5SYXRo
bWVsbCwgSi4gUC48L2F1dGhvcj48YXV0aG9yPlNlZWdlciwgSi4gRC48L2F1dGhvcj48YXV0aG9y
PkRvaGVydHksIE0uPC9hdXRob3I+PGF1dGhvcj5GaXNjaGVyLCBNLiBBLjwvYXV0aG9yPjxhdXRo
b3I+SHV5YnJlY2h0cywgSy4gRi48L2F1dGhvcj48L2F1dGhvcnM+PC9jb250cmlidXRvcnM+PGF1
dGgtYWRkcmVzcz5Gcm9tIHRoZSBEZXBhcnRtZW50IG9mIEFuZXN0aGVzaWEsIENyaXRpY2FsIENh
cmUsIGFuZCBQYWluIE1lZGljaW5lLCBNYXNzYWNodXNldHRzIEdlbmVyYWwgSG9zcGl0YWwsIGFu
ZCBEaXZpc2lvbiBvZiBQaGFybWFjb2VwaWRlbWlvbG9neSBhbmQgUGhhcm1hY29lY29ub21pY3Ms
IERlcGFydG1lbnQgb2YgTWVkaWNpbmUsIEJyaWdoYW0gYW5kIFdvbWVuJmFwb3M7cyBIb3NwaXRh
bCwgSGFydmFyZCBNZWRpY2FsIFNjaG9vbCwgQm9zdG9uLCBNYXNzYWNodXNldHRzIChCLlQuQi4p
OyBEZXBhcnRtZW50IG9mIEVwaWRlbWlvbG9neSwgSGFydmFyZCBTY2hvb2wgb2YgUHVibGljIEhl
YWx0aCwgQm9zdG9uLCBNYXNzYWNodXNldHRzIChTLkguLUQuKTsgRGVwYXJ0bWVudCBvZiBBbmVz
dGhlc2lhLCBDcml0aWNhbCBDYXJlLCBhbmQgUGFpbiBNZWRpY2luZSwgTWFzc2FjaHVzZXR0cyBH
ZW5lcmFsIEhvc3BpdGFsLCBIYXJ2YXJkIE1lZGljYWwgU2Nob29sLCBCb3N0b24sIE1hc3NhY2h1
c2V0dHMgKEouUC5SLik7IGFuZCBEaXZpc2lvbiBvZiBQaGFybWFjb2VwaWRlbWlvbG9neSBhbmQg
UGhhcm1hY29lY29ub21pY3MsIERlcGFydG1lbnQgb2YgTWVkaWNpbmUsIEJyaWdoYW0gYW5kIFdv
bWVuJmFwb3M7cyBIb3NwaXRhbCwgSGFydmFyZCBNZWRpY2FsIFNjaG9vbCwgQm9zdG9uLCBNYXNz
YWNodXNldHRzIChKLkQuUy4sIE0uRC4sIE0uQS5GLiwgSy5GLkguKS48L2F1dGgtYWRkcmVzcz48
dGl0bGVzPjx0aXRsZT5QYXR0ZXJucyBvZiBvcGlvaWQgdXRpbGl6YXRpb24gaW4gcHJlZ25hbmN5
IGluIGEgbGFyZ2UgY29ob3J0IG9mIGNvbW1lcmNpYWwgaW5zdXJhbmNlIGJlbmVmaWNpYXJpZXMg
aW4gdGhlIFVuaXRlZCBTdGF0ZXM8L3RpdGxlPjxzZWNvbmRhcnktdGl0bGU+QW5lc3RoZXNpb2xv
Z3k8L3NlY29uZGFyeS10aXRsZT48L3RpdGxlcz48cGVyaW9kaWNhbD48ZnVsbC10aXRsZT5BbmVz
dGhlc2lvbG9neTwvZnVsbC10aXRsZT48YWJici0xPkFuZXN0aGVzaW9sb2d5PC9hYmJyLTE+PGFi
YnItMj5BbmVzdGhlc2lvbG9neTwvYWJici0yPjwvcGVyaW9kaWNhbD48cGFnZXM+MTIxNi0yNDwv
cGFnZXM+PHZvbHVtZT4xMjA8L3ZvbHVtZT48bnVtYmVyPjU8L251bWJlcj48ZWRpdGlvbj4yMDE0
LzAyLzE1PC9lZGl0aW9uPjxrZXl3b3Jkcz48a2V5d29yZD5BZHVsdDwva2V5d29yZD48a2V5d29y
ZD5BbmFsZ2VzaWNzLCBPcGlvaWQvIGFkbWluaXN0cmF0aW9uICZhbXA7IGRvc2FnZTwva2V5d29y
ZD48a2V5d29yZD5Db2hvcnQgU3R1ZGllczwva2V5d29yZD48a2V5d29yZD5EcnVnIFV0aWxpemF0
aW9uLyB0cmVuZHM8L2tleXdvcmQ+PGtleXdvcmQ+RmVtYWxlPC9rZXl3b3JkPjxrZXl3b3JkPkh1
bWFuczwva2V5d29yZD48a2V5d29yZD5JbnN1cmFuY2UgQmVuZWZpdHMvIHRyZW5kczwva2V5d29y
ZD48a2V5d29yZD5JbnN1cmFuY2UsIEhlYWx0aC8gdHJlbmRzPC9rZXl3b3JkPjxrZXl3b3JkPlBy
ZWduYW5jeS9kcnVnIGVmZmVjdHM8L2tleXdvcmQ+PGtleXdvcmQ+UHJldmFsZW5jZTwva2V5d29y
ZD48a2V5d29yZD5Vbml0ZWQgU3RhdGVzL2VwaWRlbWlvbG9neTwva2V5d29yZD48L2tleXdvcmRz
PjxkYXRlcz48eWVhcj4yMDE0PC95ZWFyPjxwdWItZGF0ZXM+PGRhdGU+TWF5PC9kYXRlPjwvcHVi
LWRhdGVzPjwvZGF0ZXM+PGlzYm4+MTUyOC0xMTc1IChFbGVjdHJvbmljKSYjeEQ7MDAwMy0zMDIy
IChMaW5raW5nKTwvaXNibj48YWNjZXNzaW9uLW51bT4yNDUyNTYyODwvYWNjZXNzaW9uLW51bT48
dXJscz48cmVsYXRlZC11cmxzPjx1cmw+aHR0cDovL2dyYXBoaWNzLnR4Lm92aWQuY29tL292ZnRw
ZGZzL0ZQREROQ0xCUEJPRFBNMDAvZnMwNDYvb3ZmdC9saXZlL2d2MDIzLzAwMDAwNTQyLzAwMDAw
NTQyLTIwMTQwNTAwMC0wMDAzMS5wZGY8L3VybD48L3JlbGF0ZWQtdXJscz48L3VybHM+PGN1c3Rv
bTI+UE1DMzk5OTIxNjwvY3VzdG9tMj48Y3VzdG9tNj5OaWhtczU1OTQwOTwvY3VzdG9tNj48ZWxl
Y3Ryb25pYy1yZXNvdXJjZS1udW0+MTAuMTA5Ny9hbG4uMDAwMDAwMDAwMDAwMDE3MjwvZWxlY3Ry
b25pYy1yZXNvdXJjZS1udW0+PHJlbW90ZS1kYXRhYmFzZS1wcm92aWRlcj5OTE08L3JlbW90ZS1k
YXRhYmFzZS1wcm92aWRlcj48bGFuZ3VhZ2U+ZW5nPC9sYW5ndWFnZT48L3JlY29yZD48L0NpdGU+
PENpdGU+PEF1dGhvcj5FcHN0ZWluPC9BdXRob3I+PFllYXI+MjAxMzwvWWVhcj48UmVjTnVtPjEx
MDwvUmVjTnVtPjxyZWNvcmQ+PHJlYy1udW1iZXI+MTEwPC9yZWMtbnVtYmVyPjxmb3JlaWduLWtl
eXM+PGtleSBhcHA9IkVOIiBkYi1pZD0iZGF3ZHpzcHJhcGF3ZDBlMDl2NHBkeGU5cDJ3enhhZjB2
OXQwIiB0aW1lc3RhbXA9IjE0NjE2NjU3MDQiPjExMDwva2V5PjwvZm9yZWlnbi1rZXlzPjxyZWYt
dHlwZSBuYW1lPSJKb3VybmFsIEFydGljbGUiPjE3PC9yZWYtdHlwZT48Y29udHJpYnV0b3JzPjxh
dXRob3JzPjxhdXRob3I+RXBzdGVpbiwgUi4gQS48L2F1dGhvcj48YXV0aG9yPkJvYm8sIFcuIFYu
PC9hdXRob3I+PGF1dGhvcj5NYXJ0aW4sIFAuIFIuPC9hdXRob3I+PGF1dGhvcj5Nb3Jyb3csIEou
IEEuPC9hdXRob3I+PGF1dGhvcj5XYW5nLCBXLjwvYXV0aG9yPjxhdXRob3I+Q2hhbmRyYXNla2hh
ciwgUi48L2F1dGhvcj48YXV0aG9yPkNvb3BlciwgVy4gTy48L2F1dGhvcj48L2F1dGhvcnM+PC9j
b250cmlidXRvcnM+PGF1dGgtYWRkcmVzcz5EZXBhcnRtZW50IG9mIFBzeWNoaWF0cnksIFZhbmRl
cmJpbHQgVW5pdmVyc2l0eSwgTmFzaHZpbGxlLCBUTiAzNzIxMiwgVVNBLiByaWNoYXJkLmEuZXBz
dGVpbkB2YW5kZXJiaWx0LmVkdTwvYXV0aC1hZGRyZXNzPjx0aXRsZXM+PHRpdGxlPkluY3JlYXNp
bmcgcHJlZ25hbmN5LXJlbGF0ZWQgdXNlIG9mIHByZXNjcmliZWQgb3Bpb2lkIGFuYWxnZXNpY3M8
L3RpdGxlPjxzZWNvbmRhcnktdGl0bGU+QW5uIEVwaWRlbWlvbDwvc2Vjb25kYXJ5LXRpdGxlPjwv
dGl0bGVzPjxwZXJpb2RpY2FsPjxmdWxsLXRpdGxlPkFubmFscyBvZiBFcGlkZW1pb2xvZ3k8L2Z1
bGwtdGl0bGU+PGFiYnItMT5Bbm4uIEVwaWRlbWlvbC48L2FiYnItMT48YWJici0yPkFubiBFcGlk
ZW1pb2w8L2FiYnItMj48L3BlcmlvZGljYWw+PHBhZ2VzPjQ5OC01MDM8L3BhZ2VzPjx2b2x1bWU+
MjM8L3ZvbHVtZT48bnVtYmVyPjg8L251bWJlcj48ZWRpdGlvbj4yMDEzLzA3LzMxPC9lZGl0aW9u
PjxrZXl3b3Jkcz48a2V5d29yZD5BZHVsdDwva2V5d29yZD48a2V5d29yZD5BbmFsZ2VzaWNzLCBP
cGlvaWQvIHRoZXJhcGV1dGljIHVzZTwva2V5d29yZD48a2V5d29yZD5Db25maWRlbmNlIEludGVy
dmFsczwva2V5d29yZD48a2V5d29yZD5GZW1hbGU8L2tleXdvcmQ+PGtleXdvcmQ+SHVtYW5zPC9r
ZXl3b3JkPjxrZXl3b3JkPk1lZGljYWlkPC9rZXl3b3JkPjxrZXl3b3JkPk1lZGljYWwgUmVjb3Jk
czwva2V5d29yZD48a2V5d29yZD5Qb2lzc29uIERpc3RyaWJ1dGlvbjwva2V5d29yZD48a2V5d29y
ZD5QcmVnbmFuY3k8L2tleXdvcmQ+PGtleXdvcmQ+UHJlc2NyaXB0aW9uIERydWdzLyB0aGVyYXBl
dXRpYyB1c2U8L2tleXdvcmQ+PGtleXdvcmQ+UmV0cm9zcGVjdGl2ZSBTdHVkaWVzPC9rZXl3b3Jk
PjxrZXl3b3JkPlRlbm5lc3NlZTwva2V5d29yZD48a2V5d29yZD5Vbml0ZWQgU3RhdGVzPC9rZXl3
b3JkPjxrZXl3b3JkPllvdW5nIEFkdWx0PC9rZXl3b3JkPjxrZXl3b3JkPk9waW9pZHM8L2tleXdv
cmQ+PGtleXdvcmQ+UHJlc2NyaXB0aW9uPC9rZXl3b3JkPjwva2V5d29yZHM+PGRhdGVzPjx5ZWFy
PjIwMTM8L3llYXI+PHB1Yi1kYXRlcz48ZGF0ZT5BdWc8L2RhdGU+PC9wdWItZGF0ZXM+PC9kYXRl
cz48aXNibj4xODczLTI1ODUgKEVsZWN0cm9uaWMpJiN4RDsxMDQ3LTI3OTcgKExpbmtpbmcpPC9p
c2JuPjxhY2Nlc3Npb24tbnVtPjIzODg5ODU5PC9hY2Nlc3Npb24tbnVtPjx1cmxzPjxyZWxhdGVk
LXVybHM+PHVybD5odHRwOi8vYWMuZWxzLWNkbi5jb20vUzEwNDcyNzk3MTMwMDE1NTUvMS1zMi4w
LVMxMDQ3Mjc5NzEzMDAxNTU1LW1haW4ucGRmP190aWQ9NjcyNDBmMDYtMGI5OS0xMWU2LWEwN2Et
MDAwMDBhYWIwZjZiJmFtcDthY2RuYXQ9MTQ2MTY2NjU5N19iN2RlMTUzOWQ1MzZhZTgyZjBjN2Nk
Mzk2MTllMjg2ZjwvdXJsPjwvcmVsYXRlZC11cmxzPjwvdXJscz48Y3VzdG9tMj5QTUMzODg4MzE2
PC9jdXN0b20yPjxjdXN0b202Pk5paG1zNDkwMDYwPC9jdXN0b202PjxlbGVjdHJvbmljLXJlc291
cmNlLW51bT4xMC4xMDE2L2ouYW5uZXBpZGVtLjIwMTMuMDUuMDE3PC9lbGVjdHJvbmljLXJlc291
cmNlLW51bT48cmVtb3RlLWRhdGFiYXNlLXByb3ZpZGVyPk5MTTwvcmVtb3RlLWRhdGFiYXNlLXBy
b3ZpZGVyPjxsYW5ndWFnZT5lbmc8L2xhbmd1YWdlPjwvcmVjb3JkPjwvQ2l0ZT48L0VuZE5vdGU+
AG==
</w:fldData>
        </w:fldChar>
      </w:r>
      <w:r w:rsidR="008F2818">
        <w:rPr>
          <w:lang w:val="en-US"/>
        </w:rPr>
        <w:instrText xml:space="preserve"> ADDIN EN.CITE </w:instrText>
      </w:r>
      <w:r w:rsidR="008F2818">
        <w:rPr>
          <w:lang w:val="en-US"/>
        </w:rPr>
        <w:fldChar w:fldCharType="begin">
          <w:fldData xml:space="preserve">PEVuZE5vdGU+PENpdGU+PEF1dGhvcj5EZXNhaTwvQXV0aG9yPjxZZWFyPjIwMTQ8L1llYXI+PFJl
Y051bT43OTwvUmVjTnVtPjxEaXNwbGF5VGV4dD48c3R5bGUgZmFjZT0ic3VwZXJzY3JpcHQiPjYs
IDgsIDk8L3N0eWxlPjwvRGlzcGxheVRleHQ+PHJlY29yZD48cmVjLW51bWJlcj43OTwvcmVjLW51
bWJlcj48Zm9yZWlnbi1rZXlzPjxrZXkgYXBwPSJFTiIgZGItaWQ9ImRhd2R6c3ByYXBhd2QwZTA5
djRwZHhlOXAyd3p4YWYwdjl0MCIgdGltZXN0YW1wPSIxNDQzNTI1MDYzIj43OTwva2V5PjwvZm9y
ZWlnbi1rZXlzPjxyZWYtdHlwZSBuYW1lPSJKb3VybmFsIEFydGljbGUiPjE3PC9yZWYtdHlwZT48
Y29udHJpYnV0b3JzPjxhdXRob3JzPjxhdXRob3I+RGVzYWksIFIuIEouPC9hdXRob3I+PGF1dGhv
cj5IZXJuYW5kZXotRGlheiwgUy48L2F1dGhvcj48YXV0aG9yPkJhdGVtYW4sIEIuIFQuPC9hdXRo
b3I+PGF1dGhvcj5IdXlicmVjaHRzLCBLLiBGLjwvYXV0aG9yPjwvYXV0aG9ycz48L2NvbnRyaWJ1
dG9ycz48YXV0aC1hZGRyZXNzPkRpdmlzaW9uIG9mIFBoYXJtYWNvZXBpZGVtaW9sb2d5IGFuZCBQ
aGFybWFjb2Vjb25vbWljcywgRGVwYXJ0bWVudCBvZiBNZWRpY2luZSwgQnJpZ2hhbSBhbmQgV29t
ZW4mYXBvcztzIEhvc3BpdGFsIGFuZCBIYXJ2YXJkIE1lZGljYWwgU2Nob29sLCB0aGUgRGVwYXJ0
bWVudCBvZiBFcGlkZW1pb2xvZ3ksIEhhcnZhcmQgU2Nob29sIG9mIFB1YmxpYyBIZWFsdGgsIGFu
ZCB0aGUgRGVwYXJ0bWVudCBvZiBBbmVzdGhlc2lhLCBDcml0aWNhbCBDYXJlLCBhbmQgUGFpbiBN
ZWRpY2luZSwgTWFzc2FjaHVzZXR0cyBHZW5lcmFsIEhvc3BpdGFsLCBIYXJ2YXJkIE1lZGljYWwg
U2Nob29sLCBCb3N0b24sIE1hc3NhY2h1c2V0dHMuPC9hdXRoLWFkZHJlc3M+PHRpdGxlcz48dGl0
bGU+SW5jcmVhc2UgaW4gcHJlc2NyaXB0aW9uIG9waW9pZCB1c2UgZHVyaW5nIHByZWduYW5jeSBh
bW9uZyBNZWRpY2FpZC1lbnJvbGxlZCB3b21lbjwvdGl0bGU+PHNlY29uZGFyeS10aXRsZT5PYnN0
ZXQgR3luZWNvbDwvc2Vjb25kYXJ5LXRpdGxlPjwvdGl0bGVzPjxwZXJpb2RpY2FsPjxmdWxsLXRp
dGxlPk9ic3RldHJpY3MgYW5kIEd5bmVjb2xvZ3k8L2Z1bGwtdGl0bGU+PGFiYnItMT5PYnN0ZXQu
IEd5bmVjb2wuPC9hYmJyLTE+PGFiYnItMj5PYnN0ZXQgR3luZWNvbDwvYWJici0yPjxhYmJyLTM+
T2JzdGV0cmljcyAmYW1wOyBHeW5lY29sb2d5PC9hYmJyLTM+PC9wZXJpb2RpY2FsPjxwYWdlcz45
OTctMTAwMjwvcGFnZXM+PHZvbHVtZT4xMjM8L3ZvbHVtZT48bnVtYmVyPjU8L251bWJlcj48ZWRp
dGlvbj4yMDE0LzA1LzAzPC9lZGl0aW9uPjxrZXl3b3Jkcz48a2V5d29yZD5BZG9sZXNjZW50PC9r
ZXl3b3JkPjxrZXl3b3JkPkFkdWx0PC9rZXl3b3JkPjxrZXl3b3JkPkFuYWxnZXNpY3MsIE9waW9p
ZC90aGVyYXBldXRpYyB1c2U8L2tleXdvcmQ+PGtleXdvcmQ+Q29kZWluZS90aGVyYXBldXRpYyB1
c2U8L2tleXdvcmQ+PGtleXdvcmQ+RHJ1ZyBQcmVzY3JpcHRpb25zLyBzdGF0aXN0aWNzICZhbXA7
IG51bWVyaWNhbCBkYXRhPC9rZXl3b3JkPjxrZXl3b3JkPkZlbWFsZTwva2V5d29yZD48a2V5d29y
ZD5IdW1hbnM8L2tleXdvcmQ+PGtleXdvcmQ+SHlkcm9jb2RvbmUvdGhlcmFwZXV0aWMgdXNlPC9r
ZXl3b3JkPjxrZXl3b3JkPk1lZGljYWlkLyBzdGF0aXN0aWNzICZhbXA7IG51bWVyaWNhbCBkYXRh
PC9rZXl3b3JkPjxrZXl3b3JkPlBhaW4vZHJ1ZyB0aGVyYXB5PC9rZXl3b3JkPjxrZXl3b3JkPlBy
ZWduYW5jeTwva2V5d29yZD48a2V5d29yZD5Vbml0ZWQgU3RhdGVzPC9rZXl3b3JkPjxrZXl3b3Jk
PllvdW5nIEFkdWx0PC9rZXl3b3JkPjwva2V5d29yZHM+PGRhdGVzPjx5ZWFyPjIwMTQ8L3llYXI+
PHB1Yi1kYXRlcz48ZGF0ZT5NYXk8L2RhdGU+PC9wdWItZGF0ZXM+PC9kYXRlcz48aXNibj4xODcz
LTIzM1ggKEVsZWN0cm9uaWMpJiN4RDswMDI5LTc4NDQgKExpbmtpbmcpPC9pc2JuPjxhY2Nlc3Np
b24tbnVtPjI0Nzg1ODUyPC9hY2Nlc3Npb24tbnVtPjx1cmxzPjxyZWxhdGVkLXVybHM+PHVybD5o
dHRwOi8vZ3JhcGhpY3MudHgub3ZpZC5jb20vb3ZmdHBkZnMvRlBERE5DTUNLR0dHTUswMC9mczA0
Ni9vdmZ0L2xpdmUvZ3YwMjUvMDAwMDYyNTAvMDAwMDYyNTAtMjAxNDA1MDAwLTAwMDE1LnBkZjwv
dXJsPjwvcmVsYXRlZC11cmxzPjwvdXJscz48Y3VzdG9tMj5QTUM0MDIwMDM5PC9jdXN0b20yPjxj
dXN0b202Pk5paG1zNTgwMjEyPC9jdXN0b202PjxlbGVjdHJvbmljLXJlc291cmNlLW51bT4xMC4x
MDk3L2FvZy4wMDAwMDAwMDAwMDAwMjA4PC9lbGVjdHJvbmljLXJlc291cmNlLW51bT48cmVtb3Rl
LWRhdGFiYXNlLXByb3ZpZGVyPk5MTTwvcmVtb3RlLWRhdGFiYXNlLXByb3ZpZGVyPjxsYW5ndWFn
ZT5lbmc8L2xhbmd1YWdlPjwvcmVjb3JkPjwvQ2l0ZT48Q2l0ZT48QXV0aG9yPkJhdGVtYW48L0F1
dGhvcj48WWVhcj4yMDE0PC9ZZWFyPjxSZWNOdW0+ODA8L1JlY051bT48cmVjb3JkPjxyZWMtbnVt
YmVyPjgwPC9yZWMtbnVtYmVyPjxmb3JlaWduLWtleXM+PGtleSBhcHA9IkVOIiBkYi1pZD0iZGF3
ZHpzcHJhcGF3ZDBlMDl2NHBkeGU5cDJ3enhhZjB2OXQwIiB0aW1lc3RhbXA9IjE0NDM1Mjc5NjMi
PjgwPC9rZXk+PC9mb3JlaWduLWtleXM+PHJlZi10eXBlIG5hbWU9IkpvdXJuYWwgQXJ0aWNsZSI+
MTc8L3JlZi10eXBlPjxjb250cmlidXRvcnM+PGF1dGhvcnM+PGF1dGhvcj5CYXRlbWFuLCBCLiBU
LjwvYXV0aG9yPjxhdXRob3I+SGVybmFuZGV6LURpYXosIFMuPC9hdXRob3I+PGF1dGhvcj5SYXRo
bWVsbCwgSi4gUC48L2F1dGhvcj48YXV0aG9yPlNlZWdlciwgSi4gRC48L2F1dGhvcj48YXV0aG9y
PkRvaGVydHksIE0uPC9hdXRob3I+PGF1dGhvcj5GaXNjaGVyLCBNLiBBLjwvYXV0aG9yPjxhdXRo
b3I+SHV5YnJlY2h0cywgSy4gRi48L2F1dGhvcj48L2F1dGhvcnM+PC9jb250cmlidXRvcnM+PGF1
dGgtYWRkcmVzcz5Gcm9tIHRoZSBEZXBhcnRtZW50IG9mIEFuZXN0aGVzaWEsIENyaXRpY2FsIENh
cmUsIGFuZCBQYWluIE1lZGljaW5lLCBNYXNzYWNodXNldHRzIEdlbmVyYWwgSG9zcGl0YWwsIGFu
ZCBEaXZpc2lvbiBvZiBQaGFybWFjb2VwaWRlbWlvbG9neSBhbmQgUGhhcm1hY29lY29ub21pY3Ms
IERlcGFydG1lbnQgb2YgTWVkaWNpbmUsIEJyaWdoYW0gYW5kIFdvbWVuJmFwb3M7cyBIb3NwaXRh
bCwgSGFydmFyZCBNZWRpY2FsIFNjaG9vbCwgQm9zdG9uLCBNYXNzYWNodXNldHRzIChCLlQuQi4p
OyBEZXBhcnRtZW50IG9mIEVwaWRlbWlvbG9neSwgSGFydmFyZCBTY2hvb2wgb2YgUHVibGljIEhl
YWx0aCwgQm9zdG9uLCBNYXNzYWNodXNldHRzIChTLkguLUQuKTsgRGVwYXJ0bWVudCBvZiBBbmVz
dGhlc2lhLCBDcml0aWNhbCBDYXJlLCBhbmQgUGFpbiBNZWRpY2luZSwgTWFzc2FjaHVzZXR0cyBH
ZW5lcmFsIEhvc3BpdGFsLCBIYXJ2YXJkIE1lZGljYWwgU2Nob29sLCBCb3N0b24sIE1hc3NhY2h1
c2V0dHMgKEouUC5SLik7IGFuZCBEaXZpc2lvbiBvZiBQaGFybWFjb2VwaWRlbWlvbG9neSBhbmQg
UGhhcm1hY29lY29ub21pY3MsIERlcGFydG1lbnQgb2YgTWVkaWNpbmUsIEJyaWdoYW0gYW5kIFdv
bWVuJmFwb3M7cyBIb3NwaXRhbCwgSGFydmFyZCBNZWRpY2FsIFNjaG9vbCwgQm9zdG9uLCBNYXNz
YWNodXNldHRzIChKLkQuUy4sIE0uRC4sIE0uQS5GLiwgSy5GLkguKS48L2F1dGgtYWRkcmVzcz48
dGl0bGVzPjx0aXRsZT5QYXR0ZXJucyBvZiBvcGlvaWQgdXRpbGl6YXRpb24gaW4gcHJlZ25hbmN5
IGluIGEgbGFyZ2UgY29ob3J0IG9mIGNvbW1lcmNpYWwgaW5zdXJhbmNlIGJlbmVmaWNpYXJpZXMg
aW4gdGhlIFVuaXRlZCBTdGF0ZXM8L3RpdGxlPjxzZWNvbmRhcnktdGl0bGU+QW5lc3RoZXNpb2xv
Z3k8L3NlY29uZGFyeS10aXRsZT48L3RpdGxlcz48cGVyaW9kaWNhbD48ZnVsbC10aXRsZT5BbmVz
dGhlc2lvbG9neTwvZnVsbC10aXRsZT48YWJici0xPkFuZXN0aGVzaW9sb2d5PC9hYmJyLTE+PGFi
YnItMj5BbmVzdGhlc2lvbG9neTwvYWJici0yPjwvcGVyaW9kaWNhbD48cGFnZXM+MTIxNi0yNDwv
cGFnZXM+PHZvbHVtZT4xMjA8L3ZvbHVtZT48bnVtYmVyPjU8L251bWJlcj48ZWRpdGlvbj4yMDE0
LzAyLzE1PC9lZGl0aW9uPjxrZXl3b3Jkcz48a2V5d29yZD5BZHVsdDwva2V5d29yZD48a2V5d29y
ZD5BbmFsZ2VzaWNzLCBPcGlvaWQvIGFkbWluaXN0cmF0aW9uICZhbXA7IGRvc2FnZTwva2V5d29y
ZD48a2V5d29yZD5Db2hvcnQgU3R1ZGllczwva2V5d29yZD48a2V5d29yZD5EcnVnIFV0aWxpemF0
aW9uLyB0cmVuZHM8L2tleXdvcmQ+PGtleXdvcmQ+RmVtYWxlPC9rZXl3b3JkPjxrZXl3b3JkPkh1
bWFuczwva2V5d29yZD48a2V5d29yZD5JbnN1cmFuY2UgQmVuZWZpdHMvIHRyZW5kczwva2V5d29y
ZD48a2V5d29yZD5JbnN1cmFuY2UsIEhlYWx0aC8gdHJlbmRzPC9rZXl3b3JkPjxrZXl3b3JkPlBy
ZWduYW5jeS9kcnVnIGVmZmVjdHM8L2tleXdvcmQ+PGtleXdvcmQ+UHJldmFsZW5jZTwva2V5d29y
ZD48a2V5d29yZD5Vbml0ZWQgU3RhdGVzL2VwaWRlbWlvbG9neTwva2V5d29yZD48L2tleXdvcmRz
PjxkYXRlcz48eWVhcj4yMDE0PC95ZWFyPjxwdWItZGF0ZXM+PGRhdGU+TWF5PC9kYXRlPjwvcHVi
LWRhdGVzPjwvZGF0ZXM+PGlzYm4+MTUyOC0xMTc1IChFbGVjdHJvbmljKSYjeEQ7MDAwMy0zMDIy
IChMaW5raW5nKTwvaXNibj48YWNjZXNzaW9uLW51bT4yNDUyNTYyODwvYWNjZXNzaW9uLW51bT48
dXJscz48cmVsYXRlZC11cmxzPjx1cmw+aHR0cDovL2dyYXBoaWNzLnR4Lm92aWQuY29tL292ZnRw
ZGZzL0ZQREROQ0xCUEJPRFBNMDAvZnMwNDYvb3ZmdC9saXZlL2d2MDIzLzAwMDAwNTQyLzAwMDAw
NTQyLTIwMTQwNTAwMC0wMDAzMS5wZGY8L3VybD48L3JlbGF0ZWQtdXJscz48L3VybHM+PGN1c3Rv
bTI+UE1DMzk5OTIxNjwvY3VzdG9tMj48Y3VzdG9tNj5OaWhtczU1OTQwOTwvY3VzdG9tNj48ZWxl
Y3Ryb25pYy1yZXNvdXJjZS1udW0+MTAuMTA5Ny9hbG4uMDAwMDAwMDAwMDAwMDE3MjwvZWxlY3Ry
b25pYy1yZXNvdXJjZS1udW0+PHJlbW90ZS1kYXRhYmFzZS1wcm92aWRlcj5OTE08L3JlbW90ZS1k
YXRhYmFzZS1wcm92aWRlcj48bGFuZ3VhZ2U+ZW5nPC9sYW5ndWFnZT48L3JlY29yZD48L0NpdGU+
PENpdGU+PEF1dGhvcj5FcHN0ZWluPC9BdXRob3I+PFllYXI+MjAxMzwvWWVhcj48UmVjTnVtPjEx
MDwvUmVjTnVtPjxyZWNvcmQ+PHJlYy1udW1iZXI+MTEwPC9yZWMtbnVtYmVyPjxmb3JlaWduLWtl
eXM+PGtleSBhcHA9IkVOIiBkYi1pZD0iZGF3ZHpzcHJhcGF3ZDBlMDl2NHBkeGU5cDJ3enhhZjB2
OXQwIiB0aW1lc3RhbXA9IjE0NjE2NjU3MDQiPjExMDwva2V5PjwvZm9yZWlnbi1rZXlzPjxyZWYt
dHlwZSBuYW1lPSJKb3VybmFsIEFydGljbGUiPjE3PC9yZWYtdHlwZT48Y29udHJpYnV0b3JzPjxh
dXRob3JzPjxhdXRob3I+RXBzdGVpbiwgUi4gQS48L2F1dGhvcj48YXV0aG9yPkJvYm8sIFcuIFYu
PC9hdXRob3I+PGF1dGhvcj5NYXJ0aW4sIFAuIFIuPC9hdXRob3I+PGF1dGhvcj5Nb3Jyb3csIEou
IEEuPC9hdXRob3I+PGF1dGhvcj5XYW5nLCBXLjwvYXV0aG9yPjxhdXRob3I+Q2hhbmRyYXNla2hh
ciwgUi48L2F1dGhvcj48YXV0aG9yPkNvb3BlciwgVy4gTy48L2F1dGhvcj48L2F1dGhvcnM+PC9j
b250cmlidXRvcnM+PGF1dGgtYWRkcmVzcz5EZXBhcnRtZW50IG9mIFBzeWNoaWF0cnksIFZhbmRl
cmJpbHQgVW5pdmVyc2l0eSwgTmFzaHZpbGxlLCBUTiAzNzIxMiwgVVNBLiByaWNoYXJkLmEuZXBz
dGVpbkB2YW5kZXJiaWx0LmVkdTwvYXV0aC1hZGRyZXNzPjx0aXRsZXM+PHRpdGxlPkluY3JlYXNp
bmcgcHJlZ25hbmN5LXJlbGF0ZWQgdXNlIG9mIHByZXNjcmliZWQgb3Bpb2lkIGFuYWxnZXNpY3M8
L3RpdGxlPjxzZWNvbmRhcnktdGl0bGU+QW5uIEVwaWRlbWlvbDwvc2Vjb25kYXJ5LXRpdGxlPjwv
dGl0bGVzPjxwZXJpb2RpY2FsPjxmdWxsLXRpdGxlPkFubmFscyBvZiBFcGlkZW1pb2xvZ3k8L2Z1
bGwtdGl0bGU+PGFiYnItMT5Bbm4uIEVwaWRlbWlvbC48L2FiYnItMT48YWJici0yPkFubiBFcGlk
ZW1pb2w8L2FiYnItMj48L3BlcmlvZGljYWw+PHBhZ2VzPjQ5OC01MDM8L3BhZ2VzPjx2b2x1bWU+
MjM8L3ZvbHVtZT48bnVtYmVyPjg8L251bWJlcj48ZWRpdGlvbj4yMDEzLzA3LzMxPC9lZGl0aW9u
PjxrZXl3b3Jkcz48a2V5d29yZD5BZHVsdDwva2V5d29yZD48a2V5d29yZD5BbmFsZ2VzaWNzLCBP
cGlvaWQvIHRoZXJhcGV1dGljIHVzZTwva2V5d29yZD48a2V5d29yZD5Db25maWRlbmNlIEludGVy
dmFsczwva2V5d29yZD48a2V5d29yZD5GZW1hbGU8L2tleXdvcmQ+PGtleXdvcmQ+SHVtYW5zPC9r
ZXl3b3JkPjxrZXl3b3JkPk1lZGljYWlkPC9rZXl3b3JkPjxrZXl3b3JkPk1lZGljYWwgUmVjb3Jk
czwva2V5d29yZD48a2V5d29yZD5Qb2lzc29uIERpc3RyaWJ1dGlvbjwva2V5d29yZD48a2V5d29y
ZD5QcmVnbmFuY3k8L2tleXdvcmQ+PGtleXdvcmQ+UHJlc2NyaXB0aW9uIERydWdzLyB0aGVyYXBl
dXRpYyB1c2U8L2tleXdvcmQ+PGtleXdvcmQ+UmV0cm9zcGVjdGl2ZSBTdHVkaWVzPC9rZXl3b3Jk
PjxrZXl3b3JkPlRlbm5lc3NlZTwva2V5d29yZD48a2V5d29yZD5Vbml0ZWQgU3RhdGVzPC9rZXl3
b3JkPjxrZXl3b3JkPllvdW5nIEFkdWx0PC9rZXl3b3JkPjxrZXl3b3JkPk9waW9pZHM8L2tleXdv
cmQ+PGtleXdvcmQ+UHJlc2NyaXB0aW9uPC9rZXl3b3JkPjwva2V5d29yZHM+PGRhdGVzPjx5ZWFy
PjIwMTM8L3llYXI+PHB1Yi1kYXRlcz48ZGF0ZT5BdWc8L2RhdGU+PC9wdWItZGF0ZXM+PC9kYXRl
cz48aXNibj4xODczLTI1ODUgKEVsZWN0cm9uaWMpJiN4RDsxMDQ3LTI3OTcgKExpbmtpbmcpPC9p
c2JuPjxhY2Nlc3Npb24tbnVtPjIzODg5ODU5PC9hY2Nlc3Npb24tbnVtPjx1cmxzPjxyZWxhdGVk
LXVybHM+PHVybD5odHRwOi8vYWMuZWxzLWNkbi5jb20vUzEwNDcyNzk3MTMwMDE1NTUvMS1zMi4w
LVMxMDQ3Mjc5NzEzMDAxNTU1LW1haW4ucGRmP190aWQ9NjcyNDBmMDYtMGI5OS0xMWU2LWEwN2Et
MDAwMDBhYWIwZjZiJmFtcDthY2RuYXQ9MTQ2MTY2NjU5N19iN2RlMTUzOWQ1MzZhZTgyZjBjN2Nk
Mzk2MTllMjg2ZjwvdXJsPjwvcmVsYXRlZC11cmxzPjwvdXJscz48Y3VzdG9tMj5QTUMzODg4MzE2
PC9jdXN0b20yPjxjdXN0b202Pk5paG1zNDkwMDYwPC9jdXN0b202PjxlbGVjdHJvbmljLXJlc291
cmNlLW51bT4xMC4xMDE2L2ouYW5uZXBpZGVtLjIwMTMuMDUuMDE3PC9lbGVjdHJvbmljLXJlc291
cmNlLW51bT48cmVtb3RlLWRhdGFiYXNlLXByb3ZpZGVyPk5MTTwvcmVtb3RlLWRhdGFiYXNlLXBy
b3ZpZGVyPjxsYW5ndWFnZT5lbmc8L2xhbmd1YWdlPjwvcmVjb3JkPjwvQ2l0ZT48L0VuZE5vdGU+
AG==
</w:fldData>
        </w:fldChar>
      </w:r>
      <w:r w:rsidR="008F2818">
        <w:rPr>
          <w:lang w:val="en-US"/>
        </w:rPr>
        <w:instrText xml:space="preserve"> ADDIN EN.CITE.DATA </w:instrText>
      </w:r>
      <w:r w:rsidR="008F2818">
        <w:rPr>
          <w:lang w:val="en-US"/>
        </w:rPr>
      </w:r>
      <w:r w:rsidR="008F2818">
        <w:rPr>
          <w:lang w:val="en-US"/>
        </w:rPr>
        <w:fldChar w:fldCharType="end"/>
      </w:r>
      <w:r>
        <w:rPr>
          <w:lang w:val="en-US"/>
        </w:rPr>
      </w:r>
      <w:r>
        <w:rPr>
          <w:lang w:val="en-US"/>
        </w:rPr>
        <w:fldChar w:fldCharType="separate"/>
      </w:r>
      <w:r w:rsidR="008F2818" w:rsidRPr="008F2818">
        <w:rPr>
          <w:noProof/>
          <w:vertAlign w:val="superscript"/>
          <w:lang w:val="en-US"/>
        </w:rPr>
        <w:t>6, 8, 9</w:t>
      </w:r>
      <w:r>
        <w:rPr>
          <w:lang w:val="en-US"/>
        </w:rPr>
        <w:fldChar w:fldCharType="end"/>
      </w:r>
      <w:r>
        <w:rPr>
          <w:lang w:val="en-US"/>
        </w:rPr>
        <w:t xml:space="preserve">. </w:t>
      </w:r>
    </w:p>
    <w:p w14:paraId="60439CF9" w14:textId="704542B5" w:rsidR="00E92E45" w:rsidRDefault="00ED6A8D" w:rsidP="00FD7B2F">
      <w:pPr>
        <w:spacing w:line="360" w:lineRule="auto"/>
        <w:rPr>
          <w:lang w:val="en-US"/>
        </w:rPr>
      </w:pPr>
      <w:r>
        <w:rPr>
          <w:lang w:val="en-US"/>
        </w:rPr>
        <w:t>I</w:t>
      </w:r>
      <w:r w:rsidR="00FD6C48" w:rsidRPr="00AC45C1">
        <w:rPr>
          <w:lang w:val="en-US"/>
        </w:rPr>
        <w:t xml:space="preserve">n Norway opioids </w:t>
      </w:r>
      <w:r w:rsidR="00D12E1A" w:rsidRPr="00AC45C1">
        <w:rPr>
          <w:lang w:val="en-US"/>
        </w:rPr>
        <w:t>have been reported to be</w:t>
      </w:r>
      <w:r w:rsidR="00FD6C48" w:rsidRPr="00AC45C1">
        <w:rPr>
          <w:lang w:val="en-US"/>
        </w:rPr>
        <w:t xml:space="preserve"> the </w:t>
      </w:r>
      <w:r w:rsidR="002B10F4" w:rsidRPr="00AC45C1">
        <w:rPr>
          <w:lang w:val="en-US"/>
        </w:rPr>
        <w:t xml:space="preserve">CNS acting </w:t>
      </w:r>
      <w:r w:rsidR="00FD6C48" w:rsidRPr="00AC45C1">
        <w:rPr>
          <w:lang w:val="en-US"/>
        </w:rPr>
        <w:t>drugs most frequently prescribed</w:t>
      </w:r>
      <w:r>
        <w:rPr>
          <w:lang w:val="en-US"/>
        </w:rPr>
        <w:t xml:space="preserve"> to pregnant women</w:t>
      </w:r>
      <w:r w:rsidR="006E11A3">
        <w:rPr>
          <w:lang w:val="en-US"/>
        </w:rPr>
        <w:t xml:space="preserve"> </w:t>
      </w:r>
      <w:r w:rsidR="006E11A3">
        <w:rPr>
          <w:lang w:val="en-US"/>
        </w:rPr>
        <w:fldChar w:fldCharType="begin">
          <w:fldData xml:space="preserve">PEVuZE5vdGU+PENpdGU+PEF1dGhvcj5FbmdlbGFuZDwvQXV0aG9yPjxZZWFyPjIwMDg8L1llYXI+
PFJlY051bT41NDwvUmVjTnVtPjxEaXNwbGF5VGV4dD48c3R5bGUgZmFjZT0ic3VwZXJzY3JpcHQi
PjEwPC9zdHlsZT48L0Rpc3BsYXlUZXh0PjxyZWNvcmQ+PHJlYy1udW1iZXI+NTQ8L3JlYy1udW1i
ZXI+PGZvcmVpZ24ta2V5cz48a2V5IGFwcD0iRU4iIGRiLWlkPSJkYXdkenNwcmFwYXdkMGUwOXY0
cGR4ZTlwMnd6eGFmMHY5dDAiIHRpbWVzdGFtcD0iMTQzOTM3NjY4OSI+NTQ8L2tleT48L2ZvcmVp
Z24ta2V5cz48cmVmLXR5cGUgbmFtZT0iSm91cm5hbCBBcnRpY2xlIj4xNzwvcmVmLXR5cGU+PGNv
bnRyaWJ1dG9ycz48YXV0aG9ycz48YXV0aG9yPkVuZ2VsYW5kLCBBLjwvYXV0aG9yPjxhdXRob3I+
QnJhbW5lc3MsIEouIEcuPC9hdXRob3I+PGF1dGhvcj5EYWx0dmVpdCwgQS4gSy48L2F1dGhvcj48
YXV0aG9yPlJvbm5pbmcsIE0uPC9hdXRob3I+PGF1dGhvcj5Ta3VydHZlaXQsIFMuPC9hdXRob3I+
PGF1dGhvcj5GdXJ1LCBLLjwvYXV0aG9yPjwvYXV0aG9ycz48L2NvbnRyaWJ1dG9ycz48YXV0aC1h
ZGRyZXNzPkRlcGFydG1lbnQgb2YgUGhhcm1hY29lcGlkZW1pb2xvZ3ksIERpdmlzaW9uIG9mIEVw
aWRlbWlvbG9neSwgTm9yd2VnaWFuIEluc3RpdHV0ZSBvZiBQdWJsaWMgSGVhbHRoLCBPc2xvLCBO
b3J3YXkuIGFuZGVycy5lbmdlbGFuZEBpc2YudWliLm5vPC9hdXRoLWFkZHJlc3M+PHRpdGxlcz48
dGl0bGU+UHJlc2NyaXB0aW9uIGRydWcgdXNlIGFtb25nIGZhdGhlcnMgYW5kIG1vdGhlcnMgYmVm
b3JlIGFuZCBkdXJpbmcgcHJlZ25hbmN5LiBBIHBvcHVsYXRpb24tYmFzZWQgY29ob3J0IHN0dWR5
IG9mIDEwNiwwMDAgcHJlZ25hbmNpZXMgaW4gTm9yd2F5IDIwMDQtMjAwNjwvdGl0bGU+PHNlY29u
ZGFyeS10aXRsZT5CciBKIENsaW4gUGhhcm1hY29sPC9zZWNvbmRhcnktdGl0bGU+PC90aXRsZXM+
PHBlcmlvZGljYWw+PGZ1bGwtdGl0bGU+QnJpdGlzaCBKb3VybmFsIG9mIENsaW5pY2FsIFBoYXJt
YWNvbG9neTwvZnVsbC10aXRsZT48YWJici0xPkJyLiBKLiBDbGluLiBQaGFybWFjb2wuPC9hYmJy
LTE+PGFiYnItMj5CciBKIENsaW4gUGhhcm1hY29sPC9hYmJyLTI+PC9wZXJpb2RpY2FsPjxwYWdl
cz42NTMtNjA8L3BhZ2VzPjx2b2x1bWU+NjU8L3ZvbHVtZT48bnVtYmVyPjU8L251bWJlcj48ZWRp
dGlvbj4yMDA4LzAyLzI2PC9lZGl0aW9uPjxrZXl3b3Jkcz48a2V5d29yZD5EcnVnIFByZXNjcmlw
dGlvbnMvIHN0YXRpc3RpY3MgJmFtcDsgbnVtZXJpY2FsIGRhdGE8L2tleXdvcmQ+PGtleXdvcmQ+
RXBpZGVtaW9sb2dpYyBNZXRob2RzPC9rZXl3b3JkPjxrZXl3b3JkPkZhdGhlcnMvIHN0YXRpc3Rp
Y3MgJmFtcDsgbnVtZXJpY2FsIGRhdGE8L2tleXdvcmQ+PGtleXdvcmQ+RmVtYWxlPC9rZXl3b3Jk
PjxrZXl3b3JkPkh1bWFuczwva2V5d29yZD48a2V5d29yZD5NYWxlPC9rZXl3b3JkPjxrZXl3b3Jk
Pk1vdGhlcnMvIHN0YXRpc3RpY3MgJmFtcDsgbnVtZXJpY2FsIGRhdGE8L2tleXdvcmQ+PGtleXdv
cmQ+Tm9yd2F5L2VwaWRlbWlvbG9neTwva2V5d29yZD48a2V5d29yZD5QcmVjb25jZXB0aW9uIENh
cmUvIHN0YXRpc3RpY3MgJmFtcDsgbnVtZXJpY2FsIGRhdGE8L2tleXdvcmQ+PGtleXdvcmQ+UHJl
Z25hbmN5PC9rZXl3b3JkPjxrZXl3b3JkPlByZW5hdGFsIENhcmUvIHN0YXRpc3RpY3MgJmFtcDsg
bnVtZXJpY2FsIGRhdGE8L2tleXdvcmQ+PC9rZXl3b3Jkcz48ZGF0ZXM+PHllYXI+MjAwODwveWVh
cj48cHViLWRhdGVzPjxkYXRlPk1heTwvZGF0ZT48L3B1Yi1kYXRlcz48L2RhdGVzPjxpc2JuPjEz
NjUtMjEyNSAoRWxlY3Ryb25pYykmI3hEOzAzMDYtNTI1MSAoTGlua2luZyk8L2lzYm4+PGFjY2Vz
c2lvbi1udW0+MTgyOTQzMzQ8L2FjY2Vzc2lvbi1udW0+PHVybHM+PHJlbGF0ZWQtdXJscz48dXJs
Pmh0dHA6Ly93d3cubmNiaS5ubG0ubmloLmdvdi9wbWMvYXJ0aWNsZXMvUE1DMjQzMjQ3NC9wZGYv
YmNwMDA2NS0wNjUzLnBkZjwvdXJsPjwvcmVsYXRlZC11cmxzPjwvdXJscz48Y3VzdG9tMj5QTUMy
NDMyNDc0PC9jdXN0b20yPjxlbGVjdHJvbmljLXJlc291cmNlLW51bT4xMC4xMTExL2ouMTM2NS0y
MTI1LjIwMDguMDMxMDIueDwvZWxlY3Ryb25pYy1yZXNvdXJjZS1udW0+PHJlbW90ZS1kYXRhYmFz
ZS1wcm92aWRlcj5OTE08L3JlbW90ZS1kYXRhYmFzZS1wcm92aWRlcj48bGFuZ3VhZ2U+ZW5nPC9s
YW5ndWFnZT48L3JlY29yZD48L0NpdGU+PC9FbmROb3RlPgB=
</w:fldData>
        </w:fldChar>
      </w:r>
      <w:r w:rsidR="00120F1B">
        <w:rPr>
          <w:lang w:val="en-US"/>
        </w:rPr>
        <w:instrText xml:space="preserve"> ADDIN EN.CITE </w:instrText>
      </w:r>
      <w:r w:rsidR="00120F1B">
        <w:rPr>
          <w:lang w:val="en-US"/>
        </w:rPr>
        <w:fldChar w:fldCharType="begin">
          <w:fldData xml:space="preserve">PEVuZE5vdGU+PENpdGU+PEF1dGhvcj5FbmdlbGFuZDwvQXV0aG9yPjxZZWFyPjIwMDg8L1llYXI+
PFJlY051bT41NDwvUmVjTnVtPjxEaXNwbGF5VGV4dD48c3R5bGUgZmFjZT0ic3VwZXJzY3JpcHQi
PjEwPC9zdHlsZT48L0Rpc3BsYXlUZXh0PjxyZWNvcmQ+PHJlYy1udW1iZXI+NTQ8L3JlYy1udW1i
ZXI+PGZvcmVpZ24ta2V5cz48a2V5IGFwcD0iRU4iIGRiLWlkPSJkYXdkenNwcmFwYXdkMGUwOXY0
cGR4ZTlwMnd6eGFmMHY5dDAiIHRpbWVzdGFtcD0iMTQzOTM3NjY4OSI+NTQ8L2tleT48L2ZvcmVp
Z24ta2V5cz48cmVmLXR5cGUgbmFtZT0iSm91cm5hbCBBcnRpY2xlIj4xNzwvcmVmLXR5cGU+PGNv
bnRyaWJ1dG9ycz48YXV0aG9ycz48YXV0aG9yPkVuZ2VsYW5kLCBBLjwvYXV0aG9yPjxhdXRob3I+
QnJhbW5lc3MsIEouIEcuPC9hdXRob3I+PGF1dGhvcj5EYWx0dmVpdCwgQS4gSy48L2F1dGhvcj48
YXV0aG9yPlJvbm5pbmcsIE0uPC9hdXRob3I+PGF1dGhvcj5Ta3VydHZlaXQsIFMuPC9hdXRob3I+
PGF1dGhvcj5GdXJ1LCBLLjwvYXV0aG9yPjwvYXV0aG9ycz48L2NvbnRyaWJ1dG9ycz48YXV0aC1h
ZGRyZXNzPkRlcGFydG1lbnQgb2YgUGhhcm1hY29lcGlkZW1pb2xvZ3ksIERpdmlzaW9uIG9mIEVw
aWRlbWlvbG9neSwgTm9yd2VnaWFuIEluc3RpdHV0ZSBvZiBQdWJsaWMgSGVhbHRoLCBPc2xvLCBO
b3J3YXkuIGFuZGVycy5lbmdlbGFuZEBpc2YudWliLm5vPC9hdXRoLWFkZHJlc3M+PHRpdGxlcz48
dGl0bGU+UHJlc2NyaXB0aW9uIGRydWcgdXNlIGFtb25nIGZhdGhlcnMgYW5kIG1vdGhlcnMgYmVm
b3JlIGFuZCBkdXJpbmcgcHJlZ25hbmN5LiBBIHBvcHVsYXRpb24tYmFzZWQgY29ob3J0IHN0dWR5
IG9mIDEwNiwwMDAgcHJlZ25hbmNpZXMgaW4gTm9yd2F5IDIwMDQtMjAwNjwvdGl0bGU+PHNlY29u
ZGFyeS10aXRsZT5CciBKIENsaW4gUGhhcm1hY29sPC9zZWNvbmRhcnktdGl0bGU+PC90aXRsZXM+
PHBlcmlvZGljYWw+PGZ1bGwtdGl0bGU+QnJpdGlzaCBKb3VybmFsIG9mIENsaW5pY2FsIFBoYXJt
YWNvbG9neTwvZnVsbC10aXRsZT48YWJici0xPkJyLiBKLiBDbGluLiBQaGFybWFjb2wuPC9hYmJy
LTE+PGFiYnItMj5CciBKIENsaW4gUGhhcm1hY29sPC9hYmJyLTI+PC9wZXJpb2RpY2FsPjxwYWdl
cz42NTMtNjA8L3BhZ2VzPjx2b2x1bWU+NjU8L3ZvbHVtZT48bnVtYmVyPjU8L251bWJlcj48ZWRp
dGlvbj4yMDA4LzAyLzI2PC9lZGl0aW9uPjxrZXl3b3Jkcz48a2V5d29yZD5EcnVnIFByZXNjcmlw
dGlvbnMvIHN0YXRpc3RpY3MgJmFtcDsgbnVtZXJpY2FsIGRhdGE8L2tleXdvcmQ+PGtleXdvcmQ+
RXBpZGVtaW9sb2dpYyBNZXRob2RzPC9rZXl3b3JkPjxrZXl3b3JkPkZhdGhlcnMvIHN0YXRpc3Rp
Y3MgJmFtcDsgbnVtZXJpY2FsIGRhdGE8L2tleXdvcmQ+PGtleXdvcmQ+RmVtYWxlPC9rZXl3b3Jk
PjxrZXl3b3JkPkh1bWFuczwva2V5d29yZD48a2V5d29yZD5NYWxlPC9rZXl3b3JkPjxrZXl3b3Jk
Pk1vdGhlcnMvIHN0YXRpc3RpY3MgJmFtcDsgbnVtZXJpY2FsIGRhdGE8L2tleXdvcmQ+PGtleXdv
cmQ+Tm9yd2F5L2VwaWRlbWlvbG9neTwva2V5d29yZD48a2V5d29yZD5QcmVjb25jZXB0aW9uIENh
cmUvIHN0YXRpc3RpY3MgJmFtcDsgbnVtZXJpY2FsIGRhdGE8L2tleXdvcmQ+PGtleXdvcmQ+UHJl
Z25hbmN5PC9rZXl3b3JkPjxrZXl3b3JkPlByZW5hdGFsIENhcmUvIHN0YXRpc3RpY3MgJmFtcDsg
bnVtZXJpY2FsIGRhdGE8L2tleXdvcmQ+PC9rZXl3b3Jkcz48ZGF0ZXM+PHllYXI+MjAwODwveWVh
cj48cHViLWRhdGVzPjxkYXRlPk1heTwvZGF0ZT48L3B1Yi1kYXRlcz48L2RhdGVzPjxpc2JuPjEz
NjUtMjEyNSAoRWxlY3Ryb25pYykmI3hEOzAzMDYtNTI1MSAoTGlua2luZyk8L2lzYm4+PGFjY2Vz
c2lvbi1udW0+MTgyOTQzMzQ8L2FjY2Vzc2lvbi1udW0+PHVybHM+PHJlbGF0ZWQtdXJscz48dXJs
Pmh0dHA6Ly93d3cubmNiaS5ubG0ubmloLmdvdi9wbWMvYXJ0aWNsZXMvUE1DMjQzMjQ3NC9wZGYv
YmNwMDA2NS0wNjUzLnBkZjwvdXJsPjwvcmVsYXRlZC11cmxzPjwvdXJscz48Y3VzdG9tMj5QTUMy
NDMyNDc0PC9jdXN0b20yPjxlbGVjdHJvbmljLXJlc291cmNlLW51bT4xMC4xMTExL2ouMTM2NS0y
MTI1LjIwMDguMDMxMDIueDwvZWxlY3Ryb25pYy1yZXNvdXJjZS1udW0+PHJlbW90ZS1kYXRhYmFz
ZS1wcm92aWRlcj5OTE08L3JlbW90ZS1kYXRhYmFzZS1wcm92aWRlcj48bGFuZ3VhZ2U+ZW5nPC9s
YW5ndWFnZT48L3JlY29yZD48L0NpdGU+PC9FbmROb3RlPgB=
</w:fldData>
        </w:fldChar>
      </w:r>
      <w:r w:rsidR="00120F1B">
        <w:rPr>
          <w:lang w:val="en-US"/>
        </w:rPr>
        <w:instrText xml:space="preserve"> ADDIN EN.CITE.DATA </w:instrText>
      </w:r>
      <w:r w:rsidR="00120F1B">
        <w:rPr>
          <w:lang w:val="en-US"/>
        </w:rPr>
      </w:r>
      <w:r w:rsidR="00120F1B">
        <w:rPr>
          <w:lang w:val="en-US"/>
        </w:rPr>
        <w:fldChar w:fldCharType="end"/>
      </w:r>
      <w:r w:rsidR="006E11A3">
        <w:rPr>
          <w:lang w:val="en-US"/>
        </w:rPr>
      </w:r>
      <w:r w:rsidR="006E11A3">
        <w:rPr>
          <w:lang w:val="en-US"/>
        </w:rPr>
        <w:fldChar w:fldCharType="separate"/>
      </w:r>
      <w:r w:rsidR="00120F1B" w:rsidRPr="00120F1B">
        <w:rPr>
          <w:noProof/>
          <w:vertAlign w:val="superscript"/>
          <w:lang w:val="en-US"/>
        </w:rPr>
        <w:t>10</w:t>
      </w:r>
      <w:r w:rsidR="006E11A3">
        <w:rPr>
          <w:lang w:val="en-US"/>
        </w:rPr>
        <w:fldChar w:fldCharType="end"/>
      </w:r>
      <w:r w:rsidR="005501DD">
        <w:rPr>
          <w:lang w:val="en-US"/>
        </w:rPr>
        <w:t>,</w:t>
      </w:r>
      <w:r w:rsidR="00AC45C1">
        <w:rPr>
          <w:lang w:val="en-US"/>
        </w:rPr>
        <w:t xml:space="preserve"> but </w:t>
      </w:r>
      <w:r>
        <w:rPr>
          <w:lang w:val="en-US"/>
        </w:rPr>
        <w:t xml:space="preserve">with a </w:t>
      </w:r>
      <w:r w:rsidR="00E63D68">
        <w:rPr>
          <w:lang w:val="en-US"/>
        </w:rPr>
        <w:t>l</w:t>
      </w:r>
      <w:r w:rsidR="00AC45C1">
        <w:rPr>
          <w:lang w:val="en-US"/>
        </w:rPr>
        <w:t xml:space="preserve">ower prevalence of use </w:t>
      </w:r>
      <w:r w:rsidR="00E4261F">
        <w:rPr>
          <w:lang w:val="en-US"/>
        </w:rPr>
        <w:t xml:space="preserve">than reported in the US. </w:t>
      </w:r>
      <w:r w:rsidR="002E1F8D">
        <w:rPr>
          <w:lang w:val="en-US"/>
        </w:rPr>
        <w:t xml:space="preserve">Analgesic </w:t>
      </w:r>
      <w:r w:rsidR="002E1F8D" w:rsidRPr="002E1F8D">
        <w:rPr>
          <w:lang w:val="en-US"/>
        </w:rPr>
        <w:t>o</w:t>
      </w:r>
      <w:r w:rsidR="00E4261F" w:rsidRPr="002E1F8D">
        <w:rPr>
          <w:lang w:val="en-US"/>
        </w:rPr>
        <w:t>pioid use</w:t>
      </w:r>
      <w:r w:rsidR="00E4261F">
        <w:rPr>
          <w:lang w:val="en-US"/>
        </w:rPr>
        <w:t xml:space="preserve"> is reported in a</w:t>
      </w:r>
      <w:r w:rsidR="00AC45C1">
        <w:rPr>
          <w:lang w:val="en-US"/>
        </w:rPr>
        <w:t xml:space="preserve">bout 3% of all pregnant women in Norway </w:t>
      </w:r>
      <w:r w:rsidR="006E11A3">
        <w:rPr>
          <w:lang w:val="en-US"/>
        </w:rPr>
        <w:fldChar w:fldCharType="begin">
          <w:fldData xml:space="preserve">PEVuZE5vdGU+PENpdGU+PEF1dGhvcj5IYW5kYWw8L0F1dGhvcj48WWVhcj4yMDExPC9ZZWFyPjxS
ZWNOdW0+NjE8L1JlY051bT48RGlzcGxheVRleHQ+PHN0eWxlIGZhY2U9InN1cGVyc2NyaXB0Ij4x
MTwvc3R5bGU+PC9EaXNwbGF5VGV4dD48cmVjb3JkPjxyZWMtbnVtYmVyPjYxPC9yZWMtbnVtYmVy
Pjxmb3JlaWduLWtleXM+PGtleSBhcHA9IkVOIiBkYi1pZD0iZGF3ZHpzcHJhcGF3ZDBlMDl2NHBk
eGU5cDJ3enhhZjB2OXQwIiB0aW1lc3RhbXA9IjE0Mzk5OTI4NzUiPjYxPC9rZXk+PC9mb3JlaWdu
LWtleXM+PHJlZi10eXBlIG5hbWU9IkpvdXJuYWwgQXJ0aWNsZSI+MTc8L3JlZi10eXBlPjxjb250
cmlidXRvcnM+PGF1dGhvcnM+PGF1dGhvcj5IYW5kYWwsIE0uPC9hdXRob3I+PGF1dGhvcj5Fbmdl
bGFuZCwgQS48L2F1dGhvcj48YXV0aG9yPlJvbm5pbmcsIE0uPC9hdXRob3I+PGF1dGhvcj5Ta3Vy
dHZlaXQsIFMuPC9hdXRob3I+PGF1dGhvcj5GdXJ1LCBLLjwvYXV0aG9yPjwvYXV0aG9ycz48L2Nv
bnRyaWJ1dG9ycz48YXV0aC1hZGRyZXNzPkRlcHQuIG9mIFBoYXJtYWNvZXBpZGVtaW9sb2d5LCBO
b3J3ZWdpYW4gSW5zdGl0dXRlIG9mIFB1YmxpYyBIZWFsdGgsIFAuTy4gQm94IDQ0MDQgTnlkYWxl
biwgMDQwMywgT3NsbywgTm9yd2F5LiBtYXJ0ZS5oYW5kYWxAZmhpLm5vPC9hdXRoLWFkZHJlc3M+
PHRpdGxlcz48dGl0bGU+VXNlIG9mIHByZXNjcmliZWQgb3Bpb2lkIGFuYWxnZXNpY3MgYW5kIGNv
LW1lZGljYXRpb24gd2l0aCBiZW56b2RpYXplcGluZXMgaW4gd29tZW4gYmVmb3JlLCBkdXJpbmcs
IGFuZCBhZnRlciBwcmVnbmFuY3k6IGEgcG9wdWxhdGlvbi1iYXNlZCBjb2hvcnQgc3R1ZHk8L3Rp
dGxlPjxzZWNvbmRhcnktdGl0bGU+RXVyIEogQ2xpbiBQaGFybWFjb2w8L3NlY29uZGFyeS10aXRs
ZT48L3RpdGxlcz48cGVyaW9kaWNhbD48ZnVsbC10aXRsZT5FdXJvcGVhbiBKb3VybmFsIG9mIENs
aW5pY2FsIFBoYXJtYWNvbG9neTwvZnVsbC10aXRsZT48YWJici0xPkV1ci4gSi4gQ2xpbi4gUGhh
cm1hY29sLjwvYWJici0xPjxhYmJyLTI+RXVyIEogQ2xpbiBQaGFybWFjb2w8L2FiYnItMj48L3Bl
cmlvZGljYWw+PHBhZ2VzPjk1My02MDwvcGFnZXM+PHZvbHVtZT42Nzwvdm9sdW1lPjxudW1iZXI+
OTwvbnVtYmVyPjxlZGl0aW9uPjIwMTEvMDQvMTM8L2VkaXRpb24+PGtleXdvcmRzPjxrZXl3b3Jk
PkFuYWxnZXNpY3MsIE9waW9pZC8gYWRtaW5pc3RyYXRpb24gJmFtcDsgZG9zYWdlL3RoZXJhcGV1
dGljIHVzZTwva2V5d29yZD48a2V5d29yZD5CZW56b2RpYXplcGluZXMvIGFkbWluaXN0cmF0aW9u
ICZhbXA7IGRvc2FnZS90aGVyYXBldXRpYyB1c2U8L2tleXdvcmQ+PGtleXdvcmQ+Q29ob3J0IFN0
dWRpZXM8L2tleXdvcmQ+PGtleXdvcmQ+RGF0YWJhc2VzLCBGYWN0dWFsPC9rZXl3b3JkPjxrZXl3
b3JkPkRydWcgUHJlc2NyaXB0aW9ucy8gc3RhdGlzdGljcyAmYW1wOyBudW1lcmljYWwgZGF0YTwv
a2V5d29yZD48a2V5d29yZD5EcnVnIFV0aWxpemF0aW9uIFJldmlldzwva2V5d29yZD48a2V5d29y
ZD5GZW1hbGU8L2tleXdvcmQ+PGtleXdvcmQ+SHVtYW5zPC9rZXl3b3JkPjxrZXl3b3JkPk5vcndh
eTwva2V5d29yZD48a2V5d29yZD5QYWluL2RydWcgdGhlcmFweTwva2V5d29yZD48a2V5d29yZD5Q
b2x5cGhhcm1hY3k8L2tleXdvcmQ+PGtleXdvcmQ+UG9wdWxhdGlvbiBTdXJ2ZWlsbGFuY2U8L2tl
eXdvcmQ+PGtleXdvcmQ+UHJlZ25hbmN5PC9rZXl3b3JkPjxrZXl3b3JkPlByZWduYW5jeSBPdXRj
b21lL2VwaWRlbWlvbG9neTwva2V5d29yZD48a2V5d29yZD5QcmVnbmFuY3kgVHJpbWVzdGVyczwv
a2V5d29yZD48a2V5d29yZD5UaW1lIEZhY3RvcnM8L2tleXdvcmQ+PC9rZXl3b3Jkcz48ZGF0ZXM+
PHllYXI+MjAxMTwveWVhcj48cHViLWRhdGVzPjxkYXRlPlNlcDwvZGF0ZT48L3B1Yi1kYXRlcz48
L2RhdGVzPjxpc2JuPjE0MzItMTA0MSAoRWxlY3Ryb25pYykmI3hEOzAwMzEtNjk3MCAoTGlua2lu
Zyk8L2lzYm4+PGFjY2Vzc2lvbi1udW0+MjE0ODQ0Njg8L2FjY2Vzc2lvbi1udW0+PHVybHM+PHJl
bGF0ZWQtdXJscz48dXJsPmh0dHA6Ly9kb3dubG9hZC5zcHJpbmdlci5jb20vc3RhdGljL3BkZi81
OTYvYXJ0JTI1M0ExMC4xMDA3JTI1MkZzMDAyMjgtMDExLTEwMzAtNy5wZGY/b3JpZ2luVXJsPWh0
dHAlM0ElMkYlMkZsaW5rLnNwcmluZ2VyLmNvbSUyRmFydGljbGUlMkYxMC4xMDA3JTJGczAwMjI4
LTAxMS0xMDMwLTcmYW1wO3Rva2VuMj1leHA9MTQzOTk5NDA4OX5hY2w9JTJGc3RhdGljJTJGcGRm
JTJGNTk2JTJGYXJ0JTI1MjUzQTEwLjEwMDclMjUyNTJGczAwMjI4LTAxMS0xMDMwLTcucGRmJTNG
b3JpZ2luVXJsJTNEaHR0cCUyNTNBJTI1MkYlMjUyRmxpbmsuc3ByaW5nZXIuY29tJTI1MkZhcnRp
Y2xlJTI1MkYxMC4xMDA3JTI1MkZzMDAyMjgtMDExLTEwMzAtNyp+aG1hYz0wOWRiYzJkODk5MGY1
MmQwYWJlOTlkY2RlNjlkNDUyMzNjNjNkODQ3ZmVhZDMwNjEwN2M2ODgwNDg2MzQzMWQ1PC91cmw+
PC9yZWxhdGVkLXVybHM+PC91cmxzPjxlbGVjdHJvbmljLXJlc291cmNlLW51bT4xMC4xMDA3L3Mw
MDIyOC0wMTEtMTAzMC03PC9lbGVjdHJvbmljLXJlc291cmNlLW51bT48cmVtb3RlLWRhdGFiYXNl
LXByb3ZpZGVyPk5MTTwvcmVtb3RlLWRhdGFiYXNlLXByb3ZpZGVyPjxsYW5ndWFnZT5lbmc8L2xh
bmd1YWdlPjwvcmVjb3JkPjwvQ2l0ZT48L0VuZE5vdGU+
</w:fldData>
        </w:fldChar>
      </w:r>
      <w:r w:rsidR="00120F1B">
        <w:rPr>
          <w:lang w:val="en-US"/>
        </w:rPr>
        <w:instrText xml:space="preserve"> ADDIN EN.CITE </w:instrText>
      </w:r>
      <w:r w:rsidR="00120F1B">
        <w:rPr>
          <w:lang w:val="en-US"/>
        </w:rPr>
        <w:fldChar w:fldCharType="begin">
          <w:fldData xml:space="preserve">PEVuZE5vdGU+PENpdGU+PEF1dGhvcj5IYW5kYWw8L0F1dGhvcj48WWVhcj4yMDExPC9ZZWFyPjxS
ZWNOdW0+NjE8L1JlY051bT48RGlzcGxheVRleHQ+PHN0eWxlIGZhY2U9InN1cGVyc2NyaXB0Ij4x
MTwvc3R5bGU+PC9EaXNwbGF5VGV4dD48cmVjb3JkPjxyZWMtbnVtYmVyPjYxPC9yZWMtbnVtYmVy
Pjxmb3JlaWduLWtleXM+PGtleSBhcHA9IkVOIiBkYi1pZD0iZGF3ZHpzcHJhcGF3ZDBlMDl2NHBk
eGU5cDJ3enhhZjB2OXQwIiB0aW1lc3RhbXA9IjE0Mzk5OTI4NzUiPjYxPC9rZXk+PC9mb3JlaWdu
LWtleXM+PHJlZi10eXBlIG5hbWU9IkpvdXJuYWwgQXJ0aWNsZSI+MTc8L3JlZi10eXBlPjxjb250
cmlidXRvcnM+PGF1dGhvcnM+PGF1dGhvcj5IYW5kYWwsIE0uPC9hdXRob3I+PGF1dGhvcj5Fbmdl
bGFuZCwgQS48L2F1dGhvcj48YXV0aG9yPlJvbm5pbmcsIE0uPC9hdXRob3I+PGF1dGhvcj5Ta3Vy
dHZlaXQsIFMuPC9hdXRob3I+PGF1dGhvcj5GdXJ1LCBLLjwvYXV0aG9yPjwvYXV0aG9ycz48L2Nv
bnRyaWJ1dG9ycz48YXV0aC1hZGRyZXNzPkRlcHQuIG9mIFBoYXJtYWNvZXBpZGVtaW9sb2d5LCBO
b3J3ZWdpYW4gSW5zdGl0dXRlIG9mIFB1YmxpYyBIZWFsdGgsIFAuTy4gQm94IDQ0MDQgTnlkYWxl
biwgMDQwMywgT3NsbywgTm9yd2F5LiBtYXJ0ZS5oYW5kYWxAZmhpLm5vPC9hdXRoLWFkZHJlc3M+
PHRpdGxlcz48dGl0bGU+VXNlIG9mIHByZXNjcmliZWQgb3Bpb2lkIGFuYWxnZXNpY3MgYW5kIGNv
LW1lZGljYXRpb24gd2l0aCBiZW56b2RpYXplcGluZXMgaW4gd29tZW4gYmVmb3JlLCBkdXJpbmcs
IGFuZCBhZnRlciBwcmVnbmFuY3k6IGEgcG9wdWxhdGlvbi1iYXNlZCBjb2hvcnQgc3R1ZHk8L3Rp
dGxlPjxzZWNvbmRhcnktdGl0bGU+RXVyIEogQ2xpbiBQaGFybWFjb2w8L3NlY29uZGFyeS10aXRs
ZT48L3RpdGxlcz48cGVyaW9kaWNhbD48ZnVsbC10aXRsZT5FdXJvcGVhbiBKb3VybmFsIG9mIENs
aW5pY2FsIFBoYXJtYWNvbG9neTwvZnVsbC10aXRsZT48YWJici0xPkV1ci4gSi4gQ2xpbi4gUGhh
cm1hY29sLjwvYWJici0xPjxhYmJyLTI+RXVyIEogQ2xpbiBQaGFybWFjb2w8L2FiYnItMj48L3Bl
cmlvZGljYWw+PHBhZ2VzPjk1My02MDwvcGFnZXM+PHZvbHVtZT42Nzwvdm9sdW1lPjxudW1iZXI+
OTwvbnVtYmVyPjxlZGl0aW9uPjIwMTEvMDQvMTM8L2VkaXRpb24+PGtleXdvcmRzPjxrZXl3b3Jk
PkFuYWxnZXNpY3MsIE9waW9pZC8gYWRtaW5pc3RyYXRpb24gJmFtcDsgZG9zYWdlL3RoZXJhcGV1
dGljIHVzZTwva2V5d29yZD48a2V5d29yZD5CZW56b2RpYXplcGluZXMvIGFkbWluaXN0cmF0aW9u
ICZhbXA7IGRvc2FnZS90aGVyYXBldXRpYyB1c2U8L2tleXdvcmQ+PGtleXdvcmQ+Q29ob3J0IFN0
dWRpZXM8L2tleXdvcmQ+PGtleXdvcmQ+RGF0YWJhc2VzLCBGYWN0dWFsPC9rZXl3b3JkPjxrZXl3
b3JkPkRydWcgUHJlc2NyaXB0aW9ucy8gc3RhdGlzdGljcyAmYW1wOyBudW1lcmljYWwgZGF0YTwv
a2V5d29yZD48a2V5d29yZD5EcnVnIFV0aWxpemF0aW9uIFJldmlldzwva2V5d29yZD48a2V5d29y
ZD5GZW1hbGU8L2tleXdvcmQ+PGtleXdvcmQ+SHVtYW5zPC9rZXl3b3JkPjxrZXl3b3JkPk5vcndh
eTwva2V5d29yZD48a2V5d29yZD5QYWluL2RydWcgdGhlcmFweTwva2V5d29yZD48a2V5d29yZD5Q
b2x5cGhhcm1hY3k8L2tleXdvcmQ+PGtleXdvcmQ+UG9wdWxhdGlvbiBTdXJ2ZWlsbGFuY2U8L2tl
eXdvcmQ+PGtleXdvcmQ+UHJlZ25hbmN5PC9rZXl3b3JkPjxrZXl3b3JkPlByZWduYW5jeSBPdXRj
b21lL2VwaWRlbWlvbG9neTwva2V5d29yZD48a2V5d29yZD5QcmVnbmFuY3kgVHJpbWVzdGVyczwv
a2V5d29yZD48a2V5d29yZD5UaW1lIEZhY3RvcnM8L2tleXdvcmQ+PC9rZXl3b3Jkcz48ZGF0ZXM+
PHllYXI+MjAxMTwveWVhcj48cHViLWRhdGVzPjxkYXRlPlNlcDwvZGF0ZT48L3B1Yi1kYXRlcz48
L2RhdGVzPjxpc2JuPjE0MzItMTA0MSAoRWxlY3Ryb25pYykmI3hEOzAwMzEtNjk3MCAoTGlua2lu
Zyk8L2lzYm4+PGFjY2Vzc2lvbi1udW0+MjE0ODQ0Njg8L2FjY2Vzc2lvbi1udW0+PHVybHM+PHJl
bGF0ZWQtdXJscz48dXJsPmh0dHA6Ly9kb3dubG9hZC5zcHJpbmdlci5jb20vc3RhdGljL3BkZi81
OTYvYXJ0JTI1M0ExMC4xMDA3JTI1MkZzMDAyMjgtMDExLTEwMzAtNy5wZGY/b3JpZ2luVXJsPWh0
dHAlM0ElMkYlMkZsaW5rLnNwcmluZ2VyLmNvbSUyRmFydGljbGUlMkYxMC4xMDA3JTJGczAwMjI4
LTAxMS0xMDMwLTcmYW1wO3Rva2VuMj1leHA9MTQzOTk5NDA4OX5hY2w9JTJGc3RhdGljJTJGcGRm
JTJGNTk2JTJGYXJ0JTI1MjUzQTEwLjEwMDclMjUyNTJGczAwMjI4LTAxMS0xMDMwLTcucGRmJTNG
b3JpZ2luVXJsJTNEaHR0cCUyNTNBJTI1MkYlMjUyRmxpbmsuc3ByaW5nZXIuY29tJTI1MkZhcnRp
Y2xlJTI1MkYxMC4xMDA3JTI1MkZzMDAyMjgtMDExLTEwMzAtNyp+aG1hYz0wOWRiYzJkODk5MGY1
MmQwYWJlOTlkY2RlNjlkNDUyMzNjNjNkODQ3ZmVhZDMwNjEwN2M2ODgwNDg2MzQzMWQ1PC91cmw+
PC9yZWxhdGVkLXVybHM+PC91cmxzPjxlbGVjdHJvbmljLXJlc291cmNlLW51bT4xMC4xMDA3L3Mw
MDIyOC0wMTEtMTAzMC03PC9lbGVjdHJvbmljLXJlc291cmNlLW51bT48cmVtb3RlLWRhdGFiYXNl
LXByb3ZpZGVyPk5MTTwvcmVtb3RlLWRhdGFiYXNlLXByb3ZpZGVyPjxsYW5ndWFnZT5lbmc8L2xh
bmd1YWdlPjwvcmVjb3JkPjwvQ2l0ZT48L0VuZE5vdGU+
</w:fldData>
        </w:fldChar>
      </w:r>
      <w:r w:rsidR="00120F1B">
        <w:rPr>
          <w:lang w:val="en-US"/>
        </w:rPr>
        <w:instrText xml:space="preserve"> ADDIN EN.CITE.DATA </w:instrText>
      </w:r>
      <w:r w:rsidR="00120F1B">
        <w:rPr>
          <w:lang w:val="en-US"/>
        </w:rPr>
      </w:r>
      <w:r w:rsidR="00120F1B">
        <w:rPr>
          <w:lang w:val="en-US"/>
        </w:rPr>
        <w:fldChar w:fldCharType="end"/>
      </w:r>
      <w:r w:rsidR="006E11A3">
        <w:rPr>
          <w:lang w:val="en-US"/>
        </w:rPr>
      </w:r>
      <w:r w:rsidR="006E11A3">
        <w:rPr>
          <w:lang w:val="en-US"/>
        </w:rPr>
        <w:fldChar w:fldCharType="separate"/>
      </w:r>
      <w:r w:rsidR="00120F1B" w:rsidRPr="00120F1B">
        <w:rPr>
          <w:noProof/>
          <w:vertAlign w:val="superscript"/>
          <w:lang w:val="en-US"/>
        </w:rPr>
        <w:t>11</w:t>
      </w:r>
      <w:r w:rsidR="006E11A3">
        <w:rPr>
          <w:lang w:val="en-US"/>
        </w:rPr>
        <w:fldChar w:fldCharType="end"/>
      </w:r>
      <w:r w:rsidR="005501DD">
        <w:rPr>
          <w:lang w:val="en-US"/>
        </w:rPr>
        <w:t xml:space="preserve"> </w:t>
      </w:r>
      <w:r w:rsidR="00AC45C1">
        <w:rPr>
          <w:lang w:val="en-US"/>
        </w:rPr>
        <w:t xml:space="preserve">and </w:t>
      </w:r>
      <w:r w:rsidR="00CA3187">
        <w:rPr>
          <w:lang w:val="en-US"/>
        </w:rPr>
        <w:t xml:space="preserve">below 2% during all three </w:t>
      </w:r>
      <w:r w:rsidR="00D95BBA">
        <w:rPr>
          <w:lang w:val="en-US"/>
        </w:rPr>
        <w:t>trimesters</w:t>
      </w:r>
      <w:r w:rsidR="00CA3187">
        <w:rPr>
          <w:lang w:val="en-US"/>
        </w:rPr>
        <w:t xml:space="preserve"> in </w:t>
      </w:r>
      <w:r w:rsidR="00E63D68">
        <w:rPr>
          <w:lang w:val="en-US"/>
        </w:rPr>
        <w:t>Sweden</w:t>
      </w:r>
      <w:r w:rsidR="00FE7187">
        <w:rPr>
          <w:lang w:val="en-US"/>
        </w:rPr>
        <w:t xml:space="preserve"> </w:t>
      </w:r>
      <w:r w:rsidR="00FE7187">
        <w:rPr>
          <w:lang w:val="en-US"/>
        </w:rPr>
        <w:fldChar w:fldCharType="begin">
          <w:fldData xml:space="preserve">PEVuZE5vdGU+PENpdGU+PEF1dGhvcj5TdGVwaGFuc3NvbjwvQXV0aG9yPjxZZWFyPjIwMTE8L1ll
YXI+PFJlY051bT4xMDY8L1JlY051bT48RGlzcGxheVRleHQ+PHN0eWxlIGZhY2U9InN1cGVyc2Ny
aXB0Ij4xMiwgMTM8L3N0eWxlPjwvRGlzcGxheVRleHQ+PHJlY29yZD48cmVjLW51bWJlcj4xMDY8
L3JlYy1udW1iZXI+PGZvcmVpZ24ta2V5cz48a2V5IGFwcD0iRU4iIGRiLWlkPSJkYXdkenNwcmFw
YXdkMGUwOXY0cGR4ZTlwMnd6eGFmMHY5dDAiIHRpbWVzdGFtcD0iMTQ1ODMwMTk0NSI+MTA2PC9r
ZXk+PC9mb3JlaWduLWtleXM+PHJlZi10eXBlIG5hbWU9IkpvdXJuYWwgQXJ0aWNsZSI+MTc8L3Jl
Zi10eXBlPjxjb250cmlidXRvcnM+PGF1dGhvcnM+PGF1dGhvcj5TdGVwaGFuc3NvbiwgTy48L2F1
dGhvcj48YXV0aG9yPkdyYW5hdGgsIEYuPC9hdXRob3I+PGF1dGhvcj5TdmVuc3NvbiwgVC48L2F1
dGhvcj48YXV0aG9yPkhhZ2x1bmQsIEIuPC9hdXRob3I+PGF1dGhvcj5Fa2JvbSwgQS48L2F1dGhv
cj48YXV0aG9yPktpZWxlciwgSC48L2F1dGhvcj48L2F1dGhvcnM+PC9jb250cmlidXRvcnM+PGF1
dGgtYWRkcmVzcz5DbGluaWNhbCBFcGlkZW1pb2xvZ3kgVW5pdCBhbmQgQ2VudHJlIGZvciBQaGFy
bWFjb2VwaWRlbWlvbG9neSwgRGVwYXJ0bWVudCBvZiBNZWRpY2luZSwgS2Fyb2xpbnNrYSBVbml2
ZXJzaXR5IEhvc3BpdGFsIGFuZCBJbnN0aXR1dGV0LCBTdG9ja2hvbG0sIFN3ZWRlbi48L2F1dGgt
YWRkcmVzcz48dGl0bGVzPjx0aXRsZT5EcnVnIHVzZSBkdXJpbmcgcHJlZ25hbmN5IGluIFN3ZWRl
biAtIGFzc2Vzc2VkIGJ5IHRoZSBQcmVzY3JpYmVkIERydWcgUmVnaXN0ZXIgYW5kIHRoZSBNZWRp
Y2FsIEJpcnRoIFJlZ2lzdGVyPC90aXRsZT48c2Vjb25kYXJ5LXRpdGxlPkNsaW4gRXBpZGVtaW9s
PC9zZWNvbmRhcnktdGl0bGU+PC90aXRsZXM+PHBlcmlvZGljYWw+PGZ1bGwtdGl0bGU+Q2xpbmlj
YWwgRXBpZGVtaW9sb2d5PC9mdWxsLXRpdGxlPjxhYmJyLTE+Q2xpbi4gRXBpZGVtaW9sLjwvYWJi
ci0xPjxhYmJyLTI+Q2xpbiBFcGlkZW1pb2w8L2FiYnItMj48L3BlcmlvZGljYWw+PHBhZ2VzPjQz
LTUwPC9wYWdlcz48dm9sdW1lPjM8L3ZvbHVtZT48ZWRpdGlvbj4yMDExLzAzLzEwPC9lZGl0aW9u
PjxrZXl3b3Jkcz48a2V5d29yZD5kcnVnIHV0aWxpemF0aW9uPC9rZXl3b3JkPjxrZXl3b3JkPmxh
Y3RhdGlvbjwva2V5d29yZD48a2V5d29yZD5waGFybWFjb2VwaWRlbWlvbG9neTwva2V5d29yZD48
a2V5d29yZD5wcmVnbmFuY3k8L2tleXdvcmQ+PC9rZXl3b3Jkcz48ZGF0ZXM+PHllYXI+MjAxMTwv
eWVhcj48L2RhdGVzPjxpc2JuPjExNzktMTM0OSAoRWxlY3Ryb25pYykmI3hEOzExNzktMTM0OSAo
TGlua2luZyk8L2lzYm4+PGFjY2Vzc2lvbi1udW0+MjEzODY5NzM8L2FjY2Vzc2lvbi1udW0+PHVy
bHM+PHJlbGF0ZWQtdXJscz48dXJsPmh0dHBzOi8vd3d3LmRvdmVwcmVzcy5jb20vZ2V0ZmlsZS5w
aHA/ZmlsZUlEPTg2NzM8L3VybD48L3JlbGF0ZWQtdXJscz48L3VybHM+PGN1c3RvbTI+UE1DMzA0
NjE4NDwvY3VzdG9tMj48ZWxlY3Ryb25pYy1yZXNvdXJjZS1udW0+MTAuMjE0Ny9jbGVwLnMxNjMw
NTwvZWxlY3Ryb25pYy1yZXNvdXJjZS1udW0+PHJlbW90ZS1kYXRhYmFzZS1wcm92aWRlcj5OTE08
L3JlbW90ZS1kYXRhYmFzZS1wcm92aWRlcj48bGFuZ3VhZ2U+ZW5nPC9sYW5ndWFnZT48L3JlY29y
ZD48L0NpdGU+PENpdGU+PEF1dGhvcj5LYWxsZW48L0F1dGhvcj48WWVhcj4yMDEzPC9ZZWFyPjxS
ZWNOdW0+MTEyPC9SZWNOdW0+PHJlY29yZD48cmVjLW51bWJlcj4xMTI8L3JlYy1udW1iZXI+PGZv
cmVpZ24ta2V5cz48a2V5IGFwcD0iRU4iIGRiLWlkPSJkYXdkenNwcmFwYXdkMGUwOXY0cGR4ZTlw
Mnd6eGFmMHY5dDAiIHRpbWVzdGFtcD0iMTQ2MTY2NTc3NSI+MTEyPC9rZXk+PC9mb3JlaWduLWtl
eXM+PHJlZi10eXBlIG5hbWU9IkpvdXJuYWwgQXJ0aWNsZSI+MTc8L3JlZi10eXBlPjxjb250cmli
dXRvcnM+PGF1dGhvcnM+PGF1dGhvcj5LYWxsZW4sIEIuPC9hdXRob3I+PGF1dGhvcj5Cb3JnLCBO
LjwvYXV0aG9yPjxhdXRob3I+UmVpcywgTS48L2F1dGhvcj48L2F1dGhvcnM+PC9jb250cmlidXRv
cnM+PGF1dGgtYWRkcmVzcz5Ub3JuYmxhZCBJbnN0aXR1dGUsIEx1bmQgVW5pdmVyc2l0eSwgQmlz
a29wc2dhdGFuIDcsIEx1bmQgU0UtMjIzIDYyLCBTd2VkZW4uIEJlbmd0LkthbGxlbkBtZWQubHUu
c2UuPC9hdXRoLWFkZHJlc3M+PHRpdGxlcz48dGl0bGU+VGhlIHVzZSBvZiBjZW50cmFsIG5lcnZv
dXMgc3lzdGVtIGFjdGl2ZSBkcnVncyBkdXJpbmcgcHJlZ25hbmN5PC90aXRsZT48c2Vjb25kYXJ5
LXRpdGxlPlBoYXJtYWNldXRpY2FscyAoQmFzZWwpPC9zZWNvbmRhcnktdGl0bGU+PC90aXRsZXM+
PHBlcmlvZGljYWw+PGZ1bGwtdGl0bGU+UGhhcm1hY2V1dGljYWxzIChCYXNlbCwgU3dpdHplcmxh
bmQpPC9mdWxsLXRpdGxlPjxhYmJyLTE+UGhhcm1hY2V1dGljYWxzIChCYXNlbCk8L2FiYnItMT48
YWJici0yPlBoYXJtYWNldXRpY2FscyAoQmFzZWwpPC9hYmJyLTI+PC9wZXJpb2RpY2FsPjxwYWdl
cz4xMjIxLTg2PC9wYWdlcz48dm9sdW1lPjY8L3ZvbHVtZT48bnVtYmVyPjEwPC9udW1iZXI+PGVk
aXRpb24+MjAxMy8xMS8yODwvZWRpdGlvbj48ZGF0ZXM+PHllYXI+MjAxMzwveWVhcj48L2RhdGVz
Pjxpc2JuPjE0MjQtODI0NyAoRWxlY3Ryb25pYykmI3hEOzE0MjQtODI0NyAoTGlua2luZyk8L2lz
Ym4+PGFjY2Vzc2lvbi1udW0+MjQyNzU4NDk8L2FjY2Vzc2lvbi1udW0+PHVybHM+PHJlbGF0ZWQt
dXJscz48dXJsPmh0dHA6Ly93d3cubWRwaS5jb20vMTQyNC04MjQ3LzYvMTAvMTIyMS9wZGY8L3Vy
bD48L3JlbGF0ZWQtdXJscz48L3VybHM+PGN1c3RvbTI+UE1DMzgxNzYwMzwvY3VzdG9tMj48ZWxl
Y3Ryb25pYy1yZXNvdXJjZS1udW0+MTAuMzM5MC9waDYxMDEyMjE8L2VsZWN0cm9uaWMtcmVzb3Vy
Y2UtbnVtPjxyZW1vdGUtZGF0YWJhc2UtcHJvdmlkZXI+TkxNPC9yZW1vdGUtZGF0YWJhc2UtcHJv
dmlkZXI+PGxhbmd1YWdlPmVuZzwvbGFuZ3VhZ2U+PC9yZWNvcmQ+PC9DaXRlPjwvRW5kTm90ZT4A
</w:fldData>
        </w:fldChar>
      </w:r>
      <w:r w:rsidR="008F2818">
        <w:rPr>
          <w:lang w:val="en-US"/>
        </w:rPr>
        <w:instrText xml:space="preserve"> ADDIN EN.CITE </w:instrText>
      </w:r>
      <w:r w:rsidR="008F2818">
        <w:rPr>
          <w:lang w:val="en-US"/>
        </w:rPr>
        <w:fldChar w:fldCharType="begin">
          <w:fldData xml:space="preserve">PEVuZE5vdGU+PENpdGU+PEF1dGhvcj5TdGVwaGFuc3NvbjwvQXV0aG9yPjxZZWFyPjIwMTE8L1ll
YXI+PFJlY051bT4xMDY8L1JlY051bT48RGlzcGxheVRleHQ+PHN0eWxlIGZhY2U9InN1cGVyc2Ny
aXB0Ij4xMiwgMTM8L3N0eWxlPjwvRGlzcGxheVRleHQ+PHJlY29yZD48cmVjLW51bWJlcj4xMDY8
L3JlYy1udW1iZXI+PGZvcmVpZ24ta2V5cz48a2V5IGFwcD0iRU4iIGRiLWlkPSJkYXdkenNwcmFw
YXdkMGUwOXY0cGR4ZTlwMnd6eGFmMHY5dDAiIHRpbWVzdGFtcD0iMTQ1ODMwMTk0NSI+MTA2PC9r
ZXk+PC9mb3JlaWduLWtleXM+PHJlZi10eXBlIG5hbWU9IkpvdXJuYWwgQXJ0aWNsZSI+MTc8L3Jl
Zi10eXBlPjxjb250cmlidXRvcnM+PGF1dGhvcnM+PGF1dGhvcj5TdGVwaGFuc3NvbiwgTy48L2F1
dGhvcj48YXV0aG9yPkdyYW5hdGgsIEYuPC9hdXRob3I+PGF1dGhvcj5TdmVuc3NvbiwgVC48L2F1
dGhvcj48YXV0aG9yPkhhZ2x1bmQsIEIuPC9hdXRob3I+PGF1dGhvcj5Fa2JvbSwgQS48L2F1dGhv
cj48YXV0aG9yPktpZWxlciwgSC48L2F1dGhvcj48L2F1dGhvcnM+PC9jb250cmlidXRvcnM+PGF1
dGgtYWRkcmVzcz5DbGluaWNhbCBFcGlkZW1pb2xvZ3kgVW5pdCBhbmQgQ2VudHJlIGZvciBQaGFy
bWFjb2VwaWRlbWlvbG9neSwgRGVwYXJ0bWVudCBvZiBNZWRpY2luZSwgS2Fyb2xpbnNrYSBVbml2
ZXJzaXR5IEhvc3BpdGFsIGFuZCBJbnN0aXR1dGV0LCBTdG9ja2hvbG0sIFN3ZWRlbi48L2F1dGgt
YWRkcmVzcz48dGl0bGVzPjx0aXRsZT5EcnVnIHVzZSBkdXJpbmcgcHJlZ25hbmN5IGluIFN3ZWRl
biAtIGFzc2Vzc2VkIGJ5IHRoZSBQcmVzY3JpYmVkIERydWcgUmVnaXN0ZXIgYW5kIHRoZSBNZWRp
Y2FsIEJpcnRoIFJlZ2lzdGVyPC90aXRsZT48c2Vjb25kYXJ5LXRpdGxlPkNsaW4gRXBpZGVtaW9s
PC9zZWNvbmRhcnktdGl0bGU+PC90aXRsZXM+PHBlcmlvZGljYWw+PGZ1bGwtdGl0bGU+Q2xpbmlj
YWwgRXBpZGVtaW9sb2d5PC9mdWxsLXRpdGxlPjxhYmJyLTE+Q2xpbi4gRXBpZGVtaW9sLjwvYWJi
ci0xPjxhYmJyLTI+Q2xpbiBFcGlkZW1pb2w8L2FiYnItMj48L3BlcmlvZGljYWw+PHBhZ2VzPjQz
LTUwPC9wYWdlcz48dm9sdW1lPjM8L3ZvbHVtZT48ZWRpdGlvbj4yMDExLzAzLzEwPC9lZGl0aW9u
PjxrZXl3b3Jkcz48a2V5d29yZD5kcnVnIHV0aWxpemF0aW9uPC9rZXl3b3JkPjxrZXl3b3JkPmxh
Y3RhdGlvbjwva2V5d29yZD48a2V5d29yZD5waGFybWFjb2VwaWRlbWlvbG9neTwva2V5d29yZD48
a2V5d29yZD5wcmVnbmFuY3k8L2tleXdvcmQ+PC9rZXl3b3Jkcz48ZGF0ZXM+PHllYXI+MjAxMTwv
eWVhcj48L2RhdGVzPjxpc2JuPjExNzktMTM0OSAoRWxlY3Ryb25pYykmI3hEOzExNzktMTM0OSAo
TGlua2luZyk8L2lzYm4+PGFjY2Vzc2lvbi1udW0+MjEzODY5NzM8L2FjY2Vzc2lvbi1udW0+PHVy
bHM+PHJlbGF0ZWQtdXJscz48dXJsPmh0dHBzOi8vd3d3LmRvdmVwcmVzcy5jb20vZ2V0ZmlsZS5w
aHA/ZmlsZUlEPTg2NzM8L3VybD48L3JlbGF0ZWQtdXJscz48L3VybHM+PGN1c3RvbTI+UE1DMzA0
NjE4NDwvY3VzdG9tMj48ZWxlY3Ryb25pYy1yZXNvdXJjZS1udW0+MTAuMjE0Ny9jbGVwLnMxNjMw
NTwvZWxlY3Ryb25pYy1yZXNvdXJjZS1udW0+PHJlbW90ZS1kYXRhYmFzZS1wcm92aWRlcj5OTE08
L3JlbW90ZS1kYXRhYmFzZS1wcm92aWRlcj48bGFuZ3VhZ2U+ZW5nPC9sYW5ndWFnZT48L3JlY29y
ZD48L0NpdGU+PENpdGU+PEF1dGhvcj5LYWxsZW48L0F1dGhvcj48WWVhcj4yMDEzPC9ZZWFyPjxS
ZWNOdW0+MTEyPC9SZWNOdW0+PHJlY29yZD48cmVjLW51bWJlcj4xMTI8L3JlYy1udW1iZXI+PGZv
cmVpZ24ta2V5cz48a2V5IGFwcD0iRU4iIGRiLWlkPSJkYXdkenNwcmFwYXdkMGUwOXY0cGR4ZTlw
Mnd6eGFmMHY5dDAiIHRpbWVzdGFtcD0iMTQ2MTY2NTc3NSI+MTEyPC9rZXk+PC9mb3JlaWduLWtl
eXM+PHJlZi10eXBlIG5hbWU9IkpvdXJuYWwgQXJ0aWNsZSI+MTc8L3JlZi10eXBlPjxjb250cmli
dXRvcnM+PGF1dGhvcnM+PGF1dGhvcj5LYWxsZW4sIEIuPC9hdXRob3I+PGF1dGhvcj5Cb3JnLCBO
LjwvYXV0aG9yPjxhdXRob3I+UmVpcywgTS48L2F1dGhvcj48L2F1dGhvcnM+PC9jb250cmlidXRv
cnM+PGF1dGgtYWRkcmVzcz5Ub3JuYmxhZCBJbnN0aXR1dGUsIEx1bmQgVW5pdmVyc2l0eSwgQmlz
a29wc2dhdGFuIDcsIEx1bmQgU0UtMjIzIDYyLCBTd2VkZW4uIEJlbmd0LkthbGxlbkBtZWQubHUu
c2UuPC9hdXRoLWFkZHJlc3M+PHRpdGxlcz48dGl0bGU+VGhlIHVzZSBvZiBjZW50cmFsIG5lcnZv
dXMgc3lzdGVtIGFjdGl2ZSBkcnVncyBkdXJpbmcgcHJlZ25hbmN5PC90aXRsZT48c2Vjb25kYXJ5
LXRpdGxlPlBoYXJtYWNldXRpY2FscyAoQmFzZWwpPC9zZWNvbmRhcnktdGl0bGU+PC90aXRsZXM+
PHBlcmlvZGljYWw+PGZ1bGwtdGl0bGU+UGhhcm1hY2V1dGljYWxzIChCYXNlbCwgU3dpdHplcmxh
bmQpPC9mdWxsLXRpdGxlPjxhYmJyLTE+UGhhcm1hY2V1dGljYWxzIChCYXNlbCk8L2FiYnItMT48
YWJici0yPlBoYXJtYWNldXRpY2FscyAoQmFzZWwpPC9hYmJyLTI+PC9wZXJpb2RpY2FsPjxwYWdl
cz4xMjIxLTg2PC9wYWdlcz48dm9sdW1lPjY8L3ZvbHVtZT48bnVtYmVyPjEwPC9udW1iZXI+PGVk
aXRpb24+MjAxMy8xMS8yODwvZWRpdGlvbj48ZGF0ZXM+PHllYXI+MjAxMzwveWVhcj48L2RhdGVz
Pjxpc2JuPjE0MjQtODI0NyAoRWxlY3Ryb25pYykmI3hEOzE0MjQtODI0NyAoTGlua2luZyk8L2lz
Ym4+PGFjY2Vzc2lvbi1udW0+MjQyNzU4NDk8L2FjY2Vzc2lvbi1udW0+PHVybHM+PHJlbGF0ZWQt
dXJscz48dXJsPmh0dHA6Ly93d3cubWRwaS5jb20vMTQyNC04MjQ3LzYvMTAvMTIyMS9wZGY8L3Vy
bD48L3JlbGF0ZWQtdXJscz48L3VybHM+PGN1c3RvbTI+UE1DMzgxNzYwMzwvY3VzdG9tMj48ZWxl
Y3Ryb25pYy1yZXNvdXJjZS1udW0+MTAuMzM5MC9waDYxMDEyMjE8L2VsZWN0cm9uaWMtcmVzb3Vy
Y2UtbnVtPjxyZW1vdGUtZGF0YWJhc2UtcHJvdmlkZXI+TkxNPC9yZW1vdGUtZGF0YWJhc2UtcHJv
dmlkZXI+PGxhbmd1YWdlPmVuZzwvbGFuZ3VhZ2U+PC9yZWNvcmQ+PC9DaXRlPjwvRW5kTm90ZT4A
</w:fldData>
        </w:fldChar>
      </w:r>
      <w:r w:rsidR="008F2818">
        <w:rPr>
          <w:lang w:val="en-US"/>
        </w:rPr>
        <w:instrText xml:space="preserve"> ADDIN EN.CITE.DATA </w:instrText>
      </w:r>
      <w:r w:rsidR="008F2818">
        <w:rPr>
          <w:lang w:val="en-US"/>
        </w:rPr>
      </w:r>
      <w:r w:rsidR="008F2818">
        <w:rPr>
          <w:lang w:val="en-US"/>
        </w:rPr>
        <w:fldChar w:fldCharType="end"/>
      </w:r>
      <w:r w:rsidR="00FE7187">
        <w:rPr>
          <w:lang w:val="en-US"/>
        </w:rPr>
      </w:r>
      <w:r w:rsidR="00FE7187">
        <w:rPr>
          <w:lang w:val="en-US"/>
        </w:rPr>
        <w:fldChar w:fldCharType="separate"/>
      </w:r>
      <w:r w:rsidR="008F2818" w:rsidRPr="008F2818">
        <w:rPr>
          <w:noProof/>
          <w:vertAlign w:val="superscript"/>
          <w:lang w:val="en-US"/>
        </w:rPr>
        <w:t>12, 13</w:t>
      </w:r>
      <w:r w:rsidR="00FE7187">
        <w:rPr>
          <w:lang w:val="en-US"/>
        </w:rPr>
        <w:fldChar w:fldCharType="end"/>
      </w:r>
      <w:r w:rsidR="00FD6C48" w:rsidRPr="00AC45C1">
        <w:rPr>
          <w:lang w:val="en-US"/>
        </w:rPr>
        <w:t xml:space="preserve">. </w:t>
      </w:r>
      <w:r w:rsidR="002B10F4" w:rsidRPr="00AC45C1">
        <w:rPr>
          <w:lang w:val="en-US"/>
        </w:rPr>
        <w:t xml:space="preserve"> </w:t>
      </w:r>
    </w:p>
    <w:p w14:paraId="1CE9E941" w14:textId="3B0AFCBE" w:rsidR="00FD6C48" w:rsidRPr="00AC45C1" w:rsidRDefault="00D803AE" w:rsidP="00FD7B2F">
      <w:pPr>
        <w:spacing w:line="360" w:lineRule="auto"/>
        <w:rPr>
          <w:lang w:val="en-US"/>
        </w:rPr>
      </w:pPr>
      <w:r>
        <w:rPr>
          <w:lang w:val="en-US"/>
        </w:rPr>
        <w:t>For chronic pain the American Pain Society Guidelines recommend no or minimal use of prescribed opioids in pregnancy, if possible</w:t>
      </w:r>
      <w:r w:rsidR="00760DBB">
        <w:rPr>
          <w:lang w:val="en-US"/>
        </w:rPr>
        <w:t xml:space="preserve"> </w:t>
      </w:r>
      <w:r w:rsidR="00760DBB">
        <w:rPr>
          <w:lang w:val="en-US"/>
        </w:rPr>
        <w:fldChar w:fldCharType="begin">
          <w:fldData xml:space="preserve">PEVuZE5vdGU+PENpdGU+PEF1dGhvcj5DaG91PC9BdXRob3I+PFllYXI+MjAwOTwvWWVhcj48UmVj
TnVtPjEyNjwvUmVjTnVtPjxEaXNwbGF5VGV4dD48c3R5bGUgZmFjZT0ic3VwZXJzY3JpcHQiPjE0
PC9zdHlsZT48L0Rpc3BsYXlUZXh0PjxyZWNvcmQ+PHJlYy1udW1iZXI+MTI2PC9yZWMtbnVtYmVy
Pjxmb3JlaWduLWtleXM+PGtleSBhcHA9IkVOIiBkYi1pZD0iZGF3ZHpzcHJhcGF3ZDBlMDl2NHBk
eGU5cDJ3enhhZjB2OXQwIiB0aW1lc3RhbXA9IjE0NjI5NzE2NjgiPjEyNj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C9hdXRob3JzPjwvY29udHJpYnV0b3JzPjxhdXRoLWFkZHJl
c3M+T3JlZ29uIEV2aWRlbmNlLWJhc2VkIFByYWN0aWNlIENlbnRlciwgRGVwYXJ0bWVudCBvZiBN
ZWRpY2luZSwgRGVwYXJ0bWVudCBvZiBNZWRpY2FsIEluZm9ybWF0aWNzIGFuZCBDbGluaWNhbCBF
cGlkZW1pb2xvZ3ksIE9yZWdvbiBIZWFsdGggYW5kIFNjaWVuY2UgVW5pdmVyc2l0eSwgUG9ydGxh
bmQsIE9yZWdvbiwgVVNBLiBjaG91ckBvaHN1LmVkdTwvYXV0aC1hZGRyZXNzPjx0aXRsZXM+PHRp
dGxlPkNsaW5pY2FsIGd1aWRlbGluZXMgZm9yIHRoZSB1c2Ugb2YgY2hyb25pYyBvcGlvaWQgdGhl
cmFweSBpbiBjaHJvbmljIG5vbmNhbmNlciBwYWluPC90aXRsZT48c2Vjb25kYXJ5LXRpdGxlPkog
UGFpbjwvc2Vjb25kYXJ5LXRpdGxlPjwvdGl0bGVzPjxwZXJpb2RpY2FsPjxmdWxsLXRpdGxlPkpv
dXJuYWwgb2YgUGFpbjwvZnVsbC10aXRsZT48YWJici0xPkouIFBhaW48L2FiYnItMT48YWJici0y
PkogUGFpbjwvYWJici0yPjwvcGVyaW9kaWNhbD48cGFnZXM+MTEzLTMwPC9wYWdlcz48dm9sdW1l
PjEwPC92b2x1bWU+PG51bWJlcj4yPC9udW1iZXI+PGVkaXRpb24+MjAwOS8wMi8wNDwvZWRpdGlv
bj48a2V5d29yZHM+PGtleXdvcmQ+QW5hbGdlc2ljcywgT3Bpb2lkL2FkbWluaXN0cmF0aW9uICZh
bXA7IGRvc2FnZS9hZHZlcnNlIGVmZmVjdHMvIHRoZXJhcGV1dGljIHVzZTwva2V5d29yZD48a2V5
d29yZD5DaHJvbmljIERpc2Vhc2U8L2tleXdvcmQ+PGtleXdvcmQ+RG9zZS1SZXNwb25zZSBSZWxh
dGlvbnNoaXAsIERydWc8L2tleXdvcmQ+PGtleXdvcmQ+RHJ1ZyBNb25pdG9yaW5nL21ldGhvZHM8
L2tleXdvcmQ+PGtleXdvcmQ+RmVtYWxlPC9rZXl3b3JkPjxrZXl3b3JkPkh1bWFuczwva2V5d29y
ZD48a2V5d29yZD5NYWxlPC9rZXl3b3JkPjxrZXl3b3JkPk9waW9pZC1SZWxhdGVkIERpc29yZGVy
cy8gY29tcGxpY2F0aW9ucy9ldGlvbG9neS9waHlzaW9wYXRob2xvZ3k8L2tleXdvcmQ+PGtleXdv
cmQ+UGFpbi8gZHJ1ZyB0aGVyYXB5PC9rZXl3b3JkPjxrZXl3b3JkPlBhaW4gTWVhc3VyZW1lbnQ8
L2tleXdvcmQ+PGtleXdvcmQ+UHJlZ25hbmN5PC9rZXl3b3JkPjxrZXl3b3JkPlRyZWF0bWVudCBP
dXRjb21lPC9rZXl3b3JkPjwva2V5d29yZHM+PGRhdGVzPjx5ZWFyPjIwMDk8L3llYXI+PHB1Yi1k
YXRlcz48ZGF0ZT5GZWI8L2RhdGU+PC9wdWItZGF0ZXM+PC9kYXRlcz48aXNibj4xNTI4LTg0NDcg
KEVsZWN0cm9uaWMpJiN4RDsxNTI2LTU5MDAgKExpbmtpbmcpPC9pc2JuPjxhY2Nlc3Npb24tbnVt
PjE5MTg3ODg5PC9hY2Nlc3Npb24tbnVtPjx1cmxzPjxyZWxhdGVkLXVybHM+PHVybD5odHRwOi8v
YWMuZWxzLWNkbi5jb20vUzE1MjY1OTAwMDgwMDgzMTYvMS1zMi4wLVMxNTI2NTkwMDA4MDA4MzE2
LW1haW4ucGRmP190aWQ9NzRlOGUwY2MtMTc3OC0xMWU2LTk1YjMtMDAwMDBhYWIwZjZjJmFtcDth
Y2RuYXQ9MTQ2Mjk3MTg2MF8yMTg2YmI0YmQ2Yzg3YjI4ZWQxYTM1Y2RjZTg0YzY1ZTwvdXJsPjwv
cmVsYXRlZC11cmxzPjwvdXJscz48Y3VzdG9tMj5QTUM0MDQzNDAxPC9jdXN0b20yPjxjdXN0b202
Pk5paG1zNTc4NjE0PC9jdXN0b202PjxlbGVjdHJvbmljLXJlc291cmNlLW51bT4xMC4xMDE2L2ou
anBhaW4uMjAwOC4xMC4wMDg8L2VsZWN0cm9uaWMtcmVzb3VyY2UtbnVtPjxyZW1vdGUtZGF0YWJh
c2UtcHJvdmlkZXI+TkxNPC9yZW1vdGUtZGF0YWJhc2UtcHJvdmlkZXI+PGxhbmd1YWdlPmVuZzwv
bGFuZ3VhZ2U+PC9yZWNvcmQ+PC9DaXRlPjwvRW5kTm90ZT4A
</w:fldData>
        </w:fldChar>
      </w:r>
      <w:r w:rsidR="00120F1B">
        <w:rPr>
          <w:lang w:val="en-US"/>
        </w:rPr>
        <w:instrText xml:space="preserve"> ADDIN EN.CITE </w:instrText>
      </w:r>
      <w:r w:rsidR="00120F1B">
        <w:rPr>
          <w:lang w:val="en-US"/>
        </w:rPr>
        <w:fldChar w:fldCharType="begin">
          <w:fldData xml:space="preserve">PEVuZE5vdGU+PENpdGU+PEF1dGhvcj5DaG91PC9BdXRob3I+PFllYXI+MjAwOTwvWWVhcj48UmVj
TnVtPjEyNjwvUmVjTnVtPjxEaXNwbGF5VGV4dD48c3R5bGUgZmFjZT0ic3VwZXJzY3JpcHQiPjE0
PC9zdHlsZT48L0Rpc3BsYXlUZXh0PjxyZWNvcmQ+PHJlYy1udW1iZXI+MTI2PC9yZWMtbnVtYmVy
Pjxmb3JlaWduLWtleXM+PGtleSBhcHA9IkVOIiBkYi1pZD0iZGF3ZHpzcHJhcGF3ZDBlMDl2NHBk
eGU5cDJ3enhhZjB2OXQwIiB0aW1lc3RhbXA9IjE0NjI5NzE2NjgiPjEyNj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C9hdXRob3JzPjwvY29udHJpYnV0b3JzPjxhdXRoLWFkZHJl
c3M+T3JlZ29uIEV2aWRlbmNlLWJhc2VkIFByYWN0aWNlIENlbnRlciwgRGVwYXJ0bWVudCBvZiBN
ZWRpY2luZSwgRGVwYXJ0bWVudCBvZiBNZWRpY2FsIEluZm9ybWF0aWNzIGFuZCBDbGluaWNhbCBF
cGlkZW1pb2xvZ3ksIE9yZWdvbiBIZWFsdGggYW5kIFNjaWVuY2UgVW5pdmVyc2l0eSwgUG9ydGxh
bmQsIE9yZWdvbiwgVVNBLiBjaG91ckBvaHN1LmVkdTwvYXV0aC1hZGRyZXNzPjx0aXRsZXM+PHRp
dGxlPkNsaW5pY2FsIGd1aWRlbGluZXMgZm9yIHRoZSB1c2Ugb2YgY2hyb25pYyBvcGlvaWQgdGhl
cmFweSBpbiBjaHJvbmljIG5vbmNhbmNlciBwYWluPC90aXRsZT48c2Vjb25kYXJ5LXRpdGxlPkog
UGFpbjwvc2Vjb25kYXJ5LXRpdGxlPjwvdGl0bGVzPjxwZXJpb2RpY2FsPjxmdWxsLXRpdGxlPkpv
dXJuYWwgb2YgUGFpbjwvZnVsbC10aXRsZT48YWJici0xPkouIFBhaW48L2FiYnItMT48YWJici0y
PkogUGFpbjwvYWJici0yPjwvcGVyaW9kaWNhbD48cGFnZXM+MTEzLTMwPC9wYWdlcz48dm9sdW1l
PjEwPC92b2x1bWU+PG51bWJlcj4yPC9udW1iZXI+PGVkaXRpb24+MjAwOS8wMi8wNDwvZWRpdGlv
bj48a2V5d29yZHM+PGtleXdvcmQ+QW5hbGdlc2ljcywgT3Bpb2lkL2FkbWluaXN0cmF0aW9uICZh
bXA7IGRvc2FnZS9hZHZlcnNlIGVmZmVjdHMvIHRoZXJhcGV1dGljIHVzZTwva2V5d29yZD48a2V5
d29yZD5DaHJvbmljIERpc2Vhc2U8L2tleXdvcmQ+PGtleXdvcmQ+RG9zZS1SZXNwb25zZSBSZWxh
dGlvbnNoaXAsIERydWc8L2tleXdvcmQ+PGtleXdvcmQ+RHJ1ZyBNb25pdG9yaW5nL21ldGhvZHM8
L2tleXdvcmQ+PGtleXdvcmQ+RmVtYWxlPC9rZXl3b3JkPjxrZXl3b3JkPkh1bWFuczwva2V5d29y
ZD48a2V5d29yZD5NYWxlPC9rZXl3b3JkPjxrZXl3b3JkPk9waW9pZC1SZWxhdGVkIERpc29yZGVy
cy8gY29tcGxpY2F0aW9ucy9ldGlvbG9neS9waHlzaW9wYXRob2xvZ3k8L2tleXdvcmQ+PGtleXdv
cmQ+UGFpbi8gZHJ1ZyB0aGVyYXB5PC9rZXl3b3JkPjxrZXl3b3JkPlBhaW4gTWVhc3VyZW1lbnQ8
L2tleXdvcmQ+PGtleXdvcmQ+UHJlZ25hbmN5PC9rZXl3b3JkPjxrZXl3b3JkPlRyZWF0bWVudCBP
dXRjb21lPC9rZXl3b3JkPjwva2V5d29yZHM+PGRhdGVzPjx5ZWFyPjIwMDk8L3llYXI+PHB1Yi1k
YXRlcz48ZGF0ZT5GZWI8L2RhdGU+PC9wdWItZGF0ZXM+PC9kYXRlcz48aXNibj4xNTI4LTg0NDcg
KEVsZWN0cm9uaWMpJiN4RDsxNTI2LTU5MDAgKExpbmtpbmcpPC9pc2JuPjxhY2Nlc3Npb24tbnVt
PjE5MTg3ODg5PC9hY2Nlc3Npb24tbnVtPjx1cmxzPjxyZWxhdGVkLXVybHM+PHVybD5odHRwOi8v
YWMuZWxzLWNkbi5jb20vUzE1MjY1OTAwMDgwMDgzMTYvMS1zMi4wLVMxNTI2NTkwMDA4MDA4MzE2
LW1haW4ucGRmP190aWQ9NzRlOGUwY2MtMTc3OC0xMWU2LTk1YjMtMDAwMDBhYWIwZjZjJmFtcDth
Y2RuYXQ9MTQ2Mjk3MTg2MF8yMTg2YmI0YmQ2Yzg3YjI4ZWQxYTM1Y2RjZTg0YzY1ZTwvdXJsPjwv
cmVsYXRlZC11cmxzPjwvdXJscz48Y3VzdG9tMj5QTUM0MDQzNDAxPC9jdXN0b20yPjxjdXN0b202
Pk5paG1zNTc4NjE0PC9jdXN0b202PjxlbGVjdHJvbmljLXJlc291cmNlLW51bT4xMC4xMDE2L2ou
anBhaW4uMjAwOC4xMC4wMDg8L2VsZWN0cm9uaWMtcmVzb3VyY2UtbnVtPjxyZW1vdGUtZGF0YWJh
c2UtcHJvdmlkZXI+TkxNPC9yZW1vdGUtZGF0YWJhc2UtcHJvdmlkZXI+PGxhbmd1YWdlPmVuZzwv
bGFuZ3VhZ2U+PC9yZWNvcmQ+PC9DaXRlPjwvRW5kTm90ZT4A
</w:fldData>
        </w:fldChar>
      </w:r>
      <w:r w:rsidR="00120F1B">
        <w:rPr>
          <w:lang w:val="en-US"/>
        </w:rPr>
        <w:instrText xml:space="preserve"> ADDIN EN.CITE.DATA </w:instrText>
      </w:r>
      <w:r w:rsidR="00120F1B">
        <w:rPr>
          <w:lang w:val="en-US"/>
        </w:rPr>
      </w:r>
      <w:r w:rsidR="00120F1B">
        <w:rPr>
          <w:lang w:val="en-US"/>
        </w:rPr>
        <w:fldChar w:fldCharType="end"/>
      </w:r>
      <w:r w:rsidR="00760DBB">
        <w:rPr>
          <w:lang w:val="en-US"/>
        </w:rPr>
      </w:r>
      <w:r w:rsidR="00760DBB">
        <w:rPr>
          <w:lang w:val="en-US"/>
        </w:rPr>
        <w:fldChar w:fldCharType="separate"/>
      </w:r>
      <w:r w:rsidR="00120F1B" w:rsidRPr="00120F1B">
        <w:rPr>
          <w:noProof/>
          <w:vertAlign w:val="superscript"/>
          <w:lang w:val="en-US"/>
        </w:rPr>
        <w:t>14</w:t>
      </w:r>
      <w:r w:rsidR="00760DBB">
        <w:rPr>
          <w:lang w:val="en-US"/>
        </w:rPr>
        <w:fldChar w:fldCharType="end"/>
      </w:r>
      <w:r>
        <w:rPr>
          <w:lang w:val="en-US"/>
        </w:rPr>
        <w:t xml:space="preserve">. </w:t>
      </w:r>
      <w:r w:rsidR="002B10F4" w:rsidRPr="00AC45C1">
        <w:rPr>
          <w:lang w:val="en-US"/>
        </w:rPr>
        <w:t>The Norwegian Medical Association has recommended that opioids</w:t>
      </w:r>
      <w:r w:rsidR="00A67AA6">
        <w:rPr>
          <w:lang w:val="en-US"/>
        </w:rPr>
        <w:t xml:space="preserve"> </w:t>
      </w:r>
      <w:r w:rsidR="002B10F4" w:rsidRPr="00AC45C1">
        <w:rPr>
          <w:lang w:val="en-US"/>
        </w:rPr>
        <w:t>be used sporadically for severe pain during the first and second trimesters, but warn about treatment close to term due to potential perinatal complications</w:t>
      </w:r>
      <w:r w:rsidR="00F11523">
        <w:rPr>
          <w:lang w:val="en-US"/>
        </w:rPr>
        <w:t>, the most studied being Neonatal Abstinence Syndrome (NAS)</w:t>
      </w:r>
      <w:r w:rsidR="009A10E3">
        <w:rPr>
          <w:lang w:val="en-US"/>
        </w:rPr>
        <w:t xml:space="preserve"> </w:t>
      </w:r>
      <w:r w:rsidR="009A10E3">
        <w:rPr>
          <w:lang w:val="en-US"/>
        </w:rPr>
        <w:fldChar w:fldCharType="begin"/>
      </w:r>
      <w:r w:rsidR="00120F1B">
        <w:rPr>
          <w:lang w:val="en-US"/>
        </w:rPr>
        <w:instrText xml:space="preserve"> ADDIN EN.CITE &lt;EndNote&gt;&lt;Cite&gt;&lt;Year&gt;2009&lt;/Year&gt;&lt;RecNum&gt;70&lt;/RecNum&gt;&lt;DisplayText&gt;&lt;style face="superscript"&gt;15&lt;/style&gt;&lt;/DisplayText&gt;&lt;record&gt;&lt;rec-number&gt;70&lt;/rec-number&gt;&lt;foreign-keys&gt;&lt;key app="EN" db-id="dawdzsprapawd0e09v4pdxe9p2wzxaf0v9t0" timestamp="1440071285"&gt;70&lt;/key&gt;&lt;/foreign-keys&gt;&lt;ref-type name="Web Page"&gt;12&lt;/ref-type&gt;&lt;contributors&gt;&lt;/contributors&gt;&lt;titles&gt;&lt;title&gt;Retningslinjer for smertelindring&lt;/title&gt;&lt;/titles&gt;&lt;dates&gt;&lt;year&gt;2009&lt;/year&gt;&lt;/dates&gt;&lt;pub-location&gt;http://legeforeningen.no/PageFiles/44914/Retningslinjer%20smertebehandling%20dnlf.pdf&lt;/pub-location&gt;&lt;publisher&gt;The Norwegian Medical Association&lt;/publisher&gt;&lt;urls&gt;&lt;/urls&gt;&lt;/record&gt;&lt;/Cite&gt;&lt;/EndNote&gt;</w:instrText>
      </w:r>
      <w:r w:rsidR="009A10E3">
        <w:rPr>
          <w:lang w:val="en-US"/>
        </w:rPr>
        <w:fldChar w:fldCharType="separate"/>
      </w:r>
      <w:r w:rsidR="00120F1B" w:rsidRPr="00120F1B">
        <w:rPr>
          <w:noProof/>
          <w:vertAlign w:val="superscript"/>
          <w:lang w:val="en-US"/>
        </w:rPr>
        <w:t>15</w:t>
      </w:r>
      <w:r w:rsidR="009A10E3">
        <w:rPr>
          <w:lang w:val="en-US"/>
        </w:rPr>
        <w:fldChar w:fldCharType="end"/>
      </w:r>
      <w:r w:rsidR="002B10F4" w:rsidRPr="00AC45C1">
        <w:rPr>
          <w:lang w:val="en-US"/>
        </w:rPr>
        <w:t xml:space="preserve">. Limited information is available regarding the effect of prenatal exposure to </w:t>
      </w:r>
      <w:r w:rsidR="003D5B62">
        <w:rPr>
          <w:lang w:val="en-US"/>
        </w:rPr>
        <w:t xml:space="preserve">analgesic </w:t>
      </w:r>
      <w:r w:rsidR="002B10F4" w:rsidRPr="00AC45C1">
        <w:rPr>
          <w:lang w:val="en-US"/>
        </w:rPr>
        <w:t>opioids on long-term neurocognitive function in children.</w:t>
      </w:r>
    </w:p>
    <w:p w14:paraId="54A63290" w14:textId="24F48EED" w:rsidR="00E63D68" w:rsidRDefault="00C72900" w:rsidP="00FD7B2F">
      <w:pPr>
        <w:spacing w:after="0" w:line="360" w:lineRule="auto"/>
        <w:rPr>
          <w:lang w:val="en-US"/>
        </w:rPr>
      </w:pPr>
      <w:r w:rsidRPr="002C1397">
        <w:rPr>
          <w:rFonts w:eastAsia="Times New Roman" w:cs="Times New Roman"/>
          <w:lang w:val="en-US" w:eastAsia="nb-NO"/>
        </w:rPr>
        <w:t>Language development plays a fundamental role in cognition, social development and learning. Early language deficits may impair long-term social adaptation, cognitive</w:t>
      </w:r>
      <w:r>
        <w:rPr>
          <w:rFonts w:eastAsia="Times New Roman" w:cs="Times New Roman"/>
          <w:lang w:val="en-US" w:eastAsia="nb-NO"/>
        </w:rPr>
        <w:t xml:space="preserve"> </w:t>
      </w:r>
      <w:r w:rsidRPr="002C1397">
        <w:rPr>
          <w:rFonts w:eastAsia="Times New Roman" w:cs="Times New Roman"/>
          <w:lang w:val="en-US" w:eastAsia="nb-NO"/>
        </w:rPr>
        <w:t>development and academic achievement and are associated with psychiatric disorders in young adults</w:t>
      </w:r>
      <w:r>
        <w:rPr>
          <w:rFonts w:eastAsia="Times New Roman" w:cs="Times New Roman"/>
          <w:lang w:val="en-US" w:eastAsia="nb-NO"/>
        </w:rPr>
        <w:t xml:space="preserve"> </w:t>
      </w:r>
      <w:r w:rsidR="002500D2">
        <w:rPr>
          <w:lang w:val="en-US"/>
        </w:rPr>
        <w:fldChar w:fldCharType="begin">
          <w:fldData xml:space="preserve">PEVuZE5vdGU+PENpdGU+PEF1dGhvcj5XYW5nPC9BdXRob3I+PFllYXI+MjAxNDwvWWVhcj48UmVj
TnVtPjgyPC9SZWNOdW0+PERpc3BsYXlUZXh0PjxzdHlsZSBmYWNlPSJzdXBlcnNjcmlwdCI+MTYt
MTk8L3N0eWxlPjwvRGlzcGxheVRleHQ+PHJlY29yZD48cmVjLW51bWJlcj44MjwvcmVjLW51bWJl
cj48Zm9yZWlnbi1rZXlzPjxrZXkgYXBwPSJFTiIgZGItaWQ9ImRhd2R6c3ByYXBhd2QwZTA5djRw
ZHhlOXAyd3p4YWYwdjl0MCIgdGltZXN0YW1wPSIxNDQzNTMwMTc4Ij44Mjwva2V5PjwvZm9yZWln
bi1rZXlzPjxyZWYtdHlwZSBuYW1lPSJKb3VybmFsIEFydGljbGUiPjE3PC9yZWYtdHlwZT48Y29u
dHJpYnV0b3JzPjxhdXRob3JzPjxhdXRob3I+V2FuZywgTS4gVi48L2F1dGhvcj48YXV0aG9yPkxl
a2hhbCwgUi48L2F1dGhvcj48YXV0aG9yPkFhcm8sIEwuIEUuPC9hdXRob3I+PGF1dGhvcj5TY2hq
b2xiZXJnLCBTLjwvYXV0aG9yPjwvYXV0aG9ycz48L2NvbnRyaWJ1dG9ycz48YXV0aC1hZGRyZXNz
PkRpdmlzaW9uIG9mIE1lbnRhbCBIZWFsdGgsIE5vcndlZ2lhbiBJbnN0aXR1dGUgb2YgUHVibGlj
IEhlYWx0aCwgT3NsbywgTm9yd2F5LjwvYXV0aC1hZGRyZXNzPjx0aXRsZXM+PHRpdGxlPkNvLW9j
Y3VycmluZyBkZXZlbG9wbWVudCBvZiBlYXJseSBjaGlsZGhvb2QgY29tbXVuaWNhdGlvbiBhbmQg
bW90b3Igc2tpbGxzOiByZXN1bHRzIGZyb20gYSBwb3B1bGF0aW9uLWJhc2VkIGxvbmdpdHVkaW5h
bCBzdHVkeTwvdGl0bGU+PHNlY29uZGFyeS10aXRsZT5DaGlsZCBDYXJlIEhlYWx0aCBEZXY8L3Nl
Y29uZGFyeS10aXRsZT48L3RpdGxlcz48cGVyaW9kaWNhbD48ZnVsbC10aXRsZT5DaGlsZDogQ2Fy
ZSwgSGVhbHRoIGFuZCBEZXZlbG9wbWVudDwvZnVsbC10aXRsZT48YWJici0xPkNoaWxkIENhcmUg
SGVhbHRoIERldi48L2FiYnItMT48YWJici0yPkNoaWxkIENhcmUgSGVhbHRoIERldjwvYWJici0y
PjxhYmJyLTM+Q2hpbGQ6IENhcmUsIEhlYWx0aCAmYW1wOyBEZXZlbG9wbWVudDwvYWJici0zPjwv
cGVyaW9kaWNhbD48cGFnZXM+NzctODQ8L3BhZ2VzPjx2b2x1bWU+NDA8L3ZvbHVtZT48bnVtYmVy
PjE8L251bWJlcj48ZWRpdGlvbj4yMDEyLzA5LzE0PC9lZGl0aW9uPjxrZXl3b3Jkcz48a2V5d29y
ZD5DaGlsZCBEZXZlbG9wbWVudDwva2V5d29yZD48a2V5d29yZD5DaGlsZCwgUHJlc2Nob29sPC9r
ZXl3b3JkPjxrZXl3b3JkPkNvbW11bmljYXRpb248L2tleXdvcmQ+PGtleXdvcmQ+RmVtYWxlPC9r
ZXl3b3JkPjxrZXl3b3JkPkh1bWFuczwva2V5d29yZD48a2V5d29yZD5JbmZhbnQ8L2tleXdvcmQ+
PGtleXdvcmQ+TGFuZ3VhZ2UgRGV2ZWxvcG1lbnQ8L2tleXdvcmQ+PGtleXdvcmQ+TG9uZ2l0dWRp
bmFsIFN0dWRpZXM8L2tleXdvcmQ+PGtleXdvcmQ+TWFsZTwva2V5d29yZD48a2V5d29yZD5Nb3Ro
ZXItQ2hpbGQgUmVsYXRpb25zPC9rZXl3b3JkPjxrZXl3b3JkPk1vdGhlcnM8L2tleXdvcmQ+PGtl
eXdvcmQ+TW90b3IgU2tpbGxzPC9rZXl3b3JkPjxrZXl3b3JkPk5vcndheTwva2V5d29yZD48a2V5
d29yZD5QcmVkaWN0aXZlIFZhbHVlIG9mIFRlc3RzPC9rZXl3b3JkPjxrZXl3b3JkPlF1ZXN0aW9u
bmFpcmVzPC9rZXl3b3JkPjxrZXl3b3JkPlZlcmJhbCBCZWhhdmlvcjwva2V5d29yZD48a2V5d29y
ZD5Nb0JhPC9rZXl3b3JkPjxrZXl3b3JkPmNvLW9jY3VycmVuY2U8L2tleXdvcmQ+PGtleXdvcmQ+
bG9uZ2l0dWRpbmFsIHN0dWR5PC9rZXl3b3JkPjwva2V5d29yZHM+PGRhdGVzPjx5ZWFyPjIwMTQ8
L3llYXI+PHB1Yi1kYXRlcz48ZGF0ZT5KYW48L2RhdGU+PC9wdWItZGF0ZXM+PC9kYXRlcz48aXNi
bj4xMzY1LTIyMTQgKEVsZWN0cm9uaWMpJiN4RDswMzA1LTE4NjIgKExpbmtpbmcpPC9pc2JuPjxh
Y2Nlc3Npb24tbnVtPjIyOTcwOTk3PC9hY2Nlc3Npb24tbnVtPjx1cmxzPjxyZWxhdGVkLXVybHM+
PHVybD5odHRwOi8vb25saW5lbGlicmFyeS53aWxleS5jb20vc3RvcmUvMTAuMTExMS9jY2guMTIw
MDMvYXNzZXQvY2NoMTIwMDMucGRmP3Y9MSZhbXA7dD1pZjVjbTc1aCZhbXA7cz1kNTE2OWM0NDIy
YmFiZDk4MDgwZWMwOWRkOTgxZWZkYzdlMDFlYTcwPC91cmw+PC9yZWxhdGVkLXVybHM+PC91cmxz
PjxlbGVjdHJvbmljLXJlc291cmNlLW51bT4xMC4xMTExL2NjaC4xMjAwMzwvZWxlY3Ryb25pYy1y
ZXNvdXJjZS1udW0+PHJlbW90ZS1kYXRhYmFzZS1wcm92aWRlcj5OTE08L3JlbW90ZS1kYXRhYmFz
ZS1wcm92aWRlcj48bGFuZ3VhZ2U+ZW5nPC9sYW5ndWFnZT48L3JlY29yZD48L0NpdGU+PENpdGU+
PEF1dGhvcj5Zb3VuZzwvQXV0aG9yPjxZZWFyPjIwMDI8L1llYXI+PFJlY051bT4xMTM8L1JlY051
bT48cmVjb3JkPjxyZWMtbnVtYmVyPjExMzwvcmVjLW51bWJlcj48Zm9yZWlnbi1rZXlzPjxrZXkg
YXBwPSJFTiIgZGItaWQ9ImRhd2R6c3ByYXBhd2QwZTA5djRwZHhlOXAyd3p4YWYwdjl0MCIgdGlt
ZXN0YW1wPSIxNDYxNjY1ODExIj4xMTM8L2tleT48L2ZvcmVpZ24ta2V5cz48cmVmLXR5cGUgbmFt
ZT0iSm91cm5hbCBBcnRpY2xlIj4xNzwvcmVmLXR5cGU+PGNvbnRyaWJ1dG9ycz48YXV0aG9ycz48
YXV0aG9yPllvdW5nLCBBLiBSLjwvYXV0aG9yPjxhdXRob3I+QmVpdGNobWFuLCBKLiBILjwvYXV0
aG9yPjxhdXRob3I+Sm9obnNvbiwgQy48L2F1dGhvcj48YXV0aG9yPkRvdWdsYXMsIEwuPC9hdXRo
b3I+PGF1dGhvcj5BdGtpbnNvbiwgTC48L2F1dGhvcj48YXV0aG9yPkVzY29iYXIsIE0uPC9hdXRo
b3I+PGF1dGhvcj5XaWxzb24sIEIuPC9hdXRob3I+PC9hdXRob3JzPjwvY29udHJpYnV0b3JzPjxh
dXRoLWFkZHJlc3M+VGhlIENlbnRyZSBmb3IgQWRkaWN0aW9uIGFuZCBNZW50YWwgSGVhbHRoLCBU
b3JvbnRvLCBDYW5hZGEuIGFyeW91bmdAc2Z1LmNhPC9hdXRoLWFkZHJlc3M+PHRpdGxlcz48dGl0
bGU+WW91bmcgYWR1bHQgYWNhZGVtaWMgb3V0Y29tZXMgaW4gYSBsb25naXR1ZGluYWwgc2FtcGxl
IG9mIGVhcmx5IGlkZW50aWZpZWQgbGFuZ3VhZ2UgaW1wYWlyZWQgYW5kIGNvbnRyb2wgY2hpbGRy
ZW48L3RpdGxlPjxzZWNvbmRhcnktdGl0bGU+SiBDaGlsZCBQc3ljaG9sIFBzeWNoaWF0cnk8L3Nl
Y29uZGFyeS10aXRsZT48L3RpdGxlcz48cGVyaW9kaWNhbD48ZnVsbC10aXRsZT5Kb3VybmFsIG9m
IENoaWxkIFBzeWNob2xvZ3kgYW5kIFBzeWNoaWF0cnkgYW5kIEFsbGllZCBEaXNjaXBsaW5lczwv
ZnVsbC10aXRsZT48YWJici0xPkouIENoaWxkIFBzeWNob2wuIFBzeWNoaWF0cnk8L2FiYnItMT48
YWJici0yPkogQ2hpbGQgUHN5Y2hvbCBQc3ljaGlhdHJ5PC9hYmJyLTI+PGFiYnItMz5Kb3VybmFs
IG9mIENoaWxkIFBzeWNob2xvZ3kgJmFtcDsgUHN5Y2hpYXRyeSAmYW1wOyBBbGxpZWQgRGlzY2lw
bGluZXM8L2FiYnItMz48L3BlcmlvZGljYWw+PHBhZ2VzPjYzNS00NTwvcGFnZXM+PHZvbHVtZT40
Mzwvdm9sdW1lPjxudW1iZXI+NTwvbnVtYmVyPjxlZGl0aW9uPjIwMDIvMDcvMTg8L2VkaXRpb24+
PGtleXdvcmRzPjxrZXl3b3JkPkFkb2xlc2NlbnQ8L2tleXdvcmQ+PGtleXdvcmQ+QWR1bHQ8L2tl
eXdvcmQ+PGtleXdvcmQ+Q2hpbGQ8L2tleXdvcmQ+PGtleXdvcmQ+Q2hpbGQsIFByZXNjaG9vbDwv
a2V5d29yZD48a2V5d29yZD5FYXJseSBJbnRlcnZlbnRpb24gKEVkdWNhdGlvbik8L2tleXdvcmQ+
PGtleXdvcmQ+RWR1Y2F0aW9uYWwgU3RhdHVzPC9rZXl3b3JkPjxrZXl3b3JkPkZlbWFsZTwva2V5
d29yZD48a2V5d29yZD5IdW1hbnM8L2tleXdvcmQ+PGtleXdvcmQ+SW50ZWxsaWdlbmNlPC9rZXl3
b3JkPjxrZXl3b3JkPkxhbmd1YWdlIERldmVsb3BtZW50IERpc29yZGVycy8gZGlhZ25vc2lzL3Bz
eWNob2xvZ3k8L2tleXdvcmQ+PGtleXdvcmQ+TGFuZ3VhZ2UgVGVzdHM8L2tleXdvcmQ+PGtleXdv
cmQ+TGVhcm5pbmcgRGlzb3JkZXJzLyBkaWFnbm9zaXMvcHN5Y2hvbG9neTwva2V5d29yZD48a2V5
d29yZD5Mb25naXR1ZGluYWwgU3R1ZGllczwva2V5d29yZD48a2V5d29yZD5NYWxlPC9rZXl3b3Jk
PjxrZXl3b3JkPlNwZWVjaCBQcm9kdWN0aW9uIE1lYXN1cmVtZW50PC9rZXl3b3JkPjwva2V5d29y
ZHM+PGRhdGVzPjx5ZWFyPjIwMDI8L3llYXI+PHB1Yi1kYXRlcz48ZGF0ZT5KdWw8L2RhdGU+PC9w
dWItZGF0ZXM+PC9kYXRlcz48aXNibj4wMDIxLTk2MzAgKFByaW50KSYjeEQ7MDAyMS05NjMwIChM
aW5raW5nKTwvaXNibj48YWNjZXNzaW9uLW51bT4xMjEyMDg1OTwvYWNjZXNzaW9uLW51bT48dXJs
cz48cmVsYXRlZC11cmxzPjx1cmw+aHR0cDovL29ubGluZWxpYnJhcnkud2lsZXkuY29tL3N0b3Jl
LzEwLjExMTEvMTQ2OS03NjEwLjAwMDUyL2Fzc2V0LzE0NjktNzYxMC4wMDA1Mi5wZGY/dj0xJmFt
cDt0PWluaGFnczJ1JmFtcDtzPWMzODQyMjgzMDg3Y2M4OWVmYWIxZmNiZDVkNzJiN2MxYjFiODNm
YTQ8L3VybD48L3JlbGF0ZWQtdXJscz48L3VybHM+PHJlbW90ZS1kYXRhYmFzZS1wcm92aWRlcj5O
TE08L3JlbW90ZS1kYXRhYmFzZS1wcm92aWRlcj48bGFuZ3VhZ2U+ZW5nPC9sYW5ndWFnZT48L3Jl
Y29yZD48L0NpdGU+PENpdGU+PEF1dGhvcj5Tbm93bGluZzwvQXV0aG9yPjxZZWFyPjIwMDE8L1ll
YXI+PFJlY051bT4xMTQ8L1JlY051bT48cmVjb3JkPjxyZWMtbnVtYmVyPjExNDwvcmVjLW51bWJl
cj48Zm9yZWlnbi1rZXlzPjxrZXkgYXBwPSJFTiIgZGItaWQ9ImRhd2R6c3ByYXBhd2QwZTA5djRw
ZHhlOXAyd3p4YWYwdjl0MCIgdGltZXN0YW1wPSIxNDYxNjY1ODQ0Ij4xMTQ8L2tleT48L2ZvcmVp
Z24ta2V5cz48cmVmLXR5cGUgbmFtZT0iSm91cm5hbCBBcnRpY2xlIj4xNzwvcmVmLXR5cGU+PGNv
bnRyaWJ1dG9ycz48YXV0aG9ycz48YXV0aG9yPlNub3dsaW5nLCBNLiBKLjwvYXV0aG9yPjxhdXRo
b3I+QWRhbXMsIEouIFcuPC9hdXRob3I+PGF1dGhvcj5CaXNob3AsIEQuIFYuPC9hdXRob3I+PGF1
dGhvcj5TdG90aGFyZCwgUy4gRS48L2F1dGhvcj48L2F1dGhvcnM+PC9jb250cmlidXRvcnM+PGF1
dGgtYWRkcmVzcz5EZXBhcnRtZW50IG9mIFBzeWNob2xvZ3ksIEhlc2xpbmd0b24gUm9hZCwgVW5p
dmVyc2l0eSBvZiBZb3JrLCBZb3JrIFlPMTAgNURELCBVSy4gbWpzMTlAeW9yay5hYy51azwvYXV0
aC1hZGRyZXNzPjx0aXRsZXM+PHRpdGxlPkVkdWNhdGlvbmFsIGF0dGFpbm1lbnRzIG9mIHNjaG9v
bCBsZWF2ZXJzIHdpdGggYSBwcmVzY2hvb2wgaGlzdG9yeSBvZiBzcGVlY2gtbGFuZ3VhZ2UgaW1w
YWlybWVudHM8L3RpdGxlPjxzZWNvbmRhcnktdGl0bGU+SW50IEogTGFuZyBDb21tdW4gRGlzb3Jk
PC9zZWNvbmRhcnktdGl0bGU+PC90aXRsZXM+PHBlcmlvZGljYWw+PGZ1bGwtdGl0bGU+SW50ZXJu
YXRpb25hbCBKb3VybmFsIG9mIExhbmd1YWdlIGFuZCBDb21tdW5pY2F0aW9uIERpc29yZGVyczwv
ZnVsbC10aXRsZT48YWJici0xPkludC4gSi4gTGFuZy4gQ29tbXVuLiBEaXNvcmQuPC9hYmJyLTE+
PGFiYnItMj5JbnQgSiBMYW5nIENvbW11biBEaXNvcmQ8L2FiYnItMj48YWJici0zPkludGVybmF0
aW9uYWwgSm91cm5hbCBvZiBMYW5ndWFnZSAmYW1wOyBDb21tdW5pY2F0aW9uIERpc29yZGVyczwv
YWJici0zPjwvcGVyaW9kaWNhbD48cGFnZXM+MTczLTgzPC9wYWdlcz48dm9sdW1lPjM2PC92b2x1
bWU+PG51bWJlcj4yPC9udW1iZXI+PGVkaXRpb24+MjAwMS8wNS8xMDwvZWRpdGlvbj48a2V5d29y
ZHM+PGtleXdvcmQ+QWRvbGVzY2VudDwva2V5d29yZD48a2V5d29yZD5BbmFseXNpcyBvZiBWYXJp
YW5jZTwva2V5d29yZD48a2V5d29yZD5DYXNlLUNvbnRyb2wgU3R1ZGllczwva2V5d29yZD48a2V5
d29yZD5FZHVjYXRpb24sIENvbnRpbnVpbmcvc3RhdGlzdGljcyAmYW1wOyBudW1lcmljYWwgZGF0
YTwva2V5d29yZD48a2V5d29yZD5FZHVjYXRpb25hbCBTdGF0dXM8L2tleXdvcmQ+PGtleXdvcmQ+
RW1wbG95bWVudC9zdGF0aXN0aWNzICZhbXA7IG51bWVyaWNhbCBkYXRhPC9rZXl3b3JkPjxrZXl3
b3JkPkZlbWFsZTwva2V5d29yZD48a2V5d29yZD5Gb2xsb3ctVXAgU3R1ZGllczwva2V5d29yZD48
a2V5d29yZD5IdW1hbnM8L2tleXdvcmQ+PGtleXdvcmQ+SW50ZWxsaWdlbmNlPC9rZXl3b3JkPjxr
ZXl3b3JkPkxhbmd1YWdlIERldmVsb3BtZW50IERpc29yZGVycy8gY29tcGxpY2F0aW9uczwva2V5
d29yZD48a2V5d29yZD5NYWxlPC9rZXl3b3JkPjxrZXl3b3JkPlBzeWNob21ldHJpY3M8L2tleXdv
cmQ+PGtleXdvcmQ+UmVncmVzc2lvbiBBbmFseXNpczwva2V5d29yZD48a2V5d29yZD5TcGVlY2gg
RGlzb3JkZXJzLyBjb21wbGljYXRpb25zPC9rZXl3b3JkPjxrZXl3b3JkPlZvY2F0aW9uYWwgRWR1
Y2F0aW9uL3N0YXRpc3RpY3MgJmFtcDsgbnVtZXJpY2FsIGRhdGE8L2tleXdvcmQ+PC9rZXl3b3Jk
cz48ZGF0ZXM+PHllYXI+MjAwMTwveWVhcj48cHViLWRhdGVzPjxkYXRlPkFwci1KdW48L2RhdGU+
PC9wdWItZGF0ZXM+PC9kYXRlcz48aXNibj4xMzY4LTI4MjIgKFByaW50KSYjeEQ7MTM2OC0yODIy
IChMaW5raW5nKTwvaXNibj48YWNjZXNzaW9uLW51bT4xMTM0NDU5MzwvYWNjZXNzaW9uLW51bT48
dXJscz48cmVsYXRlZC11cmxzPjx1cmw+aHR0cDovL29ubGluZWxpYnJhcnkud2lsZXkuY29tL3N0
b3JlLzEwLjEwODAvMTM2ODI4MjAxMjA5NzYvYXNzZXQvMTM2ODI4MjAxMjA5NzYucGRmP3Y9MSZh
bXA7dD1pbmhhZ20xNiZhbXA7cz0yOWVkZTg2YmYyNTAxNzBkNGE3NDNmZTU4ODVlNDQ5MDZjY2Q4
MzQxPC91cmw+PC9yZWxhdGVkLXVybHM+PC91cmxzPjxyZW1vdGUtZGF0YWJhc2UtcHJvdmlkZXI+
TkxNPC9yZW1vdGUtZGF0YWJhc2UtcHJvdmlkZXI+PGxhbmd1YWdlPmVuZzwvbGFuZ3VhZ2U+PC9y
ZWNvcmQ+PC9DaXRlPjxDaXRlPjxBdXRob3I+QmVpdGNobWFuPC9BdXRob3I+PFllYXI+MjAwMTwv
WWVhcj48UmVjTnVtPjExNTwvUmVjTnVtPjxyZWNvcmQ+PHJlYy1udW1iZXI+MTE1PC9yZWMtbnVt
YmVyPjxmb3JlaWduLWtleXM+PGtleSBhcHA9IkVOIiBkYi1pZD0iZGF3ZHpzcHJhcGF3ZDBlMDl2
NHBkeGU5cDJ3enhhZjB2OXQwIiB0aW1lc3RhbXA9IjE0NjE2NjU5MzYiPjExNTwva2V5PjwvZm9y
ZWlnbi1rZXlzPjxyZWYtdHlwZSBuYW1lPSJKb3VybmFsIEFydGljbGUiPjE3PC9yZWYtdHlwZT48
Y29udHJpYnV0b3JzPjxhdXRob3JzPjxhdXRob3I+QmVpdGNobWFuLCBKLiBILjwvYXV0aG9yPjxh
dXRob3I+V2lsc29uLCBCLjwvYXV0aG9yPjxhdXRob3I+Sm9obnNvbiwgQy4gSi48L2F1dGhvcj48
YXV0aG9yPkF0a2luc29uLCBMLjwvYXV0aG9yPjxhdXRob3I+WW91bmcsIEEuPC9hdXRob3I+PGF1
dGhvcj5BZGxhZiwgRS48L2F1dGhvcj48YXV0aG9yPkVzY29iYXIsIE0uPC9hdXRob3I+PGF1dGhv
cj5Eb3VnbGFzLCBMLjwvYXV0aG9yPjwvYXV0aG9ycz48L2NvbnRyaWJ1dG9ycz48YXV0aC1hZGRy
ZXNzPkRpdmlzaW9uIG9mIENoaWxkIFBzeWNoaWF0cnksIFVuaXZlcnNpdHkgb2YgVG9yb250bywg
T250YXJpbywgQ2FuYWRhLiBqb3NlcGguYmVpdGNobWFuQHNpY2traWRzLm9uLmNhPC9hdXRoLWFk
ZHJlc3M+PHRpdGxlcz48dGl0bGU+Rm91cnRlZW4teWVhciBmb2xsb3ctdXAgb2Ygc3BlZWNoL2xh
bmd1YWdlLWltcGFpcmVkIGFuZCBjb250cm9sIGNoaWxkcmVuOiBwc3ljaGlhdHJpYyBvdXRjb21l
PC90aXRsZT48c2Vjb25kYXJ5LXRpdGxlPkogQW0gQWNhZCBDaGlsZCBBZG9sZXNjIFBzeWNoaWF0
cnk8L3NlY29uZGFyeS10aXRsZT48L3RpdGxlcz48cGVyaW9kaWNhbD48ZnVsbC10aXRsZT5Kb3Vy
bmFsIG9mIHRoZSBBbWVyaWNhbiBBY2FkZW15IG9mIENoaWxkIGFuZCBBZG9sZXNjZW50IFBzeWNo
aWF0cnk8L2Z1bGwtdGl0bGU+PGFiYnItMT5KLiBBbS4gQWNhZC4gQ2hpbGQgQWRvbGVzYy4gUHN5
Y2hpYXRyeTwvYWJici0xPjxhYmJyLTI+SiBBbSBBY2FkIENoaWxkIEFkb2xlc2MgUHN5Y2hpYXRy
eTwvYWJici0yPjxhYmJyLTM+Sm91cm5hbCBvZiB0aGUgQW1lcmljYW4gQWNhZGVteSBvZiBDaGls
ZCAmYW1wOyBBZG9sZXNjZW50IFBzeWNoaWF0cnk8L2FiYnItMz48L3BlcmlvZGljYWw+PHBhZ2Vz
Pjc1LTgyPC9wYWdlcz48dm9sdW1lPjQwPC92b2x1bWU+PG51bWJlcj4xPC9udW1iZXI+PGVkaXRp
b24+MjAwMS8wMi8yNDwvZWRpdGlvbj48a2V5d29yZHM+PGtleXdvcmQ+QWR1bHQ8L2tleXdvcmQ+
PGtleXdvcmQ+QWdlIG9mIE9uc2V0PC9rZXl3b3JkPjxrZXl3b3JkPkFueGlldHkgRGlzb3JkZXJz
LyBldGlvbG9neTwva2V5d29yZD48a2V5d29yZD5DYXNlLUNvbnRyb2wgU3R1ZGllczwva2V5d29y
ZD48a2V5d29yZD5DaGlsZCwgUHJlc2Nob29sPC9rZXl3b3JkPjxrZXl3b3JkPkNvbW9yYmlkaXR5
PC9rZXl3b3JkPjxrZXl3b3JkPkZlbWFsZTwva2V5d29yZD48a2V5d29yZD5Gb2xsb3ctVXAgU3R1
ZGllczwva2V5d29yZD48a2V5d29yZD5IdW1hbnM8L2tleXdvcmQ+PGtleXdvcmQ+TGFuZ3VhZ2Ug
RGlzb3JkZXJzLyBjb21wbGljYXRpb25zL3BzeWNob2xvZ3k8L2tleXdvcmQ+PGtleXdvcmQ+TWFs
ZTwva2V5d29yZD48a2V5d29yZD5TcGVlY2ggRGlzb3JkZXJzLyBjb21wbGljYXRpb25zL3BzeWNo
b2xvZ3k8L2tleXdvcmQ+PC9rZXl3b3Jkcz48ZGF0ZXM+PHllYXI+MjAwMTwveWVhcj48cHViLWRh
dGVzPjxkYXRlPkphbjwvZGF0ZT48L3B1Yi1kYXRlcz48L2RhdGVzPjxpc2JuPjA4OTAtODU2NyAo
UHJpbnQpJiN4RDswODkwLTg1NjcgKExpbmtpbmcpPC9pc2JuPjxhY2Nlc3Npb24tbnVtPjExMTk1
NTY3PC9hY2Nlc3Npb24tbnVtPjx1cmxzPjxyZWxhdGVkLXVybHM+PHVybD5odHRwOi8vYWMuZWxz
LWNkbi5jb20vUzA4OTA4NTY3MDk2MDgxODIvMS1zMi4wLVMwODkwODU2NzA5NjA4MTgyLW1haW4u
cGRmP190aWQ9NjQ0ZWE1Y2EtMGI5OS0xMWU2LTg3NzMtMDAwMDBhYWIwZjAxJmFtcDthY2RuYXQ9
MTQ2MTY2NjU5Ml9jNmI1YWNiYTJjNjg5M2E2MTM3MjRkYThjZGJkYjYxNzwvdXJsPjwvcmVsYXRl
ZC11cmxzPjwvdXJscz48ZWxlY3Ryb25pYy1yZXNvdXJjZS1udW0+MTAuMTA5Ny8wMDAwNDU4My0y
MDAxMDEwMDAtMDAwMTk8L2VsZWN0cm9uaWMtcmVzb3VyY2UtbnVtPjxyZW1vdGUtZGF0YWJhc2Ut
cHJvdmlkZXI+TkxNPC9yZW1vdGUtZGF0YWJhc2UtcHJvdmlkZXI+PGxhbmd1YWdlPmVuZzwvbGFu
Z3VhZ2U+PC9yZWNvcmQ+PC9DaXRlPjwvRW5kTm90ZT4A
</w:fldData>
        </w:fldChar>
      </w:r>
      <w:r w:rsidR="00120F1B">
        <w:rPr>
          <w:lang w:val="en-US"/>
        </w:rPr>
        <w:instrText xml:space="preserve"> ADDIN EN.CITE </w:instrText>
      </w:r>
      <w:r w:rsidR="00120F1B">
        <w:rPr>
          <w:lang w:val="en-US"/>
        </w:rPr>
        <w:fldChar w:fldCharType="begin">
          <w:fldData xml:space="preserve">PEVuZE5vdGU+PENpdGU+PEF1dGhvcj5XYW5nPC9BdXRob3I+PFllYXI+MjAxNDwvWWVhcj48UmVj
TnVtPjgyPC9SZWNOdW0+PERpc3BsYXlUZXh0PjxzdHlsZSBmYWNlPSJzdXBlcnNjcmlwdCI+MTYt
MTk8L3N0eWxlPjwvRGlzcGxheVRleHQ+PHJlY29yZD48cmVjLW51bWJlcj44MjwvcmVjLW51bWJl
cj48Zm9yZWlnbi1rZXlzPjxrZXkgYXBwPSJFTiIgZGItaWQ9ImRhd2R6c3ByYXBhd2QwZTA5djRw
ZHhlOXAyd3p4YWYwdjl0MCIgdGltZXN0YW1wPSIxNDQzNTMwMTc4Ij44Mjwva2V5PjwvZm9yZWln
bi1rZXlzPjxyZWYtdHlwZSBuYW1lPSJKb3VybmFsIEFydGljbGUiPjE3PC9yZWYtdHlwZT48Y29u
dHJpYnV0b3JzPjxhdXRob3JzPjxhdXRob3I+V2FuZywgTS4gVi48L2F1dGhvcj48YXV0aG9yPkxl
a2hhbCwgUi48L2F1dGhvcj48YXV0aG9yPkFhcm8sIEwuIEUuPC9hdXRob3I+PGF1dGhvcj5TY2hq
b2xiZXJnLCBTLjwvYXV0aG9yPjwvYXV0aG9ycz48L2NvbnRyaWJ1dG9ycz48YXV0aC1hZGRyZXNz
PkRpdmlzaW9uIG9mIE1lbnRhbCBIZWFsdGgsIE5vcndlZ2lhbiBJbnN0aXR1dGUgb2YgUHVibGlj
IEhlYWx0aCwgT3NsbywgTm9yd2F5LjwvYXV0aC1hZGRyZXNzPjx0aXRsZXM+PHRpdGxlPkNvLW9j
Y3VycmluZyBkZXZlbG9wbWVudCBvZiBlYXJseSBjaGlsZGhvb2QgY29tbXVuaWNhdGlvbiBhbmQg
bW90b3Igc2tpbGxzOiByZXN1bHRzIGZyb20gYSBwb3B1bGF0aW9uLWJhc2VkIGxvbmdpdHVkaW5h
bCBzdHVkeTwvdGl0bGU+PHNlY29uZGFyeS10aXRsZT5DaGlsZCBDYXJlIEhlYWx0aCBEZXY8L3Nl
Y29uZGFyeS10aXRsZT48L3RpdGxlcz48cGVyaW9kaWNhbD48ZnVsbC10aXRsZT5DaGlsZDogQ2Fy
ZSwgSGVhbHRoIGFuZCBEZXZlbG9wbWVudDwvZnVsbC10aXRsZT48YWJici0xPkNoaWxkIENhcmUg
SGVhbHRoIERldi48L2FiYnItMT48YWJici0yPkNoaWxkIENhcmUgSGVhbHRoIERldjwvYWJici0y
PjxhYmJyLTM+Q2hpbGQ6IENhcmUsIEhlYWx0aCAmYW1wOyBEZXZlbG9wbWVudDwvYWJici0zPjwv
cGVyaW9kaWNhbD48cGFnZXM+NzctODQ8L3BhZ2VzPjx2b2x1bWU+NDA8L3ZvbHVtZT48bnVtYmVy
PjE8L251bWJlcj48ZWRpdGlvbj4yMDEyLzA5LzE0PC9lZGl0aW9uPjxrZXl3b3Jkcz48a2V5d29y
ZD5DaGlsZCBEZXZlbG9wbWVudDwva2V5d29yZD48a2V5d29yZD5DaGlsZCwgUHJlc2Nob29sPC9r
ZXl3b3JkPjxrZXl3b3JkPkNvbW11bmljYXRpb248L2tleXdvcmQ+PGtleXdvcmQ+RmVtYWxlPC9r
ZXl3b3JkPjxrZXl3b3JkPkh1bWFuczwva2V5d29yZD48a2V5d29yZD5JbmZhbnQ8L2tleXdvcmQ+
PGtleXdvcmQ+TGFuZ3VhZ2UgRGV2ZWxvcG1lbnQ8L2tleXdvcmQ+PGtleXdvcmQ+TG9uZ2l0dWRp
bmFsIFN0dWRpZXM8L2tleXdvcmQ+PGtleXdvcmQ+TWFsZTwva2V5d29yZD48a2V5d29yZD5Nb3Ro
ZXItQ2hpbGQgUmVsYXRpb25zPC9rZXl3b3JkPjxrZXl3b3JkPk1vdGhlcnM8L2tleXdvcmQ+PGtl
eXdvcmQ+TW90b3IgU2tpbGxzPC9rZXl3b3JkPjxrZXl3b3JkPk5vcndheTwva2V5d29yZD48a2V5
d29yZD5QcmVkaWN0aXZlIFZhbHVlIG9mIFRlc3RzPC9rZXl3b3JkPjxrZXl3b3JkPlF1ZXN0aW9u
bmFpcmVzPC9rZXl3b3JkPjxrZXl3b3JkPlZlcmJhbCBCZWhhdmlvcjwva2V5d29yZD48a2V5d29y
ZD5Nb0JhPC9rZXl3b3JkPjxrZXl3b3JkPmNvLW9jY3VycmVuY2U8L2tleXdvcmQ+PGtleXdvcmQ+
bG9uZ2l0dWRpbmFsIHN0dWR5PC9rZXl3b3JkPjwva2V5d29yZHM+PGRhdGVzPjx5ZWFyPjIwMTQ8
L3llYXI+PHB1Yi1kYXRlcz48ZGF0ZT5KYW48L2RhdGU+PC9wdWItZGF0ZXM+PC9kYXRlcz48aXNi
bj4xMzY1LTIyMTQgKEVsZWN0cm9uaWMpJiN4RDswMzA1LTE4NjIgKExpbmtpbmcpPC9pc2JuPjxh
Y2Nlc3Npb24tbnVtPjIyOTcwOTk3PC9hY2Nlc3Npb24tbnVtPjx1cmxzPjxyZWxhdGVkLXVybHM+
PHVybD5odHRwOi8vb25saW5lbGlicmFyeS53aWxleS5jb20vc3RvcmUvMTAuMTExMS9jY2guMTIw
MDMvYXNzZXQvY2NoMTIwMDMucGRmP3Y9MSZhbXA7dD1pZjVjbTc1aCZhbXA7cz1kNTE2OWM0NDIy
YmFiZDk4MDgwZWMwOWRkOTgxZWZkYzdlMDFlYTcwPC91cmw+PC9yZWxhdGVkLXVybHM+PC91cmxz
PjxlbGVjdHJvbmljLXJlc291cmNlLW51bT4xMC4xMTExL2NjaC4xMjAwMzwvZWxlY3Ryb25pYy1y
ZXNvdXJjZS1udW0+PHJlbW90ZS1kYXRhYmFzZS1wcm92aWRlcj5OTE08L3JlbW90ZS1kYXRhYmFz
ZS1wcm92aWRlcj48bGFuZ3VhZ2U+ZW5nPC9sYW5ndWFnZT48L3JlY29yZD48L0NpdGU+PENpdGU+
PEF1dGhvcj5Zb3VuZzwvQXV0aG9yPjxZZWFyPjIwMDI8L1llYXI+PFJlY051bT4xMTM8L1JlY051
bT48cmVjb3JkPjxyZWMtbnVtYmVyPjExMzwvcmVjLW51bWJlcj48Zm9yZWlnbi1rZXlzPjxrZXkg
YXBwPSJFTiIgZGItaWQ9ImRhd2R6c3ByYXBhd2QwZTA5djRwZHhlOXAyd3p4YWYwdjl0MCIgdGlt
ZXN0YW1wPSIxNDYxNjY1ODExIj4xMTM8L2tleT48L2ZvcmVpZ24ta2V5cz48cmVmLXR5cGUgbmFt
ZT0iSm91cm5hbCBBcnRpY2xlIj4xNzwvcmVmLXR5cGU+PGNvbnRyaWJ1dG9ycz48YXV0aG9ycz48
YXV0aG9yPllvdW5nLCBBLiBSLjwvYXV0aG9yPjxhdXRob3I+QmVpdGNobWFuLCBKLiBILjwvYXV0
aG9yPjxhdXRob3I+Sm9obnNvbiwgQy48L2F1dGhvcj48YXV0aG9yPkRvdWdsYXMsIEwuPC9hdXRo
b3I+PGF1dGhvcj5BdGtpbnNvbiwgTC48L2F1dGhvcj48YXV0aG9yPkVzY29iYXIsIE0uPC9hdXRo
b3I+PGF1dGhvcj5XaWxzb24sIEIuPC9hdXRob3I+PC9hdXRob3JzPjwvY29udHJpYnV0b3JzPjxh
dXRoLWFkZHJlc3M+VGhlIENlbnRyZSBmb3IgQWRkaWN0aW9uIGFuZCBNZW50YWwgSGVhbHRoLCBU
b3JvbnRvLCBDYW5hZGEuIGFyeW91bmdAc2Z1LmNhPC9hdXRoLWFkZHJlc3M+PHRpdGxlcz48dGl0
bGU+WW91bmcgYWR1bHQgYWNhZGVtaWMgb3V0Y29tZXMgaW4gYSBsb25naXR1ZGluYWwgc2FtcGxl
IG9mIGVhcmx5IGlkZW50aWZpZWQgbGFuZ3VhZ2UgaW1wYWlyZWQgYW5kIGNvbnRyb2wgY2hpbGRy
ZW48L3RpdGxlPjxzZWNvbmRhcnktdGl0bGU+SiBDaGlsZCBQc3ljaG9sIFBzeWNoaWF0cnk8L3Nl
Y29uZGFyeS10aXRsZT48L3RpdGxlcz48cGVyaW9kaWNhbD48ZnVsbC10aXRsZT5Kb3VybmFsIG9m
IENoaWxkIFBzeWNob2xvZ3kgYW5kIFBzeWNoaWF0cnkgYW5kIEFsbGllZCBEaXNjaXBsaW5lczwv
ZnVsbC10aXRsZT48YWJici0xPkouIENoaWxkIFBzeWNob2wuIFBzeWNoaWF0cnk8L2FiYnItMT48
YWJici0yPkogQ2hpbGQgUHN5Y2hvbCBQc3ljaGlhdHJ5PC9hYmJyLTI+PGFiYnItMz5Kb3VybmFs
IG9mIENoaWxkIFBzeWNob2xvZ3kgJmFtcDsgUHN5Y2hpYXRyeSAmYW1wOyBBbGxpZWQgRGlzY2lw
bGluZXM8L2FiYnItMz48L3BlcmlvZGljYWw+PHBhZ2VzPjYzNS00NTwvcGFnZXM+PHZvbHVtZT40
Mzwvdm9sdW1lPjxudW1iZXI+NTwvbnVtYmVyPjxlZGl0aW9uPjIwMDIvMDcvMTg8L2VkaXRpb24+
PGtleXdvcmRzPjxrZXl3b3JkPkFkb2xlc2NlbnQ8L2tleXdvcmQ+PGtleXdvcmQ+QWR1bHQ8L2tl
eXdvcmQ+PGtleXdvcmQ+Q2hpbGQ8L2tleXdvcmQ+PGtleXdvcmQ+Q2hpbGQsIFByZXNjaG9vbDwv
a2V5d29yZD48a2V5d29yZD5FYXJseSBJbnRlcnZlbnRpb24gKEVkdWNhdGlvbik8L2tleXdvcmQ+
PGtleXdvcmQ+RWR1Y2F0aW9uYWwgU3RhdHVzPC9rZXl3b3JkPjxrZXl3b3JkPkZlbWFsZTwva2V5
d29yZD48a2V5d29yZD5IdW1hbnM8L2tleXdvcmQ+PGtleXdvcmQ+SW50ZWxsaWdlbmNlPC9rZXl3
b3JkPjxrZXl3b3JkPkxhbmd1YWdlIERldmVsb3BtZW50IERpc29yZGVycy8gZGlhZ25vc2lzL3Bz
eWNob2xvZ3k8L2tleXdvcmQ+PGtleXdvcmQ+TGFuZ3VhZ2UgVGVzdHM8L2tleXdvcmQ+PGtleXdv
cmQ+TGVhcm5pbmcgRGlzb3JkZXJzLyBkaWFnbm9zaXMvcHN5Y2hvbG9neTwva2V5d29yZD48a2V5
d29yZD5Mb25naXR1ZGluYWwgU3R1ZGllczwva2V5d29yZD48a2V5d29yZD5NYWxlPC9rZXl3b3Jk
PjxrZXl3b3JkPlNwZWVjaCBQcm9kdWN0aW9uIE1lYXN1cmVtZW50PC9rZXl3b3JkPjwva2V5d29y
ZHM+PGRhdGVzPjx5ZWFyPjIwMDI8L3llYXI+PHB1Yi1kYXRlcz48ZGF0ZT5KdWw8L2RhdGU+PC9w
dWItZGF0ZXM+PC9kYXRlcz48aXNibj4wMDIxLTk2MzAgKFByaW50KSYjeEQ7MDAyMS05NjMwIChM
aW5raW5nKTwvaXNibj48YWNjZXNzaW9uLW51bT4xMjEyMDg1OTwvYWNjZXNzaW9uLW51bT48dXJs
cz48cmVsYXRlZC11cmxzPjx1cmw+aHR0cDovL29ubGluZWxpYnJhcnkud2lsZXkuY29tL3N0b3Jl
LzEwLjExMTEvMTQ2OS03NjEwLjAwMDUyL2Fzc2V0LzE0NjktNzYxMC4wMDA1Mi5wZGY/dj0xJmFt
cDt0PWluaGFnczJ1JmFtcDtzPWMzODQyMjgzMDg3Y2M4OWVmYWIxZmNiZDVkNzJiN2MxYjFiODNm
YTQ8L3VybD48L3JlbGF0ZWQtdXJscz48L3VybHM+PHJlbW90ZS1kYXRhYmFzZS1wcm92aWRlcj5O
TE08L3JlbW90ZS1kYXRhYmFzZS1wcm92aWRlcj48bGFuZ3VhZ2U+ZW5nPC9sYW5ndWFnZT48L3Jl
Y29yZD48L0NpdGU+PENpdGU+PEF1dGhvcj5Tbm93bGluZzwvQXV0aG9yPjxZZWFyPjIwMDE8L1ll
YXI+PFJlY051bT4xMTQ8L1JlY051bT48cmVjb3JkPjxyZWMtbnVtYmVyPjExNDwvcmVjLW51bWJl
cj48Zm9yZWlnbi1rZXlzPjxrZXkgYXBwPSJFTiIgZGItaWQ9ImRhd2R6c3ByYXBhd2QwZTA5djRw
ZHhlOXAyd3p4YWYwdjl0MCIgdGltZXN0YW1wPSIxNDYxNjY1ODQ0Ij4xMTQ8L2tleT48L2ZvcmVp
Z24ta2V5cz48cmVmLXR5cGUgbmFtZT0iSm91cm5hbCBBcnRpY2xlIj4xNzwvcmVmLXR5cGU+PGNv
bnRyaWJ1dG9ycz48YXV0aG9ycz48YXV0aG9yPlNub3dsaW5nLCBNLiBKLjwvYXV0aG9yPjxhdXRo
b3I+QWRhbXMsIEouIFcuPC9hdXRob3I+PGF1dGhvcj5CaXNob3AsIEQuIFYuPC9hdXRob3I+PGF1
dGhvcj5TdG90aGFyZCwgUy4gRS48L2F1dGhvcj48L2F1dGhvcnM+PC9jb250cmlidXRvcnM+PGF1
dGgtYWRkcmVzcz5EZXBhcnRtZW50IG9mIFBzeWNob2xvZ3ksIEhlc2xpbmd0b24gUm9hZCwgVW5p
dmVyc2l0eSBvZiBZb3JrLCBZb3JrIFlPMTAgNURELCBVSy4gbWpzMTlAeW9yay5hYy51azwvYXV0
aC1hZGRyZXNzPjx0aXRsZXM+PHRpdGxlPkVkdWNhdGlvbmFsIGF0dGFpbm1lbnRzIG9mIHNjaG9v
bCBsZWF2ZXJzIHdpdGggYSBwcmVzY2hvb2wgaGlzdG9yeSBvZiBzcGVlY2gtbGFuZ3VhZ2UgaW1w
YWlybWVudHM8L3RpdGxlPjxzZWNvbmRhcnktdGl0bGU+SW50IEogTGFuZyBDb21tdW4gRGlzb3Jk
PC9zZWNvbmRhcnktdGl0bGU+PC90aXRsZXM+PHBlcmlvZGljYWw+PGZ1bGwtdGl0bGU+SW50ZXJu
YXRpb25hbCBKb3VybmFsIG9mIExhbmd1YWdlIGFuZCBDb21tdW5pY2F0aW9uIERpc29yZGVyczwv
ZnVsbC10aXRsZT48YWJici0xPkludC4gSi4gTGFuZy4gQ29tbXVuLiBEaXNvcmQuPC9hYmJyLTE+
PGFiYnItMj5JbnQgSiBMYW5nIENvbW11biBEaXNvcmQ8L2FiYnItMj48YWJici0zPkludGVybmF0
aW9uYWwgSm91cm5hbCBvZiBMYW5ndWFnZSAmYW1wOyBDb21tdW5pY2F0aW9uIERpc29yZGVyczwv
YWJici0zPjwvcGVyaW9kaWNhbD48cGFnZXM+MTczLTgzPC9wYWdlcz48dm9sdW1lPjM2PC92b2x1
bWU+PG51bWJlcj4yPC9udW1iZXI+PGVkaXRpb24+MjAwMS8wNS8xMDwvZWRpdGlvbj48a2V5d29y
ZHM+PGtleXdvcmQ+QWRvbGVzY2VudDwva2V5d29yZD48a2V5d29yZD5BbmFseXNpcyBvZiBWYXJp
YW5jZTwva2V5d29yZD48a2V5d29yZD5DYXNlLUNvbnRyb2wgU3R1ZGllczwva2V5d29yZD48a2V5
d29yZD5FZHVjYXRpb24sIENvbnRpbnVpbmcvc3RhdGlzdGljcyAmYW1wOyBudW1lcmljYWwgZGF0
YTwva2V5d29yZD48a2V5d29yZD5FZHVjYXRpb25hbCBTdGF0dXM8L2tleXdvcmQ+PGtleXdvcmQ+
RW1wbG95bWVudC9zdGF0aXN0aWNzICZhbXA7IG51bWVyaWNhbCBkYXRhPC9rZXl3b3JkPjxrZXl3
b3JkPkZlbWFsZTwva2V5d29yZD48a2V5d29yZD5Gb2xsb3ctVXAgU3R1ZGllczwva2V5d29yZD48
a2V5d29yZD5IdW1hbnM8L2tleXdvcmQ+PGtleXdvcmQ+SW50ZWxsaWdlbmNlPC9rZXl3b3JkPjxr
ZXl3b3JkPkxhbmd1YWdlIERldmVsb3BtZW50IERpc29yZGVycy8gY29tcGxpY2F0aW9uczwva2V5
d29yZD48a2V5d29yZD5NYWxlPC9rZXl3b3JkPjxrZXl3b3JkPlBzeWNob21ldHJpY3M8L2tleXdv
cmQ+PGtleXdvcmQ+UmVncmVzc2lvbiBBbmFseXNpczwva2V5d29yZD48a2V5d29yZD5TcGVlY2gg
RGlzb3JkZXJzLyBjb21wbGljYXRpb25zPC9rZXl3b3JkPjxrZXl3b3JkPlZvY2F0aW9uYWwgRWR1
Y2F0aW9uL3N0YXRpc3RpY3MgJmFtcDsgbnVtZXJpY2FsIGRhdGE8L2tleXdvcmQ+PC9rZXl3b3Jk
cz48ZGF0ZXM+PHllYXI+MjAwMTwveWVhcj48cHViLWRhdGVzPjxkYXRlPkFwci1KdW48L2RhdGU+
PC9wdWItZGF0ZXM+PC9kYXRlcz48aXNibj4xMzY4LTI4MjIgKFByaW50KSYjeEQ7MTM2OC0yODIy
IChMaW5raW5nKTwvaXNibj48YWNjZXNzaW9uLW51bT4xMTM0NDU5MzwvYWNjZXNzaW9uLW51bT48
dXJscz48cmVsYXRlZC11cmxzPjx1cmw+aHR0cDovL29ubGluZWxpYnJhcnkud2lsZXkuY29tL3N0
b3JlLzEwLjEwODAvMTM2ODI4MjAxMjA5NzYvYXNzZXQvMTM2ODI4MjAxMjA5NzYucGRmP3Y9MSZh
bXA7dD1pbmhhZ20xNiZhbXA7cz0yOWVkZTg2YmYyNTAxNzBkNGE3NDNmZTU4ODVlNDQ5MDZjY2Q4
MzQxPC91cmw+PC9yZWxhdGVkLXVybHM+PC91cmxzPjxyZW1vdGUtZGF0YWJhc2UtcHJvdmlkZXI+
TkxNPC9yZW1vdGUtZGF0YWJhc2UtcHJvdmlkZXI+PGxhbmd1YWdlPmVuZzwvbGFuZ3VhZ2U+PC9y
ZWNvcmQ+PC9DaXRlPjxDaXRlPjxBdXRob3I+QmVpdGNobWFuPC9BdXRob3I+PFllYXI+MjAwMTwv
WWVhcj48UmVjTnVtPjExNTwvUmVjTnVtPjxyZWNvcmQ+PHJlYy1udW1iZXI+MTE1PC9yZWMtbnVt
YmVyPjxmb3JlaWduLWtleXM+PGtleSBhcHA9IkVOIiBkYi1pZD0iZGF3ZHpzcHJhcGF3ZDBlMDl2
NHBkeGU5cDJ3enhhZjB2OXQwIiB0aW1lc3RhbXA9IjE0NjE2NjU5MzYiPjExNTwva2V5PjwvZm9y
ZWlnbi1rZXlzPjxyZWYtdHlwZSBuYW1lPSJKb3VybmFsIEFydGljbGUiPjE3PC9yZWYtdHlwZT48
Y29udHJpYnV0b3JzPjxhdXRob3JzPjxhdXRob3I+QmVpdGNobWFuLCBKLiBILjwvYXV0aG9yPjxh
dXRob3I+V2lsc29uLCBCLjwvYXV0aG9yPjxhdXRob3I+Sm9obnNvbiwgQy4gSi48L2F1dGhvcj48
YXV0aG9yPkF0a2luc29uLCBMLjwvYXV0aG9yPjxhdXRob3I+WW91bmcsIEEuPC9hdXRob3I+PGF1
dGhvcj5BZGxhZiwgRS48L2F1dGhvcj48YXV0aG9yPkVzY29iYXIsIE0uPC9hdXRob3I+PGF1dGhv
cj5Eb3VnbGFzLCBMLjwvYXV0aG9yPjwvYXV0aG9ycz48L2NvbnRyaWJ1dG9ycz48YXV0aC1hZGRy
ZXNzPkRpdmlzaW9uIG9mIENoaWxkIFBzeWNoaWF0cnksIFVuaXZlcnNpdHkgb2YgVG9yb250bywg
T250YXJpbywgQ2FuYWRhLiBqb3NlcGguYmVpdGNobWFuQHNpY2traWRzLm9uLmNhPC9hdXRoLWFk
ZHJlc3M+PHRpdGxlcz48dGl0bGU+Rm91cnRlZW4teWVhciBmb2xsb3ctdXAgb2Ygc3BlZWNoL2xh
bmd1YWdlLWltcGFpcmVkIGFuZCBjb250cm9sIGNoaWxkcmVuOiBwc3ljaGlhdHJpYyBvdXRjb21l
PC90aXRsZT48c2Vjb25kYXJ5LXRpdGxlPkogQW0gQWNhZCBDaGlsZCBBZG9sZXNjIFBzeWNoaWF0
cnk8L3NlY29uZGFyeS10aXRsZT48L3RpdGxlcz48cGVyaW9kaWNhbD48ZnVsbC10aXRsZT5Kb3Vy
bmFsIG9mIHRoZSBBbWVyaWNhbiBBY2FkZW15IG9mIENoaWxkIGFuZCBBZG9sZXNjZW50IFBzeWNo
aWF0cnk8L2Z1bGwtdGl0bGU+PGFiYnItMT5KLiBBbS4gQWNhZC4gQ2hpbGQgQWRvbGVzYy4gUHN5
Y2hpYXRyeTwvYWJici0xPjxhYmJyLTI+SiBBbSBBY2FkIENoaWxkIEFkb2xlc2MgUHN5Y2hpYXRy
eTwvYWJici0yPjxhYmJyLTM+Sm91cm5hbCBvZiB0aGUgQW1lcmljYW4gQWNhZGVteSBvZiBDaGls
ZCAmYW1wOyBBZG9sZXNjZW50IFBzeWNoaWF0cnk8L2FiYnItMz48L3BlcmlvZGljYWw+PHBhZ2Vz
Pjc1LTgyPC9wYWdlcz48dm9sdW1lPjQwPC92b2x1bWU+PG51bWJlcj4xPC9udW1iZXI+PGVkaXRp
b24+MjAwMS8wMi8yNDwvZWRpdGlvbj48a2V5d29yZHM+PGtleXdvcmQ+QWR1bHQ8L2tleXdvcmQ+
PGtleXdvcmQ+QWdlIG9mIE9uc2V0PC9rZXl3b3JkPjxrZXl3b3JkPkFueGlldHkgRGlzb3JkZXJz
LyBldGlvbG9neTwva2V5d29yZD48a2V5d29yZD5DYXNlLUNvbnRyb2wgU3R1ZGllczwva2V5d29y
ZD48a2V5d29yZD5DaGlsZCwgUHJlc2Nob29sPC9rZXl3b3JkPjxrZXl3b3JkPkNvbW9yYmlkaXR5
PC9rZXl3b3JkPjxrZXl3b3JkPkZlbWFsZTwva2V5d29yZD48a2V5d29yZD5Gb2xsb3ctVXAgU3R1
ZGllczwva2V5d29yZD48a2V5d29yZD5IdW1hbnM8L2tleXdvcmQ+PGtleXdvcmQ+TGFuZ3VhZ2Ug
RGlzb3JkZXJzLyBjb21wbGljYXRpb25zL3BzeWNob2xvZ3k8L2tleXdvcmQ+PGtleXdvcmQ+TWFs
ZTwva2V5d29yZD48a2V5d29yZD5TcGVlY2ggRGlzb3JkZXJzLyBjb21wbGljYXRpb25zL3BzeWNo
b2xvZ3k8L2tleXdvcmQ+PC9rZXl3b3Jkcz48ZGF0ZXM+PHllYXI+MjAwMTwveWVhcj48cHViLWRh
dGVzPjxkYXRlPkphbjwvZGF0ZT48L3B1Yi1kYXRlcz48L2RhdGVzPjxpc2JuPjA4OTAtODU2NyAo
UHJpbnQpJiN4RDswODkwLTg1NjcgKExpbmtpbmcpPC9pc2JuPjxhY2Nlc3Npb24tbnVtPjExMTk1
NTY3PC9hY2Nlc3Npb24tbnVtPjx1cmxzPjxyZWxhdGVkLXVybHM+PHVybD5odHRwOi8vYWMuZWxz
LWNkbi5jb20vUzA4OTA4NTY3MDk2MDgxODIvMS1zMi4wLVMwODkwODU2NzA5NjA4MTgyLW1haW4u
cGRmP190aWQ9NjQ0ZWE1Y2EtMGI5OS0xMWU2LTg3NzMtMDAwMDBhYWIwZjAxJmFtcDthY2RuYXQ9
MTQ2MTY2NjU5Ml9jNmI1YWNiYTJjNjg5M2E2MTM3MjRkYThjZGJkYjYxNzwvdXJsPjwvcmVsYXRl
ZC11cmxzPjwvdXJscz48ZWxlY3Ryb25pYy1yZXNvdXJjZS1udW0+MTAuMTA5Ny8wMDAwNDU4My0y
MDAxMDEwMDAtMDAwMTk8L2VsZWN0cm9uaWMtcmVzb3VyY2UtbnVtPjxyZW1vdGUtZGF0YWJhc2Ut
cHJvdmlkZXI+TkxNPC9yZW1vdGUtZGF0YWJhc2UtcHJvdmlkZXI+PGxhbmd1YWdlPmVuZzwvbGFu
Z3VhZ2U+PC9yZWNvcmQ+PC9DaXRlPjwvRW5kTm90ZT4A
</w:fldData>
        </w:fldChar>
      </w:r>
      <w:r w:rsidR="00120F1B">
        <w:rPr>
          <w:lang w:val="en-US"/>
        </w:rPr>
        <w:instrText xml:space="preserve"> ADDIN EN.CITE.DATA </w:instrText>
      </w:r>
      <w:r w:rsidR="00120F1B">
        <w:rPr>
          <w:lang w:val="en-US"/>
        </w:rPr>
      </w:r>
      <w:r w:rsidR="00120F1B">
        <w:rPr>
          <w:lang w:val="en-US"/>
        </w:rPr>
        <w:fldChar w:fldCharType="end"/>
      </w:r>
      <w:r w:rsidR="002500D2">
        <w:rPr>
          <w:lang w:val="en-US"/>
        </w:rPr>
      </w:r>
      <w:r w:rsidR="002500D2">
        <w:rPr>
          <w:lang w:val="en-US"/>
        </w:rPr>
        <w:fldChar w:fldCharType="separate"/>
      </w:r>
      <w:r w:rsidR="00120F1B" w:rsidRPr="00120F1B">
        <w:rPr>
          <w:noProof/>
          <w:vertAlign w:val="superscript"/>
          <w:lang w:val="en-US"/>
        </w:rPr>
        <w:t>16-19</w:t>
      </w:r>
      <w:r w:rsidR="002500D2">
        <w:rPr>
          <w:lang w:val="en-US"/>
        </w:rPr>
        <w:fldChar w:fldCharType="end"/>
      </w:r>
      <w:r>
        <w:rPr>
          <w:lang w:val="en-US"/>
        </w:rPr>
        <w:t>.  D</w:t>
      </w:r>
      <w:r w:rsidR="004E2F85">
        <w:rPr>
          <w:lang w:val="en-US"/>
        </w:rPr>
        <w:t xml:space="preserve">evelopmental delay in the language domain is </w:t>
      </w:r>
      <w:r w:rsidR="003D397E">
        <w:rPr>
          <w:lang w:val="en-US"/>
        </w:rPr>
        <w:t xml:space="preserve">also </w:t>
      </w:r>
      <w:r w:rsidR="004E2F85">
        <w:rPr>
          <w:lang w:val="en-US"/>
        </w:rPr>
        <w:t xml:space="preserve">often found to be </w:t>
      </w:r>
      <w:r w:rsidR="007964F9">
        <w:rPr>
          <w:lang w:val="en-US"/>
        </w:rPr>
        <w:t>associate</w:t>
      </w:r>
      <w:r w:rsidR="004E2F85">
        <w:rPr>
          <w:lang w:val="en-US"/>
        </w:rPr>
        <w:t xml:space="preserve">d with delay in other domains </w:t>
      </w:r>
      <w:r w:rsidR="0020427A">
        <w:rPr>
          <w:lang w:val="en-US"/>
        </w:rPr>
        <w:fldChar w:fldCharType="begin">
          <w:fldData xml:space="preserve">PEVuZE5vdGU+PENpdGU+PEF1dGhvcj5XYW5nPC9BdXRob3I+PFllYXI+MjAxNDwvWWVhcj48UmVj
TnVtPjgyPC9SZWNOdW0+PERpc3BsYXlUZXh0PjxzdHlsZSBmYWNlPSJzdXBlcnNjcmlwdCI+MTYs
IDIwPC9zdHlsZT48L0Rpc3BsYXlUZXh0PjxyZWNvcmQ+PHJlYy1udW1iZXI+ODI8L3JlYy1udW1i
ZXI+PGZvcmVpZ24ta2V5cz48a2V5IGFwcD0iRU4iIGRiLWlkPSJkYXdkenNwcmFwYXdkMGUwOXY0
cGR4ZTlwMnd6eGFmMHY5dDAiIHRpbWVzdGFtcD0iMTQ0MzUzMDE3OCI+ODI8L2tleT48L2ZvcmVp
Z24ta2V5cz48cmVmLXR5cGUgbmFtZT0iSm91cm5hbCBBcnRpY2xlIj4xNzwvcmVmLXR5cGU+PGNv
bnRyaWJ1dG9ycz48YXV0aG9ycz48YXV0aG9yPldhbmcsIE0uIFYuPC9hdXRob3I+PGF1dGhvcj5M
ZWtoYWwsIFIuPC9hdXRob3I+PGF1dGhvcj5BYXJvLCBMLiBFLjwvYXV0aG9yPjxhdXRob3I+U2No
am9sYmVyZywgUy48L2F1dGhvcj48L2F1dGhvcnM+PC9jb250cmlidXRvcnM+PGF1dGgtYWRkcmVz
cz5EaXZpc2lvbiBvZiBNZW50YWwgSGVhbHRoLCBOb3J3ZWdpYW4gSW5zdGl0dXRlIG9mIFB1Ymxp
YyBIZWFsdGgsIE9zbG8sIE5vcndheS48L2F1dGgtYWRkcmVzcz48dGl0bGVzPjx0aXRsZT5Dby1v
Y2N1cnJpbmcgZGV2ZWxvcG1lbnQgb2YgZWFybHkgY2hpbGRob29kIGNvbW11bmljYXRpb24gYW5k
IG1vdG9yIHNraWxsczogcmVzdWx0cyBmcm9tIGEgcG9wdWxhdGlvbi1iYXNlZCBsb25naXR1ZGlu
YWwgc3R1ZHk8L3RpdGxlPjxzZWNvbmRhcnktdGl0bGU+Q2hpbGQgQ2FyZSBIZWFsdGggRGV2PC9z
ZWNvbmRhcnktdGl0bGU+PC90aXRsZXM+PHBlcmlvZGljYWw+PGZ1bGwtdGl0bGU+Q2hpbGQ6IENh
cmUsIEhlYWx0aCBhbmQgRGV2ZWxvcG1lbnQ8L2Z1bGwtdGl0bGU+PGFiYnItMT5DaGlsZCBDYXJl
IEhlYWx0aCBEZXYuPC9hYmJyLTE+PGFiYnItMj5DaGlsZCBDYXJlIEhlYWx0aCBEZXY8L2FiYnIt
Mj48YWJici0zPkNoaWxkOiBDYXJlLCBIZWFsdGggJmFtcDsgRGV2ZWxvcG1lbnQ8L2FiYnItMz48
L3BlcmlvZGljYWw+PHBhZ2VzPjc3LTg0PC9wYWdlcz48dm9sdW1lPjQwPC92b2x1bWU+PG51bWJl
cj4xPC9udW1iZXI+PGVkaXRpb24+MjAxMi8wOS8xNDwvZWRpdGlvbj48a2V5d29yZHM+PGtleXdv
cmQ+Q2hpbGQgRGV2ZWxvcG1lbnQ8L2tleXdvcmQ+PGtleXdvcmQ+Q2hpbGQsIFByZXNjaG9vbDwv
a2V5d29yZD48a2V5d29yZD5Db21tdW5pY2F0aW9uPC9rZXl3b3JkPjxrZXl3b3JkPkZlbWFsZTwv
a2V5d29yZD48a2V5d29yZD5IdW1hbnM8L2tleXdvcmQ+PGtleXdvcmQ+SW5mYW50PC9rZXl3b3Jk
PjxrZXl3b3JkPkxhbmd1YWdlIERldmVsb3BtZW50PC9rZXl3b3JkPjxrZXl3b3JkPkxvbmdpdHVk
aW5hbCBTdHVkaWVzPC9rZXl3b3JkPjxrZXl3b3JkPk1hbGU8L2tleXdvcmQ+PGtleXdvcmQ+TW90
aGVyLUNoaWxkIFJlbGF0aW9uczwva2V5d29yZD48a2V5d29yZD5Nb3RoZXJzPC9rZXl3b3JkPjxr
ZXl3b3JkPk1vdG9yIFNraWxsczwva2V5d29yZD48a2V5d29yZD5Ob3J3YXk8L2tleXdvcmQ+PGtl
eXdvcmQ+UHJlZGljdGl2ZSBWYWx1ZSBvZiBUZXN0czwva2V5d29yZD48a2V5d29yZD5RdWVzdGlv
bm5haXJlczwva2V5d29yZD48a2V5d29yZD5WZXJiYWwgQmVoYXZpb3I8L2tleXdvcmQ+PGtleXdv
cmQ+TW9CYTwva2V5d29yZD48a2V5d29yZD5jby1vY2N1cnJlbmNlPC9rZXl3b3JkPjxrZXl3b3Jk
PmxvbmdpdHVkaW5hbCBzdHVkeTwva2V5d29yZD48L2tleXdvcmRzPjxkYXRlcz48eWVhcj4yMDE0
PC95ZWFyPjxwdWItZGF0ZXM+PGRhdGU+SmFuPC9kYXRlPjwvcHViLWRhdGVzPjwvZGF0ZXM+PGlz
Ym4+MTM2NS0yMjE0IChFbGVjdHJvbmljKSYjeEQ7MDMwNS0xODYyIChMaW5raW5nKTwvaXNibj48
YWNjZXNzaW9uLW51bT4yMjk3MDk5NzwvYWNjZXNzaW9uLW51bT48dXJscz48cmVsYXRlZC11cmxz
Pjx1cmw+aHR0cDovL29ubGluZWxpYnJhcnkud2lsZXkuY29tL3N0b3JlLzEwLjExMTEvY2NoLjEy
MDAzL2Fzc2V0L2NjaDEyMDAzLnBkZj92PTEmYW1wO3Q9aWY1Y203NWgmYW1wO3M9ZDUxNjljNDQy
MmJhYmQ5ODA4MGVjMDlkZDk4MWVmZGM3ZTAxZWE3MDwvdXJsPjwvcmVsYXRlZC11cmxzPjwvdXJs
cz48ZWxlY3Ryb25pYy1yZXNvdXJjZS1udW0+MTAuMTExMS9jY2guMTIwMDM8L2VsZWN0cm9uaWMt
cmVzb3VyY2UtbnVtPjxyZW1vdGUtZGF0YWJhc2UtcHJvdmlkZXI+TkxNPC9yZW1vdGUtZGF0YWJh
c2UtcHJvdmlkZXI+PGxhbmd1YWdlPmVuZzwvbGFuZ3VhZ2U+PC9yZWNvcmQ+PC9DaXRlPjxDaXRl
PjxBdXRob3I+SGlsbDwvQXV0aG9yPjxZZWFyPjIwMDE8L1llYXI+PFJlY051bT44MzwvUmVjTnVt
PjxyZWNvcmQ+PHJlYy1udW1iZXI+ODM8L3JlYy1udW1iZXI+PGZvcmVpZ24ta2V5cz48a2V5IGFw
cD0iRU4iIGRiLWlkPSJkYXdkenNwcmFwYXdkMGUwOXY0cGR4ZTlwMnd6eGFmMHY5dDAiIHRpbWVz
dGFtcD0iMTQ0MzUzMDQ2MSI+ODM8L2tleT48L2ZvcmVpZ24ta2V5cz48cmVmLXR5cGUgbmFtZT0i
Sm91cm5hbCBBcnRpY2xlIj4xNzwvcmVmLXR5cGU+PGNvbnRyaWJ1dG9ycz48YXV0aG9ycz48YXV0
aG9yPkhpbGwsIEUuIEwuPC9hdXRob3I+PC9hdXRob3JzPjwvY29udHJpYnV0b3JzPjxhdXRoLWFk
ZHJlc3M+RGVwYXJ0bWVudCBvZiBFeHBlcmltZW50YWwgUHN5Y2hvbG9neSwgVW5pdmVyc2l0eSBv
ZiBDYW1icmlkZ2UsIFVLLiBlaDIxNUBjdXMuY2FtLmFjLnVrPC9hdXRoLWFkZHJlc3M+PHRpdGxl
cz48dGl0bGU+Tm9uLXNwZWNpZmljIG5hdHVyZSBvZiBzcGVjaWZpYyBsYW5ndWFnZSBpbXBhaXJt
ZW50OiBhIHJldmlldyBvZiB0aGUgbGl0ZXJhdHVyZSB3aXRoIHJlZ2FyZCB0byBjb25jb21pdGFu
dCBtb3RvciBpbXBhaXJtZW50czwvdGl0bGU+PHNlY29uZGFyeS10aXRsZT5JbnQgSiBMYW5nIENv
bW11biBEaXNvcmQ8L3NlY29uZGFyeS10aXRsZT48L3RpdGxlcz48cGVyaW9kaWNhbD48ZnVsbC10
aXRsZT5JbnRlcm5hdGlvbmFsIEpvdXJuYWwgb2YgTGFuZ3VhZ2UgYW5kIENvbW11bmljYXRpb24g
RGlzb3JkZXJzPC9mdWxsLXRpdGxlPjxhYmJyLTE+SW50LiBKLiBMYW5nLiBDb21tdW4uIERpc29y
ZC48L2FiYnItMT48YWJici0yPkludCBKIExhbmcgQ29tbXVuIERpc29yZDwvYWJici0yPjxhYmJy
LTM+SW50ZXJuYXRpb25hbCBKb3VybmFsIG9mIExhbmd1YWdlICZhbXA7IENvbW11bmljYXRpb24g
RGlzb3JkZXJzPC9hYmJyLTM+PC9wZXJpb2RpY2FsPjxwYWdlcz4xNDktNzE8L3BhZ2VzPjx2b2x1
bWU+MzY8L3ZvbHVtZT48bnVtYmVyPjI8L251bWJlcj48ZWRpdGlvbj4yMDAxLzA1LzEwPC9lZGl0
aW9uPjxrZXl3b3Jkcz48a2V5d29yZD5DYXNlLUNvbnRyb2wgU3R1ZGllczwva2V5d29yZD48a2V5
d29yZD5DaGlsZDwva2V5d29yZD48a2V5d29yZD5DaGlsZCwgUHJlc2Nob29sPC9rZXl3b3JkPjxr
ZXl3b3JkPkNvZ25pdGlvbi9waHlzaW9sb2d5PC9rZXl3b3JkPjxrZXl3b3JkPkh1bWFuczwva2V5
d29yZD48a2V5d29yZD5MYW5ndWFnZSBEZXZlbG9wbWVudCBEaXNvcmRlcnMvY2xhc3NpZmljYXRp
b24vIGNvbXBsaWNhdGlvbnMvcGh5c2lvcGF0aG9sb2d5PC9rZXl3b3JkPjxrZXl3b3JkPk1vdG9y
IFNraWxscyBEaXNvcmRlcnMvY2xhc3NpZmljYXRpb24vIGNvbXBsaWNhdGlvbnMvcGh5c2lvcGF0
aG9sb2d5PC9rZXl3b3JkPjxrZXl3b3JkPlJlYWN0aW9uIFRpbWUvcGh5c2lvbG9neTwva2V5d29y
ZD48L2tleXdvcmRzPjxkYXRlcz48eWVhcj4yMDAxPC95ZWFyPjxwdWItZGF0ZXM+PGRhdGU+QXBy
LUp1bjwvZGF0ZT48L3B1Yi1kYXRlcz48L2RhdGVzPjxpc2JuPjEzNjgtMjgyMiAoUHJpbnQpJiN4
RDsxMzY4LTI4MjIgKExpbmtpbmcpPC9pc2JuPjxhY2Nlc3Npb24tbnVtPjExMzQ0NTkyPC9hY2Nl
c3Npb24tbnVtPjx1cmxzPjxyZWxhdGVkLXVybHM+PHVybD5odHRwOi8vb25saW5lbGlicmFyeS53
aWxleS5jb20vc3RvcmUvMTAuMTA4MC8xMzY4MjgyMDAxMDAxOTg3NC9hc3NldC8xMzY4MjgyMDAx
MDAxOTg3NC5wZGY/dj0xJmFtcDt0PWlseG5oaTA4JmFtcDtzPTI5YmU1NzJlNWFjYjE3MmFkOGFh
ODNiYzMxYWU4ZGU3ODM4YjVkN2Y8L3VybD48L3JlbGF0ZWQtdXJscz48L3VybHM+PHJlbW90ZS1k
YXRhYmFzZS1wcm92aWRlcj5OTE08L3JlbW90ZS1kYXRhYmFzZS1wcm92aWRlcj48bGFuZ3VhZ2U+
ZW5nPC9sYW5ndWFnZT48L3JlY29yZD48L0NpdGU+PC9FbmROb3RlPgB=
</w:fldData>
        </w:fldChar>
      </w:r>
      <w:r w:rsidR="008F2818">
        <w:rPr>
          <w:lang w:val="en-US"/>
        </w:rPr>
        <w:instrText xml:space="preserve"> ADDIN EN.CITE </w:instrText>
      </w:r>
      <w:r w:rsidR="008F2818">
        <w:rPr>
          <w:lang w:val="en-US"/>
        </w:rPr>
        <w:fldChar w:fldCharType="begin">
          <w:fldData xml:space="preserve">PEVuZE5vdGU+PENpdGU+PEF1dGhvcj5XYW5nPC9BdXRob3I+PFllYXI+MjAxNDwvWWVhcj48UmVj
TnVtPjgyPC9SZWNOdW0+PERpc3BsYXlUZXh0PjxzdHlsZSBmYWNlPSJzdXBlcnNjcmlwdCI+MTYs
IDIwPC9zdHlsZT48L0Rpc3BsYXlUZXh0PjxyZWNvcmQ+PHJlYy1udW1iZXI+ODI8L3JlYy1udW1i
ZXI+PGZvcmVpZ24ta2V5cz48a2V5IGFwcD0iRU4iIGRiLWlkPSJkYXdkenNwcmFwYXdkMGUwOXY0
cGR4ZTlwMnd6eGFmMHY5dDAiIHRpbWVzdGFtcD0iMTQ0MzUzMDE3OCI+ODI8L2tleT48L2ZvcmVp
Z24ta2V5cz48cmVmLXR5cGUgbmFtZT0iSm91cm5hbCBBcnRpY2xlIj4xNzwvcmVmLXR5cGU+PGNv
bnRyaWJ1dG9ycz48YXV0aG9ycz48YXV0aG9yPldhbmcsIE0uIFYuPC9hdXRob3I+PGF1dGhvcj5M
ZWtoYWwsIFIuPC9hdXRob3I+PGF1dGhvcj5BYXJvLCBMLiBFLjwvYXV0aG9yPjxhdXRob3I+U2No
am9sYmVyZywgUy48L2F1dGhvcj48L2F1dGhvcnM+PC9jb250cmlidXRvcnM+PGF1dGgtYWRkcmVz
cz5EaXZpc2lvbiBvZiBNZW50YWwgSGVhbHRoLCBOb3J3ZWdpYW4gSW5zdGl0dXRlIG9mIFB1Ymxp
YyBIZWFsdGgsIE9zbG8sIE5vcndheS48L2F1dGgtYWRkcmVzcz48dGl0bGVzPjx0aXRsZT5Dby1v
Y2N1cnJpbmcgZGV2ZWxvcG1lbnQgb2YgZWFybHkgY2hpbGRob29kIGNvbW11bmljYXRpb24gYW5k
IG1vdG9yIHNraWxsczogcmVzdWx0cyBmcm9tIGEgcG9wdWxhdGlvbi1iYXNlZCBsb25naXR1ZGlu
YWwgc3R1ZHk8L3RpdGxlPjxzZWNvbmRhcnktdGl0bGU+Q2hpbGQgQ2FyZSBIZWFsdGggRGV2PC9z
ZWNvbmRhcnktdGl0bGU+PC90aXRsZXM+PHBlcmlvZGljYWw+PGZ1bGwtdGl0bGU+Q2hpbGQ6IENh
cmUsIEhlYWx0aCBhbmQgRGV2ZWxvcG1lbnQ8L2Z1bGwtdGl0bGU+PGFiYnItMT5DaGlsZCBDYXJl
IEhlYWx0aCBEZXYuPC9hYmJyLTE+PGFiYnItMj5DaGlsZCBDYXJlIEhlYWx0aCBEZXY8L2FiYnIt
Mj48YWJici0zPkNoaWxkOiBDYXJlLCBIZWFsdGggJmFtcDsgRGV2ZWxvcG1lbnQ8L2FiYnItMz48
L3BlcmlvZGljYWw+PHBhZ2VzPjc3LTg0PC9wYWdlcz48dm9sdW1lPjQwPC92b2x1bWU+PG51bWJl
cj4xPC9udW1iZXI+PGVkaXRpb24+MjAxMi8wOS8xNDwvZWRpdGlvbj48a2V5d29yZHM+PGtleXdv
cmQ+Q2hpbGQgRGV2ZWxvcG1lbnQ8L2tleXdvcmQ+PGtleXdvcmQ+Q2hpbGQsIFByZXNjaG9vbDwv
a2V5d29yZD48a2V5d29yZD5Db21tdW5pY2F0aW9uPC9rZXl3b3JkPjxrZXl3b3JkPkZlbWFsZTwv
a2V5d29yZD48a2V5d29yZD5IdW1hbnM8L2tleXdvcmQ+PGtleXdvcmQ+SW5mYW50PC9rZXl3b3Jk
PjxrZXl3b3JkPkxhbmd1YWdlIERldmVsb3BtZW50PC9rZXl3b3JkPjxrZXl3b3JkPkxvbmdpdHVk
aW5hbCBTdHVkaWVzPC9rZXl3b3JkPjxrZXl3b3JkPk1hbGU8L2tleXdvcmQ+PGtleXdvcmQ+TW90
aGVyLUNoaWxkIFJlbGF0aW9uczwva2V5d29yZD48a2V5d29yZD5Nb3RoZXJzPC9rZXl3b3JkPjxr
ZXl3b3JkPk1vdG9yIFNraWxsczwva2V5d29yZD48a2V5d29yZD5Ob3J3YXk8L2tleXdvcmQ+PGtl
eXdvcmQ+UHJlZGljdGl2ZSBWYWx1ZSBvZiBUZXN0czwva2V5d29yZD48a2V5d29yZD5RdWVzdGlv
bm5haXJlczwva2V5d29yZD48a2V5d29yZD5WZXJiYWwgQmVoYXZpb3I8L2tleXdvcmQ+PGtleXdv
cmQ+TW9CYTwva2V5d29yZD48a2V5d29yZD5jby1vY2N1cnJlbmNlPC9rZXl3b3JkPjxrZXl3b3Jk
PmxvbmdpdHVkaW5hbCBzdHVkeTwva2V5d29yZD48L2tleXdvcmRzPjxkYXRlcz48eWVhcj4yMDE0
PC95ZWFyPjxwdWItZGF0ZXM+PGRhdGU+SmFuPC9kYXRlPjwvcHViLWRhdGVzPjwvZGF0ZXM+PGlz
Ym4+MTM2NS0yMjE0IChFbGVjdHJvbmljKSYjeEQ7MDMwNS0xODYyIChMaW5raW5nKTwvaXNibj48
YWNjZXNzaW9uLW51bT4yMjk3MDk5NzwvYWNjZXNzaW9uLW51bT48dXJscz48cmVsYXRlZC11cmxz
Pjx1cmw+aHR0cDovL29ubGluZWxpYnJhcnkud2lsZXkuY29tL3N0b3JlLzEwLjExMTEvY2NoLjEy
MDAzL2Fzc2V0L2NjaDEyMDAzLnBkZj92PTEmYW1wO3Q9aWY1Y203NWgmYW1wO3M9ZDUxNjljNDQy
MmJhYmQ5ODA4MGVjMDlkZDk4MWVmZGM3ZTAxZWE3MDwvdXJsPjwvcmVsYXRlZC11cmxzPjwvdXJs
cz48ZWxlY3Ryb25pYy1yZXNvdXJjZS1udW0+MTAuMTExMS9jY2guMTIwMDM8L2VsZWN0cm9uaWMt
cmVzb3VyY2UtbnVtPjxyZW1vdGUtZGF0YWJhc2UtcHJvdmlkZXI+TkxNPC9yZW1vdGUtZGF0YWJh
c2UtcHJvdmlkZXI+PGxhbmd1YWdlPmVuZzwvbGFuZ3VhZ2U+PC9yZWNvcmQ+PC9DaXRlPjxDaXRl
PjxBdXRob3I+SGlsbDwvQXV0aG9yPjxZZWFyPjIwMDE8L1llYXI+PFJlY051bT44MzwvUmVjTnVt
PjxyZWNvcmQ+PHJlYy1udW1iZXI+ODM8L3JlYy1udW1iZXI+PGZvcmVpZ24ta2V5cz48a2V5IGFw
cD0iRU4iIGRiLWlkPSJkYXdkenNwcmFwYXdkMGUwOXY0cGR4ZTlwMnd6eGFmMHY5dDAiIHRpbWVz
dGFtcD0iMTQ0MzUzMDQ2MSI+ODM8L2tleT48L2ZvcmVpZ24ta2V5cz48cmVmLXR5cGUgbmFtZT0i
Sm91cm5hbCBBcnRpY2xlIj4xNzwvcmVmLXR5cGU+PGNvbnRyaWJ1dG9ycz48YXV0aG9ycz48YXV0
aG9yPkhpbGwsIEUuIEwuPC9hdXRob3I+PC9hdXRob3JzPjwvY29udHJpYnV0b3JzPjxhdXRoLWFk
ZHJlc3M+RGVwYXJ0bWVudCBvZiBFeHBlcmltZW50YWwgUHN5Y2hvbG9neSwgVW5pdmVyc2l0eSBv
ZiBDYW1icmlkZ2UsIFVLLiBlaDIxNUBjdXMuY2FtLmFjLnVrPC9hdXRoLWFkZHJlc3M+PHRpdGxl
cz48dGl0bGU+Tm9uLXNwZWNpZmljIG5hdHVyZSBvZiBzcGVjaWZpYyBsYW5ndWFnZSBpbXBhaXJt
ZW50OiBhIHJldmlldyBvZiB0aGUgbGl0ZXJhdHVyZSB3aXRoIHJlZ2FyZCB0byBjb25jb21pdGFu
dCBtb3RvciBpbXBhaXJtZW50czwvdGl0bGU+PHNlY29uZGFyeS10aXRsZT5JbnQgSiBMYW5nIENv
bW11biBEaXNvcmQ8L3NlY29uZGFyeS10aXRsZT48L3RpdGxlcz48cGVyaW9kaWNhbD48ZnVsbC10
aXRsZT5JbnRlcm5hdGlvbmFsIEpvdXJuYWwgb2YgTGFuZ3VhZ2UgYW5kIENvbW11bmljYXRpb24g
RGlzb3JkZXJzPC9mdWxsLXRpdGxlPjxhYmJyLTE+SW50LiBKLiBMYW5nLiBDb21tdW4uIERpc29y
ZC48L2FiYnItMT48YWJici0yPkludCBKIExhbmcgQ29tbXVuIERpc29yZDwvYWJici0yPjxhYmJy
LTM+SW50ZXJuYXRpb25hbCBKb3VybmFsIG9mIExhbmd1YWdlICZhbXA7IENvbW11bmljYXRpb24g
RGlzb3JkZXJzPC9hYmJyLTM+PC9wZXJpb2RpY2FsPjxwYWdlcz4xNDktNzE8L3BhZ2VzPjx2b2x1
bWU+MzY8L3ZvbHVtZT48bnVtYmVyPjI8L251bWJlcj48ZWRpdGlvbj4yMDAxLzA1LzEwPC9lZGl0
aW9uPjxrZXl3b3Jkcz48a2V5d29yZD5DYXNlLUNvbnRyb2wgU3R1ZGllczwva2V5d29yZD48a2V5
d29yZD5DaGlsZDwva2V5d29yZD48a2V5d29yZD5DaGlsZCwgUHJlc2Nob29sPC9rZXl3b3JkPjxr
ZXl3b3JkPkNvZ25pdGlvbi9waHlzaW9sb2d5PC9rZXl3b3JkPjxrZXl3b3JkPkh1bWFuczwva2V5
d29yZD48a2V5d29yZD5MYW5ndWFnZSBEZXZlbG9wbWVudCBEaXNvcmRlcnMvY2xhc3NpZmljYXRp
b24vIGNvbXBsaWNhdGlvbnMvcGh5c2lvcGF0aG9sb2d5PC9rZXl3b3JkPjxrZXl3b3JkPk1vdG9y
IFNraWxscyBEaXNvcmRlcnMvY2xhc3NpZmljYXRpb24vIGNvbXBsaWNhdGlvbnMvcGh5c2lvcGF0
aG9sb2d5PC9rZXl3b3JkPjxrZXl3b3JkPlJlYWN0aW9uIFRpbWUvcGh5c2lvbG9neTwva2V5d29y
ZD48L2tleXdvcmRzPjxkYXRlcz48eWVhcj4yMDAxPC95ZWFyPjxwdWItZGF0ZXM+PGRhdGU+QXBy
LUp1bjwvZGF0ZT48L3B1Yi1kYXRlcz48L2RhdGVzPjxpc2JuPjEzNjgtMjgyMiAoUHJpbnQpJiN4
RDsxMzY4LTI4MjIgKExpbmtpbmcpPC9pc2JuPjxhY2Nlc3Npb24tbnVtPjExMzQ0NTkyPC9hY2Nl
c3Npb24tbnVtPjx1cmxzPjxyZWxhdGVkLXVybHM+PHVybD5odHRwOi8vb25saW5lbGlicmFyeS53
aWxleS5jb20vc3RvcmUvMTAuMTA4MC8xMzY4MjgyMDAxMDAxOTg3NC9hc3NldC8xMzY4MjgyMDAx
MDAxOTg3NC5wZGY/dj0xJmFtcDt0PWlseG5oaTA4JmFtcDtzPTI5YmU1NzJlNWFjYjE3MmFkOGFh
ODNiYzMxYWU4ZGU3ODM4YjVkN2Y8L3VybD48L3JlbGF0ZWQtdXJscz48L3VybHM+PHJlbW90ZS1k
YXRhYmFzZS1wcm92aWRlcj5OTE08L3JlbW90ZS1kYXRhYmFzZS1wcm92aWRlcj48bGFuZ3VhZ2U+
ZW5nPC9sYW5ndWFnZT48L3JlY29yZD48L0NpdGU+PC9FbmROb3RlPgB=
</w:fldData>
        </w:fldChar>
      </w:r>
      <w:r w:rsidR="008F2818">
        <w:rPr>
          <w:lang w:val="en-US"/>
        </w:rPr>
        <w:instrText xml:space="preserve"> ADDIN EN.CITE.DATA </w:instrText>
      </w:r>
      <w:r w:rsidR="008F2818">
        <w:rPr>
          <w:lang w:val="en-US"/>
        </w:rPr>
      </w:r>
      <w:r w:rsidR="008F2818">
        <w:rPr>
          <w:lang w:val="en-US"/>
        </w:rPr>
        <w:fldChar w:fldCharType="end"/>
      </w:r>
      <w:r w:rsidR="0020427A">
        <w:rPr>
          <w:lang w:val="en-US"/>
        </w:rPr>
      </w:r>
      <w:r w:rsidR="0020427A">
        <w:rPr>
          <w:lang w:val="en-US"/>
        </w:rPr>
        <w:fldChar w:fldCharType="separate"/>
      </w:r>
      <w:r w:rsidR="008F2818" w:rsidRPr="008F2818">
        <w:rPr>
          <w:noProof/>
          <w:vertAlign w:val="superscript"/>
          <w:lang w:val="en-US"/>
        </w:rPr>
        <w:t>16, 20</w:t>
      </w:r>
      <w:r w:rsidR="0020427A">
        <w:rPr>
          <w:lang w:val="en-US"/>
        </w:rPr>
        <w:fldChar w:fldCharType="end"/>
      </w:r>
      <w:r w:rsidR="004E2F85">
        <w:rPr>
          <w:lang w:val="en-US"/>
        </w:rPr>
        <w:t xml:space="preserve">. </w:t>
      </w:r>
      <w:r w:rsidR="00ED6A8D">
        <w:rPr>
          <w:lang w:val="en-US"/>
        </w:rPr>
        <w:t xml:space="preserve">Thus a potential effect of drug intake during pregnancy on language and communication development in the offspring would be an important safety issue. </w:t>
      </w:r>
      <w:r w:rsidR="00923CC4">
        <w:rPr>
          <w:lang w:val="en-US"/>
        </w:rPr>
        <w:t xml:space="preserve">There are some reports on cognitive development </w:t>
      </w:r>
      <w:r w:rsidR="00211053">
        <w:rPr>
          <w:lang w:val="en-US"/>
        </w:rPr>
        <w:t xml:space="preserve">after use of illicit opioids or medication assisted maintenance therapy </w:t>
      </w:r>
      <w:r w:rsidR="00923CC4">
        <w:rPr>
          <w:lang w:val="en-US"/>
        </w:rPr>
        <w:t xml:space="preserve">during pregnancy but the results </w:t>
      </w:r>
      <w:r w:rsidR="00211053">
        <w:rPr>
          <w:lang w:val="en-US"/>
        </w:rPr>
        <w:t>are</w:t>
      </w:r>
      <w:r w:rsidR="00E63D68">
        <w:rPr>
          <w:lang w:val="en-US"/>
        </w:rPr>
        <w:t xml:space="preserve"> </w:t>
      </w:r>
      <w:r w:rsidR="00E63D68" w:rsidRPr="002A7828">
        <w:rPr>
          <w:lang w:val="en-US"/>
        </w:rPr>
        <w:t>conflicting</w:t>
      </w:r>
      <w:r w:rsidR="00761D84">
        <w:rPr>
          <w:lang w:val="en-US"/>
        </w:rPr>
        <w:t xml:space="preserve"> </w:t>
      </w:r>
      <w:r w:rsidR="00761D84">
        <w:rPr>
          <w:lang w:val="en-US"/>
        </w:rPr>
        <w:fldChar w:fldCharType="begin">
          <w:fldData xml:space="preserve">PEVuZE5vdGU+PENpdGU+PEF1dGhvcj5CYW5kc3RyYTwvQXV0aG9yPjxZZWFyPjIwMTA8L1llYXI+
PFJlY051bT40OTwvUmVjTnVtPjxEaXNwbGF5VGV4dD48c3R5bGUgZmFjZT0ic3VwZXJzY3JpcHQi
PjIxLCAyMjwvc3R5bGU+PC9EaXNwbGF5VGV4dD48cmVjb3JkPjxyZWMtbnVtYmVyPjQ5PC9yZWMt
bnVtYmVyPjxmb3JlaWduLWtleXM+PGtleSBhcHA9IkVOIiBkYi1pZD0iZGF3ZHpzcHJhcGF3ZDBl
MDl2NHBkeGU5cDJ3enhhZjB2OXQwIiB0aW1lc3RhbXA9IjE0MzkzNzA2NDAiPjQ5PC9rZXk+PC9m
b3JlaWduLWtleXM+PHJlZi10eXBlIG5hbWU9IkpvdXJuYWwgQXJ0aWNsZSI+MTc8L3JlZi10eXBl
Pjxjb250cmlidXRvcnM+PGF1dGhvcnM+PGF1dGhvcj5CYW5kc3RyYSwgRS4gUy48L2F1dGhvcj48
YXV0aG9yPk1vcnJvdywgQy4gRS48L2F1dGhvcj48YXV0aG9yPk1hbnNvb3IsIEUuPC9hdXRob3I+
PGF1dGhvcj5BY2Nvcm5lcm8sIFYuIEguPC9hdXRob3I+PC9hdXRob3JzPjwvY29udHJpYnV0b3Jz
PjxhdXRoLWFkZHJlc3M+VW5pdmVyc2l0eSBvZiBNaWFtaSBNaWxsZXIgU2Nob29sIG9mIE1lZGlj
aW5lLCBEZXBhcnRtZW50IG9mIFBlZGlhdHJpY3MsIERpdmlzaW9uIG9mIE5lb25hdGFsIE1lZGlj
aW5lLCBNaWFtaSwgRkwgMzMxMDEsIFVTQS4gZWJhbmRzdHJAbWVkLm1pYW1pLmVkdTwvYXV0aC1h
ZGRyZXNzPjx0aXRsZXM+PHRpdGxlPlByZW5hdGFsIGRydWcgZXhwb3N1cmU6IGluZmFudCBhbmQg
dG9kZGxlciBvdXRjb21lczwvdGl0bGU+PHNlY29uZGFyeS10aXRsZT5KIEFkZGljdCBEaXM8L3Nl
Y29uZGFyeS10aXRsZT48L3RpdGxlcz48cGVyaW9kaWNhbD48ZnVsbC10aXRsZT5Kb3VybmFsIG9m
IEFkZGljdGl2ZSBEaXNlYXNlczwvZnVsbC10aXRsZT48YWJici0xPkouIEFkZGljdC4gRGlzLjwv
YWJici0xPjxhYmJyLTI+SiBBZGRpY3QgRGlzPC9hYmJyLTI+PC9wZXJpb2RpY2FsPjxwYWdlcz4y
NDUtNTg8L3BhZ2VzPjx2b2x1bWU+Mjk8L3ZvbHVtZT48bnVtYmVyPjI8L251bWJlcj48ZWRpdGlv
bj4yMDEwLzA0LzIyPC9lZGl0aW9uPjxrZXl3b3Jkcz48a2V5d29yZD5CdXByZW5vcnBoaW5lL2Fk
dmVyc2UgZWZmZWN0czwva2V5d29yZD48a2V5d29yZD5DaGlsZCBEZXZlbG9wbWVudC8gZHJ1ZyBl
ZmZlY3RzPC9rZXl3b3JkPjxrZXl3b3JkPkNoaWxkLCBQcmVzY2hvb2w8L2tleXdvcmQ+PGtleXdv
cmQ+Q29jYWluZS9hZHZlcnNlIGVmZmVjdHM8L2tleXdvcmQ+PGtleXdvcmQ+Q29jYWluZS1SZWxh
dGVkIERpc29yZGVycy9jb21wbGljYXRpb25zL2RydWcgdGhlcmFweTwva2V5d29yZD48a2V5d29y
ZD5GZW1hbGU8L2tleXdvcmQ+PGtleXdvcmQ+SGVyb2luL2FkdmVyc2UgZWZmZWN0czwva2V5d29y
ZD48a2V5d29yZD5IdW1hbnM8L2tleXdvcmQ+PGtleXdvcmQ+SW5mYW50PC9rZXl3b3JkPjxrZXl3
b3JkPkluZmFudCwgTmV3Ym9ybjwva2V5d29yZD48a2V5d29yZD5NYWxlPC9rZXl3b3JkPjxrZXl3
b3JkPk1ldGhhZG9uZS9hZHZlcnNlIGVmZmVjdHM8L2tleXdvcmQ+PGtleXdvcmQ+TmVvbmF0YWwg
QWJzdGluZW5jZSBTeW5kcm9tZTwva2V5d29yZD48a2V5d29yZD5QcmVnbmFuY3k8L2tleXdvcmQ+
PGtleXdvcmQ+UHJlbmF0YWwgRXhwb3N1cmUgRGVsYXllZCBFZmZlY3RzPC9rZXl3b3JkPjxrZXl3
b3JkPlN1YnN0YW5jZS1SZWxhdGVkIERpc29yZGVycy8gY29tcGxpY2F0aW9ucy9kcnVnIHRoZXJh
cHk8L2tleXdvcmQ+PC9rZXl3b3Jkcz48ZGF0ZXM+PHllYXI+MjAxMDwveWVhcj48cHViLWRhdGVz
PjxkYXRlPkFwcjwvZGF0ZT48L3B1Yi1kYXRlcz48L2RhdGVzPjxpc2JuPjE1NDUtMDg0OCAoRWxl
Y3Ryb25pYykmI3hEOzEwNTUtMDg4NyAoTGlua2luZyk8L2lzYm4+PGFjY2Vzc2lvbi1udW0+MjA0
MDc5ODA8L2FjY2Vzc2lvbi1udW0+PHVybHM+PHJlbGF0ZWQtdXJscz48dXJsPmh0dHA6Ly93d3cu
dGFuZGZvbmxpbmUuY29tL2RvaS9wZGYvMTAuMTA4MC8xMDU1MDg4MTAwMzY4NDg3MTwvdXJsPjwv
cmVsYXRlZC11cmxzPjwvdXJscz48ZWxlY3Ryb25pYy1yZXNvdXJjZS1udW0+MTAuMTA4MC8xMDU1
MDg4MTAwMzY4NDg3MTwvZWxlY3Ryb25pYy1yZXNvdXJjZS1udW0+PHJlbW90ZS1kYXRhYmFzZS1w
cm92aWRlcj5OTE08L3JlbW90ZS1kYXRhYmFzZS1wcm92aWRlcj48bGFuZ3VhZ2U+ZW5nPC9sYW5n
dWFnZT48L3JlY29yZD48L0NpdGU+PENpdGU+PEF1dGhvcj5Lb25pam5lbmJlcmc8L0F1dGhvcj48
WWVhcj4yMDExPC9ZZWFyPjxSZWNOdW0+MTA3PC9SZWNOdW0+PHJlY29yZD48cmVjLW51bWJlcj4x
MDc8L3JlYy1udW1iZXI+PGZvcmVpZ24ta2V5cz48a2V5IGFwcD0iRU4iIGRiLWlkPSJkYXdkenNw
cmFwYXdkMGUwOXY0cGR4ZTlwMnd6eGFmMHY5dDAiIHRpbWVzdGFtcD0iMTQ1ODMwMjM0OSI+MTA3
PC9rZXk+PC9mb3JlaWduLWtleXM+PHJlZi10eXBlIG5hbWU9IkpvdXJuYWwgQXJ0aWNsZSI+MTc8
L3JlZi10eXBlPjxjb250cmlidXRvcnM+PGF1dGhvcnM+PGF1dGhvcj5Lb25pam5lbmJlcmcsIEMu
PC9hdXRob3I+PGF1dGhvcj5NZWxpbmRlciwgQS48L2F1dGhvcj48L2F1dGhvcnM+PC9jb250cmli
dXRvcnM+PGF1dGgtYWRkcmVzcz5Ob3J3ZWdpYW4gQ2VudHJlIGZvciBBZGRpY3Rpb24gUmVzZWFy
Y2gsIEluc3RpdHV0ZSBvZiBQc3ljaGlhdHJ5LCBVbml2ZXJzaXR5IG9mIE9zbG8sIE9zbG8sIE5v
cndheS4gY2Fyb2xpZW4ua29uaWpuZW5iZXJnQHBzeWtvbG9naS51aW8ubm88L2F1dGgtYWRkcmVz
cz48dGl0bGVzPjx0aXRsZT5QcmVuYXRhbCBleHBvc3VyZSB0byBtZXRoYWRvbmUgYW5kIGJ1cHJl
bm9ycGhpbmU6IGEgcmV2aWV3IG9mIHRoZSBwb3RlbnRpYWwgZWZmZWN0cyBvbiBjb2duaXRpdmUg
ZGV2ZWxvcG1lbnQ8L3RpdGxlPjxzZWNvbmRhcnktdGl0bGU+Q2hpbGQgTmV1cm9wc3ljaG9sPC9z
ZWNvbmRhcnktdGl0bGU+PC90aXRsZXM+PHBlcmlvZGljYWw+PGZ1bGwtdGl0bGU+Q2hpbGQgTmV1
cm9wc3ljaG9sb2d5PC9mdWxsLXRpdGxlPjxhYmJyLTE+Q2hpbGQgTmV1cm9wc3ljaG9sLjwvYWJi
ci0xPjxhYmJyLTI+Q2hpbGQgTmV1cm9wc3ljaG9sPC9hYmJyLTI+PC9wZXJpb2RpY2FsPjxwYWdl
cz40OTUtNTE5PC9wYWdlcz48dm9sdW1lPjE3PC92b2x1bWU+PG51bWJlcj41PC9udW1iZXI+PGVk
aXRpb24+MjAxMS8wNC8xMjwvZWRpdGlvbj48a2V5d29yZHM+PGtleXdvcmQ+QW5hbGdlc2ljcywg
T3Bpb2lkLyBwaGFybWFjb2xvZ3kvdGhlcmFwZXV0aWMgdXNlPC9rZXl3b3JkPjxrZXl3b3JkPkJ1
cHJlbm9ycGhpbmUvIHBoYXJtYWNvbG9neS90aGVyYXBldXRpYyB1c2U8L2tleXdvcmQ+PGtleXdv
cmQ+Q2hpbGQ8L2tleXdvcmQ+PGtleXdvcmQ+Q2hpbGQgRGV2ZWxvcG1lbnQvIGRydWcgZWZmZWN0
czwva2V5d29yZD48a2V5d29yZD5Db2duaXRpb24vIGRydWcgZWZmZWN0czwva2V5d29yZD48a2V5
d29yZD5GZW1hbGU8L2tleXdvcmQ+PGtleXdvcmQ+SHVtYW5zPC9rZXl3b3JkPjxrZXl3b3JkPk1h
bGU8L2tleXdvcmQ+PGtleXdvcmQ+TWV0aGFkb25lLyBwaGFybWFjb2xvZ3kvdGhlcmFwZXV0aWMg
dXNlPC9rZXl3b3JkPjxrZXl3b3JkPk9waWF0ZSBTdWJzdGl0dXRpb24gVHJlYXRtZW50PC9rZXl3
b3JkPjxrZXl3b3JkPk9waW9pZC1SZWxhdGVkIERpc29yZGVycy8gZHJ1ZyB0aGVyYXB5L3JlaGFi
aWxpdGF0aW9uPC9rZXl3b3JkPjxrZXl3b3JkPlByZWduYW5jeTwva2V5d29yZD48a2V5d29yZD5Q
cmVuYXRhbCBFeHBvc3VyZSBEZWxheWVkIEVmZmVjdHMvIHBzeWNob2xvZ3k8L2tleXdvcmQ+PC9r
ZXl3b3Jkcz48ZGF0ZXM+PHllYXI+MjAxMTwveWVhcj48L2RhdGVzPjxpc2JuPjE3NDQtNDEzNiAo
RWxlY3Ryb25pYykmI3hEOzA5MjktNzA0OSAoTGlua2luZyk8L2lzYm4+PGFjY2Vzc2lvbi1udW0+
MjE0ODAwMTE8L2FjY2Vzc2lvbi1udW0+PHVybHM+PHJlbGF0ZWQtdXJscz48dXJsPmh0dHA6Ly93
d3cudGFuZGZvbmxpbmUuY29tL2RvaS9wZGYvMTAuMTA4MC8wOTI5NzA0OS4yMDExLjU1MzU5MTwv
dXJsPjwvcmVsYXRlZC11cmxzPjwvdXJscz48ZWxlY3Ryb25pYy1yZXNvdXJjZS1udW0+MTAuMTA4
MC8wOTI5NzA0OS4yMDExLjU1MzU5MTwvZWxlY3Ryb25pYy1yZXNvdXJjZS1udW0+PHJlbW90ZS1k
YXRhYmFzZS1wcm92aWRlcj5OTE08L3JlbW90ZS1kYXRhYmFzZS1wcm92aWRlcj48bGFuZ3VhZ2U+
ZW5nPC9sYW5ndWFnZT48L3JlY29yZD48L0NpdGU+PC9FbmROb3RlPgB=
</w:fldData>
        </w:fldChar>
      </w:r>
      <w:r w:rsidR="008F2818">
        <w:rPr>
          <w:lang w:val="en-US"/>
        </w:rPr>
        <w:instrText xml:space="preserve"> ADDIN EN.CITE </w:instrText>
      </w:r>
      <w:r w:rsidR="008F2818">
        <w:rPr>
          <w:lang w:val="en-US"/>
        </w:rPr>
        <w:fldChar w:fldCharType="begin">
          <w:fldData xml:space="preserve">PEVuZE5vdGU+PENpdGU+PEF1dGhvcj5CYW5kc3RyYTwvQXV0aG9yPjxZZWFyPjIwMTA8L1llYXI+
PFJlY051bT40OTwvUmVjTnVtPjxEaXNwbGF5VGV4dD48c3R5bGUgZmFjZT0ic3VwZXJzY3JpcHQi
PjIxLCAyMjwvc3R5bGU+PC9EaXNwbGF5VGV4dD48cmVjb3JkPjxyZWMtbnVtYmVyPjQ5PC9yZWMt
bnVtYmVyPjxmb3JlaWduLWtleXM+PGtleSBhcHA9IkVOIiBkYi1pZD0iZGF3ZHpzcHJhcGF3ZDBl
MDl2NHBkeGU5cDJ3enhhZjB2OXQwIiB0aW1lc3RhbXA9IjE0MzkzNzA2NDAiPjQ5PC9rZXk+PC9m
b3JlaWduLWtleXM+PHJlZi10eXBlIG5hbWU9IkpvdXJuYWwgQXJ0aWNsZSI+MTc8L3JlZi10eXBl
Pjxjb250cmlidXRvcnM+PGF1dGhvcnM+PGF1dGhvcj5CYW5kc3RyYSwgRS4gUy48L2F1dGhvcj48
YXV0aG9yPk1vcnJvdywgQy4gRS48L2F1dGhvcj48YXV0aG9yPk1hbnNvb3IsIEUuPC9hdXRob3I+
PGF1dGhvcj5BY2Nvcm5lcm8sIFYuIEguPC9hdXRob3I+PC9hdXRob3JzPjwvY29udHJpYnV0b3Jz
PjxhdXRoLWFkZHJlc3M+VW5pdmVyc2l0eSBvZiBNaWFtaSBNaWxsZXIgU2Nob29sIG9mIE1lZGlj
aW5lLCBEZXBhcnRtZW50IG9mIFBlZGlhdHJpY3MsIERpdmlzaW9uIG9mIE5lb25hdGFsIE1lZGlj
aW5lLCBNaWFtaSwgRkwgMzMxMDEsIFVTQS4gZWJhbmRzdHJAbWVkLm1pYW1pLmVkdTwvYXV0aC1h
ZGRyZXNzPjx0aXRsZXM+PHRpdGxlPlByZW5hdGFsIGRydWcgZXhwb3N1cmU6IGluZmFudCBhbmQg
dG9kZGxlciBvdXRjb21lczwvdGl0bGU+PHNlY29uZGFyeS10aXRsZT5KIEFkZGljdCBEaXM8L3Nl
Y29uZGFyeS10aXRsZT48L3RpdGxlcz48cGVyaW9kaWNhbD48ZnVsbC10aXRsZT5Kb3VybmFsIG9m
IEFkZGljdGl2ZSBEaXNlYXNlczwvZnVsbC10aXRsZT48YWJici0xPkouIEFkZGljdC4gRGlzLjwv
YWJici0xPjxhYmJyLTI+SiBBZGRpY3QgRGlzPC9hYmJyLTI+PC9wZXJpb2RpY2FsPjxwYWdlcz4y
NDUtNTg8L3BhZ2VzPjx2b2x1bWU+Mjk8L3ZvbHVtZT48bnVtYmVyPjI8L251bWJlcj48ZWRpdGlv
bj4yMDEwLzA0LzIyPC9lZGl0aW9uPjxrZXl3b3Jkcz48a2V5d29yZD5CdXByZW5vcnBoaW5lL2Fk
dmVyc2UgZWZmZWN0czwva2V5d29yZD48a2V5d29yZD5DaGlsZCBEZXZlbG9wbWVudC8gZHJ1ZyBl
ZmZlY3RzPC9rZXl3b3JkPjxrZXl3b3JkPkNoaWxkLCBQcmVzY2hvb2w8L2tleXdvcmQ+PGtleXdv
cmQ+Q29jYWluZS9hZHZlcnNlIGVmZmVjdHM8L2tleXdvcmQ+PGtleXdvcmQ+Q29jYWluZS1SZWxh
dGVkIERpc29yZGVycy9jb21wbGljYXRpb25zL2RydWcgdGhlcmFweTwva2V5d29yZD48a2V5d29y
ZD5GZW1hbGU8L2tleXdvcmQ+PGtleXdvcmQ+SGVyb2luL2FkdmVyc2UgZWZmZWN0czwva2V5d29y
ZD48a2V5d29yZD5IdW1hbnM8L2tleXdvcmQ+PGtleXdvcmQ+SW5mYW50PC9rZXl3b3JkPjxrZXl3
b3JkPkluZmFudCwgTmV3Ym9ybjwva2V5d29yZD48a2V5d29yZD5NYWxlPC9rZXl3b3JkPjxrZXl3
b3JkPk1ldGhhZG9uZS9hZHZlcnNlIGVmZmVjdHM8L2tleXdvcmQ+PGtleXdvcmQ+TmVvbmF0YWwg
QWJzdGluZW5jZSBTeW5kcm9tZTwva2V5d29yZD48a2V5d29yZD5QcmVnbmFuY3k8L2tleXdvcmQ+
PGtleXdvcmQ+UHJlbmF0YWwgRXhwb3N1cmUgRGVsYXllZCBFZmZlY3RzPC9rZXl3b3JkPjxrZXl3
b3JkPlN1YnN0YW5jZS1SZWxhdGVkIERpc29yZGVycy8gY29tcGxpY2F0aW9ucy9kcnVnIHRoZXJh
cHk8L2tleXdvcmQ+PC9rZXl3b3Jkcz48ZGF0ZXM+PHllYXI+MjAxMDwveWVhcj48cHViLWRhdGVz
PjxkYXRlPkFwcjwvZGF0ZT48L3B1Yi1kYXRlcz48L2RhdGVzPjxpc2JuPjE1NDUtMDg0OCAoRWxl
Y3Ryb25pYykmI3hEOzEwNTUtMDg4NyAoTGlua2luZyk8L2lzYm4+PGFjY2Vzc2lvbi1udW0+MjA0
MDc5ODA8L2FjY2Vzc2lvbi1udW0+PHVybHM+PHJlbGF0ZWQtdXJscz48dXJsPmh0dHA6Ly93d3cu
dGFuZGZvbmxpbmUuY29tL2RvaS9wZGYvMTAuMTA4MC8xMDU1MDg4MTAwMzY4NDg3MTwvdXJsPjwv
cmVsYXRlZC11cmxzPjwvdXJscz48ZWxlY3Ryb25pYy1yZXNvdXJjZS1udW0+MTAuMTA4MC8xMDU1
MDg4MTAwMzY4NDg3MTwvZWxlY3Ryb25pYy1yZXNvdXJjZS1udW0+PHJlbW90ZS1kYXRhYmFzZS1w
cm92aWRlcj5OTE08L3JlbW90ZS1kYXRhYmFzZS1wcm92aWRlcj48bGFuZ3VhZ2U+ZW5nPC9sYW5n
dWFnZT48L3JlY29yZD48L0NpdGU+PENpdGU+PEF1dGhvcj5Lb25pam5lbmJlcmc8L0F1dGhvcj48
WWVhcj4yMDExPC9ZZWFyPjxSZWNOdW0+MTA3PC9SZWNOdW0+PHJlY29yZD48cmVjLW51bWJlcj4x
MDc8L3JlYy1udW1iZXI+PGZvcmVpZ24ta2V5cz48a2V5IGFwcD0iRU4iIGRiLWlkPSJkYXdkenNw
cmFwYXdkMGUwOXY0cGR4ZTlwMnd6eGFmMHY5dDAiIHRpbWVzdGFtcD0iMTQ1ODMwMjM0OSI+MTA3
PC9rZXk+PC9mb3JlaWduLWtleXM+PHJlZi10eXBlIG5hbWU9IkpvdXJuYWwgQXJ0aWNsZSI+MTc8
L3JlZi10eXBlPjxjb250cmlidXRvcnM+PGF1dGhvcnM+PGF1dGhvcj5Lb25pam5lbmJlcmcsIEMu
PC9hdXRob3I+PGF1dGhvcj5NZWxpbmRlciwgQS48L2F1dGhvcj48L2F1dGhvcnM+PC9jb250cmli
dXRvcnM+PGF1dGgtYWRkcmVzcz5Ob3J3ZWdpYW4gQ2VudHJlIGZvciBBZGRpY3Rpb24gUmVzZWFy
Y2gsIEluc3RpdHV0ZSBvZiBQc3ljaGlhdHJ5LCBVbml2ZXJzaXR5IG9mIE9zbG8sIE9zbG8sIE5v
cndheS4gY2Fyb2xpZW4ua29uaWpuZW5iZXJnQHBzeWtvbG9naS51aW8ubm88L2F1dGgtYWRkcmVz
cz48dGl0bGVzPjx0aXRsZT5QcmVuYXRhbCBleHBvc3VyZSB0byBtZXRoYWRvbmUgYW5kIGJ1cHJl
bm9ycGhpbmU6IGEgcmV2aWV3IG9mIHRoZSBwb3RlbnRpYWwgZWZmZWN0cyBvbiBjb2duaXRpdmUg
ZGV2ZWxvcG1lbnQ8L3RpdGxlPjxzZWNvbmRhcnktdGl0bGU+Q2hpbGQgTmV1cm9wc3ljaG9sPC9z
ZWNvbmRhcnktdGl0bGU+PC90aXRsZXM+PHBlcmlvZGljYWw+PGZ1bGwtdGl0bGU+Q2hpbGQgTmV1
cm9wc3ljaG9sb2d5PC9mdWxsLXRpdGxlPjxhYmJyLTE+Q2hpbGQgTmV1cm9wc3ljaG9sLjwvYWJi
ci0xPjxhYmJyLTI+Q2hpbGQgTmV1cm9wc3ljaG9sPC9hYmJyLTI+PC9wZXJpb2RpY2FsPjxwYWdl
cz40OTUtNTE5PC9wYWdlcz48dm9sdW1lPjE3PC92b2x1bWU+PG51bWJlcj41PC9udW1iZXI+PGVk
aXRpb24+MjAxMS8wNC8xMjwvZWRpdGlvbj48a2V5d29yZHM+PGtleXdvcmQ+QW5hbGdlc2ljcywg
T3Bpb2lkLyBwaGFybWFjb2xvZ3kvdGhlcmFwZXV0aWMgdXNlPC9rZXl3b3JkPjxrZXl3b3JkPkJ1
cHJlbm9ycGhpbmUvIHBoYXJtYWNvbG9neS90aGVyYXBldXRpYyB1c2U8L2tleXdvcmQ+PGtleXdv
cmQ+Q2hpbGQ8L2tleXdvcmQ+PGtleXdvcmQ+Q2hpbGQgRGV2ZWxvcG1lbnQvIGRydWcgZWZmZWN0
czwva2V5d29yZD48a2V5d29yZD5Db2duaXRpb24vIGRydWcgZWZmZWN0czwva2V5d29yZD48a2V5
d29yZD5GZW1hbGU8L2tleXdvcmQ+PGtleXdvcmQ+SHVtYW5zPC9rZXl3b3JkPjxrZXl3b3JkPk1h
bGU8L2tleXdvcmQ+PGtleXdvcmQ+TWV0aGFkb25lLyBwaGFybWFjb2xvZ3kvdGhlcmFwZXV0aWMg
dXNlPC9rZXl3b3JkPjxrZXl3b3JkPk9waWF0ZSBTdWJzdGl0dXRpb24gVHJlYXRtZW50PC9rZXl3
b3JkPjxrZXl3b3JkPk9waW9pZC1SZWxhdGVkIERpc29yZGVycy8gZHJ1ZyB0aGVyYXB5L3JlaGFi
aWxpdGF0aW9uPC9rZXl3b3JkPjxrZXl3b3JkPlByZWduYW5jeTwva2V5d29yZD48a2V5d29yZD5Q
cmVuYXRhbCBFeHBvc3VyZSBEZWxheWVkIEVmZmVjdHMvIHBzeWNob2xvZ3k8L2tleXdvcmQ+PC9r
ZXl3b3Jkcz48ZGF0ZXM+PHllYXI+MjAxMTwveWVhcj48L2RhdGVzPjxpc2JuPjE3NDQtNDEzNiAo
RWxlY3Ryb25pYykmI3hEOzA5MjktNzA0OSAoTGlua2luZyk8L2lzYm4+PGFjY2Vzc2lvbi1udW0+
MjE0ODAwMTE8L2FjY2Vzc2lvbi1udW0+PHVybHM+PHJlbGF0ZWQtdXJscz48dXJsPmh0dHA6Ly93
d3cudGFuZGZvbmxpbmUuY29tL2RvaS9wZGYvMTAuMTA4MC8wOTI5NzA0OS4yMDExLjU1MzU5MTwv
dXJsPjwvcmVsYXRlZC11cmxzPjwvdXJscz48ZWxlY3Ryb25pYy1yZXNvdXJjZS1udW0+MTAuMTA4
MC8wOTI5NzA0OS4yMDExLjU1MzU5MTwvZWxlY3Ryb25pYy1yZXNvdXJjZS1udW0+PHJlbW90ZS1k
YXRhYmFzZS1wcm92aWRlcj5OTE08L3JlbW90ZS1kYXRhYmFzZS1wcm92aWRlcj48bGFuZ3VhZ2U+
ZW5nPC9sYW5ndWFnZT48L3JlY29yZD48L0NpdGU+PC9FbmROb3RlPgB=
</w:fldData>
        </w:fldChar>
      </w:r>
      <w:r w:rsidR="008F2818">
        <w:rPr>
          <w:lang w:val="en-US"/>
        </w:rPr>
        <w:instrText xml:space="preserve"> ADDIN EN.CITE.DATA </w:instrText>
      </w:r>
      <w:r w:rsidR="008F2818">
        <w:rPr>
          <w:lang w:val="en-US"/>
        </w:rPr>
      </w:r>
      <w:r w:rsidR="008F2818">
        <w:rPr>
          <w:lang w:val="en-US"/>
        </w:rPr>
        <w:fldChar w:fldCharType="end"/>
      </w:r>
      <w:r w:rsidR="00761D84">
        <w:rPr>
          <w:lang w:val="en-US"/>
        </w:rPr>
      </w:r>
      <w:r w:rsidR="00761D84">
        <w:rPr>
          <w:lang w:val="en-US"/>
        </w:rPr>
        <w:fldChar w:fldCharType="separate"/>
      </w:r>
      <w:r w:rsidR="008F2818" w:rsidRPr="008F2818">
        <w:rPr>
          <w:noProof/>
          <w:vertAlign w:val="superscript"/>
          <w:lang w:val="en-US"/>
        </w:rPr>
        <w:t>21, 22</w:t>
      </w:r>
      <w:r w:rsidR="00761D84">
        <w:rPr>
          <w:lang w:val="en-US"/>
        </w:rPr>
        <w:fldChar w:fldCharType="end"/>
      </w:r>
      <w:r w:rsidR="00E63D68">
        <w:rPr>
          <w:lang w:val="en-US"/>
        </w:rPr>
        <w:t xml:space="preserve">. No population based estimates are available </w:t>
      </w:r>
      <w:r w:rsidR="003D397E">
        <w:rPr>
          <w:lang w:val="en-US"/>
        </w:rPr>
        <w:t>regarding</w:t>
      </w:r>
      <w:r w:rsidR="00E63D68">
        <w:rPr>
          <w:lang w:val="en-US"/>
        </w:rPr>
        <w:t xml:space="preserve"> the risk of delayed language development children born to mothers using opioid analgesics during pregnancy.</w:t>
      </w:r>
    </w:p>
    <w:p w14:paraId="06EE90E3" w14:textId="77777777" w:rsidR="008F2818" w:rsidRDefault="008F2818" w:rsidP="00FD7B2F">
      <w:pPr>
        <w:spacing w:after="0" w:line="360" w:lineRule="auto"/>
        <w:rPr>
          <w:lang w:val="en-US"/>
        </w:rPr>
      </w:pPr>
    </w:p>
    <w:p w14:paraId="09390E63" w14:textId="551BDC69" w:rsidR="005E243E" w:rsidRPr="00920087" w:rsidRDefault="00574F73" w:rsidP="00FD7B2F">
      <w:pPr>
        <w:spacing w:line="360" w:lineRule="auto"/>
        <w:rPr>
          <w:b/>
          <w:lang w:val="en-US"/>
        </w:rPr>
      </w:pPr>
      <w:r w:rsidRPr="00ED6A8D">
        <w:rPr>
          <w:lang w:val="en-US"/>
        </w:rPr>
        <w:t xml:space="preserve">The aim of the present study was to assess the effect of exposure </w:t>
      </w:r>
      <w:r w:rsidR="00236134">
        <w:rPr>
          <w:lang w:val="en-US"/>
        </w:rPr>
        <w:t xml:space="preserve">to analgesic </w:t>
      </w:r>
      <w:r w:rsidR="00236134" w:rsidRPr="00ED6A8D">
        <w:rPr>
          <w:lang w:val="en-US"/>
        </w:rPr>
        <w:t>opioid</w:t>
      </w:r>
      <w:r w:rsidR="002135CE">
        <w:rPr>
          <w:lang w:val="en-US"/>
        </w:rPr>
        <w:t>s</w:t>
      </w:r>
      <w:r w:rsidR="00236134" w:rsidRPr="00ED6A8D">
        <w:rPr>
          <w:lang w:val="en-US"/>
        </w:rPr>
        <w:t xml:space="preserve"> </w:t>
      </w:r>
      <w:r w:rsidR="00236134">
        <w:rPr>
          <w:lang w:val="en-US"/>
        </w:rPr>
        <w:t xml:space="preserve">during pregnancy on </w:t>
      </w:r>
      <w:r w:rsidRPr="00ED6A8D">
        <w:rPr>
          <w:lang w:val="en-US"/>
        </w:rPr>
        <w:t xml:space="preserve">language competence </w:t>
      </w:r>
      <w:r w:rsidR="00236134">
        <w:rPr>
          <w:lang w:val="en-US"/>
        </w:rPr>
        <w:t xml:space="preserve">and communication skills </w:t>
      </w:r>
      <w:r w:rsidRPr="00ED6A8D">
        <w:rPr>
          <w:lang w:val="en-US"/>
        </w:rPr>
        <w:t xml:space="preserve">in 3 year old children. </w:t>
      </w:r>
      <w:r w:rsidR="005E243E" w:rsidRPr="00920087">
        <w:rPr>
          <w:b/>
          <w:lang w:val="en-US"/>
        </w:rPr>
        <w:br w:type="page"/>
      </w:r>
    </w:p>
    <w:p w14:paraId="6CE9AF19" w14:textId="77777777" w:rsidR="00274959" w:rsidRPr="00B4610F" w:rsidRDefault="009F682D" w:rsidP="00FD7B2F">
      <w:pPr>
        <w:spacing w:line="360" w:lineRule="auto"/>
        <w:rPr>
          <w:b/>
          <w:lang w:val="en-US"/>
        </w:rPr>
      </w:pPr>
      <w:r w:rsidRPr="00B4610F">
        <w:rPr>
          <w:b/>
          <w:lang w:val="en-US"/>
        </w:rPr>
        <w:lastRenderedPageBreak/>
        <w:t>Material and method</w:t>
      </w:r>
    </w:p>
    <w:p w14:paraId="5BEF48B1" w14:textId="77777777" w:rsidR="0086083E" w:rsidRPr="00592B64" w:rsidRDefault="0086083E" w:rsidP="00FD7B2F">
      <w:pPr>
        <w:spacing w:line="360" w:lineRule="auto"/>
        <w:rPr>
          <w:i/>
          <w:lang w:val="en-US"/>
        </w:rPr>
      </w:pPr>
      <w:r w:rsidRPr="00592B64">
        <w:rPr>
          <w:i/>
          <w:lang w:val="en-US"/>
        </w:rPr>
        <w:t>The MoBa cohort</w:t>
      </w:r>
    </w:p>
    <w:p w14:paraId="05C49CD3" w14:textId="77777777" w:rsidR="00150646" w:rsidRDefault="00274959" w:rsidP="00FD7B2F">
      <w:pPr>
        <w:spacing w:line="360" w:lineRule="auto"/>
        <w:rPr>
          <w:lang w:val="en-US"/>
        </w:rPr>
      </w:pPr>
      <w:r w:rsidRPr="00274959">
        <w:rPr>
          <w:lang w:val="en-US"/>
        </w:rPr>
        <w:t>The Norwegian Mother and Child Cohort Study (MoBa) is a prospective population-base</w:t>
      </w:r>
      <w:r w:rsidR="00106ABE">
        <w:rPr>
          <w:lang w:val="en-US"/>
        </w:rPr>
        <w:t>d</w:t>
      </w:r>
      <w:r w:rsidRPr="00274959">
        <w:rPr>
          <w:lang w:val="en-US"/>
        </w:rPr>
        <w:t xml:space="preserve"> pregnancy cohort </w:t>
      </w:r>
      <w:r w:rsidR="00574695">
        <w:rPr>
          <w:lang w:val="en-US"/>
        </w:rPr>
        <w:t xml:space="preserve">run </w:t>
      </w:r>
      <w:r w:rsidRPr="00274959">
        <w:rPr>
          <w:lang w:val="en-US"/>
        </w:rPr>
        <w:t xml:space="preserve">by the Norwegian Institute of Public Health </w:t>
      </w:r>
      <w:r w:rsidR="007369CB">
        <w:rPr>
          <w:lang w:val="en-US"/>
        </w:rPr>
        <w:fldChar w:fldCharType="begin">
          <w:fldData xml:space="preserve">PEVuZE5vdGU+PENpdGU+PEF1dGhvcj5NYWdudXM8L0F1dGhvcj48WWVhcj4yMDA2PC9ZZWFyPjxS
ZWNOdW0+MzY8L1JlY051bT48RGlzcGxheVRleHQ+PHN0eWxlIGZhY2U9InN1cGVyc2NyaXB0Ij4y
MywgMjQ8L3N0eWxlPjwvRGlzcGxheVRleHQ+PHJlY29yZD48cmVjLW51bWJlcj4zNjwvcmVjLW51
bWJlcj48Zm9yZWlnbi1rZXlzPjxrZXkgYXBwPSJFTiIgZGItaWQ9ImRhd2R6c3ByYXBhd2QwZTA5
djRwZHhlOXAyd3p4YWYwdjl0MCIgdGltZXN0YW1wPSIxNDM5MjE3MDU1Ij4zNjwva2V5PjwvZm9y
ZWlnbi1rZXlzPjxyZWYtdHlwZSBuYW1lPSJKb3VybmFsIEFydGljbGUiPjE3PC9yZWYtdHlwZT48
Y29udHJpYnV0b3JzPjxhdXRob3JzPjxhdXRob3I+TWFnbnVzLCBQLjwvYXV0aG9yPjxhdXRob3I+
SXJnZW5zLCBMLiBNLjwvYXV0aG9yPjxhdXRob3I+SGF1ZywgSy48L2F1dGhvcj48YXV0aG9yPk55
c3RhZCwgVy48L2F1dGhvcj48YXV0aG9yPlNramFlcnZlbiwgUi48L2F1dGhvcj48YXV0aG9yPlN0
b2x0ZW5iZXJnLCBDLjwvYXV0aG9yPjwvYXV0aG9ycz48L2NvbnRyaWJ1dG9ycz48YXV0aC1hZGRy
ZXNzPkRpdmlzaW9uIG9mIEVwaWRlbWlvbG9neSwgVGhlIE5vcndlZ2lhbiBJbnN0aXR1dGUgb2Yg
UHVibGljIEhlYWx0aCwgT3NsbywgTm9yd2F5LjwvYXV0aC1hZGRyZXNzPjx0aXRsZXM+PHRpdGxl
PkNvaG9ydCBwcm9maWxlOiB0aGUgTm9yd2VnaWFuIE1vdGhlciBhbmQgQ2hpbGQgQ29ob3J0IFN0
dWR5IChNb0JhKTwvdGl0bGU+PHNlY29uZGFyeS10aXRsZT5JbnQgSiBFcGlkZW1pb2w8L3NlY29u
ZGFyeS10aXRsZT48L3RpdGxlcz48cGVyaW9kaWNhbD48ZnVsbC10aXRsZT5JbnRlcm5hdGlvbmFs
IEpvdXJuYWwgb2YgRXBpZGVtaW9sb2d5PC9mdWxsLXRpdGxlPjxhYmJyLTE+SW50LiBKLiBFcGlk
ZW1pb2wuPC9hYmJyLTE+PGFiYnItMj5JbnQgSiBFcGlkZW1pb2w8L2FiYnItMj48L3BlcmlvZGlj
YWw+PHBhZ2VzPjExNDYtNTA8L3BhZ2VzPjx2b2x1bWU+MzU8L3ZvbHVtZT48bnVtYmVyPjU8L251
bWJlcj48ZWRpdGlvbj4yMDA2LzA4LzI0PC9lZGl0aW9uPjxrZXl3b3Jkcz48a2V5d29yZD5Db2hv
cnQgU3R1ZGllczwva2V5d29yZD48a2V5d29yZD5EaXNlYXNlLyBldGlvbG9neTwva2V5d29yZD48
a2V5d29yZD5FbnZpcm9ubWVudGFsIEV4cG9zdXJlLyBhZHZlcnNlIGVmZmVjdHM8L2tleXdvcmQ+
PGtleXdvcmQ+RmVtYWxlPC9rZXl3b3JkPjxrZXl3b3JkPkh1bWFuczwva2V5d29yZD48a2V5d29y
ZD5JbmZhbnQsIE5ld2Jvcm48L2tleXdvcmQ+PGtleXdvcmQ+TW90aGVyczwva2V5d29yZD48a2V5
d29yZD5Ob3J3YXkvZXBpZGVtaW9sb2d5PC9rZXl3b3JkPjxrZXl3b3JkPlBhdGllbnQgRHJvcG91
dHMvc3RhdGlzdGljcyAmYW1wOyBudW1lcmljYWwgZGF0YTwva2V5d29yZD48a2V5d29yZD5QYXRp
ZW50IFNlbGVjdGlvbjwva2V5d29yZD48a2V5d29yZD5QcmVnbmFuY3k8L2tleXdvcmQ+PGtleXdv
cmQ+UHJlZ25hbmN5IE91dGNvbWU8L2tleXdvcmQ+PGtleXdvcmQ+UmVwcm9kdWN0aXZlIEhpc3Rv
cnk8L2tleXdvcmQ+PGtleXdvcmQ+UmVzZWFyY2ggRGVzaWduPC9rZXl3b3JkPjwva2V5d29yZHM+
PGRhdGVzPjx5ZWFyPjIwMDY8L3llYXI+PHB1Yi1kYXRlcz48ZGF0ZT5PY3Q8L2RhdGU+PC9wdWIt
ZGF0ZXM+PC9kYXRlcz48aXNibj4wMzAwLTU3NzEgKFByaW50KSYjeEQ7MDMwMC01NzcxIChMaW5r
aW5nKTwvaXNibj48YWNjZXNzaW9uLW51bT4xNjkyNjIxNzwvYWNjZXNzaW9uLW51bT48dXJscz48
cmVsYXRlZC11cmxzPjx1cmw+aHR0cDovL2lqZS5veGZvcmRqb3VybmFscy5vcmcvY29udGVudC8z
NS81LzExNDYuZnVsbC5wZGY8L3VybD48L3JlbGF0ZWQtdXJscz48L3VybHM+PGVsZWN0cm9uaWMt
cmVzb3VyY2UtbnVtPjEwLjEwOTMvaWplL2R5bDE3MDwvZWxlY3Ryb25pYy1yZXNvdXJjZS1udW0+
PHJlbW90ZS1kYXRhYmFzZS1wcm92aWRlcj5OTE08L3JlbW90ZS1kYXRhYmFzZS1wcm92aWRlcj48
bGFuZ3VhZ2U+ZW5nPC9sYW5ndWFnZT48L3JlY29yZD48L0NpdGU+PENpdGU+PEF1dGhvcj5NYWdu
dXM8L0F1dGhvcj48WWVhcj4yMDE2PC9ZZWFyPjxSZWNOdW0+MTE2PC9SZWNOdW0+PHJlY29yZD48
cmVjLW51bWJlcj4xMTY8L3JlYy1udW1iZXI+PGZvcmVpZ24ta2V5cz48a2V5IGFwcD0iRU4iIGRi
LWlkPSJkYXdkenNwcmFwYXdkMGUwOXY0cGR4ZTlwMnd6eGFmMHY5dDAiIHRpbWVzdGFtcD0iMTQ2
MTY2NTk5NSI+MTE2PC9rZXk+PC9mb3JlaWduLWtleXM+PHJlZi10eXBlIG5hbWU9IkpvdXJuYWwg
QXJ0aWNsZSI+MTc8L3JlZi10eXBlPjxjb250cmlidXRvcnM+PGF1dGhvcnM+PGF1dGhvcj5NYWdu
dXMsIFAuPC9hdXRob3I+PGF1dGhvcj5CaXJrZSwgQy48L2F1dGhvcj48YXV0aG9yPlZlanJ1cCwg
Sy48L2F1dGhvcj48YXV0aG9yPkhhdWdhbiwgQS48L2F1dGhvcj48YXV0aG9yPkFsc2FrZXIsIEUu
PC9hdXRob3I+PGF1dGhvcj5EYWx0dmVpdCwgQS4gSy48L2F1dGhvcj48YXV0aG9yPkhhbmRhbCwg
TS48L2F1dGhvcj48YXV0aG9yPkhhdWdlbiwgTS48L2F1dGhvcj48YXV0aG9yPkhvaXNldGgsIEcu
PC9hdXRob3I+PGF1dGhvcj5LbnVkc2VuLCBHLiBQLjwvYXV0aG9yPjxhdXRob3I+UGFsdGllbCwg
TC48L2F1dGhvcj48YXV0aG9yPlNjaHJldWRlciwgUC48L2F1dGhvcj48YXV0aG9yPlRhbWJzLCBL
LjwvYXV0aG9yPjxhdXRob3I+Vm9sZCwgTC48L2F1dGhvcj48YXV0aG9yPlN0b2x0ZW5iZXJnLCBD
LjwvYXV0aG9yPjwvYXV0aG9ycz48L2NvbnRyaWJ1dG9ycz48YXV0aC1hZGRyZXNzPk5vcndlZ2lh
biBJbnN0aXR1dGUgb2YgUHVibGljIEhlYWx0aCwgT3NsbywgTm9yd2F5IHBlci5tYWdudXNAZmhp
Lm5vLiYjeEQ7Tm9yd2VnaWFuIEluc3RpdHV0ZSBvZiBQdWJsaWMgSGVhbHRoLCBPc2xvLCBOb3J3
YXkuJiN4RDtOb3J3ZWdpYW4gSW5zdGl0dXRlIG9mIFB1YmxpYyBIZWFsdGgsIE9zbG8sIE5vcndh
eSBEZXBhcnRtZW50IG9mIEdsb2JhbCBQdWJsaWMgSGVhbHRoIGFuZCBDb21tdW5pdHkgQ2FyZSwg
VW5pdmVyc2l0eSBvZiBCZXJnZW4sIEJlcmdlbiwgTm9yd2F5LjwvYXV0aC1hZGRyZXNzPjx0aXRs
ZXM+PHRpdGxlPkNvaG9ydCBQcm9maWxlIFVwZGF0ZTogVGhlIE5vcndlZ2lhbiBNb3RoZXIgYW5k
IENoaWxkIENvaG9ydCBTdHVkeSAoTW9CYSk8L3RpdGxlPjxzZWNvbmRhcnktdGl0bGU+SW50IEog
RXBpZGVtaW9sPC9zZWNvbmRhcnktdGl0bGU+PC90aXRsZXM+PHBlcmlvZGljYWw+PGZ1bGwtdGl0
bGU+SW50ZXJuYXRpb25hbCBKb3VybmFsIG9mIEVwaWRlbWlvbG9neTwvZnVsbC10aXRsZT48YWJi
ci0xPkludC4gSi4gRXBpZGVtaW9sLjwvYWJici0xPjxhYmJyLTI+SW50IEogRXBpZGVtaW9sPC9h
YmJyLTI+PC9wZXJpb2RpY2FsPjxlZGl0aW9uPjIwMTYvMDQvMTI8L2VkaXRpb24+PGRhdGVzPjx5
ZWFyPjIwMTY8L3llYXI+PHB1Yi1kYXRlcz48ZGF0ZT5BcHIgMTA8L2RhdGU+PC9wdWItZGF0ZXM+
PC9kYXRlcz48aXNibj4xNDY0LTM2ODUgKEVsZWN0cm9uaWMpJiN4RDswMzAwLTU3NzEgKExpbmtp
bmcpPC9pc2JuPjxhY2Nlc3Npb24tbnVtPjI3MDYzNjAzPC9hY2Nlc3Npb24tbnVtPjx1cmxzPjxy
ZWxhdGVkLXVybHM+PHVybD5odHRwOi8vaWplLm94Zm9yZGpvdXJuYWxzLm9yZy9jb250ZW50L2Vh
cmx5LzIwMTYvMDQvMDkvaWplLmR5dzAyOS5mdWxsLnBkZjwvdXJsPjwvcmVsYXRlZC11cmxzPjwv
dXJscz48ZWxlY3Ryb25pYy1yZXNvdXJjZS1udW0+MTAuMTA5My9pamUvZHl3MDI5PC9lbGVjdHJv
bmljLXJlc291cmNlLW51bT48cmVtb3RlLWRhdGFiYXNlLXByb3ZpZGVyPk5MTTwvcmVtb3RlLWRh
dGFiYXNlLXByb3ZpZGVyPjxsYW5ndWFnZT5Fbmc8L2xhbmd1YWdlPjwvcmVjb3JkPjwvQ2l0ZT48
L0VuZE5vdGU+AG==
</w:fldData>
        </w:fldChar>
      </w:r>
      <w:r w:rsidR="008F2818">
        <w:rPr>
          <w:lang w:val="en-US"/>
        </w:rPr>
        <w:instrText xml:space="preserve"> ADDIN EN.CITE </w:instrText>
      </w:r>
      <w:r w:rsidR="008F2818">
        <w:rPr>
          <w:lang w:val="en-US"/>
        </w:rPr>
        <w:fldChar w:fldCharType="begin">
          <w:fldData xml:space="preserve">PEVuZE5vdGU+PENpdGU+PEF1dGhvcj5NYWdudXM8L0F1dGhvcj48WWVhcj4yMDA2PC9ZZWFyPjxS
ZWNOdW0+MzY8L1JlY051bT48RGlzcGxheVRleHQ+PHN0eWxlIGZhY2U9InN1cGVyc2NyaXB0Ij4y
MywgMjQ8L3N0eWxlPjwvRGlzcGxheVRleHQ+PHJlY29yZD48cmVjLW51bWJlcj4zNjwvcmVjLW51
bWJlcj48Zm9yZWlnbi1rZXlzPjxrZXkgYXBwPSJFTiIgZGItaWQ9ImRhd2R6c3ByYXBhd2QwZTA5
djRwZHhlOXAyd3p4YWYwdjl0MCIgdGltZXN0YW1wPSIxNDM5MjE3MDU1Ij4zNjwva2V5PjwvZm9y
ZWlnbi1rZXlzPjxyZWYtdHlwZSBuYW1lPSJKb3VybmFsIEFydGljbGUiPjE3PC9yZWYtdHlwZT48
Y29udHJpYnV0b3JzPjxhdXRob3JzPjxhdXRob3I+TWFnbnVzLCBQLjwvYXV0aG9yPjxhdXRob3I+
SXJnZW5zLCBMLiBNLjwvYXV0aG9yPjxhdXRob3I+SGF1ZywgSy48L2F1dGhvcj48YXV0aG9yPk55
c3RhZCwgVy48L2F1dGhvcj48YXV0aG9yPlNramFlcnZlbiwgUi48L2F1dGhvcj48YXV0aG9yPlN0
b2x0ZW5iZXJnLCBDLjwvYXV0aG9yPjwvYXV0aG9ycz48L2NvbnRyaWJ1dG9ycz48YXV0aC1hZGRy
ZXNzPkRpdmlzaW9uIG9mIEVwaWRlbWlvbG9neSwgVGhlIE5vcndlZ2lhbiBJbnN0aXR1dGUgb2Yg
UHVibGljIEhlYWx0aCwgT3NsbywgTm9yd2F5LjwvYXV0aC1hZGRyZXNzPjx0aXRsZXM+PHRpdGxl
PkNvaG9ydCBwcm9maWxlOiB0aGUgTm9yd2VnaWFuIE1vdGhlciBhbmQgQ2hpbGQgQ29ob3J0IFN0
dWR5IChNb0JhKTwvdGl0bGU+PHNlY29uZGFyeS10aXRsZT5JbnQgSiBFcGlkZW1pb2w8L3NlY29u
ZGFyeS10aXRsZT48L3RpdGxlcz48cGVyaW9kaWNhbD48ZnVsbC10aXRsZT5JbnRlcm5hdGlvbmFs
IEpvdXJuYWwgb2YgRXBpZGVtaW9sb2d5PC9mdWxsLXRpdGxlPjxhYmJyLTE+SW50LiBKLiBFcGlk
ZW1pb2wuPC9hYmJyLTE+PGFiYnItMj5JbnQgSiBFcGlkZW1pb2w8L2FiYnItMj48L3BlcmlvZGlj
YWw+PHBhZ2VzPjExNDYtNTA8L3BhZ2VzPjx2b2x1bWU+MzU8L3ZvbHVtZT48bnVtYmVyPjU8L251
bWJlcj48ZWRpdGlvbj4yMDA2LzA4LzI0PC9lZGl0aW9uPjxrZXl3b3Jkcz48a2V5d29yZD5Db2hv
cnQgU3R1ZGllczwva2V5d29yZD48a2V5d29yZD5EaXNlYXNlLyBldGlvbG9neTwva2V5d29yZD48
a2V5d29yZD5FbnZpcm9ubWVudGFsIEV4cG9zdXJlLyBhZHZlcnNlIGVmZmVjdHM8L2tleXdvcmQ+
PGtleXdvcmQ+RmVtYWxlPC9rZXl3b3JkPjxrZXl3b3JkPkh1bWFuczwva2V5d29yZD48a2V5d29y
ZD5JbmZhbnQsIE5ld2Jvcm48L2tleXdvcmQ+PGtleXdvcmQ+TW90aGVyczwva2V5d29yZD48a2V5
d29yZD5Ob3J3YXkvZXBpZGVtaW9sb2d5PC9rZXl3b3JkPjxrZXl3b3JkPlBhdGllbnQgRHJvcG91
dHMvc3RhdGlzdGljcyAmYW1wOyBudW1lcmljYWwgZGF0YTwva2V5d29yZD48a2V5d29yZD5QYXRp
ZW50IFNlbGVjdGlvbjwva2V5d29yZD48a2V5d29yZD5QcmVnbmFuY3k8L2tleXdvcmQ+PGtleXdv
cmQ+UHJlZ25hbmN5IE91dGNvbWU8L2tleXdvcmQ+PGtleXdvcmQ+UmVwcm9kdWN0aXZlIEhpc3Rv
cnk8L2tleXdvcmQ+PGtleXdvcmQ+UmVzZWFyY2ggRGVzaWduPC9rZXl3b3JkPjwva2V5d29yZHM+
PGRhdGVzPjx5ZWFyPjIwMDY8L3llYXI+PHB1Yi1kYXRlcz48ZGF0ZT5PY3Q8L2RhdGU+PC9wdWIt
ZGF0ZXM+PC9kYXRlcz48aXNibj4wMzAwLTU3NzEgKFByaW50KSYjeEQ7MDMwMC01NzcxIChMaW5r
aW5nKTwvaXNibj48YWNjZXNzaW9uLW51bT4xNjkyNjIxNzwvYWNjZXNzaW9uLW51bT48dXJscz48
cmVsYXRlZC11cmxzPjx1cmw+aHR0cDovL2lqZS5veGZvcmRqb3VybmFscy5vcmcvY29udGVudC8z
NS81LzExNDYuZnVsbC5wZGY8L3VybD48L3JlbGF0ZWQtdXJscz48L3VybHM+PGVsZWN0cm9uaWMt
cmVzb3VyY2UtbnVtPjEwLjEwOTMvaWplL2R5bDE3MDwvZWxlY3Ryb25pYy1yZXNvdXJjZS1udW0+
PHJlbW90ZS1kYXRhYmFzZS1wcm92aWRlcj5OTE08L3JlbW90ZS1kYXRhYmFzZS1wcm92aWRlcj48
bGFuZ3VhZ2U+ZW5nPC9sYW5ndWFnZT48L3JlY29yZD48L0NpdGU+PENpdGU+PEF1dGhvcj5NYWdu
dXM8L0F1dGhvcj48WWVhcj4yMDE2PC9ZZWFyPjxSZWNOdW0+MTE2PC9SZWNOdW0+PHJlY29yZD48
cmVjLW51bWJlcj4xMTY8L3JlYy1udW1iZXI+PGZvcmVpZ24ta2V5cz48a2V5IGFwcD0iRU4iIGRi
LWlkPSJkYXdkenNwcmFwYXdkMGUwOXY0cGR4ZTlwMnd6eGFmMHY5dDAiIHRpbWVzdGFtcD0iMTQ2
MTY2NTk5NSI+MTE2PC9rZXk+PC9mb3JlaWduLWtleXM+PHJlZi10eXBlIG5hbWU9IkpvdXJuYWwg
QXJ0aWNsZSI+MTc8L3JlZi10eXBlPjxjb250cmlidXRvcnM+PGF1dGhvcnM+PGF1dGhvcj5NYWdu
dXMsIFAuPC9hdXRob3I+PGF1dGhvcj5CaXJrZSwgQy48L2F1dGhvcj48YXV0aG9yPlZlanJ1cCwg
Sy48L2F1dGhvcj48YXV0aG9yPkhhdWdhbiwgQS48L2F1dGhvcj48YXV0aG9yPkFsc2FrZXIsIEUu
PC9hdXRob3I+PGF1dGhvcj5EYWx0dmVpdCwgQS4gSy48L2F1dGhvcj48YXV0aG9yPkhhbmRhbCwg
TS48L2F1dGhvcj48YXV0aG9yPkhhdWdlbiwgTS48L2F1dGhvcj48YXV0aG9yPkhvaXNldGgsIEcu
PC9hdXRob3I+PGF1dGhvcj5LbnVkc2VuLCBHLiBQLjwvYXV0aG9yPjxhdXRob3I+UGFsdGllbCwg
TC48L2F1dGhvcj48YXV0aG9yPlNjaHJldWRlciwgUC48L2F1dGhvcj48YXV0aG9yPlRhbWJzLCBL
LjwvYXV0aG9yPjxhdXRob3I+Vm9sZCwgTC48L2F1dGhvcj48YXV0aG9yPlN0b2x0ZW5iZXJnLCBD
LjwvYXV0aG9yPjwvYXV0aG9ycz48L2NvbnRyaWJ1dG9ycz48YXV0aC1hZGRyZXNzPk5vcndlZ2lh
biBJbnN0aXR1dGUgb2YgUHVibGljIEhlYWx0aCwgT3NsbywgTm9yd2F5IHBlci5tYWdudXNAZmhp
Lm5vLiYjeEQ7Tm9yd2VnaWFuIEluc3RpdHV0ZSBvZiBQdWJsaWMgSGVhbHRoLCBPc2xvLCBOb3J3
YXkuJiN4RDtOb3J3ZWdpYW4gSW5zdGl0dXRlIG9mIFB1YmxpYyBIZWFsdGgsIE9zbG8sIE5vcndh
eSBEZXBhcnRtZW50IG9mIEdsb2JhbCBQdWJsaWMgSGVhbHRoIGFuZCBDb21tdW5pdHkgQ2FyZSwg
VW5pdmVyc2l0eSBvZiBCZXJnZW4sIEJlcmdlbiwgTm9yd2F5LjwvYXV0aC1hZGRyZXNzPjx0aXRs
ZXM+PHRpdGxlPkNvaG9ydCBQcm9maWxlIFVwZGF0ZTogVGhlIE5vcndlZ2lhbiBNb3RoZXIgYW5k
IENoaWxkIENvaG9ydCBTdHVkeSAoTW9CYSk8L3RpdGxlPjxzZWNvbmRhcnktdGl0bGU+SW50IEog
RXBpZGVtaW9sPC9zZWNvbmRhcnktdGl0bGU+PC90aXRsZXM+PHBlcmlvZGljYWw+PGZ1bGwtdGl0
bGU+SW50ZXJuYXRpb25hbCBKb3VybmFsIG9mIEVwaWRlbWlvbG9neTwvZnVsbC10aXRsZT48YWJi
ci0xPkludC4gSi4gRXBpZGVtaW9sLjwvYWJici0xPjxhYmJyLTI+SW50IEogRXBpZGVtaW9sPC9h
YmJyLTI+PC9wZXJpb2RpY2FsPjxlZGl0aW9uPjIwMTYvMDQvMTI8L2VkaXRpb24+PGRhdGVzPjx5
ZWFyPjIwMTY8L3llYXI+PHB1Yi1kYXRlcz48ZGF0ZT5BcHIgMTA8L2RhdGU+PC9wdWItZGF0ZXM+
PC9kYXRlcz48aXNibj4xNDY0LTM2ODUgKEVsZWN0cm9uaWMpJiN4RDswMzAwLTU3NzEgKExpbmtp
bmcpPC9pc2JuPjxhY2Nlc3Npb24tbnVtPjI3MDYzNjAzPC9hY2Nlc3Npb24tbnVtPjx1cmxzPjxy
ZWxhdGVkLXVybHM+PHVybD5odHRwOi8vaWplLm94Zm9yZGpvdXJuYWxzLm9yZy9jb250ZW50L2Vh
cmx5LzIwMTYvMDQvMDkvaWplLmR5dzAyOS5mdWxsLnBkZjwvdXJsPjwvcmVsYXRlZC11cmxzPjwv
dXJscz48ZWxlY3Ryb25pYy1yZXNvdXJjZS1udW0+MTAuMTA5My9pamUvZHl3MDI5PC9lbGVjdHJv
bmljLXJlc291cmNlLW51bT48cmVtb3RlLWRhdGFiYXNlLXByb3ZpZGVyPk5MTTwvcmVtb3RlLWRh
dGFiYXNlLXByb3ZpZGVyPjxsYW5ndWFnZT5Fbmc8L2xhbmd1YWdlPjwvcmVjb3JkPjwvQ2l0ZT48
L0VuZE5vdGU+AG==
</w:fldData>
        </w:fldChar>
      </w:r>
      <w:r w:rsidR="008F2818">
        <w:rPr>
          <w:lang w:val="en-US"/>
        </w:rPr>
        <w:instrText xml:space="preserve"> ADDIN EN.CITE.DATA </w:instrText>
      </w:r>
      <w:r w:rsidR="008F2818">
        <w:rPr>
          <w:lang w:val="en-US"/>
        </w:rPr>
      </w:r>
      <w:r w:rsidR="008F2818">
        <w:rPr>
          <w:lang w:val="en-US"/>
        </w:rPr>
        <w:fldChar w:fldCharType="end"/>
      </w:r>
      <w:r w:rsidR="007369CB">
        <w:rPr>
          <w:lang w:val="en-US"/>
        </w:rPr>
      </w:r>
      <w:r w:rsidR="007369CB">
        <w:rPr>
          <w:lang w:val="en-US"/>
        </w:rPr>
        <w:fldChar w:fldCharType="separate"/>
      </w:r>
      <w:r w:rsidR="008F2818" w:rsidRPr="008F2818">
        <w:rPr>
          <w:noProof/>
          <w:vertAlign w:val="superscript"/>
          <w:lang w:val="en-US"/>
        </w:rPr>
        <w:t>23, 24</w:t>
      </w:r>
      <w:r w:rsidR="007369CB">
        <w:rPr>
          <w:lang w:val="en-US"/>
        </w:rPr>
        <w:fldChar w:fldCharType="end"/>
      </w:r>
      <w:r w:rsidRPr="00274959">
        <w:rPr>
          <w:lang w:val="en-US"/>
        </w:rPr>
        <w:t xml:space="preserve">. </w:t>
      </w:r>
      <w:r w:rsidR="00574695">
        <w:rPr>
          <w:lang w:val="en-US"/>
        </w:rPr>
        <w:t xml:space="preserve">During the period </w:t>
      </w:r>
      <w:r>
        <w:rPr>
          <w:lang w:val="en-US"/>
        </w:rPr>
        <w:t>from 1999 to 2008</w:t>
      </w:r>
      <w:r w:rsidR="000E57EE">
        <w:rPr>
          <w:lang w:val="en-US"/>
        </w:rPr>
        <w:t xml:space="preserve"> p</w:t>
      </w:r>
      <w:r w:rsidR="00C9221D">
        <w:rPr>
          <w:lang w:val="en-US"/>
        </w:rPr>
        <w:t xml:space="preserve">regnant women </w:t>
      </w:r>
      <w:r w:rsidR="00B9545C">
        <w:rPr>
          <w:lang w:val="en-US"/>
        </w:rPr>
        <w:t>i</w:t>
      </w:r>
      <w:r w:rsidR="000E57EE">
        <w:rPr>
          <w:lang w:val="en-US"/>
        </w:rPr>
        <w:t xml:space="preserve">n Norway </w:t>
      </w:r>
      <w:r w:rsidR="00C9221D">
        <w:rPr>
          <w:lang w:val="en-US"/>
        </w:rPr>
        <w:t xml:space="preserve">received a postal invitation to participate in MoBa prior to the first ultrasound scan at week 17/18. </w:t>
      </w:r>
      <w:r w:rsidR="007B3668" w:rsidRPr="00150646">
        <w:rPr>
          <w:lang w:val="en-US"/>
        </w:rPr>
        <w:t xml:space="preserve">The women consented to participation in 40.6% of the pregnancies. </w:t>
      </w:r>
      <w:r w:rsidR="000E57EE">
        <w:rPr>
          <w:lang w:val="en-US"/>
        </w:rPr>
        <w:t>Data collection i</w:t>
      </w:r>
      <w:r>
        <w:rPr>
          <w:lang w:val="en-US"/>
        </w:rPr>
        <w:t xml:space="preserve">s based on </w:t>
      </w:r>
      <w:r w:rsidR="00574695">
        <w:rPr>
          <w:lang w:val="en-US"/>
        </w:rPr>
        <w:t xml:space="preserve">detailed </w:t>
      </w:r>
      <w:r>
        <w:rPr>
          <w:lang w:val="en-US"/>
        </w:rPr>
        <w:t>s</w:t>
      </w:r>
      <w:r w:rsidR="000E57EE">
        <w:rPr>
          <w:lang w:val="en-US"/>
        </w:rPr>
        <w:t>elf-administered questionnaires</w:t>
      </w:r>
      <w:r w:rsidR="008F2818">
        <w:rPr>
          <w:lang w:val="en-US"/>
        </w:rPr>
        <w:t xml:space="preserve"> both during pregnancy and after birth on questions regarding in utero exposures that may increase the likelihood of delayed neurodevelopment such as alcohol consumption, smoking, illicit drug use and use of prescription medication like opioids, SSRI, and benzodiazepines </w:t>
      </w:r>
      <w:r w:rsidR="008F2818">
        <w:rPr>
          <w:lang w:val="en-US"/>
        </w:rPr>
        <w:fldChar w:fldCharType="begin">
          <w:fldData xml:space="preserve">PEVuZE5vdGU+PENpdGU+PEF1dGhvcj5Ta3VydHZlaXQ8L0F1dGhvcj48WWVhcj4yMDE0PC9ZZWFy
PjxSZWNOdW0+NDA8L1JlY051bT48RGlzcGxheVRleHQ+PHN0eWxlIGZhY2U9InN1cGVyc2NyaXB0
Ij4yNSwgMjY8L3N0eWxlPjwvRGlzcGxheVRleHQ+PHJlY29yZD48cmVjLW51bWJlcj40MDwvcmVj
LW51bWJlcj48Zm9yZWlnbi1rZXlzPjxrZXkgYXBwPSJFTiIgZGItaWQ9ImRhd2R6c3ByYXBhd2Qw
ZTA5djRwZHhlOXAyd3p4YWYwdjl0MCIgdGltZXN0YW1wPSIxNDM5MjE3Nzk5Ij40MDwva2V5Pjwv
Zm9yZWlnbi1rZXlzPjxyZWYtdHlwZSBuYW1lPSJKb3VybmFsIEFydGljbGUiPjE3PC9yZWYtdHlw
ZT48Y29udHJpYnV0b3JzPjxhdXRob3JzPjxhdXRob3I+U2t1cnR2ZWl0LCBTLjwvYXV0aG9yPjxh
dXRob3I+U2VsbWVyLCBSLjwvYXV0aG9yPjxhdXRob3I+Um90aCwgQy48L2F1dGhvcj48YXV0aG9y
Pkhlcm5hbmRlei1EaWF6LCBTLjwvYXV0aG9yPjxhdXRob3I+SGFuZGFsLCBNLjwvYXV0aG9yPjwv
YXV0aG9ycz48L2NvbnRyaWJ1dG9ycz48YXV0aC1hZGRyZXNzPkRpdmlzaW9uIG9mIEVwaWRlbWlv
bG9neSwgTm9yd2VnaWFuIEluc3RpdHV0ZSBvZiBQdWJsaWMgSGVhbHRoLCBPc2xvLCBOb3J3YXk7
IE5vcndlZ2lhbiBDZW50cmUgZm9yIEFkZGljdGlvbiBSZXNlYXJjaCwgVW5pdmVyc2l0eSBvZiBP
c2xvLCBPc2xvLCBOb3J3YXkuPC9hdXRoLWFkZHJlc3M+PHRpdGxlcz48dGl0bGU+UHJlbmF0YWwg
ZXhwb3N1cmUgdG8gYW50aWRlcHJlc3NhbnRzIGFuZCBsYW5ndWFnZSBjb21wZXRlbmNlIGF0IGFn
ZSB0aHJlZTogcmVzdWx0cyBmcm9tIGEgbGFyZ2UgcG9wdWxhdGlvbi1iYXNlZCBwcmVnbmFuY3kg
Y29ob3J0IGluIE5vcndheTwvdGl0bGU+PHNlY29uZGFyeS10aXRsZT5CSk9HPC9zZWNvbmRhcnkt
dGl0bGU+PC90aXRsZXM+PHBlcmlvZGljYWw+PGZ1bGwtdGl0bGU+QkpPRzogQW4gSW50ZXJuYXRp
b25hbCBKb3VybmFsIG9mIE9ic3RldHJpY3MgYW5kIEd5bmFlY29sb2d5PC9mdWxsLXRpdGxlPjxh
YmJyLTE+QkpPRzwvYWJici0xPjxhYmJyLTI+QkpPRzwvYWJici0yPjxhYmJyLTM+QkpPRzogQW4g
SW50ZXJuYXRpb25hbCBKb3VybmFsIG9mIE9ic3RldHJpY3MgJmFtcDsgR3luYWVjb2xvZ3k8L2Fi
YnItMz48L3BlcmlvZGljYWw+PHBhZ2VzPjE2MjEtMzE8L3BhZ2VzPjx2b2x1bWU+MTIxPC92b2x1
bWU+PG51bWJlcj4xMzwvbnVtYmVyPjxlZGl0aW9uPjIwMTQvMDQvMTU8L2VkaXRpb24+PGtleXdv
cmRzPjxrZXl3b3JkPkFkdWx0PC9rZXl3b3JkPjxrZXl3b3JkPkFudGlkZXByZXNzaXZlIEFnZW50
cy8gdGhlcmFwZXV0aWMgdXNlPC9rZXl3b3JkPjxrZXl3b3JkPkFueGlldHkvcHN5Y2hvbG9neTwv
a2V5d29yZD48a2V5d29yZD5DaGlsZCwgUHJlc2Nob29sPC9rZXl3b3JkPjxrZXl3b3JkPkNvaG9y
dCBTdHVkaWVzPC9rZXl3b3JkPjxrZXl3b3JkPkRlcHJlc3Npb24vcHN5Y2hvbG9neTwva2V5d29y
ZD48a2V5d29yZD5EZXByZXNzaXZlIERpc29yZGVyLyBkcnVnIHRoZXJhcHkvcHN5Y2hvbG9neTwv
a2V5d29yZD48a2V5d29yZD5GZW1hbGU8L2tleXdvcmQ+PGtleXdvcmQ+SHVtYW5zPC9rZXl3b3Jk
PjxrZXl3b3JkPkxhbmd1YWdlIERldmVsb3BtZW50PC9rZXl3b3JkPjxrZXl3b3JkPkxhbmd1YWdl
IERldmVsb3BtZW50IERpc29yZGVycy8gZXBpZGVtaW9sb2d5PC9rZXl3b3JkPjxrZXl3b3JkPkxv
Z2lzdGljIE1vZGVsczwva2V5d29yZD48a2V5d29yZD5Ob3J3YXkvZXBpZGVtaW9sb2d5PC9rZXl3
b3JkPjxrZXl3b3JkPlByZWduYW5jeTwva2V5d29yZD48a2V5d29yZD5QcmVnbmFuY3kgQ29tcGxp
Y2F0aW9ucy8gZHJ1ZyB0aGVyYXB5L3BzeWNob2xvZ3k8L2tleXdvcmQ+PGtleXdvcmQ+UHJlbmF0
YWwgRXhwb3N1cmUgRGVsYXllZCBFZmZlY3RzLyBlcGlkZW1pb2xvZ3k8L2tleXdvcmQ+PGtleXdv
cmQ+UHJvc3BlY3RpdmUgU3R1ZGllczwva2V5d29yZD48a2V5d29yZD5TZXJvdG9uaW4gVXB0YWtl
IEluaGliaXRvcnMvIHRoZXJhcGV1dGljIHVzZTwva2V5d29yZD48a2V5d29yZD5Zb3VuZyBBZHVs
dDwva2V5d29yZD48a2V5d29yZD5DaGlsZHJlbjwva2V5d29yZD48a2V5d29yZD5Nb0JhPC9rZXl3
b3JkPjxrZXl3b3JkPlNTUkkgZXhwb3N1cmU8L2tleXdvcmQ+PGtleXdvcmQ+ZGVwcmVzc2lvbjwv
a2V5d29yZD48a2V5d29yZD5sYW5ndWFnZSBjb21wZXRlbmNlPC9rZXl3b3JkPjwva2V5d29yZHM+
PGRhdGVzPjx5ZWFyPjIwMTQ8L3llYXI+PHB1Yi1kYXRlcz48ZGF0ZT5EZWM8L2RhdGU+PC9wdWIt
ZGF0ZXM+PC9kYXRlcz48aXNibj4xNDcxLTA1MjggKEVsZWN0cm9uaWMpJiN4RDsxNDcwLTAzMjgg
KExpbmtpbmcpPC9pc2JuPjxhY2Nlc3Npb24tbnVtPjI0NzI2MDQ3PC9hY2Nlc3Npb24tbnVtPjx1
cmxzPjxyZWxhdGVkLXVybHM+PHVybD5odHRwOi8vb25saW5lbGlicmFyeS53aWxleS5jb20vc3Rv
cmUvMTAuMTExMS8xNDcxLTA1MjguMTI4MjEvYXNzZXQvYmpvMTI4MjEucGRmP3Y9MSZhbXA7dD1p
ZDYxNGRmcCZhbXA7cz0zOTFmZTFhNzZjYzYyNThlMzI2NjVlZGM0MmQ4MTBiMmUxMmI1YjA1PC91
cmw+PC9yZWxhdGVkLXVybHM+PC91cmxzPjxlbGVjdHJvbmljLXJlc291cmNlLW51bT4xMC4xMTEx
LzE0NzEtMDUyOC4xMjgyMTwvZWxlY3Ryb25pYy1yZXNvdXJjZS1udW0+PHJlbW90ZS1kYXRhYmFz
ZS1wcm92aWRlcj5OTE08L3JlbW90ZS1kYXRhYmFzZS1wcm92aWRlcj48bGFuZ3VhZ2U+ZW5nPC9s
YW5ndWFnZT48L3JlY29yZD48L0NpdGU+PENpdGU+PEF1dGhvcj5PZHNidTwvQXV0aG9yPjxZZWFy
PjIwMTU8L1llYXI+PFJlY051bT4xMjA8L1JlY051bT48cmVjb3JkPjxyZWMtbnVtYmVyPjEyMDwv
cmVjLW51bWJlcj48Zm9yZWlnbi1rZXlzPjxrZXkgYXBwPSJFTiIgZGItaWQ9ImRhd2R6c3ByYXBh
d2QwZTA5djRwZHhlOXAyd3p4YWYwdjl0MCIgdGltZXN0YW1wPSIxNDYxNjY3NDk5Ij4xMjA8L2tl
eT48L2ZvcmVpZ24ta2V5cz48cmVmLXR5cGUgbmFtZT0iSm91cm5hbCBBcnRpY2xlIj4xNzwvcmVm
LXR5cGU+PGNvbnRyaWJ1dG9ycz48YXV0aG9ycz48YXV0aG9yPk9kc2J1LCBJLjwvYXV0aG9yPjxh
dXRob3I+U2t1cnR2ZWl0LCBTLjwvYXV0aG9yPjxhdXRob3I+U2VsbWVyLCBSLjwvYXV0aG9yPjxh
dXRob3I+Um90aCwgQy48L2F1dGhvcj48YXV0aG9yPkhlcm5hbmRlei1EaWF6LCBTLjwvYXV0aG9y
PjxhdXRob3I+SGFuZGFsLCBNLjwvYXV0aG9yPjwvYXV0aG9ycz48L2NvbnRyaWJ1dG9ycz48YXV0
aC1hZGRyZXNzPkRpdmlzaW9uIG9mIEVwaWRlbWlvbG9neSwgTm9yd2VnaWFuIEluc3RpdHV0ZSBv
ZiBQdWJsaWMgSGVhbHRoLCBQLk8uQm94IDQ0MDQsIE55ZGFsZW4sIE9zbG8sIE5vcndheSwgaW5n
dmlsZC5vZHNidUBmaGkubm8uPC9hdXRoLWFkZHJlc3M+PHRpdGxlcz48dGl0bGU+UHJlbmF0YWwg
ZXhwb3N1cmUgdG8gYW54aW9seXRpY3MgYW5kIGh5cG5vdGljcyBhbmQgbGFuZ3VhZ2UgY29tcGV0
ZW5jZSBhdCAzIHllYXJzIG9mIGFnZTwvdGl0bGU+PHNlY29uZGFyeS10aXRsZT5FdXIgSiBDbGlu
IFBoYXJtYWNvbDwvc2Vjb25kYXJ5LXRpdGxlPjwvdGl0bGVzPjxwZXJpb2RpY2FsPjxmdWxsLXRp
dGxlPkV1cm9wZWFuIEpvdXJuYWwgb2YgQ2xpbmljYWwgUGhhcm1hY29sb2d5PC9mdWxsLXRpdGxl
PjxhYmJyLTE+RXVyLiBKLiBDbGluLiBQaGFybWFjb2wuPC9hYmJyLTE+PGFiYnItMj5FdXIgSiBD
bGluIFBoYXJtYWNvbDwvYWJici0yPjwvcGVyaW9kaWNhbD48cGFnZXM+MjgzLTkxPC9wYWdlcz48
dm9sdW1lPjcxPC92b2x1bWU+PG51bWJlcj4zPC9udW1iZXI+PGVkaXRpb24+MjAxNC8xMi8zMTwv
ZWRpdGlvbj48ZGF0ZXM+PHllYXI+MjAxNTwveWVhcj48cHViLWRhdGVzPjxkYXRlPk1hcjwvZGF0
ZT48L3B1Yi1kYXRlcz48L2RhdGVzPjxpc2JuPjE0MzItMTA0MSAoRWxlY3Ryb25pYykmI3hEOzAw
MzEtNjk3MCAoTGlua2luZyk8L2lzYm4+PGFjY2Vzc2lvbi1udW0+MjU1NDc1Njg8L2FjY2Vzc2lv
bi1udW0+PHVybHM+PC91cmxzPjxlbGVjdHJvbmljLXJlc291cmNlLW51bT4xMC4xMDA3L3MwMDIy
OC0wMTQtMTc5Ny00PC9lbGVjdHJvbmljLXJlc291cmNlLW51bT48cmVtb3RlLWRhdGFiYXNlLXBy
b3ZpZGVyPk5MTTwvcmVtb3RlLWRhdGFiYXNlLXByb3ZpZGVyPjxsYW5ndWFnZT5lbmc8L2xhbmd1
YWdlPjwvcmVjb3JkPjwvQ2l0ZT48L0VuZE5vdGU+AG==
</w:fldData>
        </w:fldChar>
      </w:r>
      <w:r w:rsidR="008F2818">
        <w:rPr>
          <w:lang w:val="en-US"/>
        </w:rPr>
        <w:instrText xml:space="preserve"> ADDIN EN.CITE </w:instrText>
      </w:r>
      <w:r w:rsidR="008F2818">
        <w:rPr>
          <w:lang w:val="en-US"/>
        </w:rPr>
        <w:fldChar w:fldCharType="begin">
          <w:fldData xml:space="preserve">PEVuZE5vdGU+PENpdGU+PEF1dGhvcj5Ta3VydHZlaXQ8L0F1dGhvcj48WWVhcj4yMDE0PC9ZZWFy
PjxSZWNOdW0+NDA8L1JlY051bT48RGlzcGxheVRleHQ+PHN0eWxlIGZhY2U9InN1cGVyc2NyaXB0
Ij4yNSwgMjY8L3N0eWxlPjwvRGlzcGxheVRleHQ+PHJlY29yZD48cmVjLW51bWJlcj40MDwvcmVj
LW51bWJlcj48Zm9yZWlnbi1rZXlzPjxrZXkgYXBwPSJFTiIgZGItaWQ9ImRhd2R6c3ByYXBhd2Qw
ZTA5djRwZHhlOXAyd3p4YWYwdjl0MCIgdGltZXN0YW1wPSIxNDM5MjE3Nzk5Ij40MDwva2V5Pjwv
Zm9yZWlnbi1rZXlzPjxyZWYtdHlwZSBuYW1lPSJKb3VybmFsIEFydGljbGUiPjE3PC9yZWYtdHlw
ZT48Y29udHJpYnV0b3JzPjxhdXRob3JzPjxhdXRob3I+U2t1cnR2ZWl0LCBTLjwvYXV0aG9yPjxh
dXRob3I+U2VsbWVyLCBSLjwvYXV0aG9yPjxhdXRob3I+Um90aCwgQy48L2F1dGhvcj48YXV0aG9y
Pkhlcm5hbmRlei1EaWF6LCBTLjwvYXV0aG9yPjxhdXRob3I+SGFuZGFsLCBNLjwvYXV0aG9yPjwv
YXV0aG9ycz48L2NvbnRyaWJ1dG9ycz48YXV0aC1hZGRyZXNzPkRpdmlzaW9uIG9mIEVwaWRlbWlv
bG9neSwgTm9yd2VnaWFuIEluc3RpdHV0ZSBvZiBQdWJsaWMgSGVhbHRoLCBPc2xvLCBOb3J3YXk7
IE5vcndlZ2lhbiBDZW50cmUgZm9yIEFkZGljdGlvbiBSZXNlYXJjaCwgVW5pdmVyc2l0eSBvZiBP
c2xvLCBPc2xvLCBOb3J3YXkuPC9hdXRoLWFkZHJlc3M+PHRpdGxlcz48dGl0bGU+UHJlbmF0YWwg
ZXhwb3N1cmUgdG8gYW50aWRlcHJlc3NhbnRzIGFuZCBsYW5ndWFnZSBjb21wZXRlbmNlIGF0IGFn
ZSB0aHJlZTogcmVzdWx0cyBmcm9tIGEgbGFyZ2UgcG9wdWxhdGlvbi1iYXNlZCBwcmVnbmFuY3kg
Y29ob3J0IGluIE5vcndheTwvdGl0bGU+PHNlY29uZGFyeS10aXRsZT5CSk9HPC9zZWNvbmRhcnkt
dGl0bGU+PC90aXRsZXM+PHBlcmlvZGljYWw+PGZ1bGwtdGl0bGU+QkpPRzogQW4gSW50ZXJuYXRp
b25hbCBKb3VybmFsIG9mIE9ic3RldHJpY3MgYW5kIEd5bmFlY29sb2d5PC9mdWxsLXRpdGxlPjxh
YmJyLTE+QkpPRzwvYWJici0xPjxhYmJyLTI+QkpPRzwvYWJici0yPjxhYmJyLTM+QkpPRzogQW4g
SW50ZXJuYXRpb25hbCBKb3VybmFsIG9mIE9ic3RldHJpY3MgJmFtcDsgR3luYWVjb2xvZ3k8L2Fi
YnItMz48L3BlcmlvZGljYWw+PHBhZ2VzPjE2MjEtMzE8L3BhZ2VzPjx2b2x1bWU+MTIxPC92b2x1
bWU+PG51bWJlcj4xMzwvbnVtYmVyPjxlZGl0aW9uPjIwMTQvMDQvMTU8L2VkaXRpb24+PGtleXdv
cmRzPjxrZXl3b3JkPkFkdWx0PC9rZXl3b3JkPjxrZXl3b3JkPkFudGlkZXByZXNzaXZlIEFnZW50
cy8gdGhlcmFwZXV0aWMgdXNlPC9rZXl3b3JkPjxrZXl3b3JkPkFueGlldHkvcHN5Y2hvbG9neTwv
a2V5d29yZD48a2V5d29yZD5DaGlsZCwgUHJlc2Nob29sPC9rZXl3b3JkPjxrZXl3b3JkPkNvaG9y
dCBTdHVkaWVzPC9rZXl3b3JkPjxrZXl3b3JkPkRlcHJlc3Npb24vcHN5Y2hvbG9neTwva2V5d29y
ZD48a2V5d29yZD5EZXByZXNzaXZlIERpc29yZGVyLyBkcnVnIHRoZXJhcHkvcHN5Y2hvbG9neTwv
a2V5d29yZD48a2V5d29yZD5GZW1hbGU8L2tleXdvcmQ+PGtleXdvcmQ+SHVtYW5zPC9rZXl3b3Jk
PjxrZXl3b3JkPkxhbmd1YWdlIERldmVsb3BtZW50PC9rZXl3b3JkPjxrZXl3b3JkPkxhbmd1YWdl
IERldmVsb3BtZW50IERpc29yZGVycy8gZXBpZGVtaW9sb2d5PC9rZXl3b3JkPjxrZXl3b3JkPkxv
Z2lzdGljIE1vZGVsczwva2V5d29yZD48a2V5d29yZD5Ob3J3YXkvZXBpZGVtaW9sb2d5PC9rZXl3
b3JkPjxrZXl3b3JkPlByZWduYW5jeTwva2V5d29yZD48a2V5d29yZD5QcmVnbmFuY3kgQ29tcGxp
Y2F0aW9ucy8gZHJ1ZyB0aGVyYXB5L3BzeWNob2xvZ3k8L2tleXdvcmQ+PGtleXdvcmQ+UHJlbmF0
YWwgRXhwb3N1cmUgRGVsYXllZCBFZmZlY3RzLyBlcGlkZW1pb2xvZ3k8L2tleXdvcmQ+PGtleXdv
cmQ+UHJvc3BlY3RpdmUgU3R1ZGllczwva2V5d29yZD48a2V5d29yZD5TZXJvdG9uaW4gVXB0YWtl
IEluaGliaXRvcnMvIHRoZXJhcGV1dGljIHVzZTwva2V5d29yZD48a2V5d29yZD5Zb3VuZyBBZHVs
dDwva2V5d29yZD48a2V5d29yZD5DaGlsZHJlbjwva2V5d29yZD48a2V5d29yZD5Nb0JhPC9rZXl3
b3JkPjxrZXl3b3JkPlNTUkkgZXhwb3N1cmU8L2tleXdvcmQ+PGtleXdvcmQ+ZGVwcmVzc2lvbjwv
a2V5d29yZD48a2V5d29yZD5sYW5ndWFnZSBjb21wZXRlbmNlPC9rZXl3b3JkPjwva2V5d29yZHM+
PGRhdGVzPjx5ZWFyPjIwMTQ8L3llYXI+PHB1Yi1kYXRlcz48ZGF0ZT5EZWM8L2RhdGU+PC9wdWIt
ZGF0ZXM+PC9kYXRlcz48aXNibj4xNDcxLTA1MjggKEVsZWN0cm9uaWMpJiN4RDsxNDcwLTAzMjgg
KExpbmtpbmcpPC9pc2JuPjxhY2Nlc3Npb24tbnVtPjI0NzI2MDQ3PC9hY2Nlc3Npb24tbnVtPjx1
cmxzPjxyZWxhdGVkLXVybHM+PHVybD5odHRwOi8vb25saW5lbGlicmFyeS53aWxleS5jb20vc3Rv
cmUvMTAuMTExMS8xNDcxLTA1MjguMTI4MjEvYXNzZXQvYmpvMTI4MjEucGRmP3Y9MSZhbXA7dD1p
ZDYxNGRmcCZhbXA7cz0zOTFmZTFhNzZjYzYyNThlMzI2NjVlZGM0MmQ4MTBiMmUxMmI1YjA1PC91
cmw+PC9yZWxhdGVkLXVybHM+PC91cmxzPjxlbGVjdHJvbmljLXJlc291cmNlLW51bT4xMC4xMTEx
LzE0NzEtMDUyOC4xMjgyMTwvZWxlY3Ryb25pYy1yZXNvdXJjZS1udW0+PHJlbW90ZS1kYXRhYmFz
ZS1wcm92aWRlcj5OTE08L3JlbW90ZS1kYXRhYmFzZS1wcm92aWRlcj48bGFuZ3VhZ2U+ZW5nPC9s
YW5ndWFnZT48L3JlY29yZD48L0NpdGU+PENpdGU+PEF1dGhvcj5PZHNidTwvQXV0aG9yPjxZZWFy
PjIwMTU8L1llYXI+PFJlY051bT4xMjA8L1JlY051bT48cmVjb3JkPjxyZWMtbnVtYmVyPjEyMDwv
cmVjLW51bWJlcj48Zm9yZWlnbi1rZXlzPjxrZXkgYXBwPSJFTiIgZGItaWQ9ImRhd2R6c3ByYXBh
d2QwZTA5djRwZHhlOXAyd3p4YWYwdjl0MCIgdGltZXN0YW1wPSIxNDYxNjY3NDk5Ij4xMjA8L2tl
eT48L2ZvcmVpZ24ta2V5cz48cmVmLXR5cGUgbmFtZT0iSm91cm5hbCBBcnRpY2xlIj4xNzwvcmVm
LXR5cGU+PGNvbnRyaWJ1dG9ycz48YXV0aG9ycz48YXV0aG9yPk9kc2J1LCBJLjwvYXV0aG9yPjxh
dXRob3I+U2t1cnR2ZWl0LCBTLjwvYXV0aG9yPjxhdXRob3I+U2VsbWVyLCBSLjwvYXV0aG9yPjxh
dXRob3I+Um90aCwgQy48L2F1dGhvcj48YXV0aG9yPkhlcm5hbmRlei1EaWF6LCBTLjwvYXV0aG9y
PjxhdXRob3I+SGFuZGFsLCBNLjwvYXV0aG9yPjwvYXV0aG9ycz48L2NvbnRyaWJ1dG9ycz48YXV0
aC1hZGRyZXNzPkRpdmlzaW9uIG9mIEVwaWRlbWlvbG9neSwgTm9yd2VnaWFuIEluc3RpdHV0ZSBv
ZiBQdWJsaWMgSGVhbHRoLCBQLk8uQm94IDQ0MDQsIE55ZGFsZW4sIE9zbG8sIE5vcndheSwgaW5n
dmlsZC5vZHNidUBmaGkubm8uPC9hdXRoLWFkZHJlc3M+PHRpdGxlcz48dGl0bGU+UHJlbmF0YWwg
ZXhwb3N1cmUgdG8gYW54aW9seXRpY3MgYW5kIGh5cG5vdGljcyBhbmQgbGFuZ3VhZ2UgY29tcGV0
ZW5jZSBhdCAzIHllYXJzIG9mIGFnZTwvdGl0bGU+PHNlY29uZGFyeS10aXRsZT5FdXIgSiBDbGlu
IFBoYXJtYWNvbDwvc2Vjb25kYXJ5LXRpdGxlPjwvdGl0bGVzPjxwZXJpb2RpY2FsPjxmdWxsLXRp
dGxlPkV1cm9wZWFuIEpvdXJuYWwgb2YgQ2xpbmljYWwgUGhhcm1hY29sb2d5PC9mdWxsLXRpdGxl
PjxhYmJyLTE+RXVyLiBKLiBDbGluLiBQaGFybWFjb2wuPC9hYmJyLTE+PGFiYnItMj5FdXIgSiBD
bGluIFBoYXJtYWNvbDwvYWJici0yPjwvcGVyaW9kaWNhbD48cGFnZXM+MjgzLTkxPC9wYWdlcz48
dm9sdW1lPjcxPC92b2x1bWU+PG51bWJlcj4zPC9udW1iZXI+PGVkaXRpb24+MjAxNC8xMi8zMTwv
ZWRpdGlvbj48ZGF0ZXM+PHllYXI+MjAxNTwveWVhcj48cHViLWRhdGVzPjxkYXRlPk1hcjwvZGF0
ZT48L3B1Yi1kYXRlcz48L2RhdGVzPjxpc2JuPjE0MzItMTA0MSAoRWxlY3Ryb25pYykmI3hEOzAw
MzEtNjk3MCAoTGlua2luZyk8L2lzYm4+PGFjY2Vzc2lvbi1udW0+MjU1NDc1Njg8L2FjY2Vzc2lv
bi1udW0+PHVybHM+PC91cmxzPjxlbGVjdHJvbmljLXJlc291cmNlLW51bT4xMC4xMDA3L3MwMDIy
OC0wMTQtMTc5Ny00PC9lbGVjdHJvbmljLXJlc291cmNlLW51bT48cmVtb3RlLWRhdGFiYXNlLXBy
b3ZpZGVyPk5MTTwvcmVtb3RlLWRhdGFiYXNlLXByb3ZpZGVyPjxsYW5ndWFnZT5lbmc8L2xhbmd1
YWdlPjwvcmVjb3JkPjwvQ2l0ZT48L0VuZE5vdGU+AG==
</w:fldData>
        </w:fldChar>
      </w:r>
      <w:r w:rsidR="008F2818">
        <w:rPr>
          <w:lang w:val="en-US"/>
        </w:rPr>
        <w:instrText xml:space="preserve"> ADDIN EN.CITE.DATA </w:instrText>
      </w:r>
      <w:r w:rsidR="008F2818">
        <w:rPr>
          <w:lang w:val="en-US"/>
        </w:rPr>
      </w:r>
      <w:r w:rsidR="008F2818">
        <w:rPr>
          <w:lang w:val="en-US"/>
        </w:rPr>
        <w:fldChar w:fldCharType="end"/>
      </w:r>
      <w:r w:rsidR="008F2818">
        <w:rPr>
          <w:lang w:val="en-US"/>
        </w:rPr>
      </w:r>
      <w:r w:rsidR="008F2818">
        <w:rPr>
          <w:lang w:val="en-US"/>
        </w:rPr>
        <w:fldChar w:fldCharType="separate"/>
      </w:r>
      <w:r w:rsidR="008F2818" w:rsidRPr="008F2818">
        <w:rPr>
          <w:noProof/>
          <w:vertAlign w:val="superscript"/>
          <w:lang w:val="en-US"/>
        </w:rPr>
        <w:t>25, 26</w:t>
      </w:r>
      <w:r w:rsidR="008F2818">
        <w:rPr>
          <w:lang w:val="en-US"/>
        </w:rPr>
        <w:fldChar w:fldCharType="end"/>
      </w:r>
      <w:r w:rsidR="008F2818">
        <w:rPr>
          <w:lang w:val="en-US"/>
        </w:rPr>
        <w:t xml:space="preserve">. </w:t>
      </w:r>
      <w:r w:rsidR="000E57EE">
        <w:rPr>
          <w:lang w:val="en-US"/>
        </w:rPr>
        <w:t>P</w:t>
      </w:r>
      <w:r w:rsidR="00574695">
        <w:rPr>
          <w:lang w:val="en-US"/>
        </w:rPr>
        <w:t xml:space="preserve">articipants </w:t>
      </w:r>
      <w:r>
        <w:rPr>
          <w:lang w:val="en-US"/>
        </w:rPr>
        <w:t xml:space="preserve">answered three questionnaires during pregnancy </w:t>
      </w:r>
      <w:r w:rsidR="00574695">
        <w:rPr>
          <w:lang w:val="en-US"/>
        </w:rPr>
        <w:t>as well as</w:t>
      </w:r>
      <w:r>
        <w:rPr>
          <w:lang w:val="en-US"/>
        </w:rPr>
        <w:t xml:space="preserve"> 6 months, 18 months, and 3, 5, 7 and 8 years after birth.</w:t>
      </w:r>
      <w:r w:rsidR="000E57EE">
        <w:rPr>
          <w:lang w:val="en-US"/>
        </w:rPr>
        <w:t xml:space="preserve"> Follow-up of children in MoBa is still ongoing.</w:t>
      </w:r>
      <w:r w:rsidR="00150646" w:rsidRPr="00150646">
        <w:rPr>
          <w:lang w:val="en-US"/>
        </w:rPr>
        <w:t xml:space="preserve"> The cohort now includes 114.500 children, 95.200 mothers and 75.200 fathers</w:t>
      </w:r>
      <w:r w:rsidR="007B3668">
        <w:rPr>
          <w:lang w:val="en-US"/>
        </w:rPr>
        <w:t>.</w:t>
      </w:r>
      <w:r w:rsidR="00150646">
        <w:rPr>
          <w:lang w:val="en-US"/>
        </w:rPr>
        <w:t xml:space="preserve"> </w:t>
      </w:r>
      <w:r>
        <w:rPr>
          <w:lang w:val="en-US"/>
        </w:rPr>
        <w:t xml:space="preserve">Some of the information in MoBa is obtained </w:t>
      </w:r>
      <w:r w:rsidR="00574695">
        <w:rPr>
          <w:lang w:val="en-US"/>
        </w:rPr>
        <w:t xml:space="preserve">by linkage to the </w:t>
      </w:r>
      <w:r>
        <w:rPr>
          <w:lang w:val="en-US"/>
        </w:rPr>
        <w:t>Medical Birth Registry of Norway</w:t>
      </w:r>
      <w:r w:rsidR="00296D3C">
        <w:rPr>
          <w:lang w:val="en-US"/>
        </w:rPr>
        <w:t xml:space="preserve"> (MBRN) which is </w:t>
      </w:r>
      <w:r w:rsidR="00574695">
        <w:rPr>
          <w:lang w:val="en-US"/>
        </w:rPr>
        <w:t xml:space="preserve">a </w:t>
      </w:r>
      <w:r w:rsidR="00296D3C">
        <w:rPr>
          <w:lang w:val="en-US"/>
        </w:rPr>
        <w:t xml:space="preserve">nationwide </w:t>
      </w:r>
      <w:r w:rsidR="00574695">
        <w:rPr>
          <w:lang w:val="en-US"/>
        </w:rPr>
        <w:t>registry</w:t>
      </w:r>
      <w:r w:rsidR="00296D3C">
        <w:rPr>
          <w:lang w:val="en-US"/>
        </w:rPr>
        <w:t xml:space="preserve"> based on mandatory notification of all births or late abortions in Norway </w:t>
      </w:r>
      <w:r w:rsidR="007369CB">
        <w:rPr>
          <w:lang w:val="en-US"/>
        </w:rPr>
        <w:fldChar w:fldCharType="begin"/>
      </w:r>
      <w:r w:rsidR="008F2818">
        <w:rPr>
          <w:lang w:val="en-US"/>
        </w:rPr>
        <w:instrText xml:space="preserve"> ADDIN EN.CITE &lt;EndNote&gt;&lt;Cite&gt;&lt;Author&gt;Irgens&lt;/Author&gt;&lt;Year&gt;2000&lt;/Year&gt;&lt;RecNum&gt;37&lt;/RecNum&gt;&lt;DisplayText&gt;&lt;style face="superscript"&gt;27&lt;/style&gt;&lt;/DisplayText&gt;&lt;record&gt;&lt;rec-number&gt;37&lt;/rec-number&gt;&lt;foreign-keys&gt;&lt;key app="EN" db-id="dawdzsprapawd0e09v4pdxe9p2wzxaf0v9t0" timestamp="1439217253"&gt;37&lt;/key&gt;&lt;/foreign-keys&gt;&lt;ref-type name="Journal Article"&gt;17&lt;/ref-type&gt;&lt;contributors&gt;&lt;authors&gt;&lt;author&gt;Irgens, L. M.&lt;/author&gt;&lt;/authors&gt;&lt;/contributors&gt;&lt;auth-address&gt;Medical Birth Registry of Norway, Locus of Registry-based Epidemiology, University of Bergen.&lt;/auth-address&gt;&lt;titles&gt;&lt;title&gt;The Medical Birth Registry of Norway. Epidemiological research and surveillance throughout 30 years&lt;/title&gt;&lt;secondary-title&gt;Acta Obstet Gynecol Scand&lt;/secondary-title&gt;&lt;/titles&gt;&lt;periodical&gt;&lt;full-title&gt;Acta Obstetricia et Gynecologica Scandinavica&lt;/full-title&gt;&lt;abbr-1&gt;Acta Obstet. Gynecol. Scand.&lt;/abbr-1&gt;&lt;abbr-2&gt;Acta Obstet Gynecol Scand&lt;/abbr-2&gt;&lt;/periodical&gt;&lt;pages&gt;435-9&lt;/pages&gt;&lt;volume&gt;79&lt;/volume&gt;&lt;number&gt;6&lt;/number&gt;&lt;edition&gt;2000/06/17&lt;/edition&gt;&lt;keywords&gt;&lt;keyword&gt;Congenital Abnormalities/ epidemiology&lt;/keyword&gt;&lt;keyword&gt;Epidemiologic Studies&lt;/keyword&gt;&lt;keyword&gt;Humans&lt;/keyword&gt;&lt;keyword&gt;Infant, Newborn&lt;/keyword&gt;&lt;keyword&gt;Norway/epidemiology&lt;/keyword&gt;&lt;keyword&gt;Population Surveillance/ methods&lt;/keyword&gt;&lt;keyword&gt;Registries&lt;/keyword&gt;&lt;/keywords&gt;&lt;dates&gt;&lt;year&gt;2000&lt;/year&gt;&lt;pub-dates&gt;&lt;date&gt;Jun&lt;/date&gt;&lt;/pub-dates&gt;&lt;/dates&gt;&lt;isbn&gt;0001-6349 (Print)&amp;#xD;0001-6349 (Linking)&lt;/isbn&gt;&lt;accession-num&gt;10857866&lt;/accession-num&gt;&lt;urls&gt;&lt;related-urls&gt;&lt;url&gt;http://onlinelibrary.wiley.com/store/10.1034/j.1600-0412.2000.079006435.x/asset/j.1600-0412.2000.079006435.x.pdf?v=1&amp;amp;t=id60y0t0&amp;amp;s=e43e8d390c2f91396815f34fd63052f209da5ecc&lt;/url&gt;&lt;/related-urls&gt;&lt;/urls&gt;&lt;remote-database-provider&gt;NLM&lt;/remote-database-provider&gt;&lt;language&gt;eng&lt;/language&gt;&lt;/record&gt;&lt;/Cite&gt;&lt;/EndNote&gt;</w:instrText>
      </w:r>
      <w:r w:rsidR="007369CB">
        <w:rPr>
          <w:lang w:val="en-US"/>
        </w:rPr>
        <w:fldChar w:fldCharType="separate"/>
      </w:r>
      <w:r w:rsidR="008F2818" w:rsidRPr="008F2818">
        <w:rPr>
          <w:noProof/>
          <w:vertAlign w:val="superscript"/>
          <w:lang w:val="en-US"/>
        </w:rPr>
        <w:t>27</w:t>
      </w:r>
      <w:r w:rsidR="007369CB">
        <w:rPr>
          <w:lang w:val="en-US"/>
        </w:rPr>
        <w:fldChar w:fldCharType="end"/>
      </w:r>
      <w:r w:rsidR="00296D3C">
        <w:rPr>
          <w:lang w:val="en-US"/>
        </w:rPr>
        <w:t>.</w:t>
      </w:r>
    </w:p>
    <w:p w14:paraId="62C0FB0E" w14:textId="77777777" w:rsidR="0086083E" w:rsidRPr="00592B64" w:rsidRDefault="0086083E" w:rsidP="00FD7B2F">
      <w:pPr>
        <w:spacing w:line="360" w:lineRule="auto"/>
        <w:rPr>
          <w:i/>
          <w:lang w:val="en-US"/>
        </w:rPr>
      </w:pPr>
      <w:r w:rsidRPr="00592B64">
        <w:rPr>
          <w:i/>
          <w:lang w:val="en-US"/>
        </w:rPr>
        <w:t>Study population</w:t>
      </w:r>
    </w:p>
    <w:p w14:paraId="206C2EF7" w14:textId="127AA3CA" w:rsidR="00A060C0" w:rsidRDefault="00574695" w:rsidP="00FD7B2F">
      <w:pPr>
        <w:spacing w:line="360" w:lineRule="auto"/>
        <w:rPr>
          <w:lang w:val="en-US"/>
        </w:rPr>
      </w:pPr>
      <w:r>
        <w:rPr>
          <w:lang w:val="en-US"/>
        </w:rPr>
        <w:t>The present</w:t>
      </w:r>
      <w:r w:rsidR="00A060C0">
        <w:rPr>
          <w:lang w:val="en-US"/>
        </w:rPr>
        <w:t xml:space="preserve"> study is based on data from pregnant women and their offspring having reached the age of three years (MoBa data file version 7). The age three questionnaire was returned for 58 410 children. Children from pregnancies with multiple fetuses (n=1748) and children with malformations and/or chromosomal abnormalities (n=1555) were excluded, as were pregnancies where the mother did not answer all three questionnaires </w:t>
      </w:r>
      <w:r w:rsidR="007964F9">
        <w:rPr>
          <w:lang w:val="en-US"/>
        </w:rPr>
        <w:t>o</w:t>
      </w:r>
      <w:r>
        <w:rPr>
          <w:lang w:val="en-US"/>
        </w:rPr>
        <w:t xml:space="preserve">n </w:t>
      </w:r>
      <w:r w:rsidR="00A060C0">
        <w:rPr>
          <w:lang w:val="en-US"/>
        </w:rPr>
        <w:t xml:space="preserve">drug use during pregnancy (n=3069). Pregnancies with missing data on language competence </w:t>
      </w:r>
      <w:r w:rsidR="00315B0D">
        <w:rPr>
          <w:lang w:val="en-US"/>
        </w:rPr>
        <w:t>and</w:t>
      </w:r>
      <w:r w:rsidR="007C73EA">
        <w:rPr>
          <w:lang w:val="en-US"/>
        </w:rPr>
        <w:t>/or</w:t>
      </w:r>
      <w:r w:rsidR="00315B0D">
        <w:rPr>
          <w:lang w:val="en-US"/>
        </w:rPr>
        <w:t xml:space="preserve"> communication skills </w:t>
      </w:r>
      <w:r w:rsidR="007C73EA">
        <w:rPr>
          <w:lang w:val="en-US"/>
        </w:rPr>
        <w:t xml:space="preserve">(n=359) </w:t>
      </w:r>
      <w:r w:rsidR="00A060C0">
        <w:rPr>
          <w:lang w:val="en-US"/>
        </w:rPr>
        <w:t>were also excluded</w:t>
      </w:r>
      <w:r w:rsidR="007C73EA">
        <w:rPr>
          <w:lang w:val="en-US"/>
        </w:rPr>
        <w:t>, resulting in 51 679 pregnancies in 45 211 women</w:t>
      </w:r>
      <w:r w:rsidR="00A060C0">
        <w:rPr>
          <w:lang w:val="en-US"/>
        </w:rPr>
        <w:t>.</w:t>
      </w:r>
    </w:p>
    <w:p w14:paraId="71527C44" w14:textId="77777777" w:rsidR="0086083E" w:rsidRPr="00592B64" w:rsidRDefault="0086083E" w:rsidP="00FD7B2F">
      <w:pPr>
        <w:spacing w:line="360" w:lineRule="auto"/>
        <w:rPr>
          <w:i/>
          <w:lang w:val="en-US"/>
        </w:rPr>
      </w:pPr>
      <w:r w:rsidRPr="00592B64">
        <w:rPr>
          <w:i/>
          <w:lang w:val="en-US"/>
        </w:rPr>
        <w:t>Opioid use</w:t>
      </w:r>
    </w:p>
    <w:p w14:paraId="43009096" w14:textId="6357FCED" w:rsidR="00CD7C97" w:rsidRDefault="009F682D" w:rsidP="00FD7B2F">
      <w:pPr>
        <w:spacing w:line="360" w:lineRule="auto"/>
        <w:rPr>
          <w:lang w:val="en-US"/>
        </w:rPr>
      </w:pPr>
      <w:r>
        <w:rPr>
          <w:lang w:val="en-US"/>
        </w:rPr>
        <w:t xml:space="preserve">Opioids were defined as all </w:t>
      </w:r>
      <w:r w:rsidR="00E01B76">
        <w:rPr>
          <w:lang w:val="en-US"/>
        </w:rPr>
        <w:t xml:space="preserve">analgesics </w:t>
      </w:r>
      <w:r>
        <w:rPr>
          <w:lang w:val="en-US"/>
        </w:rPr>
        <w:t>classified in ATC-group N</w:t>
      </w:r>
      <w:r w:rsidR="00190E15">
        <w:rPr>
          <w:lang w:val="en-US"/>
        </w:rPr>
        <w:t>02A</w:t>
      </w:r>
      <w:r w:rsidR="00CD7C97">
        <w:rPr>
          <w:lang w:val="en-US"/>
        </w:rPr>
        <w:t xml:space="preserve"> based on the Anatomic Therapeutic Chemical classification system as of </w:t>
      </w:r>
      <w:r w:rsidR="00CD7C97" w:rsidRPr="007369CB">
        <w:rPr>
          <w:lang w:val="en-US"/>
        </w:rPr>
        <w:t>2013</w:t>
      </w:r>
      <w:r w:rsidR="007369CB">
        <w:rPr>
          <w:lang w:val="en-US"/>
        </w:rPr>
        <w:t xml:space="preserve"> </w:t>
      </w:r>
      <w:r w:rsidR="006D1587">
        <w:rPr>
          <w:lang w:val="en-US"/>
        </w:rPr>
        <w:fldChar w:fldCharType="begin"/>
      </w:r>
      <w:r w:rsidR="008F2818">
        <w:rPr>
          <w:lang w:val="en-US"/>
        </w:rPr>
        <w:instrText xml:space="preserve"> ADDIN EN.CITE &lt;EndNote&gt;&lt;Cite&gt;&lt;Year&gt;2013&lt;/Year&gt;&lt;RecNum&gt;45&lt;/RecNum&gt;&lt;DisplayText&gt;&lt;style face="superscript"&gt;28&lt;/style&gt;&lt;/DisplayText&gt;&lt;record&gt;&lt;rec-number&gt;45&lt;/rec-number&gt;&lt;foreign-keys&gt;&lt;key app="EN" db-id="dawdzsprapawd0e09v4pdxe9p2wzxaf0v9t0" timestamp="1439285892"&gt;45&lt;/key&gt;&lt;/foreign-keys&gt;&lt;ref-type name="Report"&gt;27&lt;/ref-type&gt;&lt;contributors&gt;&lt;secondary-authors&gt;&lt;/secondary-authors&gt;&lt;/contributors&gt;&lt;titles&gt;&lt;title&gt;ATC Classification Index with DDDs&lt;/title&gt;&lt;/titles&gt;&lt;dates&gt;&lt;year&gt;2013&lt;/year&gt;&lt;/dates&gt;&lt;publisher&gt;WHO Collaborating Centre for Drug Statistics Methodology.&lt;/publisher&gt;&lt;urls&gt;&lt;/urls&gt;&lt;/record&gt;&lt;/Cite&gt;&lt;/EndNote&gt;</w:instrText>
      </w:r>
      <w:r w:rsidR="006D1587">
        <w:rPr>
          <w:lang w:val="en-US"/>
        </w:rPr>
        <w:fldChar w:fldCharType="separate"/>
      </w:r>
      <w:r w:rsidR="008F2818" w:rsidRPr="008F2818">
        <w:rPr>
          <w:noProof/>
          <w:vertAlign w:val="superscript"/>
          <w:lang w:val="en-US"/>
        </w:rPr>
        <w:t>28</w:t>
      </w:r>
      <w:r w:rsidR="006D1587">
        <w:rPr>
          <w:lang w:val="en-US"/>
        </w:rPr>
        <w:fldChar w:fldCharType="end"/>
      </w:r>
      <w:r w:rsidR="00CD7C97">
        <w:rPr>
          <w:lang w:val="en-US"/>
        </w:rPr>
        <w:t xml:space="preserve">. </w:t>
      </w:r>
      <w:r w:rsidR="00E01B76">
        <w:rPr>
          <w:lang w:val="en-US"/>
        </w:rPr>
        <w:t xml:space="preserve">Opioid containing cough medications (R05DA01 and R05DA04) were registered for sensitivity analyses. </w:t>
      </w:r>
      <w:r w:rsidR="00CD7C97">
        <w:rPr>
          <w:lang w:val="en-US"/>
        </w:rPr>
        <w:t>Mothers were asked to report on medication use at pregnancy week 17-18, 30, and 6 months after birth</w:t>
      </w:r>
      <w:r w:rsidR="007369CB">
        <w:rPr>
          <w:lang w:val="en-US"/>
        </w:rPr>
        <w:t xml:space="preserve"> </w:t>
      </w:r>
      <w:r w:rsidR="007369CB">
        <w:rPr>
          <w:lang w:val="en-US"/>
        </w:rPr>
        <w:fldChar w:fldCharType="begin">
          <w:fldData xml:space="preserve">PEVuZE5vdGU+PENpdGU+PEF1dGhvcj5Ta3VydHZlaXQ8L0F1dGhvcj48WWVhcj4yMDE0PC9ZZWFy
PjxSZWNOdW0+NDA8L1JlY051bT48RGlzcGxheVRleHQ+PHN0eWxlIGZhY2U9InN1cGVyc2NyaXB0
Ij4yNTwvc3R5bGU+PC9EaXNwbGF5VGV4dD48cmVjb3JkPjxyZWMtbnVtYmVyPjQwPC9yZWMtbnVt
YmVyPjxmb3JlaWduLWtleXM+PGtleSBhcHA9IkVOIiBkYi1pZD0iZGF3ZHpzcHJhcGF3ZDBlMDl2
NHBkeGU5cDJ3enhhZjB2OXQwIiB0aW1lc3RhbXA9IjE0MzkyMTc3OTkiPjQwPC9rZXk+PC9mb3Jl
aWduLWtleXM+PHJlZi10eXBlIG5hbWU9IkpvdXJuYWwgQXJ0aWNsZSI+MTc8L3JlZi10eXBlPjxj
b250cmlidXRvcnM+PGF1dGhvcnM+PGF1dGhvcj5Ta3VydHZlaXQsIFMuPC9hdXRob3I+PGF1dGhv
cj5TZWxtZXIsIFIuPC9hdXRob3I+PGF1dGhvcj5Sb3RoLCBDLjwvYXV0aG9yPjxhdXRob3I+SGVy
bmFuZGV6LURpYXosIFMuPC9hdXRob3I+PGF1dGhvcj5IYW5kYWwsIE0uPC9hdXRob3I+PC9hdXRo
b3JzPjwvY29udHJpYnV0b3JzPjxhdXRoLWFkZHJlc3M+RGl2aXNpb24gb2YgRXBpZGVtaW9sb2d5
LCBOb3J3ZWdpYW4gSW5zdGl0dXRlIG9mIFB1YmxpYyBIZWFsdGgsIE9zbG8sIE5vcndheTsgTm9y
d2VnaWFuIENlbnRyZSBmb3IgQWRkaWN0aW9uIFJlc2VhcmNoLCBVbml2ZXJzaXR5IG9mIE9zbG8s
IE9zbG8sIE5vcndheS48L2F1dGgtYWRkcmVzcz48dGl0bGVzPjx0aXRsZT5QcmVuYXRhbCBleHBv
c3VyZSB0byBhbnRpZGVwcmVzc2FudHMgYW5kIGxhbmd1YWdlIGNvbXBldGVuY2UgYXQgYWdlIHRo
cmVlOiByZXN1bHRzIGZyb20gYSBsYXJnZSBwb3B1bGF0aW9uLWJhc2VkIHByZWduYW5jeSBjb2hv
cnQgaW4gTm9yd2F5PC90aXRsZT48c2Vjb25kYXJ5LXRpdGxlPkJKT0c8L3NlY29uZGFyeS10aXRs
ZT48L3RpdGxlcz48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cGVyaW9kaWNhbD48cGFnZXM+MTYyMS0zMTwvcGFnZXM+PHZvbHVtZT4xMjE8L3ZvbHVtZT48
bnVtYmVyPjEzPC9udW1iZXI+PGVkaXRpb24+MjAxNC8wNC8xNTwvZWRpdGlvbj48a2V5d29yZHM+
PGtleXdvcmQ+QWR1bHQ8L2tleXdvcmQ+PGtleXdvcmQ+QW50aWRlcHJlc3NpdmUgQWdlbnRzLyB0
aGVyYXBldXRpYyB1c2U8L2tleXdvcmQ+PGtleXdvcmQ+QW54aWV0eS9wc3ljaG9sb2d5PC9rZXl3
b3JkPjxrZXl3b3JkPkNoaWxkLCBQcmVzY2hvb2w8L2tleXdvcmQ+PGtleXdvcmQ+Q29ob3J0IFN0
dWRpZXM8L2tleXdvcmQ+PGtleXdvcmQ+RGVwcmVzc2lvbi9wc3ljaG9sb2d5PC9rZXl3b3JkPjxr
ZXl3b3JkPkRlcHJlc3NpdmUgRGlzb3JkZXIvIGRydWcgdGhlcmFweS9wc3ljaG9sb2d5PC9rZXl3
b3JkPjxrZXl3b3JkPkZlbWFsZTwva2V5d29yZD48a2V5d29yZD5IdW1hbnM8L2tleXdvcmQ+PGtl
eXdvcmQ+TGFuZ3VhZ2UgRGV2ZWxvcG1lbnQ8L2tleXdvcmQ+PGtleXdvcmQ+TGFuZ3VhZ2UgRGV2
ZWxvcG1lbnQgRGlzb3JkZXJzLyBlcGlkZW1pb2xvZ3k8L2tleXdvcmQ+PGtleXdvcmQ+TG9naXN0
aWMgTW9kZWxzPC9rZXl3b3JkPjxrZXl3b3JkPk5vcndheS9lcGlkZW1pb2xvZ3k8L2tleXdvcmQ+
PGtleXdvcmQ+UHJlZ25hbmN5PC9rZXl3b3JkPjxrZXl3b3JkPlByZWduYW5jeSBDb21wbGljYXRp
b25zLyBkcnVnIHRoZXJhcHkvcHN5Y2hvbG9neTwva2V5d29yZD48a2V5d29yZD5QcmVuYXRhbCBF
eHBvc3VyZSBEZWxheWVkIEVmZmVjdHMvIGVwaWRlbWlvbG9neTwva2V5d29yZD48a2V5d29yZD5Q
cm9zcGVjdGl2ZSBTdHVkaWVzPC9rZXl3b3JkPjxrZXl3b3JkPlNlcm90b25pbiBVcHRha2UgSW5o
aWJpdG9ycy8gdGhlcmFwZXV0aWMgdXNlPC9rZXl3b3JkPjxrZXl3b3JkPllvdW5nIEFkdWx0PC9r
ZXl3b3JkPjxrZXl3b3JkPkNoaWxkcmVuPC9rZXl3b3JkPjxrZXl3b3JkPk1vQmE8L2tleXdvcmQ+
PGtleXdvcmQ+U1NSSSBleHBvc3VyZTwva2V5d29yZD48a2V5d29yZD5kZXByZXNzaW9uPC9rZXl3
b3JkPjxrZXl3b3JkPmxhbmd1YWdlIGNvbXBldGVuY2U8L2tleXdvcmQ+PC9rZXl3b3Jkcz48ZGF0
ZXM+PHllYXI+MjAxNDwveWVhcj48cHViLWRhdGVzPjxkYXRlPkRlYzwvZGF0ZT48L3B1Yi1kYXRl
cz48L2RhdGVzPjxpc2JuPjE0NzEtMDUyOCAoRWxlY3Ryb25pYykmI3hEOzE0NzAtMDMyOCAoTGlu
a2luZyk8L2lzYm4+PGFjY2Vzc2lvbi1udW0+MjQ3MjYwNDc8L2FjY2Vzc2lvbi1udW0+PHVybHM+
PHJlbGF0ZWQtdXJscz48dXJsPmh0dHA6Ly9vbmxpbmVsaWJyYXJ5LndpbGV5LmNvbS9zdG9yZS8x
MC4xMTExLzE0NzEtMDUyOC4xMjgyMS9hc3NldC9iam8xMjgyMS5wZGY/dj0xJmFtcDt0PWlkNjE0
ZGZwJmFtcDtzPTM5MWZlMWE3NmNjNjI1OGUzMjY2NWVkYzQyZDgxMGIyZTEyYjViMDU8L3VybD48
L3JlbGF0ZWQtdXJscz48L3VybHM+PGVsZWN0cm9uaWMtcmVzb3VyY2UtbnVtPjEwLjExMTEvMTQ3
MS0wNTI4LjEyODIxPC9lbGVjdHJvbmljLXJlc291cmNlLW51bT48cmVtb3RlLWRhdGFiYXNlLXBy
b3ZpZGVyPk5MTTwvcmVtb3RlLWRhdGFiYXNlLXByb3ZpZGVyPjxsYW5ndWFnZT5lbmc8L2xhbmd1
YWdlPjwvcmVjb3JkPjwvQ2l0ZT48L0VuZE5vdGU+
</w:fldData>
        </w:fldChar>
      </w:r>
      <w:r w:rsidR="008F2818">
        <w:rPr>
          <w:lang w:val="en-US"/>
        </w:rPr>
        <w:instrText xml:space="preserve"> ADDIN EN.CITE </w:instrText>
      </w:r>
      <w:r w:rsidR="008F2818">
        <w:rPr>
          <w:lang w:val="en-US"/>
        </w:rPr>
        <w:fldChar w:fldCharType="begin">
          <w:fldData xml:space="preserve">PEVuZE5vdGU+PENpdGU+PEF1dGhvcj5Ta3VydHZlaXQ8L0F1dGhvcj48WWVhcj4yMDE0PC9ZZWFy
PjxSZWNOdW0+NDA8L1JlY051bT48RGlzcGxheVRleHQ+PHN0eWxlIGZhY2U9InN1cGVyc2NyaXB0
Ij4yNTwvc3R5bGU+PC9EaXNwbGF5VGV4dD48cmVjb3JkPjxyZWMtbnVtYmVyPjQwPC9yZWMtbnVt
YmVyPjxmb3JlaWduLWtleXM+PGtleSBhcHA9IkVOIiBkYi1pZD0iZGF3ZHpzcHJhcGF3ZDBlMDl2
NHBkeGU5cDJ3enhhZjB2OXQwIiB0aW1lc3RhbXA9IjE0MzkyMTc3OTkiPjQwPC9rZXk+PC9mb3Jl
aWduLWtleXM+PHJlZi10eXBlIG5hbWU9IkpvdXJuYWwgQXJ0aWNsZSI+MTc8L3JlZi10eXBlPjxj
b250cmlidXRvcnM+PGF1dGhvcnM+PGF1dGhvcj5Ta3VydHZlaXQsIFMuPC9hdXRob3I+PGF1dGhv
cj5TZWxtZXIsIFIuPC9hdXRob3I+PGF1dGhvcj5Sb3RoLCBDLjwvYXV0aG9yPjxhdXRob3I+SGVy
bmFuZGV6LURpYXosIFMuPC9hdXRob3I+PGF1dGhvcj5IYW5kYWwsIE0uPC9hdXRob3I+PC9hdXRo
b3JzPjwvY29udHJpYnV0b3JzPjxhdXRoLWFkZHJlc3M+RGl2aXNpb24gb2YgRXBpZGVtaW9sb2d5
LCBOb3J3ZWdpYW4gSW5zdGl0dXRlIG9mIFB1YmxpYyBIZWFsdGgsIE9zbG8sIE5vcndheTsgTm9y
d2VnaWFuIENlbnRyZSBmb3IgQWRkaWN0aW9uIFJlc2VhcmNoLCBVbml2ZXJzaXR5IG9mIE9zbG8s
IE9zbG8sIE5vcndheS48L2F1dGgtYWRkcmVzcz48dGl0bGVzPjx0aXRsZT5QcmVuYXRhbCBleHBv
c3VyZSB0byBhbnRpZGVwcmVzc2FudHMgYW5kIGxhbmd1YWdlIGNvbXBldGVuY2UgYXQgYWdlIHRo
cmVlOiByZXN1bHRzIGZyb20gYSBsYXJnZSBwb3B1bGF0aW9uLWJhc2VkIHByZWduYW5jeSBjb2hv
cnQgaW4gTm9yd2F5PC90aXRsZT48c2Vjb25kYXJ5LXRpdGxlPkJKT0c8L3NlY29uZGFyeS10aXRs
ZT48L3RpdGxlcz48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cGVyaW9kaWNhbD48cGFnZXM+MTYyMS0zMTwvcGFnZXM+PHZvbHVtZT4xMjE8L3ZvbHVtZT48
bnVtYmVyPjEzPC9udW1iZXI+PGVkaXRpb24+MjAxNC8wNC8xNTwvZWRpdGlvbj48a2V5d29yZHM+
PGtleXdvcmQ+QWR1bHQ8L2tleXdvcmQ+PGtleXdvcmQ+QW50aWRlcHJlc3NpdmUgQWdlbnRzLyB0
aGVyYXBldXRpYyB1c2U8L2tleXdvcmQ+PGtleXdvcmQ+QW54aWV0eS9wc3ljaG9sb2d5PC9rZXl3
b3JkPjxrZXl3b3JkPkNoaWxkLCBQcmVzY2hvb2w8L2tleXdvcmQ+PGtleXdvcmQ+Q29ob3J0IFN0
dWRpZXM8L2tleXdvcmQ+PGtleXdvcmQ+RGVwcmVzc2lvbi9wc3ljaG9sb2d5PC9rZXl3b3JkPjxr
ZXl3b3JkPkRlcHJlc3NpdmUgRGlzb3JkZXIvIGRydWcgdGhlcmFweS9wc3ljaG9sb2d5PC9rZXl3
b3JkPjxrZXl3b3JkPkZlbWFsZTwva2V5d29yZD48a2V5d29yZD5IdW1hbnM8L2tleXdvcmQ+PGtl
eXdvcmQ+TGFuZ3VhZ2UgRGV2ZWxvcG1lbnQ8L2tleXdvcmQ+PGtleXdvcmQ+TGFuZ3VhZ2UgRGV2
ZWxvcG1lbnQgRGlzb3JkZXJzLyBlcGlkZW1pb2xvZ3k8L2tleXdvcmQ+PGtleXdvcmQ+TG9naXN0
aWMgTW9kZWxzPC9rZXl3b3JkPjxrZXl3b3JkPk5vcndheS9lcGlkZW1pb2xvZ3k8L2tleXdvcmQ+
PGtleXdvcmQ+UHJlZ25hbmN5PC9rZXl3b3JkPjxrZXl3b3JkPlByZWduYW5jeSBDb21wbGljYXRp
b25zLyBkcnVnIHRoZXJhcHkvcHN5Y2hvbG9neTwva2V5d29yZD48a2V5d29yZD5QcmVuYXRhbCBF
eHBvc3VyZSBEZWxheWVkIEVmZmVjdHMvIGVwaWRlbWlvbG9neTwva2V5d29yZD48a2V5d29yZD5Q
cm9zcGVjdGl2ZSBTdHVkaWVzPC9rZXl3b3JkPjxrZXl3b3JkPlNlcm90b25pbiBVcHRha2UgSW5o
aWJpdG9ycy8gdGhlcmFwZXV0aWMgdXNlPC9rZXl3b3JkPjxrZXl3b3JkPllvdW5nIEFkdWx0PC9r
ZXl3b3JkPjxrZXl3b3JkPkNoaWxkcmVuPC9rZXl3b3JkPjxrZXl3b3JkPk1vQmE8L2tleXdvcmQ+
PGtleXdvcmQ+U1NSSSBleHBvc3VyZTwva2V5d29yZD48a2V5d29yZD5kZXByZXNzaW9uPC9rZXl3
b3JkPjxrZXl3b3JkPmxhbmd1YWdlIGNvbXBldGVuY2U8L2tleXdvcmQ+PC9rZXl3b3Jkcz48ZGF0
ZXM+PHllYXI+MjAxNDwveWVhcj48cHViLWRhdGVzPjxkYXRlPkRlYzwvZGF0ZT48L3B1Yi1kYXRl
cz48L2RhdGVzPjxpc2JuPjE0NzEtMDUyOCAoRWxlY3Ryb25pYykmI3hEOzE0NzAtMDMyOCAoTGlu
a2luZyk8L2lzYm4+PGFjY2Vzc2lvbi1udW0+MjQ3MjYwNDc8L2FjY2Vzc2lvbi1udW0+PHVybHM+
PHJlbGF0ZWQtdXJscz48dXJsPmh0dHA6Ly9vbmxpbmVsaWJyYXJ5LndpbGV5LmNvbS9zdG9yZS8x
MC4xMTExLzE0NzEtMDUyOC4xMjgyMS9hc3NldC9iam8xMjgyMS5wZGY/dj0xJmFtcDt0PWlkNjE0
ZGZwJmFtcDtzPTM5MWZlMWE3NmNjNjI1OGUzMjY2NWVkYzQyZDgxMGIyZTEyYjViMDU8L3VybD48
L3JlbGF0ZWQtdXJscz48L3VybHM+PGVsZWN0cm9uaWMtcmVzb3VyY2UtbnVtPjEwLjExMTEvMTQ3
MS0wNTI4LjEyODIxPC9lbGVjdHJvbmljLXJlc291cmNlLW51bT48cmVtb3RlLWRhdGFiYXNlLXBy
b3ZpZGVyPk5MTTwvcmVtb3RlLWRhdGFiYXNlLXByb3ZpZGVyPjxsYW5ndWFnZT5lbmc8L2xhbmd1
YWdlPjwvcmVjb3JkPjwvQ2l0ZT48L0VuZE5vdGU+
</w:fldData>
        </w:fldChar>
      </w:r>
      <w:r w:rsidR="008F2818">
        <w:rPr>
          <w:lang w:val="en-US"/>
        </w:rPr>
        <w:instrText xml:space="preserve"> ADDIN EN.CITE.DATA </w:instrText>
      </w:r>
      <w:r w:rsidR="008F2818">
        <w:rPr>
          <w:lang w:val="en-US"/>
        </w:rPr>
      </w:r>
      <w:r w:rsidR="008F2818">
        <w:rPr>
          <w:lang w:val="en-US"/>
        </w:rPr>
        <w:fldChar w:fldCharType="end"/>
      </w:r>
      <w:r w:rsidR="007369CB">
        <w:rPr>
          <w:lang w:val="en-US"/>
        </w:rPr>
      </w:r>
      <w:r w:rsidR="007369CB">
        <w:rPr>
          <w:lang w:val="en-US"/>
        </w:rPr>
        <w:fldChar w:fldCharType="separate"/>
      </w:r>
      <w:r w:rsidR="008F2818" w:rsidRPr="008F2818">
        <w:rPr>
          <w:noProof/>
          <w:vertAlign w:val="superscript"/>
          <w:lang w:val="en-US"/>
        </w:rPr>
        <w:t>25</w:t>
      </w:r>
      <w:r w:rsidR="007369CB">
        <w:rPr>
          <w:lang w:val="en-US"/>
        </w:rPr>
        <w:fldChar w:fldCharType="end"/>
      </w:r>
      <w:r w:rsidR="00CD7C97">
        <w:rPr>
          <w:lang w:val="en-US"/>
        </w:rPr>
        <w:t>, covering the period from 6 months</w:t>
      </w:r>
      <w:r w:rsidR="00574695">
        <w:rPr>
          <w:lang w:val="en-US"/>
        </w:rPr>
        <w:t xml:space="preserve"> before pregnancy to week 17-18</w:t>
      </w:r>
      <w:r w:rsidR="00CD7C97">
        <w:rPr>
          <w:lang w:val="en-US"/>
        </w:rPr>
        <w:t xml:space="preserve">, the period from week 19-29, and the period from week 30 to birth. Complete questionnaires are available </w:t>
      </w:r>
      <w:r w:rsidR="00574695">
        <w:rPr>
          <w:lang w:val="en-US"/>
        </w:rPr>
        <w:t>from</w:t>
      </w:r>
      <w:r w:rsidR="00CD7C97">
        <w:rPr>
          <w:lang w:val="en-US"/>
        </w:rPr>
        <w:t xml:space="preserve"> the Norwegian Institute of Public Health </w:t>
      </w:r>
      <w:r w:rsidR="0024032A">
        <w:rPr>
          <w:lang w:val="en-US"/>
        </w:rPr>
        <w:t xml:space="preserve"> </w:t>
      </w:r>
      <w:r w:rsidR="00AE7E68">
        <w:rPr>
          <w:lang w:val="en-US"/>
        </w:rPr>
        <w:t>(</w:t>
      </w:r>
      <w:hyperlink r:id="rId10" w:history="1">
        <w:r w:rsidR="00AE7E68" w:rsidRPr="009F6CCD">
          <w:rPr>
            <w:rStyle w:val="Hyperlink"/>
            <w:lang w:val="en-US"/>
          </w:rPr>
          <w:t>http://www.fhi.no/enmoba</w:t>
        </w:r>
      </w:hyperlink>
      <w:r w:rsidR="00AE7E68">
        <w:rPr>
          <w:lang w:val="en-US"/>
        </w:rPr>
        <w:t>)</w:t>
      </w:r>
      <w:r w:rsidR="00AE7E68">
        <w:rPr>
          <w:lang w:val="en-US"/>
        </w:rPr>
        <w:br/>
      </w:r>
      <w:r w:rsidR="00AE7E68">
        <w:rPr>
          <w:lang w:val="en-US"/>
        </w:rPr>
        <w:br/>
      </w:r>
      <w:r w:rsidR="00CD7C97">
        <w:rPr>
          <w:lang w:val="en-US"/>
        </w:rPr>
        <w:lastRenderedPageBreak/>
        <w:t xml:space="preserve">Mothers were defined as </w:t>
      </w:r>
      <w:r w:rsidR="009C55A5">
        <w:rPr>
          <w:lang w:val="en-US"/>
        </w:rPr>
        <w:t xml:space="preserve">analgesic </w:t>
      </w:r>
      <w:r w:rsidR="00CD7C97">
        <w:rPr>
          <w:lang w:val="en-US"/>
        </w:rPr>
        <w:t>opioid users if they had reported use of any</w:t>
      </w:r>
      <w:r w:rsidR="009C55A5">
        <w:rPr>
          <w:lang w:val="en-US"/>
        </w:rPr>
        <w:t xml:space="preserve"> analgesic</w:t>
      </w:r>
      <w:r w:rsidR="00CD7C97">
        <w:rPr>
          <w:lang w:val="en-US"/>
        </w:rPr>
        <w:t xml:space="preserve"> opioid on at least one of the three questionnaires</w:t>
      </w:r>
      <w:r w:rsidR="00C9221D">
        <w:rPr>
          <w:lang w:val="en-US"/>
        </w:rPr>
        <w:t xml:space="preserve"> by naming a drug a</w:t>
      </w:r>
      <w:r w:rsidR="001F45B5">
        <w:rPr>
          <w:lang w:val="en-US"/>
        </w:rPr>
        <w:t>s well as</w:t>
      </w:r>
      <w:r w:rsidR="00C9221D">
        <w:rPr>
          <w:lang w:val="en-US"/>
        </w:rPr>
        <w:t xml:space="preserve"> ticking a box indicating that they had used the drug during pregnancy</w:t>
      </w:r>
      <w:r w:rsidR="00574695">
        <w:rPr>
          <w:lang w:val="en-US"/>
        </w:rPr>
        <w:t xml:space="preserve">. </w:t>
      </w:r>
      <w:r w:rsidR="009C6099">
        <w:rPr>
          <w:lang w:val="en-US"/>
        </w:rPr>
        <w:t xml:space="preserve">To try to capture </w:t>
      </w:r>
      <w:r w:rsidR="009C55A5">
        <w:rPr>
          <w:lang w:val="en-US"/>
        </w:rPr>
        <w:t>extent</w:t>
      </w:r>
      <w:r w:rsidR="009C6099">
        <w:rPr>
          <w:lang w:val="en-US"/>
        </w:rPr>
        <w:t xml:space="preserve"> of exposure </w:t>
      </w:r>
      <w:r w:rsidR="007964F9">
        <w:rPr>
          <w:lang w:val="en-US"/>
        </w:rPr>
        <w:t xml:space="preserve">we classified </w:t>
      </w:r>
      <w:r w:rsidR="009C6099">
        <w:rPr>
          <w:lang w:val="en-US"/>
        </w:rPr>
        <w:t>u</w:t>
      </w:r>
      <w:r w:rsidR="00CD7C97">
        <w:rPr>
          <w:lang w:val="en-US"/>
        </w:rPr>
        <w:t xml:space="preserve">se </w:t>
      </w:r>
      <w:r w:rsidR="00B71376">
        <w:rPr>
          <w:lang w:val="en-US"/>
        </w:rPr>
        <w:t xml:space="preserve">as </w:t>
      </w:r>
      <w:r w:rsidR="00E4261F">
        <w:rPr>
          <w:lang w:val="en-US"/>
        </w:rPr>
        <w:t xml:space="preserve">none, </w:t>
      </w:r>
      <w:r w:rsidR="00B71376">
        <w:rPr>
          <w:lang w:val="en-US"/>
        </w:rPr>
        <w:t xml:space="preserve">during </w:t>
      </w:r>
      <w:r w:rsidR="00CD7C97">
        <w:rPr>
          <w:lang w:val="en-US"/>
        </w:rPr>
        <w:t>one period only</w:t>
      </w:r>
      <w:r w:rsidR="00E4261F">
        <w:rPr>
          <w:lang w:val="en-US"/>
        </w:rPr>
        <w:t>, or during</w:t>
      </w:r>
      <w:r w:rsidR="00B71376">
        <w:rPr>
          <w:lang w:val="en-US"/>
        </w:rPr>
        <w:t xml:space="preserve"> two</w:t>
      </w:r>
      <w:r w:rsidR="00574695">
        <w:rPr>
          <w:lang w:val="en-US"/>
        </w:rPr>
        <w:t xml:space="preserve"> </w:t>
      </w:r>
      <w:r w:rsidR="00B71376">
        <w:rPr>
          <w:lang w:val="en-US"/>
        </w:rPr>
        <w:t>or all three</w:t>
      </w:r>
      <w:r w:rsidR="00574695">
        <w:rPr>
          <w:lang w:val="en-US"/>
        </w:rPr>
        <w:t xml:space="preserve"> </w:t>
      </w:r>
      <w:r w:rsidR="00B71376">
        <w:rPr>
          <w:lang w:val="en-US"/>
        </w:rPr>
        <w:t xml:space="preserve">pregnancy </w:t>
      </w:r>
      <w:r w:rsidR="00574695">
        <w:rPr>
          <w:lang w:val="en-US"/>
        </w:rPr>
        <w:t>periods</w:t>
      </w:r>
      <w:r w:rsidR="00B71376">
        <w:rPr>
          <w:lang w:val="en-US"/>
        </w:rPr>
        <w:t>.</w:t>
      </w:r>
      <w:r w:rsidR="009C6099">
        <w:rPr>
          <w:lang w:val="en-US"/>
        </w:rPr>
        <w:t xml:space="preserve"> In addition binary exposure in each pregnancy period was registered.</w:t>
      </w:r>
    </w:p>
    <w:p w14:paraId="07B79E44" w14:textId="77777777" w:rsidR="00A024FF" w:rsidRPr="00592B64" w:rsidRDefault="00A024FF" w:rsidP="00FD7B2F">
      <w:pPr>
        <w:spacing w:line="360" w:lineRule="auto"/>
        <w:rPr>
          <w:i/>
          <w:lang w:val="en-US"/>
        </w:rPr>
      </w:pPr>
      <w:r w:rsidRPr="00592B64">
        <w:rPr>
          <w:i/>
          <w:lang w:val="en-US"/>
        </w:rPr>
        <w:t>Language competence</w:t>
      </w:r>
    </w:p>
    <w:p w14:paraId="2A3F4D07" w14:textId="77777777" w:rsidR="00106ABE" w:rsidRDefault="00802F16" w:rsidP="00FD7B2F">
      <w:pPr>
        <w:spacing w:line="360" w:lineRule="auto"/>
        <w:rPr>
          <w:lang w:val="en-US"/>
        </w:rPr>
      </w:pPr>
      <w:r>
        <w:rPr>
          <w:lang w:val="en-US"/>
        </w:rPr>
        <w:t xml:space="preserve">Language competence at three years of age was </w:t>
      </w:r>
      <w:r w:rsidR="007969ED">
        <w:rPr>
          <w:lang w:val="en-US"/>
        </w:rPr>
        <w:t>evaluated</w:t>
      </w:r>
      <w:r>
        <w:rPr>
          <w:lang w:val="en-US"/>
        </w:rPr>
        <w:t xml:space="preserve"> by a validated language grammar rating scale </w:t>
      </w:r>
      <w:r w:rsidR="00106ABE">
        <w:rPr>
          <w:lang w:val="en-US"/>
        </w:rPr>
        <w:fldChar w:fldCharType="begin">
          <w:fldData xml:space="preserve">PEVuZE5vdGU+PENpdGU+PEF1dGhvcj5EYWxlPC9BdXRob3I+PFllYXI+MjAwMzwvWWVhcj48UmVj
TnVtPjM4PC9SZWNOdW0+PERpc3BsYXlUZXh0PjxzdHlsZSBmYWNlPSJzdXBlcnNjcmlwdCI+Mjk8
L3N0eWxlPjwvRGlzcGxheVRleHQ+PHJlY29yZD48cmVjLW51bWJlcj4zODwvcmVjLW51bWJlcj48
Zm9yZWlnbi1rZXlzPjxrZXkgYXBwPSJFTiIgZGItaWQ9ImRhd2R6c3ByYXBhd2QwZTA5djRwZHhl
OXAyd3p4YWYwdjl0MCIgdGltZXN0YW1wPSIxNDM5MjE3Mzk2Ij4zODwva2V5PjwvZm9yZWlnbi1r
ZXlzPjxyZWYtdHlwZSBuYW1lPSJKb3VybmFsIEFydGljbGUiPjE3PC9yZWYtdHlwZT48Y29udHJp
YnV0b3JzPjxhdXRob3JzPjxhdXRob3I+RGFsZSwgUC4gUy48L2F1dGhvcj48YXV0aG9yPlByaWNl
LCBULiBTLjwvYXV0aG9yPjxhdXRob3I+QmlzaG9wLCBELiBWLjwvYXV0aG9yPjxhdXRob3I+UGxv
bWluLCBSLjwvYXV0aG9yPjwvYXV0aG9ycz48L2NvbnRyaWJ1dG9ycz48YXV0aC1hZGRyZXNzPkNv
bW11bmljYXRpb24gU2NpZW5jZXMgYW5kIERpc29yZGVycywgVW5pdmVyc2l0eSBvZiBNaXNzb3Vy
aS1Db2x1bWJpYSwgNjUyMTEsIFVTQS4gZGFsZXBAaGVhbHRoLm1pc3NvdXJpLmVkdTwvYXV0aC1h
ZGRyZXNzPjx0aXRsZXM+PHRpdGxlPk91dGNvbWVzIG9mIGVhcmx5IGxhbmd1YWdlIGRlbGF5OiBJ
LiBQcmVkaWN0aW5nIHBlcnNpc3RlbnQgYW5kIHRyYW5zaWVudCBsYW5ndWFnZSBkaWZmaWN1bHRp
ZXMgYXQgMyBhbmQgNCB5ZWFyczwvdGl0bGU+PHNlY29uZGFyeS10aXRsZT5KIFNwZWVjaCBMYW5n
IEhlYXIgUmVzPC9zZWNvbmRhcnktdGl0bGU+PC90aXRsZXM+PHBlcmlvZGljYWw+PGZ1bGwtdGl0
bGU+Sm91cm5hbCBvZiBTcGVlY2gsIExhbmd1YWdlLCBhbmQgSGVhcmluZyBSZXNlYXJjaDwvZnVs
bC10aXRsZT48YWJici0xPkouIFNwZWVjaC4gTGFuZy4gSGVhci4gUmVzLjwvYWJici0xPjxhYmJy
LTI+SiBTcGVlY2ggTGFuZyBIZWFyIFJlczwvYWJici0yPjxhYmJyLTM+Sm91cm5hbCBvZiBTcGVl
Y2gsIExhbmd1YWdlLCAmYW1wOyBIZWFyaW5nIFJlc2VhcmNoPC9hYmJyLTM+PC9wZXJpb2RpY2Fs
PjxwYWdlcz41NDQtNjA8L3BhZ2VzPjx2b2x1bWU+NDY8L3ZvbHVtZT48bnVtYmVyPjM8L251bWJl
cj48ZWRpdGlvbj4yMDAzLzEyLzMxPC9lZGl0aW9uPjxrZXl3b3Jkcz48a2V5d29yZD5DaGlsZCwg
UHJlc2Nob29sPC9rZXl3b3JkPjxrZXl3b3JkPkNvaG9ydCBTdHVkaWVzPC9rZXl3b3JkPjxrZXl3
b3JkPkZlbWFsZTwva2V5d29yZD48a2V5d29yZD5IdW1hbnM8L2tleXdvcmQ+PGtleXdvcmQ+TGFu
Z3VhZ2UgRGV2ZWxvcG1lbnQgRGlzb3JkZXJzLyBkaWFnbm9zaXMvZXBpZGVtaW9sb2d5PC9rZXl3
b3JkPjxrZXl3b3JkPkxpbmd1aXN0aWNzPC9rZXl3b3JkPjxrZXl3b3JkPkxvbmdpdHVkaW5hbCBT
dHVkaWVzPC9rZXl3b3JkPjxrZXl3b3JkPk1hbGU8L2tleXdvcmQ+PGtleXdvcmQ+T3V0Y29tZSBB
c3Nlc3NtZW50IChIZWFsdGggQ2FyZSk8L2tleXdvcmQ+PGtleXdvcmQ+UHJlZGljdGl2ZSBWYWx1
ZSBvZiBUZXN0czwva2V5d29yZD48a2V5d29yZD5RdWVzdGlvbm5haXJlczwva2V5d29yZD48a2V5
d29yZD5SZXByb2R1Y2liaWxpdHkgb2YgUmVzdWx0czwva2V5d29yZD48a2V5d29yZD5SaXNrIEZh
Y3RvcnM8L2tleXdvcmQ+PGtleXdvcmQ+VHdpbnM8L2tleXdvcmQ+PGtleXdvcmQ+Vm9jYWJ1bGFy
eTwva2V5d29yZD48L2tleXdvcmRzPjxkYXRlcz48eWVhcj4yMDAzPC95ZWFyPjxwdWItZGF0ZXM+
PGRhdGU+SnVuPC9kYXRlPjwvcHViLWRhdGVzPjwvZGF0ZXM+PGlzYm4+MTA5Mi00Mzg4IChQcmlu
dCkmI3hEOzEwOTItNDM4OCAoTGlua2luZyk8L2lzYm4+PGFjY2Vzc2lvbi1udW0+MTQ2OTY5ODU8
L2FjY2Vzc2lvbi1udW0+PHVybHM+PHJlbGF0ZWQtdXJscz48dXJsPmh0dHA6Ly9qc2xoci5wdWJz
LmFzaGEub3JnL2RhdGEvSm91cm5hbHMvSlNMSFIvOTI5Mjc0L2pzbGhyXzQ2XzNfNTQ0LnBkZjwv
dXJsPjwvcmVsYXRlZC11cmxzPjwvdXJscz48cmVtb3RlLWRhdGFiYXNlLXByb3ZpZGVyPk5MTTwv
cmVtb3RlLWRhdGFiYXNlLXByb3ZpZGVyPjxsYW5ndWFnZT5lbmc8L2xhbmd1YWdlPjwvcmVjb3Jk
PjwvQ2l0ZT48L0VuZE5vdGU+AG==
</w:fldData>
        </w:fldChar>
      </w:r>
      <w:r w:rsidR="00B13BB2">
        <w:rPr>
          <w:lang w:val="en-US"/>
        </w:rPr>
        <w:instrText xml:space="preserve"> ADDIN EN.CITE </w:instrText>
      </w:r>
      <w:r w:rsidR="00B13BB2">
        <w:rPr>
          <w:lang w:val="en-US"/>
        </w:rPr>
        <w:fldChar w:fldCharType="begin">
          <w:fldData xml:space="preserve">PEVuZE5vdGU+PENpdGU+PEF1dGhvcj5EYWxlPC9BdXRob3I+PFllYXI+MjAwMzwvWWVhcj48UmVj
TnVtPjM4PC9SZWNOdW0+PERpc3BsYXlUZXh0PjxzdHlsZSBmYWNlPSJzdXBlcnNjcmlwdCI+Mjk8
L3N0eWxlPjwvRGlzcGxheVRleHQ+PHJlY29yZD48cmVjLW51bWJlcj4zODwvcmVjLW51bWJlcj48
Zm9yZWlnbi1rZXlzPjxrZXkgYXBwPSJFTiIgZGItaWQ9ImRhd2R6c3ByYXBhd2QwZTA5djRwZHhl
OXAyd3p4YWYwdjl0MCIgdGltZXN0YW1wPSIxNDM5MjE3Mzk2Ij4zODwva2V5PjwvZm9yZWlnbi1r
ZXlzPjxyZWYtdHlwZSBuYW1lPSJKb3VybmFsIEFydGljbGUiPjE3PC9yZWYtdHlwZT48Y29udHJp
YnV0b3JzPjxhdXRob3JzPjxhdXRob3I+RGFsZSwgUC4gUy48L2F1dGhvcj48YXV0aG9yPlByaWNl
LCBULiBTLjwvYXV0aG9yPjxhdXRob3I+QmlzaG9wLCBELiBWLjwvYXV0aG9yPjxhdXRob3I+UGxv
bWluLCBSLjwvYXV0aG9yPjwvYXV0aG9ycz48L2NvbnRyaWJ1dG9ycz48YXV0aC1hZGRyZXNzPkNv
bW11bmljYXRpb24gU2NpZW5jZXMgYW5kIERpc29yZGVycywgVW5pdmVyc2l0eSBvZiBNaXNzb3Vy
aS1Db2x1bWJpYSwgNjUyMTEsIFVTQS4gZGFsZXBAaGVhbHRoLm1pc3NvdXJpLmVkdTwvYXV0aC1h
ZGRyZXNzPjx0aXRsZXM+PHRpdGxlPk91dGNvbWVzIG9mIGVhcmx5IGxhbmd1YWdlIGRlbGF5OiBJ
LiBQcmVkaWN0aW5nIHBlcnNpc3RlbnQgYW5kIHRyYW5zaWVudCBsYW5ndWFnZSBkaWZmaWN1bHRp
ZXMgYXQgMyBhbmQgNCB5ZWFyczwvdGl0bGU+PHNlY29uZGFyeS10aXRsZT5KIFNwZWVjaCBMYW5n
IEhlYXIgUmVzPC9zZWNvbmRhcnktdGl0bGU+PC90aXRsZXM+PHBlcmlvZGljYWw+PGZ1bGwtdGl0
bGU+Sm91cm5hbCBvZiBTcGVlY2gsIExhbmd1YWdlLCBhbmQgSGVhcmluZyBSZXNlYXJjaDwvZnVs
bC10aXRsZT48YWJici0xPkouIFNwZWVjaC4gTGFuZy4gSGVhci4gUmVzLjwvYWJici0xPjxhYmJy
LTI+SiBTcGVlY2ggTGFuZyBIZWFyIFJlczwvYWJici0yPjxhYmJyLTM+Sm91cm5hbCBvZiBTcGVl
Y2gsIExhbmd1YWdlLCAmYW1wOyBIZWFyaW5nIFJlc2VhcmNoPC9hYmJyLTM+PC9wZXJpb2RpY2Fs
PjxwYWdlcz41NDQtNjA8L3BhZ2VzPjx2b2x1bWU+NDY8L3ZvbHVtZT48bnVtYmVyPjM8L251bWJl
cj48ZWRpdGlvbj4yMDAzLzEyLzMxPC9lZGl0aW9uPjxrZXl3b3Jkcz48a2V5d29yZD5DaGlsZCwg
UHJlc2Nob29sPC9rZXl3b3JkPjxrZXl3b3JkPkNvaG9ydCBTdHVkaWVzPC9rZXl3b3JkPjxrZXl3
b3JkPkZlbWFsZTwva2V5d29yZD48a2V5d29yZD5IdW1hbnM8L2tleXdvcmQ+PGtleXdvcmQ+TGFu
Z3VhZ2UgRGV2ZWxvcG1lbnQgRGlzb3JkZXJzLyBkaWFnbm9zaXMvZXBpZGVtaW9sb2d5PC9rZXl3
b3JkPjxrZXl3b3JkPkxpbmd1aXN0aWNzPC9rZXl3b3JkPjxrZXl3b3JkPkxvbmdpdHVkaW5hbCBT
dHVkaWVzPC9rZXl3b3JkPjxrZXl3b3JkPk1hbGU8L2tleXdvcmQ+PGtleXdvcmQ+T3V0Y29tZSBB
c3Nlc3NtZW50IChIZWFsdGggQ2FyZSk8L2tleXdvcmQ+PGtleXdvcmQ+UHJlZGljdGl2ZSBWYWx1
ZSBvZiBUZXN0czwva2V5d29yZD48a2V5d29yZD5RdWVzdGlvbm5haXJlczwva2V5d29yZD48a2V5
d29yZD5SZXByb2R1Y2liaWxpdHkgb2YgUmVzdWx0czwva2V5d29yZD48a2V5d29yZD5SaXNrIEZh
Y3RvcnM8L2tleXdvcmQ+PGtleXdvcmQ+VHdpbnM8L2tleXdvcmQ+PGtleXdvcmQ+Vm9jYWJ1bGFy
eTwva2V5d29yZD48L2tleXdvcmRzPjxkYXRlcz48eWVhcj4yMDAzPC95ZWFyPjxwdWItZGF0ZXM+
PGRhdGU+SnVuPC9kYXRlPjwvcHViLWRhdGVzPjwvZGF0ZXM+PGlzYm4+MTA5Mi00Mzg4IChQcmlu
dCkmI3hEOzEwOTItNDM4OCAoTGlua2luZyk8L2lzYm4+PGFjY2Vzc2lvbi1udW0+MTQ2OTY5ODU8
L2FjY2Vzc2lvbi1udW0+PHVybHM+PHJlbGF0ZWQtdXJscz48dXJsPmh0dHA6Ly9qc2xoci5wdWJz
LmFzaGEub3JnL2RhdGEvSm91cm5hbHMvSlNMSFIvOTI5Mjc0L2pzbGhyXzQ2XzNfNTQ0LnBkZjwv
dXJsPjwvcmVsYXRlZC11cmxzPjwvdXJscz48cmVtb3RlLWRhdGFiYXNlLXByb3ZpZGVyPk5MTTwv
cmVtb3RlLWRhdGFiYXNlLXByb3ZpZGVyPjxsYW5ndWFnZT5lbmc8L2xhbmd1YWdlPjwvcmVjb3Jk
PjwvQ2l0ZT48L0VuZE5vdGU+AG==
</w:fldData>
        </w:fldChar>
      </w:r>
      <w:r w:rsidR="00B13BB2">
        <w:rPr>
          <w:lang w:val="en-US"/>
        </w:rPr>
        <w:instrText xml:space="preserve"> ADDIN EN.CITE.DATA </w:instrText>
      </w:r>
      <w:r w:rsidR="00B13BB2">
        <w:rPr>
          <w:lang w:val="en-US"/>
        </w:rPr>
      </w:r>
      <w:r w:rsidR="00B13BB2">
        <w:rPr>
          <w:lang w:val="en-US"/>
        </w:rPr>
        <w:fldChar w:fldCharType="end"/>
      </w:r>
      <w:r w:rsidR="00106ABE">
        <w:rPr>
          <w:lang w:val="en-US"/>
        </w:rPr>
      </w:r>
      <w:r w:rsidR="00106ABE">
        <w:rPr>
          <w:lang w:val="en-US"/>
        </w:rPr>
        <w:fldChar w:fldCharType="separate"/>
      </w:r>
      <w:r w:rsidR="00B13BB2" w:rsidRPr="00B13BB2">
        <w:rPr>
          <w:noProof/>
          <w:vertAlign w:val="superscript"/>
          <w:lang w:val="en-US"/>
        </w:rPr>
        <w:t>29</w:t>
      </w:r>
      <w:r w:rsidR="00106ABE">
        <w:rPr>
          <w:lang w:val="en-US"/>
        </w:rPr>
        <w:fldChar w:fldCharType="end"/>
      </w:r>
      <w:r>
        <w:rPr>
          <w:lang w:val="en-US"/>
        </w:rPr>
        <w:t xml:space="preserve">. The mother classified her child’s language competence according to six different categories; </w:t>
      </w:r>
    </w:p>
    <w:p w14:paraId="597AD378" w14:textId="77777777" w:rsidR="00106ABE" w:rsidRDefault="00802F16" w:rsidP="00FD7B2F">
      <w:pPr>
        <w:pStyle w:val="ListParagraph"/>
        <w:numPr>
          <w:ilvl w:val="0"/>
          <w:numId w:val="4"/>
        </w:numPr>
        <w:spacing w:line="360" w:lineRule="auto"/>
        <w:rPr>
          <w:lang w:val="en-US"/>
        </w:rPr>
      </w:pPr>
      <w:r w:rsidRPr="00106ABE">
        <w:rPr>
          <w:lang w:val="en-US"/>
        </w:rPr>
        <w:t>not yet talki</w:t>
      </w:r>
      <w:r w:rsidR="00890A8E">
        <w:rPr>
          <w:lang w:val="en-US"/>
        </w:rPr>
        <w:t>ng</w:t>
      </w:r>
      <w:r w:rsidRPr="00106ABE">
        <w:rPr>
          <w:lang w:val="en-US"/>
        </w:rPr>
        <w:t xml:space="preserve"> </w:t>
      </w:r>
    </w:p>
    <w:p w14:paraId="580F78D6" w14:textId="77777777" w:rsidR="00106ABE" w:rsidRDefault="00890A8E" w:rsidP="00FD7B2F">
      <w:pPr>
        <w:pStyle w:val="ListParagraph"/>
        <w:numPr>
          <w:ilvl w:val="0"/>
          <w:numId w:val="4"/>
        </w:numPr>
        <w:spacing w:line="360" w:lineRule="auto"/>
        <w:rPr>
          <w:lang w:val="en-US"/>
        </w:rPr>
      </w:pPr>
      <w:r>
        <w:rPr>
          <w:lang w:val="en-US"/>
        </w:rPr>
        <w:t>talking, but unintelligible</w:t>
      </w:r>
      <w:r w:rsidR="00802F16" w:rsidRPr="00106ABE">
        <w:rPr>
          <w:lang w:val="en-US"/>
        </w:rPr>
        <w:t xml:space="preserve"> </w:t>
      </w:r>
    </w:p>
    <w:p w14:paraId="649B8634" w14:textId="77777777" w:rsidR="00106ABE" w:rsidRDefault="00802F16" w:rsidP="00FD7B2F">
      <w:pPr>
        <w:pStyle w:val="ListParagraph"/>
        <w:numPr>
          <w:ilvl w:val="0"/>
          <w:numId w:val="4"/>
        </w:numPr>
        <w:spacing w:line="360" w:lineRule="auto"/>
        <w:rPr>
          <w:lang w:val="en-US"/>
        </w:rPr>
      </w:pPr>
      <w:r w:rsidRPr="00106ABE">
        <w:rPr>
          <w:lang w:val="en-US"/>
        </w:rPr>
        <w:t>talking in one-word utterances such as “milk” or “down”</w:t>
      </w:r>
    </w:p>
    <w:p w14:paraId="3D785846" w14:textId="77777777" w:rsidR="00106ABE" w:rsidRDefault="0056465D" w:rsidP="00FD7B2F">
      <w:pPr>
        <w:pStyle w:val="ListParagraph"/>
        <w:numPr>
          <w:ilvl w:val="0"/>
          <w:numId w:val="4"/>
        </w:numPr>
        <w:spacing w:line="360" w:lineRule="auto"/>
        <w:rPr>
          <w:lang w:val="en-US"/>
        </w:rPr>
      </w:pPr>
      <w:r w:rsidRPr="00106ABE">
        <w:rPr>
          <w:lang w:val="en-US"/>
        </w:rPr>
        <w:t>talking in 2-3 word phrases, such</w:t>
      </w:r>
      <w:r w:rsidR="00890A8E">
        <w:rPr>
          <w:lang w:val="en-US"/>
        </w:rPr>
        <w:t xml:space="preserve"> as “me got ball” or “give doll”</w:t>
      </w:r>
      <w:r w:rsidRPr="00106ABE">
        <w:rPr>
          <w:lang w:val="en-US"/>
        </w:rPr>
        <w:t xml:space="preserve"> </w:t>
      </w:r>
    </w:p>
    <w:p w14:paraId="4CDF5809" w14:textId="77777777" w:rsidR="00106ABE" w:rsidRDefault="0056465D" w:rsidP="00FD7B2F">
      <w:pPr>
        <w:pStyle w:val="ListParagraph"/>
        <w:numPr>
          <w:ilvl w:val="0"/>
          <w:numId w:val="4"/>
        </w:numPr>
        <w:spacing w:line="360" w:lineRule="auto"/>
        <w:rPr>
          <w:lang w:val="en-US"/>
        </w:rPr>
      </w:pPr>
      <w:r w:rsidRPr="00106ABE">
        <w:rPr>
          <w:lang w:val="en-US"/>
        </w:rPr>
        <w:t>talking in fairly complete sentences, such as “I got a doll” or “Can I go outside?”</w:t>
      </w:r>
    </w:p>
    <w:p w14:paraId="2F412C9C" w14:textId="77777777" w:rsidR="00106ABE" w:rsidRDefault="0056465D" w:rsidP="00FD7B2F">
      <w:pPr>
        <w:pStyle w:val="ListParagraph"/>
        <w:numPr>
          <w:ilvl w:val="0"/>
          <w:numId w:val="4"/>
        </w:numPr>
        <w:spacing w:line="360" w:lineRule="auto"/>
        <w:rPr>
          <w:lang w:val="en-US"/>
        </w:rPr>
      </w:pPr>
      <w:r w:rsidRPr="00106ABE">
        <w:rPr>
          <w:lang w:val="en-US"/>
        </w:rPr>
        <w:t xml:space="preserve">talking in long and completed sentences, such as “When I went to the park, I went on the swings” or “I saw a man standing on the corner”  </w:t>
      </w:r>
    </w:p>
    <w:p w14:paraId="72592041" w14:textId="77777777" w:rsidR="00802F16" w:rsidRDefault="00B13BB2" w:rsidP="00FD7B2F">
      <w:pPr>
        <w:spacing w:line="360" w:lineRule="auto"/>
        <w:rPr>
          <w:lang w:val="en-US"/>
        </w:rPr>
      </w:pPr>
      <w:r>
        <w:rPr>
          <w:lang w:val="en-US"/>
        </w:rPr>
        <w:t>C</w:t>
      </w:r>
      <w:r w:rsidR="00F62F74" w:rsidRPr="00353328">
        <w:rPr>
          <w:lang w:val="en-US"/>
        </w:rPr>
        <w:t>ategories</w:t>
      </w:r>
      <w:r>
        <w:rPr>
          <w:lang w:val="en-US"/>
        </w:rPr>
        <w:t xml:space="preserve"> a) to d) </w:t>
      </w:r>
      <w:r w:rsidR="0056465D" w:rsidRPr="00106ABE">
        <w:rPr>
          <w:lang w:val="en-US"/>
        </w:rPr>
        <w:t>were combined in the analyses due to small numbers. If the mother had marked several categories, the child was classified in the most advanced language category.</w:t>
      </w:r>
      <w:r w:rsidR="00106ABE">
        <w:rPr>
          <w:lang w:val="en-US"/>
        </w:rPr>
        <w:t xml:space="preserve"> </w:t>
      </w:r>
      <w:r w:rsidR="00163A17">
        <w:rPr>
          <w:lang w:val="en-US"/>
        </w:rPr>
        <w:t xml:space="preserve">The validity of the language grammar rating scale has been </w:t>
      </w:r>
      <w:r w:rsidR="003E1046">
        <w:rPr>
          <w:lang w:val="en-US"/>
        </w:rPr>
        <w:t>evaluate</w:t>
      </w:r>
      <w:r w:rsidR="00405474">
        <w:rPr>
          <w:lang w:val="en-US"/>
        </w:rPr>
        <w:t>d</w:t>
      </w:r>
      <w:r w:rsidR="00163A17">
        <w:rPr>
          <w:lang w:val="en-US"/>
        </w:rPr>
        <w:t xml:space="preserve"> by Roth et al </w:t>
      </w:r>
      <w:r w:rsidR="00163A17">
        <w:rPr>
          <w:lang w:val="en-US"/>
        </w:rPr>
        <w:fldChar w:fldCharType="begin">
          <w:fldData xml:space="preserve">PEVuZE5vdGU+PENpdGU+PEF1dGhvcj5Sb3RoPC9BdXRob3I+PFllYXI+MjAxMTwvWWVhcj48UmVj
TnVtPjQ0PC9SZWNOdW0+PERpc3BsYXlUZXh0PjxzdHlsZSBmYWNlPSJzdXBlcnNjcmlwdCI+MzA8
L3N0eWxlPjwvRGlzcGxheVRleHQ+PHJlY29yZD48cmVjLW51bWJlcj40NDwvcmVjLW51bWJlcj48
Zm9yZWlnbi1rZXlzPjxrZXkgYXBwPSJFTiIgZGItaWQ9ImRhd2R6c3ByYXBhd2QwZTA5djRwZHhl
OXAyd3p4YWYwdjl0MCIgdGltZXN0YW1wPSIxNDM5Mjg1NDM4Ij40NDwva2V5PjwvZm9yZWlnbi1r
ZXlzPjxyZWYtdHlwZSBuYW1lPSJKb3VybmFsIEFydGljbGUiPjE3PC9yZWYtdHlwZT48Y29udHJp
YnV0b3JzPjxhdXRob3JzPjxhdXRob3I+Um90aCwgQy48L2F1dGhvcj48YXV0aG9yPk1hZ251cywg
UC48L2F1dGhvcj48YXV0aG9yPlNjaGpvbGJlcmcsIFMuPC9hdXRob3I+PGF1dGhvcj5TdG9sdGVu
YmVyZywgQy48L2F1dGhvcj48YXV0aG9yPlN1cmVuLCBQLjwvYXV0aG9yPjxhdXRob3I+TWNLZWFn
dWUsIEkuIFcuPC9hdXRob3I+PGF1dGhvcj5EYXZleSBTbWl0aCwgRy48L2F1dGhvcj48YXV0aG9y
PlJlaWNoYm9ybi1LamVubmVydWQsIFQuPC9hdXRob3I+PGF1dGhvcj5TdXNzZXIsIEUuPC9hdXRo
b3I+PC9hdXRob3JzPjwvY29udHJpYnV0b3JzPjxhdXRoLWFkZHJlc3M+RGl2aXNpb24gb2YgTWVu
dGFsIEhlYWx0aCwgTm9yd2VnaWFuIEluc3RpdHV0ZSBvZiBQdWJsaWMgSGVhbHRoLCBQTyBCb3gg
NDQwNCwgTnlkYWxlbiwgMDQwMyBPc2xvLCBOb3J3YXkuIGNocmlzdGluZS5yb3RoQGZoaS5ubzwv
YXV0aC1hZGRyZXNzPjx0aXRsZXM+PHRpdGxlPkZvbGljIGFjaWQgc3VwcGxlbWVudHMgaW4gcHJl
Z25hbmN5IGFuZCBzZXZlcmUgbGFuZ3VhZ2UgZGVsYXkgaW4gY2hpbGRyZW48L3RpdGxlPjxzZWNv
bmRhcnktdGl0bGU+SkFNQTwvc2Vjb25kYXJ5LXRpdGxlPjwvdGl0bGVzPjxwZXJpb2RpY2FsPjxm
dWxsLXRpdGxlPkpBTUE8L2Z1bGwtdGl0bGU+PGFiYnItMT5KQU1BPC9hYmJyLTE+PGFiYnItMj5K
QU1BPC9hYmJyLTI+PC9wZXJpb2RpY2FsPjxwYWdlcz4xNTY2LTczPC9wYWdlcz48dm9sdW1lPjMw
Njwvdm9sdW1lPjxudW1iZXI+MTQ8L251bWJlcj48ZWRpdGlvbj4yMDExLzEwLzEzPC9lZGl0aW9u
PjxrZXl3b3Jkcz48a2V5d29yZD5BZHVsdDwva2V5d29yZD48a2V5d29yZD5DaGlsZCwgUHJlc2No
b29sPC9rZXl3b3JkPjxrZXl3b3JkPkZlbWFsZTwva2V5d29yZD48a2V5d29yZD5Gb2xpYyBBY2lk
LyB0aGVyYXBldXRpYyB1c2U8L2tleXdvcmQ+PGtleXdvcmQ+Rm9sbG93LVVwIFN0dWRpZXM8L2tl
eXdvcmQ+PGtleXdvcmQ+SHVtYW5zPC9rZXl3b3JkPjxrZXl3b3JkPkxhbmd1YWdlIERldmVsb3Bt
ZW50IERpc29yZGVycy9jbGFzc2lmaWNhdGlvbi8gcHJldmVudGlvbiAmYW1wOyBjb250cm9sPC9r
ZXl3b3JkPjxrZXl3b3JkPk5ldXJhbCBUdWJlIERlZmVjdHMvcHJldmVudGlvbiAmYW1wOyBjb250
cm9sPC9rZXl3b3JkPjxrZXl3b3JkPk5vcndheS9lcGlkZW1pb2xvZ3k8L2tleXdvcmQ+PGtleXdv
cmQ+T2RkcyBSYXRpbzwva2V5d29yZD48a2V5d29yZD5QcmVnbmFuY3k8L2tleXdvcmQ+PGtleXdv
cmQ+UHJlbmF0YWwgQ2FyZTwva2V5d29yZD48a2V5d29yZD5QcmVuYXRhbCBFeHBvc3VyZSBEZWxh
eWVkIEVmZmVjdHM8L2tleXdvcmQ+PGtleXdvcmQ+UHJvc3BlY3RpdmUgU3R1ZGllczwva2V5d29y
ZD48a2V5d29yZD5SZWdyZXNzaW9uIEFuYWx5c2lzPC9rZXl3b3JkPjxrZXl3b3JkPlJpc2s8L2tl
eXdvcmQ+PGtleXdvcmQ+Vml0YW1pbiBCIENvbXBsZXgvIHRoZXJhcGV1dGljIHVzZTwva2V5d29y
ZD48a2V5d29yZD5Zb3VuZyBBZHVsdDwva2V5d29yZD48L2tleXdvcmRzPjxkYXRlcz48eWVhcj4y
MDExPC95ZWFyPjxwdWItZGF0ZXM+PGRhdGU+T2N0IDEyPC9kYXRlPjwvcHViLWRhdGVzPjwvZGF0
ZXM+PGlzYm4+MTUzOC0zNTk4IChFbGVjdHJvbmljKSYjeEQ7MDA5OC03NDg0IChMaW5raW5nKTwv
aXNibj48YWNjZXNzaW9uLW51bT4yMTk5MDMwMDwvYWNjZXNzaW9uLW51bT48dXJscz48cmVsYXRl
ZC11cmxzPjx1cmw+aHR0cDovL2phbWEuamFtYW5ldHdvcmsuY29tL2RhdGEvSm91cm5hbHMvSkFN
QS8yMjQ3MC9qb2MxNTExOF8xNTY2XzE1NzMucGRmPC91cmw+PC9yZWxhdGVkLXVybHM+PC91cmxz
PjxjdXN0b20yPlBNQzM3ODAzODQ8L2N1c3RvbTI+PGN1c3RvbTY+TmlobXM0OTEwNjE8L2N1c3Rv
bTY+PGVsZWN0cm9uaWMtcmVzb3VyY2UtbnVtPjEwLjEwMDEvamFtYS4yMDExLjE0MzM8L2VsZWN0
cm9uaWMtcmVzb3VyY2UtbnVtPjxyZW1vdGUtZGF0YWJhc2UtcHJvdmlkZXI+TkxNPC9yZW1vdGUt
ZGF0YWJhc2UtcHJvdmlkZXI+PGxhbmd1YWdlPmVuZzwvbGFuZ3VhZ2U+PC9yZWNvcmQ+PC9DaXRl
PjwvRW5kTm90ZT4A
</w:fldData>
        </w:fldChar>
      </w:r>
      <w:r>
        <w:rPr>
          <w:lang w:val="en-US"/>
        </w:rPr>
        <w:instrText xml:space="preserve"> ADDIN EN.CITE </w:instrText>
      </w:r>
      <w:r>
        <w:rPr>
          <w:lang w:val="en-US"/>
        </w:rPr>
        <w:fldChar w:fldCharType="begin">
          <w:fldData xml:space="preserve">PEVuZE5vdGU+PENpdGU+PEF1dGhvcj5Sb3RoPC9BdXRob3I+PFllYXI+MjAxMTwvWWVhcj48UmVj
TnVtPjQ0PC9SZWNOdW0+PERpc3BsYXlUZXh0PjxzdHlsZSBmYWNlPSJzdXBlcnNjcmlwdCI+MzA8
L3N0eWxlPjwvRGlzcGxheVRleHQ+PHJlY29yZD48cmVjLW51bWJlcj40NDwvcmVjLW51bWJlcj48
Zm9yZWlnbi1rZXlzPjxrZXkgYXBwPSJFTiIgZGItaWQ9ImRhd2R6c3ByYXBhd2QwZTA5djRwZHhl
OXAyd3p4YWYwdjl0MCIgdGltZXN0YW1wPSIxNDM5Mjg1NDM4Ij40NDwva2V5PjwvZm9yZWlnbi1r
ZXlzPjxyZWYtdHlwZSBuYW1lPSJKb3VybmFsIEFydGljbGUiPjE3PC9yZWYtdHlwZT48Y29udHJp
YnV0b3JzPjxhdXRob3JzPjxhdXRob3I+Um90aCwgQy48L2F1dGhvcj48YXV0aG9yPk1hZ251cywg
UC48L2F1dGhvcj48YXV0aG9yPlNjaGpvbGJlcmcsIFMuPC9hdXRob3I+PGF1dGhvcj5TdG9sdGVu
YmVyZywgQy48L2F1dGhvcj48YXV0aG9yPlN1cmVuLCBQLjwvYXV0aG9yPjxhdXRob3I+TWNLZWFn
dWUsIEkuIFcuPC9hdXRob3I+PGF1dGhvcj5EYXZleSBTbWl0aCwgRy48L2F1dGhvcj48YXV0aG9y
PlJlaWNoYm9ybi1LamVubmVydWQsIFQuPC9hdXRob3I+PGF1dGhvcj5TdXNzZXIsIEUuPC9hdXRo
b3I+PC9hdXRob3JzPjwvY29udHJpYnV0b3JzPjxhdXRoLWFkZHJlc3M+RGl2aXNpb24gb2YgTWVu
dGFsIEhlYWx0aCwgTm9yd2VnaWFuIEluc3RpdHV0ZSBvZiBQdWJsaWMgSGVhbHRoLCBQTyBCb3gg
NDQwNCwgTnlkYWxlbiwgMDQwMyBPc2xvLCBOb3J3YXkuIGNocmlzdGluZS5yb3RoQGZoaS5ubzwv
YXV0aC1hZGRyZXNzPjx0aXRsZXM+PHRpdGxlPkZvbGljIGFjaWQgc3VwcGxlbWVudHMgaW4gcHJl
Z25hbmN5IGFuZCBzZXZlcmUgbGFuZ3VhZ2UgZGVsYXkgaW4gY2hpbGRyZW48L3RpdGxlPjxzZWNv
bmRhcnktdGl0bGU+SkFNQTwvc2Vjb25kYXJ5LXRpdGxlPjwvdGl0bGVzPjxwZXJpb2RpY2FsPjxm
dWxsLXRpdGxlPkpBTUE8L2Z1bGwtdGl0bGU+PGFiYnItMT5KQU1BPC9hYmJyLTE+PGFiYnItMj5K
QU1BPC9hYmJyLTI+PC9wZXJpb2RpY2FsPjxwYWdlcz4xNTY2LTczPC9wYWdlcz48dm9sdW1lPjMw
Njwvdm9sdW1lPjxudW1iZXI+MTQ8L251bWJlcj48ZWRpdGlvbj4yMDExLzEwLzEzPC9lZGl0aW9u
PjxrZXl3b3Jkcz48a2V5d29yZD5BZHVsdDwva2V5d29yZD48a2V5d29yZD5DaGlsZCwgUHJlc2No
b29sPC9rZXl3b3JkPjxrZXl3b3JkPkZlbWFsZTwva2V5d29yZD48a2V5d29yZD5Gb2xpYyBBY2lk
LyB0aGVyYXBldXRpYyB1c2U8L2tleXdvcmQ+PGtleXdvcmQ+Rm9sbG93LVVwIFN0dWRpZXM8L2tl
eXdvcmQ+PGtleXdvcmQ+SHVtYW5zPC9rZXl3b3JkPjxrZXl3b3JkPkxhbmd1YWdlIERldmVsb3Bt
ZW50IERpc29yZGVycy9jbGFzc2lmaWNhdGlvbi8gcHJldmVudGlvbiAmYW1wOyBjb250cm9sPC9r
ZXl3b3JkPjxrZXl3b3JkPk5ldXJhbCBUdWJlIERlZmVjdHMvcHJldmVudGlvbiAmYW1wOyBjb250
cm9sPC9rZXl3b3JkPjxrZXl3b3JkPk5vcndheS9lcGlkZW1pb2xvZ3k8L2tleXdvcmQ+PGtleXdv
cmQ+T2RkcyBSYXRpbzwva2V5d29yZD48a2V5d29yZD5QcmVnbmFuY3k8L2tleXdvcmQ+PGtleXdv
cmQ+UHJlbmF0YWwgQ2FyZTwva2V5d29yZD48a2V5d29yZD5QcmVuYXRhbCBFeHBvc3VyZSBEZWxh
eWVkIEVmZmVjdHM8L2tleXdvcmQ+PGtleXdvcmQ+UHJvc3BlY3RpdmUgU3R1ZGllczwva2V5d29y
ZD48a2V5d29yZD5SZWdyZXNzaW9uIEFuYWx5c2lzPC9rZXl3b3JkPjxrZXl3b3JkPlJpc2s8L2tl
eXdvcmQ+PGtleXdvcmQ+Vml0YW1pbiBCIENvbXBsZXgvIHRoZXJhcGV1dGljIHVzZTwva2V5d29y
ZD48a2V5d29yZD5Zb3VuZyBBZHVsdDwva2V5d29yZD48L2tleXdvcmRzPjxkYXRlcz48eWVhcj4y
MDExPC95ZWFyPjxwdWItZGF0ZXM+PGRhdGU+T2N0IDEyPC9kYXRlPjwvcHViLWRhdGVzPjwvZGF0
ZXM+PGlzYm4+MTUzOC0zNTk4IChFbGVjdHJvbmljKSYjeEQ7MDA5OC03NDg0IChMaW5raW5nKTwv
aXNibj48YWNjZXNzaW9uLW51bT4yMTk5MDMwMDwvYWNjZXNzaW9uLW51bT48dXJscz48cmVsYXRl
ZC11cmxzPjx1cmw+aHR0cDovL2phbWEuamFtYW5ldHdvcmsuY29tL2RhdGEvSm91cm5hbHMvSkFN
QS8yMjQ3MC9qb2MxNTExOF8xNTY2XzE1NzMucGRmPC91cmw+PC9yZWxhdGVkLXVybHM+PC91cmxz
PjxjdXN0b20yPlBNQzM3ODAzODQ8L2N1c3RvbTI+PGN1c3RvbTY+TmlobXM0OTEwNjE8L2N1c3Rv
bTY+PGVsZWN0cm9uaWMtcmVzb3VyY2UtbnVtPjEwLjEwMDEvamFtYS4yMDExLjE0MzM8L2VsZWN0
cm9uaWMtcmVzb3VyY2UtbnVtPjxyZW1vdGUtZGF0YWJhc2UtcHJvdmlkZXI+TkxNPC9yZW1vdGUt
ZGF0YWJhc2UtcHJvdmlkZXI+PGxhbmd1YWdlPmVuZzwvbGFuZ3VhZ2U+PC9yZWNvcmQ+PC9DaXRl
PjwvRW5kTm90ZT4A
</w:fldData>
        </w:fldChar>
      </w:r>
      <w:r>
        <w:rPr>
          <w:lang w:val="en-US"/>
        </w:rPr>
        <w:instrText xml:space="preserve"> ADDIN EN.CITE.DATA </w:instrText>
      </w:r>
      <w:r>
        <w:rPr>
          <w:lang w:val="en-US"/>
        </w:rPr>
      </w:r>
      <w:r>
        <w:rPr>
          <w:lang w:val="en-US"/>
        </w:rPr>
        <w:fldChar w:fldCharType="end"/>
      </w:r>
      <w:r w:rsidR="00163A17">
        <w:rPr>
          <w:lang w:val="en-US"/>
        </w:rPr>
      </w:r>
      <w:r w:rsidR="00163A17">
        <w:rPr>
          <w:lang w:val="en-US"/>
        </w:rPr>
        <w:fldChar w:fldCharType="separate"/>
      </w:r>
      <w:r w:rsidRPr="00B13BB2">
        <w:rPr>
          <w:noProof/>
          <w:vertAlign w:val="superscript"/>
          <w:lang w:val="en-US"/>
        </w:rPr>
        <w:t>30</w:t>
      </w:r>
      <w:r w:rsidR="00163A17">
        <w:rPr>
          <w:lang w:val="en-US"/>
        </w:rPr>
        <w:fldChar w:fldCharType="end"/>
      </w:r>
      <w:r w:rsidR="00163A17">
        <w:rPr>
          <w:lang w:val="en-US"/>
        </w:rPr>
        <w:t>.</w:t>
      </w:r>
    </w:p>
    <w:p w14:paraId="603757AB" w14:textId="77777777" w:rsidR="007B499A" w:rsidRPr="007B499A" w:rsidRDefault="007B499A" w:rsidP="00FD7B2F">
      <w:pPr>
        <w:spacing w:line="360" w:lineRule="auto"/>
        <w:rPr>
          <w:i/>
          <w:lang w:val="en-US"/>
        </w:rPr>
      </w:pPr>
      <w:r w:rsidRPr="007B499A">
        <w:rPr>
          <w:i/>
          <w:lang w:val="en-US"/>
        </w:rPr>
        <w:t>Communication skills</w:t>
      </w:r>
    </w:p>
    <w:p w14:paraId="462B3747" w14:textId="77777777" w:rsidR="00353328" w:rsidRDefault="0098653C" w:rsidP="00FD7B2F">
      <w:pPr>
        <w:spacing w:line="360" w:lineRule="auto"/>
        <w:rPr>
          <w:lang w:val="en-US"/>
        </w:rPr>
      </w:pPr>
      <w:r w:rsidRPr="0098653C">
        <w:rPr>
          <w:lang w:val="en-US"/>
        </w:rPr>
        <w:t>Communication skills</w:t>
      </w:r>
      <w:r>
        <w:rPr>
          <w:lang w:val="en-US"/>
        </w:rPr>
        <w:t xml:space="preserve"> were assessed by 6 items from the Ages and Stages Questionnaire (ASQ) which </w:t>
      </w:r>
      <w:r w:rsidR="00B13BB2">
        <w:rPr>
          <w:lang w:val="en-US"/>
        </w:rPr>
        <w:t>is</w:t>
      </w:r>
      <w:r>
        <w:rPr>
          <w:lang w:val="en-US"/>
        </w:rPr>
        <w:t xml:space="preserve"> </w:t>
      </w:r>
      <w:r w:rsidR="00AD0186">
        <w:rPr>
          <w:lang w:val="en-US"/>
        </w:rPr>
        <w:t>considered</w:t>
      </w:r>
      <w:r>
        <w:rPr>
          <w:lang w:val="en-US"/>
        </w:rPr>
        <w:t xml:space="preserve"> to be an effective </w:t>
      </w:r>
      <w:r w:rsidR="0020427A">
        <w:rPr>
          <w:lang w:val="en-US"/>
        </w:rPr>
        <w:t>screening</w:t>
      </w:r>
      <w:r w:rsidR="009211F1">
        <w:rPr>
          <w:lang w:val="en-US"/>
        </w:rPr>
        <w:t xml:space="preserve"> </w:t>
      </w:r>
      <w:r>
        <w:rPr>
          <w:lang w:val="en-US"/>
        </w:rPr>
        <w:t>tool for detecting developmental impairments or disturbances</w:t>
      </w:r>
      <w:r w:rsidR="007C314B">
        <w:rPr>
          <w:lang w:val="en-US"/>
        </w:rPr>
        <w:t xml:space="preserve"> </w:t>
      </w:r>
      <w:r w:rsidR="007C314B">
        <w:rPr>
          <w:lang w:val="en-US"/>
        </w:rPr>
        <w:fldChar w:fldCharType="begin"/>
      </w:r>
      <w:r w:rsidR="00B13BB2">
        <w:rPr>
          <w:lang w:val="en-US"/>
        </w:rPr>
        <w:instrText xml:space="preserve"> ADDIN EN.CITE &lt;EndNote&gt;&lt;Cite&gt;&lt;Author&gt;Richter&lt;/Author&gt;&lt;Year&gt;2007&lt;/Year&gt;&lt;RecNum&gt;87&lt;/RecNum&gt;&lt;DisplayText&gt;&lt;style face="superscript"&gt;31&lt;/style&gt;&lt;/DisplayText&gt;&lt;record&gt;&lt;rec-number&gt;87&lt;/rec-number&gt;&lt;foreign-keys&gt;&lt;key app="EN" db-id="dawdzsprapawd0e09v4pdxe9p2wzxaf0v9t0" timestamp="1445935081"&gt;87&lt;/key&gt;&lt;/foreign-keys&gt;&lt;ref-type name="Journal Article"&gt;17&lt;/ref-type&gt;&lt;contributors&gt;&lt;authors&gt;&lt;author&gt;Richter, J.&lt;/author&gt;&lt;author&gt;Janson, H.&lt;/author&gt;&lt;/authors&gt;&lt;/contributors&gt;&lt;auth-address&gt;Centre for Child and Adolescent Mental Health, Eastern and Southern Norway, Oslo, Norway. jorg.richter@r-bup.no&lt;/auth-address&gt;&lt;titles&gt;&lt;title&gt;A validation study of the Norwegian version of the Ages and Stages Questionnaires&lt;/title&gt;&lt;secondary-title&gt;Acta Paediatr&lt;/secondary-title&gt;&lt;/titles&gt;&lt;periodical&gt;&lt;full-title&gt;Acta Paediatrica&lt;/full-title&gt;&lt;abbr-1&gt;Acta Paediatr.&lt;/abbr-1&gt;&lt;abbr-2&gt;Acta Paediatr&lt;/abbr-2&gt;&lt;/periodical&gt;&lt;pages&gt;748-52&lt;/pages&gt;&lt;volume&gt;96&lt;/volume&gt;&lt;number&gt;5&lt;/number&gt;&lt;edition&gt;2007/04/28&lt;/edition&gt;&lt;keywords&gt;&lt;keyword&gt;Child Development&lt;/keyword&gt;&lt;keyword&gt;Child, Preschool&lt;/keyword&gt;&lt;keyword&gt;Developmental Disabilities/ diagnosis&lt;/keyword&gt;&lt;keyword&gt;Educational Status&lt;/keyword&gt;&lt;keyword&gt;Female&lt;/keyword&gt;&lt;keyword&gt;Humans&lt;/keyword&gt;&lt;keyword&gt;Infant&lt;/keyword&gt;&lt;keyword&gt;Male&lt;/keyword&gt;&lt;keyword&gt;Maternal Age&lt;/keyword&gt;&lt;keyword&gt;Norway&lt;/keyword&gt;&lt;keyword&gt;Premature Birth&lt;/keyword&gt;&lt;keyword&gt;Questionnaires&lt;/keyword&gt;&lt;/keywords&gt;&lt;dates&gt;&lt;year&gt;2007&lt;/year&gt;&lt;pub-dates&gt;&lt;date&gt;May&lt;/date&gt;&lt;/pub-dates&gt;&lt;/dates&gt;&lt;isbn&gt;0803-5253 (Print)&amp;#xD;0803-5253 (Linking)&lt;/isbn&gt;&lt;accession-num&gt;17462065&lt;/accession-num&gt;&lt;urls&gt;&lt;related-urls&gt;&lt;url&gt;http://onlinelibrary.wiley.com/store/10.1111/j.1651-2227.2007.00246.x/asset/j.1651-2227.2007.00246.x.pdf?v=1&amp;amp;t=ig94f7d6&amp;amp;s=c6cbd8d1b2d8d5abbda7f669ff492e4c548ff8d2&lt;/url&gt;&lt;/related-urls&gt;&lt;/urls&gt;&lt;electronic-resource-num&gt;10.1111/j.1651-2227.2007.00246.x&lt;/electronic-resource-num&gt;&lt;remote-database-provider&gt;NLM&lt;/remote-database-provider&gt;&lt;language&gt;eng&lt;/language&gt;&lt;/record&gt;&lt;/Cite&gt;&lt;/EndNote&gt;</w:instrText>
      </w:r>
      <w:r w:rsidR="007C314B">
        <w:rPr>
          <w:lang w:val="en-US"/>
        </w:rPr>
        <w:fldChar w:fldCharType="separate"/>
      </w:r>
      <w:r w:rsidR="00B13BB2" w:rsidRPr="00B13BB2">
        <w:rPr>
          <w:noProof/>
          <w:vertAlign w:val="superscript"/>
          <w:lang w:val="en-US"/>
        </w:rPr>
        <w:t>31</w:t>
      </w:r>
      <w:r w:rsidR="007C314B">
        <w:rPr>
          <w:lang w:val="en-US"/>
        </w:rPr>
        <w:fldChar w:fldCharType="end"/>
      </w:r>
      <w:r>
        <w:rPr>
          <w:lang w:val="en-US"/>
        </w:rPr>
        <w:t xml:space="preserve">. Mothers rated the child’s ability to master </w:t>
      </w:r>
      <w:r w:rsidR="00A415D8">
        <w:rPr>
          <w:lang w:val="en-US"/>
        </w:rPr>
        <w:t>different</w:t>
      </w:r>
      <w:r>
        <w:rPr>
          <w:lang w:val="en-US"/>
        </w:rPr>
        <w:t xml:space="preserve"> skills </w:t>
      </w:r>
      <w:r w:rsidR="00A86782">
        <w:rPr>
          <w:lang w:val="en-US"/>
        </w:rPr>
        <w:t>(</w:t>
      </w:r>
      <w:r w:rsidR="008E0F2F">
        <w:rPr>
          <w:lang w:val="en-US"/>
        </w:rPr>
        <w:t xml:space="preserve">described in </w:t>
      </w:r>
      <w:r w:rsidR="00353328">
        <w:rPr>
          <w:lang w:val="en-US"/>
        </w:rPr>
        <w:t xml:space="preserve">Supplementary </w:t>
      </w:r>
      <w:r>
        <w:rPr>
          <w:lang w:val="en-US"/>
        </w:rPr>
        <w:t xml:space="preserve">table </w:t>
      </w:r>
      <w:r w:rsidR="00FA6CB2" w:rsidRPr="008E0F2F">
        <w:rPr>
          <w:lang w:val="en-US"/>
        </w:rPr>
        <w:t>1</w:t>
      </w:r>
      <w:r w:rsidR="00A86782">
        <w:rPr>
          <w:lang w:val="en-US"/>
        </w:rPr>
        <w:t>)</w:t>
      </w:r>
      <w:r>
        <w:rPr>
          <w:lang w:val="en-US"/>
        </w:rPr>
        <w:t xml:space="preserve"> using the categories </w:t>
      </w:r>
      <w:r w:rsidRPr="0098653C">
        <w:rPr>
          <w:i/>
          <w:lang w:val="en-US"/>
        </w:rPr>
        <w:t>yes</w:t>
      </w:r>
      <w:r>
        <w:rPr>
          <w:lang w:val="en-US"/>
        </w:rPr>
        <w:t xml:space="preserve">, </w:t>
      </w:r>
      <w:r w:rsidRPr="0098653C">
        <w:rPr>
          <w:i/>
          <w:lang w:val="en-US"/>
        </w:rPr>
        <w:t>sometimes</w:t>
      </w:r>
      <w:r>
        <w:rPr>
          <w:lang w:val="en-US"/>
        </w:rPr>
        <w:t xml:space="preserve">, or </w:t>
      </w:r>
      <w:r w:rsidRPr="0098653C">
        <w:rPr>
          <w:i/>
          <w:lang w:val="en-US"/>
        </w:rPr>
        <w:t>not yet</w:t>
      </w:r>
      <w:r w:rsidR="00F62F74">
        <w:rPr>
          <w:lang w:val="en-US"/>
        </w:rPr>
        <w:t>, sc</w:t>
      </w:r>
      <w:r w:rsidR="00353328">
        <w:rPr>
          <w:lang w:val="en-US"/>
        </w:rPr>
        <w:t xml:space="preserve">ored 10, 5, and 0, respectively, </w:t>
      </w:r>
      <w:r w:rsidR="00F62F74" w:rsidRPr="00353328">
        <w:rPr>
          <w:lang w:val="en-US"/>
        </w:rPr>
        <w:t xml:space="preserve">as suggested by Squires </w:t>
      </w:r>
      <w:r w:rsidR="00353328">
        <w:rPr>
          <w:lang w:val="en-US"/>
        </w:rPr>
        <w:fldChar w:fldCharType="begin"/>
      </w:r>
      <w:r w:rsidR="00B13BB2">
        <w:rPr>
          <w:lang w:val="en-US"/>
        </w:rPr>
        <w:instrText xml:space="preserve"> ADDIN EN.CITE &lt;EndNote&gt;&lt;Cite&gt;&lt;Author&gt;Squires&lt;/Author&gt;&lt;Year&gt;1997&lt;/Year&gt;&lt;RecNum&gt;88&lt;/RecNum&gt;&lt;DisplayText&gt;&lt;style face="superscript"&gt;32&lt;/style&gt;&lt;/DisplayText&gt;&lt;record&gt;&lt;rec-number&gt;88&lt;/rec-number&gt;&lt;foreign-keys&gt;&lt;key app="EN" db-id="dawdzsprapawd0e09v4pdxe9p2wzxaf0v9t0" timestamp="1445935155"&gt;88&lt;/key&gt;&lt;/foreign-keys&gt;&lt;ref-type name="Journal Article"&gt;17&lt;/ref-type&gt;&lt;contributors&gt;&lt;authors&gt;&lt;author&gt;Squires, J.&lt;/author&gt;&lt;author&gt;Bricker, D.&lt;/author&gt;&lt;author&gt;Potter, L.&lt;/author&gt;&lt;/authors&gt;&lt;/contributors&gt;&lt;auth-address&gt;Center on Human Development, University of Oregon, Eugene 97403-5253, USA.&lt;/auth-address&gt;&lt;titles&gt;&lt;title&gt;Revision of a parent-completed development screening tool: Ages and Stages Questionnaires&lt;/title&gt;&lt;secondary-title&gt;J Pediatr Psychol&lt;/secondary-title&gt;&lt;/titles&gt;&lt;periodical&gt;&lt;full-title&gt;Journal of Pediatric Psychology&lt;/full-title&gt;&lt;abbr-1&gt;J. Pediatr. Psychol.&lt;/abbr-1&gt;&lt;abbr-2&gt;J Pediatr Psychol&lt;/abbr-2&gt;&lt;/periodical&gt;&lt;pages&gt;313-28&lt;/pages&gt;&lt;volume&gt;22&lt;/volume&gt;&lt;number&gt;3&lt;/number&gt;&lt;edition&gt;1997/06/01&lt;/edition&gt;&lt;keywords&gt;&lt;keyword&gt;Case-Control Studies&lt;/keyword&gt;&lt;keyword&gt;Child, Preschool&lt;/keyword&gt;&lt;keyword&gt;Developmental Disabilities/ prevention &amp;amp; control&lt;/keyword&gt;&lt;keyword&gt;Humans&lt;/keyword&gt;&lt;keyword&gt;Infant&lt;/keyword&gt;&lt;keyword&gt;Longitudinal Studies&lt;/keyword&gt;&lt;keyword&gt;Mass Screening/ methods&lt;/keyword&gt;&lt;keyword&gt;Observer Variation&lt;/keyword&gt;&lt;keyword&gt;Psychometrics/ standards&lt;/keyword&gt;&lt;keyword&gt;Questionnaires/ standards&lt;/keyword&gt;&lt;keyword&gt;ROC Curve&lt;/keyword&gt;&lt;keyword&gt;Reference Values&lt;/keyword&gt;&lt;keyword&gt;Reproducibility of Results&lt;/keyword&gt;&lt;keyword&gt;Risk Factors&lt;/keyword&gt;&lt;keyword&gt;Sampling Studies&lt;/keyword&gt;&lt;/keywords&gt;&lt;dates&gt;&lt;year&gt;1997&lt;/year&gt;&lt;pub-dates&gt;&lt;date&gt;Jun&lt;/date&gt;&lt;/pub-dates&gt;&lt;/dates&gt;&lt;isbn&gt;0146-8693 (Print)&amp;#xD;0146-8693 (Linking)&lt;/isbn&gt;&lt;accession-num&gt;9212550&lt;/accession-num&gt;&lt;urls&gt;&lt;related-urls&gt;&lt;url&gt;http://jpepsy.oxfordjournals.org/content/22/3/313.full.pdf&lt;/url&gt;&lt;/related-urls&gt;&lt;/urls&gt;&lt;remote-database-provider&gt;NLM&lt;/remote-database-provider&gt;&lt;language&gt;eng&lt;/language&gt;&lt;/record&gt;&lt;/Cite&gt;&lt;/EndNote&gt;</w:instrText>
      </w:r>
      <w:r w:rsidR="00353328">
        <w:rPr>
          <w:lang w:val="en-US"/>
        </w:rPr>
        <w:fldChar w:fldCharType="separate"/>
      </w:r>
      <w:r w:rsidR="00B13BB2" w:rsidRPr="00B13BB2">
        <w:rPr>
          <w:noProof/>
          <w:vertAlign w:val="superscript"/>
          <w:lang w:val="en-US"/>
        </w:rPr>
        <w:t>32</w:t>
      </w:r>
      <w:r w:rsidR="00353328">
        <w:rPr>
          <w:lang w:val="en-US"/>
        </w:rPr>
        <w:fldChar w:fldCharType="end"/>
      </w:r>
      <w:r>
        <w:rPr>
          <w:lang w:val="en-US"/>
        </w:rPr>
        <w:t>.</w:t>
      </w:r>
      <w:r w:rsidR="00F62F74">
        <w:rPr>
          <w:lang w:val="en-US"/>
        </w:rPr>
        <w:t xml:space="preserve"> </w:t>
      </w:r>
      <w:r w:rsidR="00A86782">
        <w:rPr>
          <w:lang w:val="en-US"/>
        </w:rPr>
        <w:t xml:space="preserve"> Mean scores were estimated </w:t>
      </w:r>
      <w:r w:rsidR="00161FF0">
        <w:rPr>
          <w:lang w:val="en-US"/>
        </w:rPr>
        <w:t>if the mother had filled in at least 3 of the 6 items constituting the scale</w:t>
      </w:r>
      <w:r w:rsidR="00A86782">
        <w:rPr>
          <w:lang w:val="en-US"/>
        </w:rPr>
        <w:t xml:space="preserve">, and </w:t>
      </w:r>
      <w:r w:rsidR="00F62F74">
        <w:rPr>
          <w:lang w:val="en-US"/>
        </w:rPr>
        <w:t>thereafter grouped</w:t>
      </w:r>
      <w:r w:rsidR="00FA6CB2">
        <w:rPr>
          <w:lang w:val="en-US"/>
        </w:rPr>
        <w:t xml:space="preserve"> in </w:t>
      </w:r>
      <w:r w:rsidR="00402967">
        <w:rPr>
          <w:lang w:val="en-US"/>
        </w:rPr>
        <w:t xml:space="preserve">three </w:t>
      </w:r>
      <w:r w:rsidR="00FA6CB2">
        <w:rPr>
          <w:lang w:val="en-US"/>
        </w:rPr>
        <w:t xml:space="preserve">ordinal categories for </w:t>
      </w:r>
      <w:r w:rsidR="003D397E">
        <w:rPr>
          <w:lang w:val="en-US"/>
        </w:rPr>
        <w:t>statistical analysis</w:t>
      </w:r>
      <w:r w:rsidR="00F62F74">
        <w:rPr>
          <w:lang w:val="en-US"/>
        </w:rPr>
        <w:t xml:space="preserve">. </w:t>
      </w:r>
      <w:r w:rsidR="00FA6CB2">
        <w:rPr>
          <w:lang w:val="en-US"/>
        </w:rPr>
        <w:t>In addit</w:t>
      </w:r>
      <w:r w:rsidR="00B13BB2">
        <w:rPr>
          <w:lang w:val="en-US"/>
        </w:rPr>
        <w:t>ion a z-score was calculated with</w:t>
      </w:r>
      <w:r w:rsidR="00FA6CB2">
        <w:rPr>
          <w:lang w:val="en-US"/>
        </w:rPr>
        <w:t xml:space="preserve"> a cut</w:t>
      </w:r>
      <w:r w:rsidR="00A61E15">
        <w:rPr>
          <w:lang w:val="en-US"/>
        </w:rPr>
        <w:t>-</w:t>
      </w:r>
      <w:r w:rsidR="00FA6CB2">
        <w:rPr>
          <w:lang w:val="en-US"/>
        </w:rPr>
        <w:t xml:space="preserve">off of 1.5 for supplementary analyses </w:t>
      </w:r>
      <w:r w:rsidR="00FA6CB2">
        <w:rPr>
          <w:lang w:val="en-US"/>
        </w:rPr>
        <w:fldChar w:fldCharType="begin"/>
      </w:r>
      <w:r w:rsidR="00B13BB2">
        <w:rPr>
          <w:lang w:val="en-US"/>
        </w:rPr>
        <w:instrText xml:space="preserve"> ADDIN EN.CITE &lt;EndNote&gt;&lt;Cite&gt;&lt;Author&gt;Squires&lt;/Author&gt;&lt;Year&gt;1997&lt;/Year&gt;&lt;RecNum&gt;88&lt;/RecNum&gt;&lt;DisplayText&gt;&lt;style face="superscript"&gt;32&lt;/style&gt;&lt;/DisplayText&gt;&lt;record&gt;&lt;rec-number&gt;88&lt;/rec-number&gt;&lt;foreign-keys&gt;&lt;key app="EN" db-id="dawdzsprapawd0e09v4pdxe9p2wzxaf0v9t0" timestamp="1445935155"&gt;88&lt;/key&gt;&lt;/foreign-keys&gt;&lt;ref-type name="Journal Article"&gt;17&lt;/ref-type&gt;&lt;contributors&gt;&lt;authors&gt;&lt;author&gt;Squires, J.&lt;/author&gt;&lt;author&gt;Bricker, D.&lt;/author&gt;&lt;author&gt;Potter, L.&lt;/author&gt;&lt;/authors&gt;&lt;/contributors&gt;&lt;auth-address&gt;Center on Human Development, University of Oregon, Eugene 97403-5253, USA.&lt;/auth-address&gt;&lt;titles&gt;&lt;title&gt;Revision of a parent-completed development screening tool: Ages and Stages Questionnaires&lt;/title&gt;&lt;secondary-title&gt;J Pediatr Psychol&lt;/secondary-title&gt;&lt;/titles&gt;&lt;periodical&gt;&lt;full-title&gt;Journal of Pediatric Psychology&lt;/full-title&gt;&lt;abbr-1&gt;J. Pediatr. Psychol.&lt;/abbr-1&gt;&lt;abbr-2&gt;J Pediatr Psychol&lt;/abbr-2&gt;&lt;/periodical&gt;&lt;pages&gt;313-28&lt;/pages&gt;&lt;volume&gt;22&lt;/volume&gt;&lt;number&gt;3&lt;/number&gt;&lt;edition&gt;1997/06/01&lt;/edition&gt;&lt;keywords&gt;&lt;keyword&gt;Case-Control Studies&lt;/keyword&gt;&lt;keyword&gt;Child, Preschool&lt;/keyword&gt;&lt;keyword&gt;Developmental Disabilities/ prevention &amp;amp; control&lt;/keyword&gt;&lt;keyword&gt;Humans&lt;/keyword&gt;&lt;keyword&gt;Infant&lt;/keyword&gt;&lt;keyword&gt;Longitudinal Studies&lt;/keyword&gt;&lt;keyword&gt;Mass Screening/ methods&lt;/keyword&gt;&lt;keyword&gt;Observer Variation&lt;/keyword&gt;&lt;keyword&gt;Psychometrics/ standards&lt;/keyword&gt;&lt;keyword&gt;Questionnaires/ standards&lt;/keyword&gt;&lt;keyword&gt;ROC Curve&lt;/keyword&gt;&lt;keyword&gt;Reference Values&lt;/keyword&gt;&lt;keyword&gt;Reproducibility of Results&lt;/keyword&gt;&lt;keyword&gt;Risk Factors&lt;/keyword&gt;&lt;keyword&gt;Sampling Studies&lt;/keyword&gt;&lt;/keywords&gt;&lt;dates&gt;&lt;year&gt;1997&lt;/year&gt;&lt;pub-dates&gt;&lt;date&gt;Jun&lt;/date&gt;&lt;/pub-dates&gt;&lt;/dates&gt;&lt;isbn&gt;0146-8693 (Print)&amp;#xD;0146-8693 (Linking)&lt;/isbn&gt;&lt;accession-num&gt;9212550&lt;/accession-num&gt;&lt;urls&gt;&lt;related-urls&gt;&lt;url&gt;http://jpepsy.oxfordjournals.org/content/22/3/313.full.pdf&lt;/url&gt;&lt;/related-urls&gt;&lt;/urls&gt;&lt;remote-database-provider&gt;NLM&lt;/remote-database-provider&gt;&lt;language&gt;eng&lt;/language&gt;&lt;/record&gt;&lt;/Cite&gt;&lt;/EndNote&gt;</w:instrText>
      </w:r>
      <w:r w:rsidR="00FA6CB2">
        <w:rPr>
          <w:lang w:val="en-US"/>
        </w:rPr>
        <w:fldChar w:fldCharType="separate"/>
      </w:r>
      <w:r w:rsidR="00B13BB2" w:rsidRPr="00B13BB2">
        <w:rPr>
          <w:noProof/>
          <w:vertAlign w:val="superscript"/>
          <w:lang w:val="en-US"/>
        </w:rPr>
        <w:t>32</w:t>
      </w:r>
      <w:r w:rsidR="00FA6CB2">
        <w:rPr>
          <w:lang w:val="en-US"/>
        </w:rPr>
        <w:fldChar w:fldCharType="end"/>
      </w:r>
      <w:r w:rsidR="00FA6CB2">
        <w:rPr>
          <w:lang w:val="en-US"/>
        </w:rPr>
        <w:t>.</w:t>
      </w:r>
      <w:r w:rsidR="003B30BD">
        <w:rPr>
          <w:lang w:val="en-US"/>
        </w:rPr>
        <w:t xml:space="preserve"> </w:t>
      </w:r>
    </w:p>
    <w:p w14:paraId="02F477D0" w14:textId="77777777" w:rsidR="0056465D" w:rsidRPr="00592B64" w:rsidRDefault="0000427F" w:rsidP="00FD7B2F">
      <w:pPr>
        <w:spacing w:line="360" w:lineRule="auto"/>
        <w:rPr>
          <w:i/>
          <w:lang w:val="en-US"/>
        </w:rPr>
      </w:pPr>
      <w:r w:rsidRPr="00592B64">
        <w:rPr>
          <w:i/>
          <w:lang w:val="en-US"/>
        </w:rPr>
        <w:t>Potential confounding factors</w:t>
      </w:r>
    </w:p>
    <w:p w14:paraId="77A511F1" w14:textId="14CC2911" w:rsidR="00E378B3" w:rsidRDefault="00E378B3" w:rsidP="00FD7B2F">
      <w:pPr>
        <w:spacing w:line="360" w:lineRule="auto"/>
        <w:rPr>
          <w:lang w:val="en-US"/>
        </w:rPr>
      </w:pPr>
      <w:r>
        <w:rPr>
          <w:lang w:val="en-US"/>
        </w:rPr>
        <w:t>A large number of factors may be associated with opioid use during pregnancy</w:t>
      </w:r>
      <w:r w:rsidR="0000427F">
        <w:rPr>
          <w:lang w:val="en-US"/>
        </w:rPr>
        <w:t xml:space="preserve"> as well as with language competence</w:t>
      </w:r>
      <w:r w:rsidR="00AD0186">
        <w:rPr>
          <w:lang w:val="en-US"/>
        </w:rPr>
        <w:t xml:space="preserve"> and communication skills</w:t>
      </w:r>
      <w:r w:rsidR="0000427F">
        <w:rPr>
          <w:lang w:val="en-US"/>
        </w:rPr>
        <w:t xml:space="preserve"> in the offspring. Maternal </w:t>
      </w:r>
      <w:r w:rsidR="00AD0186">
        <w:rPr>
          <w:lang w:val="en-US"/>
        </w:rPr>
        <w:t>and</w:t>
      </w:r>
      <w:r w:rsidR="0000427F">
        <w:rPr>
          <w:lang w:val="en-US"/>
        </w:rPr>
        <w:t xml:space="preserve"> paternal education level, marital s</w:t>
      </w:r>
      <w:r w:rsidR="007B3668">
        <w:rPr>
          <w:lang w:val="en-US"/>
        </w:rPr>
        <w:t xml:space="preserve">tatus and maternal work situation </w:t>
      </w:r>
      <w:r w:rsidR="0000427F">
        <w:rPr>
          <w:lang w:val="en-US"/>
        </w:rPr>
        <w:t xml:space="preserve">during pregnancy, information on whether the </w:t>
      </w:r>
      <w:r w:rsidR="0000427F">
        <w:rPr>
          <w:lang w:val="en-US"/>
        </w:rPr>
        <w:lastRenderedPageBreak/>
        <w:t>pregnancy was planned or not, use of folic acid supplements in early pregnancy, pre-pregnancy body mass index (</w:t>
      </w:r>
      <w:r w:rsidR="00A82F5C">
        <w:rPr>
          <w:lang w:val="en-US"/>
        </w:rPr>
        <w:t xml:space="preserve">BMI, </w:t>
      </w:r>
      <w:r w:rsidR="0000427F">
        <w:rPr>
          <w:lang w:val="en-US"/>
        </w:rPr>
        <w:t>kg/m</w:t>
      </w:r>
      <w:r w:rsidR="0000427F">
        <w:rPr>
          <w:vertAlign w:val="superscript"/>
          <w:lang w:val="en-US"/>
        </w:rPr>
        <w:t>2</w:t>
      </w:r>
      <w:r w:rsidR="0000427F" w:rsidRPr="00F322E0">
        <w:rPr>
          <w:lang w:val="en-US"/>
        </w:rPr>
        <w:t xml:space="preserve">) </w:t>
      </w:r>
      <w:r w:rsidR="008F050A">
        <w:rPr>
          <w:lang w:val="en-US"/>
        </w:rPr>
        <w:t xml:space="preserve">and chronic diseases </w:t>
      </w:r>
      <w:r w:rsidR="0000427F">
        <w:rPr>
          <w:lang w:val="en-US"/>
        </w:rPr>
        <w:t xml:space="preserve">were retrieved from the first pregnancy questionnaire. </w:t>
      </w:r>
      <w:r w:rsidR="0002783C">
        <w:rPr>
          <w:lang w:val="en-US"/>
        </w:rPr>
        <w:t>Reports on other drug use</w:t>
      </w:r>
      <w:r w:rsidR="007B3668">
        <w:rPr>
          <w:lang w:val="en-US"/>
        </w:rPr>
        <w:t>, smoking and alcohol use</w:t>
      </w:r>
      <w:r w:rsidR="0002783C">
        <w:rPr>
          <w:lang w:val="en-US"/>
        </w:rPr>
        <w:t xml:space="preserve"> </w:t>
      </w:r>
      <w:r w:rsidR="008F050A">
        <w:rPr>
          <w:lang w:val="en-US"/>
        </w:rPr>
        <w:t xml:space="preserve">as well as pain </w:t>
      </w:r>
      <w:r w:rsidR="0002783C">
        <w:rPr>
          <w:lang w:val="en-US"/>
        </w:rPr>
        <w:t xml:space="preserve">were retrieved from </w:t>
      </w:r>
      <w:r w:rsidR="007964F9">
        <w:rPr>
          <w:lang w:val="en-US"/>
        </w:rPr>
        <w:t xml:space="preserve">all three </w:t>
      </w:r>
      <w:r w:rsidR="0002783C">
        <w:rPr>
          <w:lang w:val="en-US"/>
        </w:rPr>
        <w:t>questionna</w:t>
      </w:r>
      <w:r w:rsidR="003E1046">
        <w:rPr>
          <w:lang w:val="en-US"/>
        </w:rPr>
        <w:t>ires</w:t>
      </w:r>
      <w:r w:rsidR="0002783C">
        <w:rPr>
          <w:lang w:val="en-US"/>
        </w:rPr>
        <w:t>.</w:t>
      </w:r>
      <w:r w:rsidR="003E1046">
        <w:rPr>
          <w:lang w:val="en-US"/>
        </w:rPr>
        <w:t xml:space="preserve"> Information regarding maternal and paternal age and parity was retrieved from the MBRN.</w:t>
      </w:r>
      <w:r w:rsidR="007B3668">
        <w:rPr>
          <w:lang w:val="en-US"/>
        </w:rPr>
        <w:t xml:space="preserve"> </w:t>
      </w:r>
    </w:p>
    <w:p w14:paraId="12AE5147" w14:textId="77777777" w:rsidR="0002783C" w:rsidRDefault="00B53CB5" w:rsidP="00FD7B2F">
      <w:pPr>
        <w:spacing w:line="360" w:lineRule="auto"/>
        <w:rPr>
          <w:lang w:val="en-US"/>
        </w:rPr>
      </w:pPr>
      <w:r>
        <w:rPr>
          <w:lang w:val="en-US"/>
        </w:rPr>
        <w:t xml:space="preserve">The </w:t>
      </w:r>
      <w:r w:rsidR="000D0536">
        <w:rPr>
          <w:lang w:val="en-US"/>
        </w:rPr>
        <w:t xml:space="preserve">three </w:t>
      </w:r>
      <w:r>
        <w:rPr>
          <w:lang w:val="en-US"/>
        </w:rPr>
        <w:t xml:space="preserve">questionnaires posed questions on pain slightly differently. </w:t>
      </w:r>
      <w:r w:rsidR="000C3F24">
        <w:rPr>
          <w:lang w:val="en-US"/>
        </w:rPr>
        <w:t>A</w:t>
      </w:r>
      <w:r w:rsidR="00A82F5C">
        <w:rPr>
          <w:lang w:val="en-US"/>
        </w:rPr>
        <w:t xml:space="preserve">ll categories of pain reported were </w:t>
      </w:r>
      <w:r w:rsidR="000C3F24">
        <w:rPr>
          <w:lang w:val="en-US"/>
        </w:rPr>
        <w:t xml:space="preserve">therefore </w:t>
      </w:r>
      <w:r w:rsidR="00A82F5C">
        <w:rPr>
          <w:lang w:val="en-US"/>
        </w:rPr>
        <w:t xml:space="preserve">merged into one binary pain variable (yes/no). </w:t>
      </w:r>
      <w:r w:rsidR="00E96F76">
        <w:rPr>
          <w:lang w:val="en-US"/>
        </w:rPr>
        <w:t>Maternal chronic disease was define</w:t>
      </w:r>
      <w:r w:rsidR="00821D3E">
        <w:rPr>
          <w:lang w:val="en-US"/>
        </w:rPr>
        <w:t xml:space="preserve">d </w:t>
      </w:r>
      <w:r w:rsidR="000D4B72">
        <w:rPr>
          <w:lang w:val="en-US"/>
        </w:rPr>
        <w:t>if a pregnant woman reported</w:t>
      </w:r>
      <w:r w:rsidR="00821D3E">
        <w:rPr>
          <w:lang w:val="en-US"/>
        </w:rPr>
        <w:t xml:space="preserve"> </w:t>
      </w:r>
      <w:r w:rsidR="00E96F76">
        <w:rPr>
          <w:lang w:val="en-US"/>
        </w:rPr>
        <w:t>asthma, diabetes, hypertension, arthritis, lupus, Crohn</w:t>
      </w:r>
      <w:r w:rsidR="00AD0186">
        <w:rPr>
          <w:lang w:val="en-US"/>
        </w:rPr>
        <w:t>’</w:t>
      </w:r>
      <w:r w:rsidR="00E96F76">
        <w:rPr>
          <w:lang w:val="en-US"/>
        </w:rPr>
        <w:t>s disease, epilepsy, multiple sclerosis or can</w:t>
      </w:r>
      <w:r w:rsidR="00821D3E">
        <w:rPr>
          <w:lang w:val="en-US"/>
        </w:rPr>
        <w:t>cer in the first questionnaire.</w:t>
      </w:r>
    </w:p>
    <w:p w14:paraId="4470CB9D" w14:textId="4969AB07" w:rsidR="006C6CDC" w:rsidRDefault="006C6CDC" w:rsidP="00FD7B2F">
      <w:pPr>
        <w:spacing w:line="360" w:lineRule="auto"/>
        <w:rPr>
          <w:lang w:val="en-US"/>
        </w:rPr>
      </w:pPr>
      <w:r>
        <w:rPr>
          <w:lang w:val="en-US"/>
        </w:rPr>
        <w:t xml:space="preserve">Associations between potential confounding factors and opioid use during pregnancy (exposure) and language </w:t>
      </w:r>
      <w:r w:rsidR="00AD0186">
        <w:rPr>
          <w:lang w:val="en-US"/>
        </w:rPr>
        <w:t xml:space="preserve">and communication </w:t>
      </w:r>
      <w:r>
        <w:rPr>
          <w:lang w:val="en-US"/>
        </w:rPr>
        <w:t>skills (</w:t>
      </w:r>
      <w:r w:rsidR="00AD0186">
        <w:rPr>
          <w:lang w:val="en-US"/>
        </w:rPr>
        <w:t xml:space="preserve">separate </w:t>
      </w:r>
      <w:r>
        <w:rPr>
          <w:lang w:val="en-US"/>
        </w:rPr>
        <w:t>outcome</w:t>
      </w:r>
      <w:r w:rsidR="00AD0186">
        <w:rPr>
          <w:lang w:val="en-US"/>
        </w:rPr>
        <w:t>s</w:t>
      </w:r>
      <w:r w:rsidR="007964F9">
        <w:rPr>
          <w:lang w:val="en-US"/>
        </w:rPr>
        <w:t>)</w:t>
      </w:r>
      <w:r>
        <w:rPr>
          <w:lang w:val="en-US"/>
        </w:rPr>
        <w:t xml:space="preserve"> were estimated. All factors shown to be </w:t>
      </w:r>
      <w:r w:rsidR="00C461CD">
        <w:rPr>
          <w:lang w:val="en-US"/>
        </w:rPr>
        <w:t>independent explanatory variables for outcome</w:t>
      </w:r>
      <w:r>
        <w:rPr>
          <w:lang w:val="en-US"/>
        </w:rPr>
        <w:t xml:space="preserve"> </w:t>
      </w:r>
      <w:r w:rsidR="00FD0BEC">
        <w:rPr>
          <w:lang w:val="en-US"/>
        </w:rPr>
        <w:t xml:space="preserve">as well as explanatory variables for exposure </w:t>
      </w:r>
      <w:r>
        <w:rPr>
          <w:lang w:val="en-US"/>
        </w:rPr>
        <w:t>were included in the final model.</w:t>
      </w:r>
    </w:p>
    <w:p w14:paraId="36401011" w14:textId="77777777" w:rsidR="00E95CAF" w:rsidRPr="00716EBA" w:rsidRDefault="00E95CAF" w:rsidP="00FD7B2F">
      <w:pPr>
        <w:spacing w:line="360" w:lineRule="auto"/>
        <w:rPr>
          <w:i/>
          <w:lang w:val="en-US"/>
        </w:rPr>
      </w:pPr>
      <w:r w:rsidRPr="00716EBA">
        <w:rPr>
          <w:i/>
          <w:lang w:val="en-US"/>
        </w:rPr>
        <w:t>Statistics</w:t>
      </w:r>
    </w:p>
    <w:p w14:paraId="19949912" w14:textId="5804C961" w:rsidR="00660ADC" w:rsidRPr="005C59C2" w:rsidRDefault="003D397E" w:rsidP="00660ADC">
      <w:pPr>
        <w:spacing w:line="360" w:lineRule="auto"/>
        <w:rPr>
          <w:lang w:val="en-GB"/>
        </w:rPr>
      </w:pPr>
      <w:r>
        <w:rPr>
          <w:lang w:val="en-US"/>
        </w:rPr>
        <w:t>O</w:t>
      </w:r>
      <w:r w:rsidR="003B7AB7">
        <w:rPr>
          <w:lang w:val="en-US"/>
        </w:rPr>
        <w:t>rdinal logistic regression (</w:t>
      </w:r>
      <w:r w:rsidR="00E95CAF">
        <w:rPr>
          <w:lang w:val="en-US"/>
        </w:rPr>
        <w:t>proportional odds model)</w:t>
      </w:r>
      <w:r w:rsidR="00786E77">
        <w:rPr>
          <w:lang w:val="en-US"/>
        </w:rPr>
        <w:t xml:space="preserve"> </w:t>
      </w:r>
      <w:r w:rsidR="00786E77">
        <w:rPr>
          <w:lang w:val="en-US"/>
        </w:rPr>
        <w:fldChar w:fldCharType="begin"/>
      </w:r>
      <w:r w:rsidR="00B13BB2">
        <w:rPr>
          <w:lang w:val="en-US"/>
        </w:rPr>
        <w:instrText xml:space="preserve"> ADDIN EN.CITE &lt;EndNote&gt;&lt;Cite&gt;&lt;Author&gt;McCullagh&lt;/Author&gt;&lt;Year&gt;1980&lt;/Year&gt;&lt;RecNum&gt;71&lt;/RecNum&gt;&lt;DisplayText&gt;&lt;style face="superscript"&gt;33&lt;/style&gt;&lt;/DisplayText&gt;&lt;record&gt;&lt;rec-number&gt;71&lt;/rec-number&gt;&lt;foreign-keys&gt;&lt;key app="EN" db-id="dawdzsprapawd0e09v4pdxe9p2wzxaf0v9t0" timestamp="1440072817"&gt;71&lt;/key&gt;&lt;/foreign-keys&gt;&lt;ref-type name="Journal Article"&gt;17&lt;/ref-type&gt;&lt;contributors&gt;&lt;authors&gt;&lt;author&gt;McCullagh, P.&lt;/author&gt;&lt;/authors&gt;&lt;/contributors&gt;&lt;titles&gt;&lt;title&gt;Regression models for ordinal data&lt;/title&gt;&lt;secondary-title&gt;J Roy Statist Soc, Series B&lt;/secondary-title&gt;&lt;/titles&gt;&lt;periodical&gt;&lt;full-title&gt;J Roy Statist Soc, Series B&lt;/full-title&gt;&lt;/periodical&gt;&lt;pages&gt;109-142&lt;/pages&gt;&lt;volume&gt;42&lt;/volume&gt;&lt;number&gt;2&lt;/number&gt;&lt;dates&gt;&lt;year&gt;1980&lt;/year&gt;&lt;/dates&gt;&lt;urls&gt;&lt;/urls&gt;&lt;/record&gt;&lt;/Cite&gt;&lt;/EndNote&gt;</w:instrText>
      </w:r>
      <w:r w:rsidR="00786E77">
        <w:rPr>
          <w:lang w:val="en-US"/>
        </w:rPr>
        <w:fldChar w:fldCharType="separate"/>
      </w:r>
      <w:r w:rsidR="00B13BB2" w:rsidRPr="00B13BB2">
        <w:rPr>
          <w:noProof/>
          <w:vertAlign w:val="superscript"/>
          <w:lang w:val="en-US"/>
        </w:rPr>
        <w:t>33</w:t>
      </w:r>
      <w:r w:rsidR="00786E77">
        <w:rPr>
          <w:lang w:val="en-US"/>
        </w:rPr>
        <w:fldChar w:fldCharType="end"/>
      </w:r>
      <w:r w:rsidR="00E95CAF">
        <w:rPr>
          <w:lang w:val="en-US"/>
        </w:rPr>
        <w:t xml:space="preserve"> was applied</w:t>
      </w:r>
      <w:r w:rsidR="003E1046">
        <w:rPr>
          <w:lang w:val="en-US"/>
        </w:rPr>
        <w:t xml:space="preserve"> to estimate the </w:t>
      </w:r>
      <w:r w:rsidR="00B44343">
        <w:rPr>
          <w:lang w:val="en-US"/>
        </w:rPr>
        <w:t xml:space="preserve">association between prenatal </w:t>
      </w:r>
      <w:r w:rsidR="009C55A5">
        <w:rPr>
          <w:lang w:val="en-US"/>
        </w:rPr>
        <w:t xml:space="preserve">analgesic </w:t>
      </w:r>
      <w:r w:rsidR="00B44343">
        <w:rPr>
          <w:lang w:val="en-US"/>
        </w:rPr>
        <w:t>opioid exposure and</w:t>
      </w:r>
      <w:r w:rsidR="003E1046">
        <w:rPr>
          <w:lang w:val="en-US"/>
        </w:rPr>
        <w:t xml:space="preserve"> language competence</w:t>
      </w:r>
      <w:r w:rsidR="00701D66">
        <w:rPr>
          <w:lang w:val="en-US"/>
        </w:rPr>
        <w:t xml:space="preserve"> or communication skills, respectively</w:t>
      </w:r>
      <w:r w:rsidR="008E0F2F">
        <w:rPr>
          <w:lang w:val="en-US"/>
        </w:rPr>
        <w:t xml:space="preserve">. </w:t>
      </w:r>
      <w:r w:rsidR="00660ADC" w:rsidRPr="005C59C2">
        <w:rPr>
          <w:lang w:val="en-GB"/>
        </w:rPr>
        <w:t xml:space="preserve">Both outcome variables </w:t>
      </w:r>
      <w:r w:rsidR="00220B8C">
        <w:rPr>
          <w:lang w:val="en-GB"/>
        </w:rPr>
        <w:t>we</w:t>
      </w:r>
      <w:r w:rsidR="00660ADC" w:rsidRPr="005C59C2">
        <w:rPr>
          <w:lang w:val="en-GB"/>
        </w:rPr>
        <w:t>re ordered</w:t>
      </w:r>
      <w:r w:rsidR="00CD483D">
        <w:rPr>
          <w:lang w:val="en-GB"/>
        </w:rPr>
        <w:t xml:space="preserve"> in three categories</w:t>
      </w:r>
      <w:r w:rsidR="00660ADC" w:rsidRPr="005C59C2">
        <w:rPr>
          <w:lang w:val="en-GB"/>
        </w:rPr>
        <w:t>, with scores ranging from 1 to 3</w:t>
      </w:r>
      <w:r w:rsidR="003B7AB7">
        <w:rPr>
          <w:lang w:val="en-GB"/>
        </w:rPr>
        <w:t>. T</w:t>
      </w:r>
      <w:r w:rsidR="00660ADC">
        <w:rPr>
          <w:lang w:val="en-GB"/>
        </w:rPr>
        <w:t>he</w:t>
      </w:r>
      <w:r w:rsidR="00747EEF">
        <w:rPr>
          <w:lang w:val="en-GB"/>
        </w:rPr>
        <w:t xml:space="preserve"> outcome can </w:t>
      </w:r>
      <w:r w:rsidR="003B7AB7">
        <w:rPr>
          <w:lang w:val="en-GB"/>
        </w:rPr>
        <w:t xml:space="preserve">then </w:t>
      </w:r>
      <w:r w:rsidR="00747EEF">
        <w:rPr>
          <w:lang w:val="en-GB"/>
        </w:rPr>
        <w:t>be categorised in</w:t>
      </w:r>
      <w:r w:rsidR="00660ADC">
        <w:rPr>
          <w:lang w:val="en-GB"/>
        </w:rPr>
        <w:t xml:space="preserve"> two ways; </w:t>
      </w:r>
      <w:r w:rsidR="002C749C">
        <w:rPr>
          <w:lang w:val="en-GB"/>
        </w:rPr>
        <w:t xml:space="preserve">development category </w:t>
      </w:r>
      <w:r w:rsidR="00660ADC">
        <w:rPr>
          <w:lang w:val="en-GB"/>
        </w:rPr>
        <w:t xml:space="preserve">1 </w:t>
      </w:r>
      <w:r w:rsidR="00660ADC" w:rsidRPr="00CD483D">
        <w:rPr>
          <w:i/>
          <w:lang w:val="en-GB"/>
        </w:rPr>
        <w:t>vs</w:t>
      </w:r>
      <w:r w:rsidR="00660ADC">
        <w:rPr>
          <w:lang w:val="en-GB"/>
        </w:rPr>
        <w:t xml:space="preserve"> 2-3 or 1-2 </w:t>
      </w:r>
      <w:r w:rsidR="00660ADC" w:rsidRPr="00CD483D">
        <w:rPr>
          <w:i/>
          <w:lang w:val="en-GB"/>
        </w:rPr>
        <w:t>vs</w:t>
      </w:r>
      <w:r w:rsidR="00660ADC">
        <w:rPr>
          <w:lang w:val="en-GB"/>
        </w:rPr>
        <w:t xml:space="preserve"> 3</w:t>
      </w:r>
      <w:r w:rsidR="00660ADC" w:rsidRPr="005C59C2">
        <w:rPr>
          <w:lang w:val="en-GB"/>
        </w:rPr>
        <w:t>. The interpretation of the odds ratio</w:t>
      </w:r>
      <w:r w:rsidR="00660ADC">
        <w:rPr>
          <w:lang w:val="en-GB"/>
        </w:rPr>
        <w:t xml:space="preserve"> (OR)</w:t>
      </w:r>
      <w:r w:rsidR="00660ADC" w:rsidRPr="005C59C2">
        <w:rPr>
          <w:lang w:val="en-GB"/>
        </w:rPr>
        <w:t xml:space="preserve"> is the change in the odds of being in a lower development category per unit increase in the independent variable</w:t>
      </w:r>
      <w:r w:rsidR="00660ADC">
        <w:rPr>
          <w:lang w:val="en-GB"/>
        </w:rPr>
        <w:t>, regardless of how the outcome has been dichotomised</w:t>
      </w:r>
      <w:r w:rsidR="00660ADC" w:rsidRPr="005C59C2">
        <w:rPr>
          <w:lang w:val="en-GB"/>
        </w:rPr>
        <w:t xml:space="preserve">. </w:t>
      </w:r>
    </w:p>
    <w:p w14:paraId="070A6FF0" w14:textId="35552943" w:rsidR="002C749C" w:rsidRDefault="00DF5FB1" w:rsidP="002C749C">
      <w:pPr>
        <w:spacing w:line="360" w:lineRule="auto"/>
        <w:rPr>
          <w:lang w:val="en-GB"/>
        </w:rPr>
      </w:pPr>
      <w:r w:rsidRPr="008E0F2F">
        <w:rPr>
          <w:lang w:val="en-US"/>
        </w:rPr>
        <w:t>The assumption of proportionality of odds</w:t>
      </w:r>
      <w:r w:rsidR="008E0F2F">
        <w:rPr>
          <w:lang w:val="en-US"/>
        </w:rPr>
        <w:t xml:space="preserve"> for the ordinal model</w:t>
      </w:r>
      <w:r w:rsidR="00701D66">
        <w:rPr>
          <w:lang w:val="en-US"/>
        </w:rPr>
        <w:t>s</w:t>
      </w:r>
      <w:r w:rsidR="008E0F2F">
        <w:rPr>
          <w:lang w:val="en-US"/>
        </w:rPr>
        <w:t xml:space="preserve"> </w:t>
      </w:r>
      <w:r w:rsidRPr="008E0F2F">
        <w:rPr>
          <w:lang w:val="en-US"/>
        </w:rPr>
        <w:t xml:space="preserve">was checked by an approximate likelihood ratio test. </w:t>
      </w:r>
      <w:r>
        <w:rPr>
          <w:lang w:val="en-US"/>
        </w:rPr>
        <w:t>Additional sensitivity analyses</w:t>
      </w:r>
      <w:r w:rsidR="00942CC1">
        <w:rPr>
          <w:lang w:val="en-US"/>
        </w:rPr>
        <w:t xml:space="preserve"> </w:t>
      </w:r>
      <w:r w:rsidR="00823766">
        <w:rPr>
          <w:lang w:val="en-US"/>
        </w:rPr>
        <w:t>of</w:t>
      </w:r>
      <w:r w:rsidR="00942CC1">
        <w:rPr>
          <w:lang w:val="en-US"/>
        </w:rPr>
        <w:t xml:space="preserve"> the same outcomes</w:t>
      </w:r>
      <w:r>
        <w:rPr>
          <w:lang w:val="en-US"/>
        </w:rPr>
        <w:t xml:space="preserve"> </w:t>
      </w:r>
      <w:r w:rsidR="00823766">
        <w:rPr>
          <w:lang w:val="en-US"/>
        </w:rPr>
        <w:t xml:space="preserve">in three to five categories </w:t>
      </w:r>
      <w:r>
        <w:rPr>
          <w:lang w:val="en-US"/>
        </w:rPr>
        <w:t xml:space="preserve">using </w:t>
      </w:r>
      <w:r w:rsidR="003B30BD">
        <w:rPr>
          <w:lang w:val="en-US"/>
        </w:rPr>
        <w:t>multinomial</w:t>
      </w:r>
      <w:r>
        <w:rPr>
          <w:lang w:val="en-US"/>
        </w:rPr>
        <w:t xml:space="preserve"> logistic regression</w:t>
      </w:r>
      <w:r w:rsidR="00823766">
        <w:rPr>
          <w:lang w:val="en-US"/>
        </w:rPr>
        <w:t>,</w:t>
      </w:r>
      <w:r w:rsidR="00353328">
        <w:rPr>
          <w:lang w:val="en-US"/>
        </w:rPr>
        <w:t xml:space="preserve"> and </w:t>
      </w:r>
      <w:r w:rsidR="0069439F">
        <w:rPr>
          <w:lang w:val="en-US"/>
        </w:rPr>
        <w:t xml:space="preserve">binary </w:t>
      </w:r>
      <w:r w:rsidR="00353328">
        <w:rPr>
          <w:lang w:val="en-US"/>
        </w:rPr>
        <w:t xml:space="preserve">logistic regression with different </w:t>
      </w:r>
      <w:r w:rsidR="00823766">
        <w:rPr>
          <w:lang w:val="en-US"/>
        </w:rPr>
        <w:t xml:space="preserve">two category </w:t>
      </w:r>
      <w:r w:rsidR="00353328">
        <w:rPr>
          <w:lang w:val="en-US"/>
        </w:rPr>
        <w:t>cut-offs of the outcome variable</w:t>
      </w:r>
      <w:r w:rsidR="00823766">
        <w:rPr>
          <w:lang w:val="en-US"/>
        </w:rPr>
        <w:t>s</w:t>
      </w:r>
      <w:r w:rsidR="00353328">
        <w:rPr>
          <w:lang w:val="en-US"/>
        </w:rPr>
        <w:t xml:space="preserve"> </w:t>
      </w:r>
      <w:r>
        <w:rPr>
          <w:lang w:val="en-US"/>
        </w:rPr>
        <w:t xml:space="preserve">were also performed. </w:t>
      </w:r>
      <w:r w:rsidR="002C749C" w:rsidRPr="005C59C2">
        <w:rPr>
          <w:lang w:val="en-GB"/>
        </w:rPr>
        <w:t xml:space="preserve">To study if there was a sensitive period during pregnancy </w:t>
      </w:r>
      <w:r w:rsidR="002C749C">
        <w:rPr>
          <w:lang w:val="en-GB"/>
        </w:rPr>
        <w:t>we also modelled</w:t>
      </w:r>
      <w:r w:rsidR="002C749C" w:rsidRPr="005C59C2">
        <w:rPr>
          <w:lang w:val="en-GB"/>
        </w:rPr>
        <w:t xml:space="preserve"> the effect of binary exposure during three time intervals.</w:t>
      </w:r>
      <w:r w:rsidR="002C749C">
        <w:rPr>
          <w:lang w:val="en-GB"/>
        </w:rPr>
        <w:t xml:space="preserve"> </w:t>
      </w:r>
      <w:r w:rsidR="00E01B76">
        <w:rPr>
          <w:lang w:val="en-GB"/>
        </w:rPr>
        <w:t>Separate analyses of opioid containing cough medications compared to the reference group with no opioid use were also performed.</w:t>
      </w:r>
    </w:p>
    <w:p w14:paraId="09CCACD3" w14:textId="18A49A29" w:rsidR="008E0F2F" w:rsidRDefault="00A8052E" w:rsidP="00FD7B2F">
      <w:pPr>
        <w:spacing w:line="360" w:lineRule="auto"/>
        <w:rPr>
          <w:lang w:val="en-US"/>
        </w:rPr>
      </w:pPr>
      <w:r>
        <w:rPr>
          <w:lang w:val="en-US"/>
        </w:rPr>
        <w:t>For communication skills</w:t>
      </w:r>
      <w:r w:rsidR="002C749C">
        <w:rPr>
          <w:lang w:val="en-US"/>
        </w:rPr>
        <w:t>,</w:t>
      </w:r>
      <w:r>
        <w:rPr>
          <w:lang w:val="en-US"/>
        </w:rPr>
        <w:t xml:space="preserve"> a</w:t>
      </w:r>
      <w:r w:rsidR="008E0F2F">
        <w:rPr>
          <w:lang w:val="en-US"/>
        </w:rPr>
        <w:t xml:space="preserve"> supplementary analysis using the z-score with a cut-off of 1.5 SD</w:t>
      </w:r>
      <w:r w:rsidR="007E472A">
        <w:rPr>
          <w:lang w:val="en-US"/>
        </w:rPr>
        <w:t xml:space="preserve"> below the mean was </w:t>
      </w:r>
      <w:r w:rsidR="00B13BB2">
        <w:rPr>
          <w:lang w:val="en-US"/>
        </w:rPr>
        <w:t>conduct</w:t>
      </w:r>
      <w:r w:rsidR="007E472A">
        <w:rPr>
          <w:lang w:val="en-US"/>
        </w:rPr>
        <w:t>ed.</w:t>
      </w:r>
      <w:r w:rsidR="00B44343">
        <w:rPr>
          <w:lang w:val="en-US"/>
        </w:rPr>
        <w:t xml:space="preserve"> </w:t>
      </w:r>
    </w:p>
    <w:p w14:paraId="0C0EC032" w14:textId="00D1D5E1" w:rsidR="00274959" w:rsidRDefault="002C749C" w:rsidP="00FD7B2F">
      <w:pPr>
        <w:spacing w:line="360" w:lineRule="auto"/>
        <w:rPr>
          <w:lang w:val="en-US"/>
        </w:rPr>
      </w:pPr>
      <w:r>
        <w:rPr>
          <w:lang w:val="en-US"/>
        </w:rPr>
        <w:lastRenderedPageBreak/>
        <w:t>Unadjusted as well as adjusted analyses, including all potential confounding factors (see above), were performed</w:t>
      </w:r>
      <w:r w:rsidR="003328BC">
        <w:rPr>
          <w:lang w:val="en-US"/>
        </w:rPr>
        <w:t>, and 95% confidence intervals</w:t>
      </w:r>
      <w:r w:rsidR="004E55E3">
        <w:rPr>
          <w:lang w:val="en-US"/>
        </w:rPr>
        <w:t xml:space="preserve"> (CI)</w:t>
      </w:r>
      <w:r w:rsidR="003328BC">
        <w:rPr>
          <w:lang w:val="en-US"/>
        </w:rPr>
        <w:t xml:space="preserve"> for the OR were calculated</w:t>
      </w:r>
      <w:r>
        <w:rPr>
          <w:lang w:val="en-US"/>
        </w:rPr>
        <w:t xml:space="preserve">. </w:t>
      </w:r>
      <w:r w:rsidR="0076161A">
        <w:rPr>
          <w:lang w:val="en-US"/>
        </w:rPr>
        <w:t xml:space="preserve">Standard errors were estimated using the clustered sandwich estimator to handle multiple pregnancies in the </w:t>
      </w:r>
      <w:r w:rsidR="0076161A" w:rsidRPr="002C54FC">
        <w:rPr>
          <w:lang w:val="en-US"/>
        </w:rPr>
        <w:t>same woman. Statistical analyses were conducted using</w:t>
      </w:r>
      <w:r w:rsidR="00161FF0">
        <w:rPr>
          <w:lang w:val="en-US"/>
        </w:rPr>
        <w:t xml:space="preserve"> Stata 14</w:t>
      </w:r>
      <w:r w:rsidR="0076161A" w:rsidRPr="002C54FC">
        <w:rPr>
          <w:lang w:val="en-US"/>
        </w:rPr>
        <w:t>.</w:t>
      </w:r>
    </w:p>
    <w:p w14:paraId="2CEFF1B7" w14:textId="77777777" w:rsidR="0076161A" w:rsidRPr="00716EBA" w:rsidRDefault="004951BB" w:rsidP="00FD7B2F">
      <w:pPr>
        <w:spacing w:line="360" w:lineRule="auto"/>
        <w:rPr>
          <w:i/>
          <w:lang w:val="en-US"/>
        </w:rPr>
      </w:pPr>
      <w:r w:rsidRPr="00716EBA">
        <w:rPr>
          <w:i/>
          <w:lang w:val="en-US"/>
        </w:rPr>
        <w:t>Ethics</w:t>
      </w:r>
    </w:p>
    <w:p w14:paraId="0C18D220" w14:textId="77777777" w:rsidR="0076161A" w:rsidRDefault="0076161A" w:rsidP="00FD7B2F">
      <w:pPr>
        <w:spacing w:line="360" w:lineRule="auto"/>
        <w:rPr>
          <w:lang w:val="en-US"/>
        </w:rPr>
      </w:pPr>
      <w:r>
        <w:rPr>
          <w:lang w:val="en-US"/>
        </w:rPr>
        <w:t xml:space="preserve">MoBa has a </w:t>
      </w:r>
      <w:r w:rsidR="007F640B">
        <w:rPr>
          <w:lang w:val="en-US"/>
        </w:rPr>
        <w:t>licens</w:t>
      </w:r>
      <w:r>
        <w:rPr>
          <w:lang w:val="en-US"/>
        </w:rPr>
        <w:t>e from the Norwegian Data Inspectorate. Informed consent was obtained from each participant upon recruitment.</w:t>
      </w:r>
    </w:p>
    <w:p w14:paraId="2F41C488" w14:textId="77777777" w:rsidR="003501AF" w:rsidRDefault="003501AF" w:rsidP="00FD7B2F">
      <w:pPr>
        <w:spacing w:line="360" w:lineRule="auto"/>
        <w:rPr>
          <w:lang w:val="en-US"/>
        </w:rPr>
      </w:pPr>
      <w:r>
        <w:rPr>
          <w:lang w:val="en-US"/>
        </w:rPr>
        <w:br w:type="page"/>
      </w:r>
    </w:p>
    <w:p w14:paraId="091D6402" w14:textId="77777777" w:rsidR="00574C05" w:rsidRPr="00B4610F" w:rsidRDefault="00574C05" w:rsidP="00FD7B2F">
      <w:pPr>
        <w:spacing w:line="360" w:lineRule="auto"/>
        <w:rPr>
          <w:b/>
          <w:lang w:val="en-US"/>
        </w:rPr>
      </w:pPr>
      <w:r w:rsidRPr="00B4610F">
        <w:rPr>
          <w:b/>
          <w:lang w:val="en-US"/>
        </w:rPr>
        <w:lastRenderedPageBreak/>
        <w:t>Results</w:t>
      </w:r>
    </w:p>
    <w:p w14:paraId="56D15CBD" w14:textId="77777777" w:rsidR="0015575E" w:rsidRPr="00B4610F" w:rsidRDefault="0015575E" w:rsidP="00FD7B2F">
      <w:pPr>
        <w:spacing w:line="360" w:lineRule="auto"/>
        <w:rPr>
          <w:i/>
          <w:lang w:val="en-US"/>
        </w:rPr>
      </w:pPr>
      <w:r w:rsidRPr="00B4610F">
        <w:rPr>
          <w:i/>
          <w:lang w:val="en-US"/>
        </w:rPr>
        <w:t>Pain</w:t>
      </w:r>
    </w:p>
    <w:p w14:paraId="38DFA16B" w14:textId="77777777" w:rsidR="008643D2" w:rsidRPr="008643D2" w:rsidRDefault="0011748B" w:rsidP="00FD7B2F">
      <w:pPr>
        <w:spacing w:line="360" w:lineRule="auto"/>
        <w:rPr>
          <w:lang w:val="en-US"/>
        </w:rPr>
      </w:pPr>
      <w:r w:rsidRPr="007C7710">
        <w:rPr>
          <w:lang w:val="en-US"/>
        </w:rPr>
        <w:t xml:space="preserve">In </w:t>
      </w:r>
      <w:r w:rsidR="00926AC3" w:rsidRPr="007C7710">
        <w:rPr>
          <w:lang w:val="en-US"/>
        </w:rPr>
        <w:t xml:space="preserve">47 </w:t>
      </w:r>
      <w:r w:rsidRPr="007C7710">
        <w:rPr>
          <w:lang w:val="en-US"/>
        </w:rPr>
        <w:t>058</w:t>
      </w:r>
      <w:r w:rsidR="008643D2" w:rsidRPr="007C7710">
        <w:rPr>
          <w:lang w:val="en-US"/>
        </w:rPr>
        <w:t xml:space="preserve"> (</w:t>
      </w:r>
      <w:r w:rsidR="00926AC3" w:rsidRPr="007C7710">
        <w:rPr>
          <w:lang w:val="en-US"/>
        </w:rPr>
        <w:t>91.1</w:t>
      </w:r>
      <w:r w:rsidR="008643D2" w:rsidRPr="007C7710">
        <w:rPr>
          <w:lang w:val="en-US"/>
        </w:rPr>
        <w:t>%)</w:t>
      </w:r>
      <w:r w:rsidR="00F91F9B" w:rsidRPr="007C7710">
        <w:rPr>
          <w:lang w:val="en-US"/>
        </w:rPr>
        <w:t xml:space="preserve"> </w:t>
      </w:r>
      <w:r w:rsidRPr="007C7710">
        <w:rPr>
          <w:lang w:val="en-US"/>
        </w:rPr>
        <w:t xml:space="preserve">pregnancies the woman </w:t>
      </w:r>
      <w:r w:rsidR="008643D2" w:rsidRPr="007C7710">
        <w:rPr>
          <w:lang w:val="en-US"/>
        </w:rPr>
        <w:t xml:space="preserve">reported pain on at least one questionnaire. </w:t>
      </w:r>
      <w:r w:rsidR="008771FB" w:rsidRPr="007C7710">
        <w:rPr>
          <w:lang w:val="en-US"/>
        </w:rPr>
        <w:t xml:space="preserve">Back pain or </w:t>
      </w:r>
      <w:r w:rsidR="008643D2" w:rsidRPr="007C7710">
        <w:rPr>
          <w:lang w:val="en-US"/>
        </w:rPr>
        <w:t xml:space="preserve">pelvic pain </w:t>
      </w:r>
      <w:r w:rsidR="008771FB" w:rsidRPr="007C7710">
        <w:rPr>
          <w:lang w:val="en-US"/>
        </w:rPr>
        <w:t xml:space="preserve">was reported in </w:t>
      </w:r>
      <w:r w:rsidR="00926AC3" w:rsidRPr="007C7710">
        <w:rPr>
          <w:lang w:val="en-US"/>
        </w:rPr>
        <w:t xml:space="preserve">44 </w:t>
      </w:r>
      <w:r w:rsidRPr="007C7710">
        <w:rPr>
          <w:lang w:val="en-US"/>
        </w:rPr>
        <w:t>877</w:t>
      </w:r>
      <w:r w:rsidR="008771FB" w:rsidRPr="007C7710">
        <w:rPr>
          <w:lang w:val="en-US"/>
        </w:rPr>
        <w:t xml:space="preserve"> pregnancies (</w:t>
      </w:r>
      <w:r w:rsidR="00926AC3" w:rsidRPr="007C7710">
        <w:rPr>
          <w:lang w:val="en-US"/>
        </w:rPr>
        <w:t>86.8</w:t>
      </w:r>
      <w:r w:rsidR="008771FB" w:rsidRPr="007C7710">
        <w:rPr>
          <w:lang w:val="en-US"/>
        </w:rPr>
        <w:t>%)</w:t>
      </w:r>
      <w:r w:rsidR="00B949CF" w:rsidRPr="007C7710">
        <w:rPr>
          <w:lang w:val="en-US"/>
        </w:rPr>
        <w:t xml:space="preserve">, and </w:t>
      </w:r>
      <w:r w:rsidR="00926AC3" w:rsidRPr="007C7710">
        <w:rPr>
          <w:lang w:val="en-US"/>
        </w:rPr>
        <w:t>in 20</w:t>
      </w:r>
      <w:r w:rsidRPr="007C7710">
        <w:rPr>
          <w:lang w:val="en-US"/>
        </w:rPr>
        <w:t xml:space="preserve"> 249 </w:t>
      </w:r>
      <w:r w:rsidR="00926AC3" w:rsidRPr="007C7710">
        <w:rPr>
          <w:lang w:val="en-US"/>
        </w:rPr>
        <w:t>pregnancies (</w:t>
      </w:r>
      <w:r w:rsidRPr="007C7710">
        <w:rPr>
          <w:lang w:val="en-US"/>
        </w:rPr>
        <w:t>39.4</w:t>
      </w:r>
      <w:r w:rsidR="00926AC3" w:rsidRPr="007C7710">
        <w:rPr>
          <w:lang w:val="en-US"/>
        </w:rPr>
        <w:t>%) the woma</w:t>
      </w:r>
      <w:r w:rsidR="00B949CF" w:rsidRPr="007C7710">
        <w:rPr>
          <w:lang w:val="en-US"/>
        </w:rPr>
        <w:t>n reported that pelvic pain made her wake up at night. H</w:t>
      </w:r>
      <w:r w:rsidR="008643D2" w:rsidRPr="007C7710">
        <w:rPr>
          <w:lang w:val="en-US"/>
        </w:rPr>
        <w:t xml:space="preserve">eadache or other pain </w:t>
      </w:r>
      <w:r w:rsidR="00B949CF" w:rsidRPr="007C7710">
        <w:rPr>
          <w:lang w:val="en-US"/>
        </w:rPr>
        <w:t>was reported in</w:t>
      </w:r>
      <w:r w:rsidR="008771FB" w:rsidRPr="007C7710">
        <w:rPr>
          <w:lang w:val="en-US"/>
        </w:rPr>
        <w:t xml:space="preserve"> 29 2</w:t>
      </w:r>
      <w:r w:rsidRPr="007C7710">
        <w:rPr>
          <w:lang w:val="en-US"/>
        </w:rPr>
        <w:t>20</w:t>
      </w:r>
      <w:r w:rsidR="008771FB" w:rsidRPr="007C7710">
        <w:rPr>
          <w:lang w:val="en-US"/>
        </w:rPr>
        <w:t xml:space="preserve"> </w:t>
      </w:r>
      <w:r w:rsidR="00B949CF" w:rsidRPr="007C7710">
        <w:rPr>
          <w:lang w:val="en-US"/>
        </w:rPr>
        <w:t xml:space="preserve">pregnancies </w:t>
      </w:r>
      <w:r w:rsidRPr="007C7710">
        <w:rPr>
          <w:lang w:val="en-US"/>
        </w:rPr>
        <w:t>(56.5</w:t>
      </w:r>
      <w:r w:rsidR="008771FB" w:rsidRPr="007C7710">
        <w:rPr>
          <w:lang w:val="en-US"/>
        </w:rPr>
        <w:t>%)</w:t>
      </w:r>
      <w:r w:rsidR="008643D2" w:rsidRPr="007C7710">
        <w:rPr>
          <w:lang w:val="en-US"/>
        </w:rPr>
        <w:t>.</w:t>
      </w:r>
    </w:p>
    <w:p w14:paraId="764048C7" w14:textId="2BA4F32B" w:rsidR="0015575E" w:rsidRPr="00B4610F" w:rsidRDefault="0015575E" w:rsidP="00FD7B2F">
      <w:pPr>
        <w:spacing w:line="360" w:lineRule="auto"/>
        <w:rPr>
          <w:i/>
          <w:lang w:val="en-US"/>
        </w:rPr>
      </w:pPr>
      <w:r w:rsidRPr="00B4610F">
        <w:rPr>
          <w:i/>
          <w:lang w:val="en-US"/>
        </w:rPr>
        <w:t>Opioid use</w:t>
      </w:r>
    </w:p>
    <w:p w14:paraId="1B35025E" w14:textId="55818B28" w:rsidR="008643D2" w:rsidRDefault="00C73D05" w:rsidP="00FD7B2F">
      <w:pPr>
        <w:spacing w:line="360" w:lineRule="auto"/>
        <w:rPr>
          <w:lang w:val="en-US"/>
        </w:rPr>
      </w:pPr>
      <w:r>
        <w:rPr>
          <w:lang w:val="en-US"/>
        </w:rPr>
        <w:t xml:space="preserve">Use of </w:t>
      </w:r>
      <w:r w:rsidR="003612E3">
        <w:rPr>
          <w:lang w:val="en-US"/>
        </w:rPr>
        <w:t xml:space="preserve">analgesic </w:t>
      </w:r>
      <w:r>
        <w:rPr>
          <w:lang w:val="en-US"/>
        </w:rPr>
        <w:t>opioids was</w:t>
      </w:r>
      <w:r w:rsidR="008643D2">
        <w:rPr>
          <w:lang w:val="en-US"/>
        </w:rPr>
        <w:t xml:space="preserve"> reported in 89</w:t>
      </w:r>
      <w:r>
        <w:rPr>
          <w:lang w:val="en-US"/>
        </w:rPr>
        <w:t>2</w:t>
      </w:r>
      <w:r w:rsidR="008643D2">
        <w:rPr>
          <w:lang w:val="en-US"/>
        </w:rPr>
        <w:t xml:space="preserve"> </w:t>
      </w:r>
      <w:r>
        <w:rPr>
          <w:lang w:val="en-US"/>
        </w:rPr>
        <w:t xml:space="preserve">of the 51 679 </w:t>
      </w:r>
      <w:r w:rsidR="008643D2">
        <w:rPr>
          <w:lang w:val="en-US"/>
        </w:rPr>
        <w:t>pregnancies (1.7%). Opioid use during one period only was reported in 720 pregnancies (1.4%), whereas drug use in at least two periods was reported in 17</w:t>
      </w:r>
      <w:r w:rsidR="00B62A19">
        <w:rPr>
          <w:lang w:val="en-US"/>
        </w:rPr>
        <w:t>2</w:t>
      </w:r>
      <w:r w:rsidR="008643D2">
        <w:rPr>
          <w:lang w:val="en-US"/>
        </w:rPr>
        <w:t xml:space="preserve"> (0.3%). </w:t>
      </w:r>
    </w:p>
    <w:p w14:paraId="5BA87E3A" w14:textId="65C45DD0" w:rsidR="00B62A19" w:rsidRDefault="00B62A19" w:rsidP="00FD7B2F">
      <w:pPr>
        <w:spacing w:line="360" w:lineRule="auto"/>
        <w:rPr>
          <w:lang w:val="en-US"/>
        </w:rPr>
      </w:pPr>
      <w:r w:rsidRPr="00C90EBA">
        <w:rPr>
          <w:lang w:val="en-US"/>
        </w:rPr>
        <w:t>The dominating substance was codeine</w:t>
      </w:r>
      <w:r w:rsidR="00C72900">
        <w:rPr>
          <w:lang w:val="en-US"/>
        </w:rPr>
        <w:t xml:space="preserve"> in combination with paracetamol</w:t>
      </w:r>
      <w:r w:rsidRPr="00C90EBA">
        <w:rPr>
          <w:lang w:val="en-US"/>
        </w:rPr>
        <w:t>; r</w:t>
      </w:r>
      <w:r w:rsidR="00C90EBA" w:rsidRPr="00C90EBA">
        <w:rPr>
          <w:lang w:val="en-US"/>
        </w:rPr>
        <w:t>eported in 799</w:t>
      </w:r>
      <w:r w:rsidRPr="00C90EBA">
        <w:rPr>
          <w:lang w:val="en-US"/>
        </w:rPr>
        <w:t xml:space="preserve"> (89.6%) of the 89</w:t>
      </w:r>
      <w:r w:rsidR="00C90EBA" w:rsidRPr="00C90EBA">
        <w:rPr>
          <w:lang w:val="en-US"/>
        </w:rPr>
        <w:t>2</w:t>
      </w:r>
      <w:r w:rsidRPr="00C90EBA">
        <w:rPr>
          <w:lang w:val="en-US"/>
        </w:rPr>
        <w:t xml:space="preserve"> pregnancies. Use of a strong opioid was reported in 117 (13.1%) of exposed</w:t>
      </w:r>
      <w:r w:rsidR="003D397E">
        <w:rPr>
          <w:lang w:val="en-US"/>
        </w:rPr>
        <w:t xml:space="preserve"> </w:t>
      </w:r>
      <w:r w:rsidR="003D397E" w:rsidRPr="00C90EBA">
        <w:rPr>
          <w:lang w:val="en-US"/>
        </w:rPr>
        <w:t>pregnancies</w:t>
      </w:r>
      <w:r w:rsidRPr="00C90EBA">
        <w:rPr>
          <w:lang w:val="en-US"/>
        </w:rPr>
        <w:t>.</w:t>
      </w:r>
      <w:r>
        <w:rPr>
          <w:lang w:val="en-US"/>
        </w:rPr>
        <w:t xml:space="preserve"> </w:t>
      </w:r>
      <w:r w:rsidR="003612E3">
        <w:rPr>
          <w:lang w:val="en-US"/>
        </w:rPr>
        <w:t>In 653 pregnancies use of opioid containing cough medication was reported.</w:t>
      </w:r>
    </w:p>
    <w:p w14:paraId="69FF6C1B" w14:textId="183715E9" w:rsidR="008643D2" w:rsidRDefault="008643D2" w:rsidP="00FD7B2F">
      <w:pPr>
        <w:spacing w:line="360" w:lineRule="auto"/>
        <w:rPr>
          <w:lang w:val="en-US"/>
        </w:rPr>
      </w:pPr>
      <w:r>
        <w:rPr>
          <w:lang w:val="en-US"/>
        </w:rPr>
        <w:t xml:space="preserve">Table 1 shows maternal use of </w:t>
      </w:r>
      <w:r w:rsidR="0034722E">
        <w:rPr>
          <w:lang w:val="en-US"/>
        </w:rPr>
        <w:t xml:space="preserve">analgesic </w:t>
      </w:r>
      <w:r>
        <w:rPr>
          <w:lang w:val="en-US"/>
        </w:rPr>
        <w:t>opioids during pregnancy according to parental characteristics. Use of opioids was less common with increasing maternal education and age as</w:t>
      </w:r>
      <w:r w:rsidR="00A61E15">
        <w:rPr>
          <w:lang w:val="en-US"/>
        </w:rPr>
        <w:t xml:space="preserve"> well as in working mothers, whereas</w:t>
      </w:r>
      <w:r>
        <w:rPr>
          <w:lang w:val="en-US"/>
        </w:rPr>
        <w:t xml:space="preserve"> the proportion of users increased with increasing parity and BMI. The proportion of opioid users was also higher when the mother reported pain, chronic disease, smoking, use of triptan</w:t>
      </w:r>
      <w:r w:rsidR="00D95BBA">
        <w:rPr>
          <w:lang w:val="en-US"/>
        </w:rPr>
        <w:t>s</w:t>
      </w:r>
      <w:r>
        <w:rPr>
          <w:lang w:val="en-US"/>
        </w:rPr>
        <w:t>, benzodiazepine</w:t>
      </w:r>
      <w:r w:rsidR="00A61E15">
        <w:rPr>
          <w:lang w:val="en-US"/>
        </w:rPr>
        <w:t>s</w:t>
      </w:r>
      <w:r>
        <w:rPr>
          <w:lang w:val="en-US"/>
        </w:rPr>
        <w:t xml:space="preserve">, </w:t>
      </w:r>
      <w:r w:rsidR="00A82F5C">
        <w:rPr>
          <w:lang w:val="en-US"/>
        </w:rPr>
        <w:t>selective serotonin reuptake inhibitors (</w:t>
      </w:r>
      <w:r>
        <w:rPr>
          <w:lang w:val="en-US"/>
        </w:rPr>
        <w:t>SSRI</w:t>
      </w:r>
      <w:r w:rsidR="00A61E15">
        <w:rPr>
          <w:lang w:val="en-US"/>
        </w:rPr>
        <w:t>s</w:t>
      </w:r>
      <w:r w:rsidR="00A82F5C">
        <w:rPr>
          <w:lang w:val="en-US"/>
        </w:rPr>
        <w:t>)</w:t>
      </w:r>
      <w:r>
        <w:rPr>
          <w:lang w:val="en-US"/>
        </w:rPr>
        <w:t>, and illegal drugs.</w:t>
      </w:r>
    </w:p>
    <w:p w14:paraId="06E33D60" w14:textId="72117B9B" w:rsidR="008643D2" w:rsidRDefault="008643D2" w:rsidP="00FD7B2F">
      <w:pPr>
        <w:spacing w:line="360" w:lineRule="auto"/>
        <w:rPr>
          <w:lang w:val="en-US"/>
        </w:rPr>
      </w:pPr>
      <w:r>
        <w:rPr>
          <w:lang w:val="en-US"/>
        </w:rPr>
        <w:t xml:space="preserve">Maternal work situation, parity, paternal education, maternal smoking, maternal BMI as well as maternal use of benzodiazepine or SSRI during pregnancy were independent explanatory variables for both outcome and exposure. </w:t>
      </w:r>
    </w:p>
    <w:p w14:paraId="56B63F20" w14:textId="4B6BF837" w:rsidR="0015575E" w:rsidRPr="00B4610F" w:rsidRDefault="0015575E" w:rsidP="00FD7B2F">
      <w:pPr>
        <w:spacing w:line="360" w:lineRule="auto"/>
        <w:rPr>
          <w:i/>
          <w:lang w:val="en-US"/>
        </w:rPr>
      </w:pPr>
      <w:r w:rsidRPr="00B4610F">
        <w:rPr>
          <w:i/>
          <w:lang w:val="en-US"/>
        </w:rPr>
        <w:t>Language competence</w:t>
      </w:r>
    </w:p>
    <w:p w14:paraId="28A091C2" w14:textId="0B585DFA" w:rsidR="0069439F" w:rsidRDefault="00890A8E" w:rsidP="00FD7B2F">
      <w:pPr>
        <w:spacing w:line="360" w:lineRule="auto"/>
        <w:rPr>
          <w:lang w:val="en-US"/>
        </w:rPr>
      </w:pPr>
      <w:r>
        <w:rPr>
          <w:lang w:val="en-US"/>
        </w:rPr>
        <w:t xml:space="preserve">Table 2 shows the number and proportion of children </w:t>
      </w:r>
      <w:r w:rsidR="00AA7B90">
        <w:rPr>
          <w:lang w:val="en-US"/>
        </w:rPr>
        <w:t>in the different</w:t>
      </w:r>
      <w:r w:rsidR="004951BB">
        <w:rPr>
          <w:lang w:val="en-US"/>
        </w:rPr>
        <w:t xml:space="preserve"> language competence </w:t>
      </w:r>
      <w:r w:rsidR="00AA7B90">
        <w:rPr>
          <w:lang w:val="en-US"/>
        </w:rPr>
        <w:t xml:space="preserve">categories </w:t>
      </w:r>
      <w:r w:rsidR="004951BB">
        <w:rPr>
          <w:lang w:val="en-US"/>
        </w:rPr>
        <w:t xml:space="preserve">reported by the mothers in the 3 years questionnaire by maternal use of </w:t>
      </w:r>
      <w:r w:rsidR="00611004">
        <w:rPr>
          <w:lang w:val="en-US"/>
        </w:rPr>
        <w:t xml:space="preserve">analgesic </w:t>
      </w:r>
      <w:r w:rsidR="004951BB">
        <w:rPr>
          <w:lang w:val="en-US"/>
        </w:rPr>
        <w:t xml:space="preserve">opioids during pregnancy. Only very small differences </w:t>
      </w:r>
      <w:r w:rsidR="00C10D5A">
        <w:rPr>
          <w:lang w:val="en-US"/>
        </w:rPr>
        <w:t>we</w:t>
      </w:r>
      <w:r w:rsidR="004F1726">
        <w:rPr>
          <w:lang w:val="en-US"/>
        </w:rPr>
        <w:t xml:space="preserve">re observed </w:t>
      </w:r>
      <w:r w:rsidR="004951BB">
        <w:rPr>
          <w:lang w:val="en-US"/>
        </w:rPr>
        <w:t xml:space="preserve">between children </w:t>
      </w:r>
      <w:r w:rsidR="004F1726">
        <w:rPr>
          <w:lang w:val="en-US"/>
        </w:rPr>
        <w:t xml:space="preserve">prenatally </w:t>
      </w:r>
      <w:r w:rsidR="004951BB">
        <w:rPr>
          <w:lang w:val="en-US"/>
        </w:rPr>
        <w:t xml:space="preserve">exposed to </w:t>
      </w:r>
      <w:r w:rsidR="00234899">
        <w:rPr>
          <w:lang w:val="en-US"/>
        </w:rPr>
        <w:t>opioids</w:t>
      </w:r>
      <w:r w:rsidR="00A82F5C">
        <w:rPr>
          <w:lang w:val="en-US"/>
        </w:rPr>
        <w:t xml:space="preserve"> </w:t>
      </w:r>
      <w:r w:rsidR="004F1726">
        <w:rPr>
          <w:lang w:val="en-US"/>
        </w:rPr>
        <w:t>during either one or two to three periods and children prenatally not exposed</w:t>
      </w:r>
      <w:r w:rsidR="00234899">
        <w:rPr>
          <w:lang w:val="en-US"/>
        </w:rPr>
        <w:t xml:space="preserve">. </w:t>
      </w:r>
    </w:p>
    <w:p w14:paraId="14C79298" w14:textId="61B55A44" w:rsidR="00EA66FD" w:rsidRDefault="00234899" w:rsidP="00FD7B2F">
      <w:pPr>
        <w:spacing w:line="360" w:lineRule="auto"/>
        <w:rPr>
          <w:lang w:val="en-US"/>
        </w:rPr>
      </w:pPr>
      <w:r w:rsidRPr="0069439F">
        <w:rPr>
          <w:lang w:val="en-US"/>
        </w:rPr>
        <w:t>Table 3</w:t>
      </w:r>
      <w:r w:rsidR="004951BB" w:rsidRPr="0069439F">
        <w:rPr>
          <w:lang w:val="en-US"/>
        </w:rPr>
        <w:t xml:space="preserve"> shows estimated odds ratios of lower language competence when exposed to </w:t>
      </w:r>
      <w:r w:rsidR="0034722E">
        <w:rPr>
          <w:lang w:val="en-US"/>
        </w:rPr>
        <w:t xml:space="preserve">analgesic </w:t>
      </w:r>
      <w:r w:rsidR="004951BB" w:rsidRPr="0069439F">
        <w:rPr>
          <w:lang w:val="en-US"/>
        </w:rPr>
        <w:t xml:space="preserve">opioids in utero. </w:t>
      </w:r>
      <w:r w:rsidR="00636AB7">
        <w:rPr>
          <w:lang w:val="en-US"/>
        </w:rPr>
        <w:t>In unadjusted analyses</w:t>
      </w:r>
      <w:r w:rsidR="00D2439B">
        <w:rPr>
          <w:lang w:val="en-US"/>
        </w:rPr>
        <w:t>,</w:t>
      </w:r>
      <w:r w:rsidR="00636AB7">
        <w:rPr>
          <w:lang w:val="en-US"/>
        </w:rPr>
        <w:t xml:space="preserve"> there was a trend towards a </w:t>
      </w:r>
      <w:r w:rsidR="00C10D5A">
        <w:rPr>
          <w:lang w:val="en-US"/>
        </w:rPr>
        <w:t xml:space="preserve">small </w:t>
      </w:r>
      <w:r w:rsidR="00636AB7">
        <w:rPr>
          <w:lang w:val="en-US"/>
        </w:rPr>
        <w:t xml:space="preserve">detrimental effect of prenatal exposure to opioids, but </w:t>
      </w:r>
      <w:r w:rsidR="00C12D68">
        <w:rPr>
          <w:lang w:val="en-US"/>
        </w:rPr>
        <w:t xml:space="preserve">there was </w:t>
      </w:r>
      <w:r w:rsidR="0069439F">
        <w:rPr>
          <w:lang w:val="en-US"/>
        </w:rPr>
        <w:t>no effect of opioid use on language competence</w:t>
      </w:r>
      <w:r w:rsidR="00636AB7">
        <w:rPr>
          <w:lang w:val="en-US"/>
        </w:rPr>
        <w:t xml:space="preserve"> </w:t>
      </w:r>
      <w:r w:rsidR="0069439F">
        <w:rPr>
          <w:lang w:val="en-US"/>
        </w:rPr>
        <w:t xml:space="preserve">in </w:t>
      </w:r>
      <w:r w:rsidR="0069439F">
        <w:rPr>
          <w:lang w:val="en-US"/>
        </w:rPr>
        <w:lastRenderedPageBreak/>
        <w:t xml:space="preserve">adjusted analyses. The odds </w:t>
      </w:r>
      <w:r w:rsidR="0069439F" w:rsidRPr="0069439F">
        <w:rPr>
          <w:lang w:val="en-US"/>
        </w:rPr>
        <w:t>ratio</w:t>
      </w:r>
      <w:r w:rsidR="004951BB" w:rsidRPr="0069439F">
        <w:rPr>
          <w:lang w:val="en-US"/>
        </w:rPr>
        <w:t xml:space="preserve"> of language competence in a lower category </w:t>
      </w:r>
      <w:r w:rsidR="00226BE1">
        <w:rPr>
          <w:lang w:val="en-US"/>
        </w:rPr>
        <w:t>was</w:t>
      </w:r>
      <w:r w:rsidR="00226BE1" w:rsidRPr="0069439F">
        <w:rPr>
          <w:lang w:val="en-US"/>
        </w:rPr>
        <w:t xml:space="preserve"> </w:t>
      </w:r>
      <w:r w:rsidR="0069439F" w:rsidRPr="003F3DCA">
        <w:rPr>
          <w:lang w:val="en-US"/>
        </w:rPr>
        <w:t>1.0</w:t>
      </w:r>
      <w:r w:rsidR="00D34B33">
        <w:rPr>
          <w:lang w:val="en-US"/>
        </w:rPr>
        <w:t>4</w:t>
      </w:r>
      <w:r w:rsidR="0069439F" w:rsidRPr="003F3DCA">
        <w:rPr>
          <w:lang w:val="en-US"/>
        </w:rPr>
        <w:t xml:space="preserve"> (</w:t>
      </w:r>
      <w:r w:rsidR="0069439F">
        <w:rPr>
          <w:lang w:val="en-US"/>
        </w:rPr>
        <w:t xml:space="preserve">95% </w:t>
      </w:r>
      <w:r w:rsidR="004E55E3">
        <w:rPr>
          <w:lang w:val="en-US"/>
        </w:rPr>
        <w:t>CI:</w:t>
      </w:r>
      <w:r w:rsidR="0069439F">
        <w:rPr>
          <w:lang w:val="en-US"/>
        </w:rPr>
        <w:t xml:space="preserve"> </w:t>
      </w:r>
      <w:r w:rsidR="0069439F" w:rsidRPr="003F3DCA">
        <w:rPr>
          <w:lang w:val="en-US"/>
        </w:rPr>
        <w:t>0.</w:t>
      </w:r>
      <w:r w:rsidR="00D34B33">
        <w:rPr>
          <w:lang w:val="en-US"/>
        </w:rPr>
        <w:t>89</w:t>
      </w:r>
      <w:r w:rsidR="00A968F5">
        <w:rPr>
          <w:lang w:val="en-US"/>
        </w:rPr>
        <w:t>-</w:t>
      </w:r>
      <w:r w:rsidR="0069439F" w:rsidRPr="003F3DCA">
        <w:rPr>
          <w:lang w:val="en-US"/>
        </w:rPr>
        <w:t>1.2</w:t>
      </w:r>
      <w:r w:rsidR="00D34B33">
        <w:rPr>
          <w:lang w:val="en-US"/>
        </w:rPr>
        <w:t>2</w:t>
      </w:r>
      <w:r w:rsidR="0069439F" w:rsidRPr="003F3DCA">
        <w:rPr>
          <w:lang w:val="en-US"/>
        </w:rPr>
        <w:t>)</w:t>
      </w:r>
      <w:r w:rsidR="0069439F">
        <w:rPr>
          <w:lang w:val="en-US"/>
        </w:rPr>
        <w:t xml:space="preserve"> </w:t>
      </w:r>
      <w:r w:rsidR="00D34B33">
        <w:rPr>
          <w:lang w:val="en-US"/>
        </w:rPr>
        <w:t>with use</w:t>
      </w:r>
      <w:r w:rsidR="0069439F">
        <w:rPr>
          <w:lang w:val="en-US"/>
        </w:rPr>
        <w:t xml:space="preserve"> of </w:t>
      </w:r>
      <w:r w:rsidR="004F3981">
        <w:rPr>
          <w:lang w:val="en-US"/>
        </w:rPr>
        <w:t xml:space="preserve">analgesic </w:t>
      </w:r>
      <w:r w:rsidR="0069439F">
        <w:rPr>
          <w:lang w:val="en-US"/>
        </w:rPr>
        <w:t>opioids</w:t>
      </w:r>
      <w:r w:rsidR="00636AB7">
        <w:rPr>
          <w:lang w:val="en-US"/>
        </w:rPr>
        <w:t xml:space="preserve"> whether or not pain was included in the model</w:t>
      </w:r>
      <w:r w:rsidR="0069439F">
        <w:rPr>
          <w:lang w:val="en-US"/>
        </w:rPr>
        <w:t xml:space="preserve">. </w:t>
      </w:r>
    </w:p>
    <w:p w14:paraId="33047EDE" w14:textId="6B6EFFD3" w:rsidR="00C41F3A" w:rsidRDefault="00636AB7" w:rsidP="00FD7B2F">
      <w:pPr>
        <w:spacing w:line="360" w:lineRule="auto"/>
        <w:rPr>
          <w:lang w:val="en-US"/>
        </w:rPr>
      </w:pPr>
      <w:r>
        <w:rPr>
          <w:lang w:val="en-US"/>
        </w:rPr>
        <w:t xml:space="preserve">Unadjusted analyses show small increases in the odds of being in a lower language development category in children exposed to paracetamol or </w:t>
      </w:r>
      <w:r w:rsidR="004F3981">
        <w:rPr>
          <w:lang w:val="en-US"/>
        </w:rPr>
        <w:t xml:space="preserve">maternal </w:t>
      </w:r>
      <w:r>
        <w:rPr>
          <w:lang w:val="en-US"/>
        </w:rPr>
        <w:t xml:space="preserve">pain, respectively. </w:t>
      </w:r>
      <w:r w:rsidR="00A15FD3">
        <w:rPr>
          <w:lang w:val="en-US"/>
        </w:rPr>
        <w:t xml:space="preserve">In adjusted analyses </w:t>
      </w:r>
      <w:r>
        <w:rPr>
          <w:lang w:val="en-US"/>
        </w:rPr>
        <w:t xml:space="preserve">including all potential confounding factors, however, </w:t>
      </w:r>
      <w:r w:rsidR="00A15FD3">
        <w:rPr>
          <w:lang w:val="en-US"/>
        </w:rPr>
        <w:t xml:space="preserve">there </w:t>
      </w:r>
      <w:r w:rsidR="00916760">
        <w:rPr>
          <w:lang w:val="en-US"/>
        </w:rPr>
        <w:t xml:space="preserve">was </w:t>
      </w:r>
      <w:r w:rsidR="00A15FD3">
        <w:rPr>
          <w:lang w:val="en-US"/>
        </w:rPr>
        <w:t xml:space="preserve">no effect of number of periods with reported use of paracetamol </w:t>
      </w:r>
      <w:r w:rsidR="00D34B33">
        <w:rPr>
          <w:lang w:val="en-US"/>
        </w:rPr>
        <w:t>or pain</w:t>
      </w:r>
      <w:r>
        <w:rPr>
          <w:lang w:val="en-US"/>
        </w:rPr>
        <w:t xml:space="preserve"> during pregnancy</w:t>
      </w:r>
      <w:r w:rsidR="00A15FD3">
        <w:rPr>
          <w:lang w:val="en-US"/>
        </w:rPr>
        <w:t>.</w:t>
      </w:r>
    </w:p>
    <w:p w14:paraId="4E83D7C0" w14:textId="34C99AA4" w:rsidR="001366E4" w:rsidRDefault="001366E4" w:rsidP="00FD7B2F">
      <w:pPr>
        <w:spacing w:line="360" w:lineRule="auto"/>
        <w:rPr>
          <w:lang w:val="en-US"/>
        </w:rPr>
      </w:pPr>
      <w:r w:rsidRPr="00A15FD3">
        <w:rPr>
          <w:lang w:val="en-US"/>
        </w:rPr>
        <w:t xml:space="preserve">Sensitivity analyses using </w:t>
      </w:r>
      <w:r w:rsidR="0069439F" w:rsidRPr="00A15FD3">
        <w:rPr>
          <w:lang w:val="en-US"/>
        </w:rPr>
        <w:t xml:space="preserve">binary logistic regression models with different cut-offs </w:t>
      </w:r>
      <w:r w:rsidR="00A15FD3" w:rsidRPr="00A15FD3">
        <w:rPr>
          <w:lang w:val="en-US"/>
        </w:rPr>
        <w:t xml:space="preserve">as well as </w:t>
      </w:r>
      <w:r w:rsidRPr="00A15FD3">
        <w:rPr>
          <w:lang w:val="en-US"/>
        </w:rPr>
        <w:t xml:space="preserve">multinomial logistic regression models </w:t>
      </w:r>
      <w:r w:rsidR="00D10EB4">
        <w:rPr>
          <w:lang w:val="en-US"/>
        </w:rPr>
        <w:t xml:space="preserve">with different numbers of categories </w:t>
      </w:r>
      <w:r w:rsidR="009C6099">
        <w:rPr>
          <w:lang w:val="en-US"/>
        </w:rPr>
        <w:t xml:space="preserve">of language development </w:t>
      </w:r>
      <w:r w:rsidRPr="00A15FD3">
        <w:rPr>
          <w:lang w:val="en-US"/>
        </w:rPr>
        <w:t>supported the results from the ordinal models.</w:t>
      </w:r>
      <w:r w:rsidR="00CD1106" w:rsidRPr="00A15FD3">
        <w:rPr>
          <w:lang w:val="en-US"/>
        </w:rPr>
        <w:t xml:space="preserve"> </w:t>
      </w:r>
      <w:r w:rsidR="00D10EB4">
        <w:rPr>
          <w:lang w:val="en-US"/>
        </w:rPr>
        <w:t>So did the model assessing exposure during different periods.</w:t>
      </w:r>
      <w:r w:rsidR="0034722E">
        <w:rPr>
          <w:lang w:val="en-US"/>
        </w:rPr>
        <w:t xml:space="preserve"> There was no association between use of opioid containing cough medication and language development, OR=1.00 (95%CI: 0.82, 1.22).</w:t>
      </w:r>
    </w:p>
    <w:p w14:paraId="32F8B712" w14:textId="77777777" w:rsidR="00B4610F" w:rsidRDefault="00B4610F" w:rsidP="00FD7B2F">
      <w:pPr>
        <w:spacing w:line="360" w:lineRule="auto"/>
        <w:rPr>
          <w:i/>
          <w:lang w:val="en-US"/>
        </w:rPr>
      </w:pPr>
    </w:p>
    <w:p w14:paraId="0A93EA9C" w14:textId="77777777" w:rsidR="0000427F" w:rsidRPr="00B4610F" w:rsidRDefault="007C314B" w:rsidP="00FD7B2F">
      <w:pPr>
        <w:spacing w:line="360" w:lineRule="auto"/>
        <w:rPr>
          <w:i/>
          <w:lang w:val="en-US"/>
        </w:rPr>
      </w:pPr>
      <w:r w:rsidRPr="00B4610F">
        <w:rPr>
          <w:i/>
          <w:lang w:val="en-US"/>
        </w:rPr>
        <w:t>Communication skills</w:t>
      </w:r>
    </w:p>
    <w:p w14:paraId="679C1792" w14:textId="6034E13F" w:rsidR="00E26419" w:rsidRDefault="00E26419" w:rsidP="00FD7B2F">
      <w:pPr>
        <w:spacing w:line="360" w:lineRule="auto"/>
        <w:rPr>
          <w:lang w:val="en-US"/>
        </w:rPr>
      </w:pPr>
      <w:r>
        <w:rPr>
          <w:lang w:val="en-US"/>
        </w:rPr>
        <w:t xml:space="preserve">The number and proportion of children in the </w:t>
      </w:r>
      <w:r w:rsidR="0010032C">
        <w:rPr>
          <w:lang w:val="en-US"/>
        </w:rPr>
        <w:t xml:space="preserve">different </w:t>
      </w:r>
      <w:r>
        <w:rPr>
          <w:lang w:val="en-US"/>
        </w:rPr>
        <w:t xml:space="preserve">categories of communication skills are shown in Table 2. </w:t>
      </w:r>
      <w:r w:rsidR="00A968F5">
        <w:rPr>
          <w:lang w:val="en-US"/>
        </w:rPr>
        <w:t>S</w:t>
      </w:r>
      <w:r>
        <w:rPr>
          <w:lang w:val="en-US"/>
        </w:rPr>
        <w:t>mall</w:t>
      </w:r>
      <w:r w:rsidR="00A968F5">
        <w:rPr>
          <w:lang w:val="en-US"/>
        </w:rPr>
        <w:t xml:space="preserve"> differences</w:t>
      </w:r>
      <w:r>
        <w:rPr>
          <w:lang w:val="en-US"/>
        </w:rPr>
        <w:t xml:space="preserve"> </w:t>
      </w:r>
      <w:r w:rsidR="00DE5F55">
        <w:rPr>
          <w:lang w:val="en-US"/>
        </w:rPr>
        <w:t xml:space="preserve">were observed </w:t>
      </w:r>
      <w:r>
        <w:rPr>
          <w:lang w:val="en-US"/>
        </w:rPr>
        <w:t xml:space="preserve">between children </w:t>
      </w:r>
      <w:r w:rsidR="00DE5F55">
        <w:rPr>
          <w:lang w:val="en-US"/>
        </w:rPr>
        <w:t xml:space="preserve">prenatally </w:t>
      </w:r>
      <w:r>
        <w:rPr>
          <w:lang w:val="en-US"/>
        </w:rPr>
        <w:t xml:space="preserve">exposed to </w:t>
      </w:r>
      <w:r w:rsidR="0034722E">
        <w:rPr>
          <w:lang w:val="en-US"/>
        </w:rPr>
        <w:t xml:space="preserve">analgesic </w:t>
      </w:r>
      <w:r>
        <w:rPr>
          <w:lang w:val="en-US"/>
        </w:rPr>
        <w:t>opioids</w:t>
      </w:r>
      <w:r w:rsidR="00DE5F55">
        <w:rPr>
          <w:lang w:val="en-US"/>
        </w:rPr>
        <w:t xml:space="preserve"> and children not exposed</w:t>
      </w:r>
      <w:r>
        <w:rPr>
          <w:lang w:val="en-US"/>
        </w:rPr>
        <w:t xml:space="preserve">. </w:t>
      </w:r>
    </w:p>
    <w:p w14:paraId="74F768B2" w14:textId="35C0396E" w:rsidR="00D10EB4" w:rsidRDefault="00D10EB4" w:rsidP="00FD7B2F">
      <w:pPr>
        <w:spacing w:line="360" w:lineRule="auto"/>
        <w:rPr>
          <w:lang w:val="en-US"/>
        </w:rPr>
      </w:pPr>
      <w:r>
        <w:rPr>
          <w:lang w:val="en-US"/>
        </w:rPr>
        <w:t>There were small effects of prenatal exposure to opioids, paracetamol, and maternal pain in unadjusted analyses (Table 4). However, no effect of</w:t>
      </w:r>
      <w:r w:rsidR="00B502F7">
        <w:rPr>
          <w:lang w:val="en-US"/>
        </w:rPr>
        <w:t xml:space="preserve"> analgesic</w:t>
      </w:r>
      <w:r>
        <w:rPr>
          <w:lang w:val="en-US"/>
        </w:rPr>
        <w:t xml:space="preserve"> opioid use on communication skills was found in adjusted analyses; the estimated odds ratio of being in a lower category being </w:t>
      </w:r>
      <w:r w:rsidRPr="00247D58">
        <w:rPr>
          <w:lang w:val="en-US"/>
        </w:rPr>
        <w:t>1.</w:t>
      </w:r>
      <w:r>
        <w:rPr>
          <w:lang w:val="en-US"/>
        </w:rPr>
        <w:t>10 (95% CI</w:t>
      </w:r>
      <w:r w:rsidR="004E55E3">
        <w:rPr>
          <w:lang w:val="en-US"/>
        </w:rPr>
        <w:t>:</w:t>
      </w:r>
      <w:r>
        <w:rPr>
          <w:lang w:val="en-US"/>
        </w:rPr>
        <w:t xml:space="preserve"> 0.95</w:t>
      </w:r>
      <w:r w:rsidRPr="00247D58">
        <w:rPr>
          <w:lang w:val="en-US"/>
        </w:rPr>
        <w:t xml:space="preserve">, </w:t>
      </w:r>
      <w:r>
        <w:rPr>
          <w:lang w:val="en-US"/>
        </w:rPr>
        <w:t>1.27</w:t>
      </w:r>
      <w:r w:rsidRPr="00247D58">
        <w:rPr>
          <w:lang w:val="en-US"/>
        </w:rPr>
        <w:t>)</w:t>
      </w:r>
      <w:r>
        <w:rPr>
          <w:lang w:val="en-US"/>
        </w:rPr>
        <w:t>. Categorizing opioid use into one period or two or three periods gave OR=1.10 (95% CI</w:t>
      </w:r>
      <w:r w:rsidR="004E55E3">
        <w:rPr>
          <w:lang w:val="en-US"/>
        </w:rPr>
        <w:t>:</w:t>
      </w:r>
      <w:r>
        <w:rPr>
          <w:lang w:val="en-US"/>
        </w:rPr>
        <w:t xml:space="preserve"> 0.94, 1.28) and OR=1.12 (95% CI</w:t>
      </w:r>
      <w:r w:rsidR="004E55E3">
        <w:rPr>
          <w:lang w:val="en-US"/>
        </w:rPr>
        <w:t>:</w:t>
      </w:r>
      <w:r>
        <w:rPr>
          <w:lang w:val="en-US"/>
        </w:rPr>
        <w:t xml:space="preserve"> 0.82, 1.53), respectively. On the other hand, both pain and use of paracetamol were associated with a small reduction i</w:t>
      </w:r>
      <w:r w:rsidR="00556873">
        <w:rPr>
          <w:lang w:val="en-US"/>
        </w:rPr>
        <w:t>n communication skills</w:t>
      </w:r>
      <w:r>
        <w:rPr>
          <w:lang w:val="en-US"/>
        </w:rPr>
        <w:t>. Again</w:t>
      </w:r>
      <w:r w:rsidR="00D2439B">
        <w:rPr>
          <w:lang w:val="en-US"/>
        </w:rPr>
        <w:t>,</w:t>
      </w:r>
      <w:r>
        <w:rPr>
          <w:lang w:val="en-US"/>
        </w:rPr>
        <w:t xml:space="preserve"> </w:t>
      </w:r>
      <w:r w:rsidR="001C0688">
        <w:rPr>
          <w:lang w:val="en-US"/>
        </w:rPr>
        <w:t xml:space="preserve">supplementary </w:t>
      </w:r>
      <w:r>
        <w:rPr>
          <w:lang w:val="en-US"/>
        </w:rPr>
        <w:t>sensitivity analyses supported the results from the ordinal model.</w:t>
      </w:r>
    </w:p>
    <w:tbl>
      <w:tblPr>
        <w:tblStyle w:val="TableGrid"/>
        <w:tblW w:w="9288" w:type="dxa"/>
        <w:tblBorders>
          <w:left w:val="none" w:sz="0" w:space="0" w:color="auto"/>
          <w:right w:val="none" w:sz="0" w:space="0" w:color="auto"/>
          <w:insideV w:val="none" w:sz="0" w:space="0" w:color="auto"/>
        </w:tblBorders>
        <w:tblLook w:val="04A0" w:firstRow="1" w:lastRow="0" w:firstColumn="1" w:lastColumn="0" w:noHBand="0" w:noVBand="1"/>
      </w:tblPr>
      <w:tblGrid>
        <w:gridCol w:w="9288"/>
      </w:tblGrid>
      <w:tr w:rsidR="000C7143" w:rsidRPr="00FC752A" w14:paraId="695BA9BB" w14:textId="77777777" w:rsidTr="000C7143">
        <w:tc>
          <w:tcPr>
            <w:tcW w:w="9288" w:type="dxa"/>
            <w:tcBorders>
              <w:top w:val="nil"/>
              <w:bottom w:val="nil"/>
            </w:tcBorders>
          </w:tcPr>
          <w:p w14:paraId="6DF4C813" w14:textId="69EA2FCB" w:rsidR="00886404" w:rsidRDefault="00D10EB4" w:rsidP="00886404">
            <w:pPr>
              <w:spacing w:line="360" w:lineRule="auto"/>
              <w:rPr>
                <w:lang w:val="en-US"/>
              </w:rPr>
            </w:pPr>
            <w:r>
              <w:rPr>
                <w:lang w:val="en-US"/>
              </w:rPr>
              <w:t>Binary logistic regression analyses using the z-score with a cut-off of -1.5, corresponding to a cut-off of 7.5 in mean ASQ3 score, did not reveal a</w:t>
            </w:r>
            <w:r w:rsidR="00EC4A84">
              <w:rPr>
                <w:lang w:val="en-US"/>
              </w:rPr>
              <w:t>n</w:t>
            </w:r>
            <w:r>
              <w:rPr>
                <w:lang w:val="en-US"/>
              </w:rPr>
              <w:t xml:space="preserve"> association between </w:t>
            </w:r>
            <w:r w:rsidR="00B502F7">
              <w:rPr>
                <w:lang w:val="en-US"/>
              </w:rPr>
              <w:t xml:space="preserve">analgesic </w:t>
            </w:r>
            <w:r>
              <w:rPr>
                <w:lang w:val="en-US"/>
              </w:rPr>
              <w:t>opioid use and communication skills, OR=</w:t>
            </w:r>
            <w:r w:rsidRPr="00247D58">
              <w:rPr>
                <w:lang w:val="en-US"/>
              </w:rPr>
              <w:t>1.</w:t>
            </w:r>
            <w:r>
              <w:rPr>
                <w:lang w:val="en-US"/>
              </w:rPr>
              <w:t>27 (95% CI</w:t>
            </w:r>
            <w:r w:rsidR="004E55E3">
              <w:rPr>
                <w:lang w:val="en-US"/>
              </w:rPr>
              <w:t>:</w:t>
            </w:r>
            <w:r>
              <w:rPr>
                <w:lang w:val="en-US"/>
              </w:rPr>
              <w:t xml:space="preserve"> 0.96</w:t>
            </w:r>
            <w:r w:rsidRPr="00247D58">
              <w:rPr>
                <w:lang w:val="en-US"/>
              </w:rPr>
              <w:t xml:space="preserve">, </w:t>
            </w:r>
            <w:r>
              <w:rPr>
                <w:lang w:val="en-US"/>
              </w:rPr>
              <w:t>1.68</w:t>
            </w:r>
            <w:r w:rsidRPr="00247D58">
              <w:rPr>
                <w:lang w:val="en-US"/>
              </w:rPr>
              <w:t>)</w:t>
            </w:r>
            <w:r w:rsidR="00886404">
              <w:rPr>
                <w:lang w:val="en-US"/>
              </w:rPr>
              <w:t xml:space="preserve">. </w:t>
            </w:r>
          </w:p>
          <w:p w14:paraId="15834E33" w14:textId="26E3B3C4" w:rsidR="000C7143" w:rsidRPr="00247D58" w:rsidRDefault="00556873" w:rsidP="00886404">
            <w:pPr>
              <w:spacing w:before="240" w:line="360" w:lineRule="auto"/>
              <w:rPr>
                <w:lang w:val="en-US"/>
              </w:rPr>
            </w:pPr>
            <w:r w:rsidRPr="00556873">
              <w:rPr>
                <w:lang w:val="en-US"/>
              </w:rPr>
              <w:br w:type="page"/>
            </w:r>
            <w:r w:rsidR="0034722E">
              <w:rPr>
                <w:lang w:val="en-US"/>
              </w:rPr>
              <w:t>No association between use of cough medication and communication skills was found, OR=0.96 (95% CI: 0.81, 1.13).</w:t>
            </w:r>
          </w:p>
        </w:tc>
      </w:tr>
    </w:tbl>
    <w:p w14:paraId="15990979" w14:textId="77777777" w:rsidR="00556873" w:rsidRDefault="00556873" w:rsidP="00FD7B2F">
      <w:pPr>
        <w:spacing w:line="360" w:lineRule="auto"/>
        <w:rPr>
          <w:b/>
          <w:lang w:val="en-US"/>
        </w:rPr>
      </w:pPr>
    </w:p>
    <w:p w14:paraId="33A7445F" w14:textId="77777777" w:rsidR="00556873" w:rsidRDefault="00556873">
      <w:pPr>
        <w:rPr>
          <w:b/>
          <w:lang w:val="en-US"/>
        </w:rPr>
      </w:pPr>
      <w:r>
        <w:rPr>
          <w:b/>
          <w:lang w:val="en-US"/>
        </w:rPr>
        <w:br w:type="page"/>
      </w:r>
    </w:p>
    <w:p w14:paraId="21EDE244" w14:textId="2B0D2DEA" w:rsidR="00582F3A" w:rsidRPr="00B4610F" w:rsidRDefault="00574C05" w:rsidP="00FD7B2F">
      <w:pPr>
        <w:spacing w:line="360" w:lineRule="auto"/>
        <w:rPr>
          <w:lang w:val="en-US"/>
        </w:rPr>
      </w:pPr>
      <w:r w:rsidRPr="00C11658">
        <w:rPr>
          <w:b/>
          <w:lang w:val="en-US"/>
        </w:rPr>
        <w:lastRenderedPageBreak/>
        <w:t>Discussion</w:t>
      </w:r>
      <w:r w:rsidR="0079697A" w:rsidRPr="006D338F">
        <w:rPr>
          <w:b/>
          <w:lang w:val="en-US"/>
        </w:rPr>
        <w:t xml:space="preserve"> </w:t>
      </w:r>
      <w:r w:rsidR="00D95BBA" w:rsidRPr="006D338F">
        <w:rPr>
          <w:b/>
          <w:lang w:val="en-US"/>
        </w:rPr>
        <w:br/>
      </w:r>
    </w:p>
    <w:p w14:paraId="082E8B74" w14:textId="567608A5" w:rsidR="00C11658" w:rsidRDefault="00C11658" w:rsidP="00C11658">
      <w:pPr>
        <w:spacing w:line="360" w:lineRule="auto"/>
        <w:rPr>
          <w:lang w:val="en-US"/>
        </w:rPr>
      </w:pPr>
      <w:r w:rsidRPr="00582F3A">
        <w:rPr>
          <w:lang w:val="en-US"/>
        </w:rPr>
        <w:t>In this large prospective study</w:t>
      </w:r>
      <w:r>
        <w:rPr>
          <w:lang w:val="en-US"/>
        </w:rPr>
        <w:t>, we have assessed the</w:t>
      </w:r>
      <w:r w:rsidRPr="00582F3A">
        <w:rPr>
          <w:lang w:val="en-US"/>
        </w:rPr>
        <w:t xml:space="preserve"> association between prenatal </w:t>
      </w:r>
      <w:r>
        <w:rPr>
          <w:lang w:val="en-US"/>
        </w:rPr>
        <w:t xml:space="preserve">exposure to </w:t>
      </w:r>
      <w:r w:rsidRPr="00582F3A">
        <w:rPr>
          <w:lang w:val="en-US"/>
        </w:rPr>
        <w:t xml:space="preserve">analgesic opioids and language competence </w:t>
      </w:r>
      <w:r>
        <w:rPr>
          <w:lang w:val="en-US"/>
        </w:rPr>
        <w:t xml:space="preserve">or communication skills at 3 years of age. </w:t>
      </w:r>
    </w:p>
    <w:p w14:paraId="7CA8A82B" w14:textId="217474DD" w:rsidR="00C11658" w:rsidRDefault="00C11658" w:rsidP="00C11658">
      <w:pPr>
        <w:spacing w:line="360" w:lineRule="auto"/>
        <w:rPr>
          <w:lang w:val="en-US"/>
        </w:rPr>
      </w:pPr>
      <w:r>
        <w:rPr>
          <w:lang w:val="en-US"/>
        </w:rPr>
        <w:t xml:space="preserve">An increase in </w:t>
      </w:r>
      <w:r w:rsidRPr="00DB2E72">
        <w:rPr>
          <w:lang w:val="en-US"/>
        </w:rPr>
        <w:t>opioid use</w:t>
      </w:r>
      <w:r>
        <w:rPr>
          <w:lang w:val="en-US"/>
        </w:rPr>
        <w:t xml:space="preserve"> dur</w:t>
      </w:r>
      <w:r w:rsidRPr="00DB2E72">
        <w:rPr>
          <w:lang w:val="en-US"/>
        </w:rPr>
        <w:t>in</w:t>
      </w:r>
      <w:r>
        <w:rPr>
          <w:lang w:val="en-US"/>
        </w:rPr>
        <w:t>g</w:t>
      </w:r>
      <w:r w:rsidRPr="00DB2E72">
        <w:rPr>
          <w:lang w:val="en-US"/>
        </w:rPr>
        <w:t xml:space="preserve"> the last two decades</w:t>
      </w:r>
      <w:r>
        <w:rPr>
          <w:lang w:val="en-US"/>
        </w:rPr>
        <w:t xml:space="preserve"> has been documented in several populations</w:t>
      </w:r>
      <w:r w:rsidRPr="00DB2E72">
        <w:rPr>
          <w:lang w:val="en-US"/>
        </w:rPr>
        <w:t xml:space="preserve"> </w:t>
      </w:r>
      <w:r>
        <w:rPr>
          <w:lang w:val="en-US"/>
        </w:rPr>
        <w:fldChar w:fldCharType="begin">
          <w:fldData xml:space="preserve">PEVuZE5vdGU+PENpdGU+PEF1dGhvcj5TdWxsaXZhbjwvQXV0aG9yPjxZZWFyPjIwMDg8L1llYXI+
PFJlY051bT4xMDg8L1JlY051bT48RGlzcGxheVRleHQ+PHN0eWxlIGZhY2U9InN1cGVyc2NyaXB0
Ij4xLCAyLCA0LCA1PC9zdHlsZT48L0Rpc3BsYXlUZXh0PjxyZWNvcmQ+PHJlYy1udW1iZXI+MTA4
PC9yZWMtbnVtYmVyPjxmb3JlaWduLWtleXM+PGtleSBhcHA9IkVOIiBkYi1pZD0iZGF3ZHpzcHJh
cGF3ZDBlMDl2NHBkeGU5cDJ3enhhZjB2OXQwIiB0aW1lc3RhbXA9IjE0NjE2NjU0ODkiPjEwODwv
a2V5PjwvZm9yZWlnbi1rZXlzPjxyZWYtdHlwZSBuYW1lPSJKb3VybmFsIEFydGljbGUiPjE3PC9y
ZWYtdHlwZT48Y29udHJpYnV0b3JzPjxhdXRob3JzPjxhdXRob3I+U3VsbGl2YW4sIE0uIEQuPC9h
dXRob3I+PGF1dGhvcj5FZGx1bmQsIE0uIEouPC9hdXRob3I+PGF1dGhvcj5GYW4sIE0uIFkuPC9h
dXRob3I+PGF1dGhvcj5EZXZyaWVzLCBBLjwvYXV0aG9yPjxhdXRob3I+QnJlbm5hbiBCcmFkZW4s
IEouPC9hdXRob3I+PGF1dGhvcj5NYXJ0aW4sIEIuIEMuPC9hdXRob3I+PC9hdXRob3JzPjwvY29u
dHJpYnV0b3JzPjxhdXRoLWFkZHJlc3M+RGVwYXJ0bWVudCBvZiBQc3ljaGlhdHJ5IGFuZCBCZWhh
dmlvcmFsIFNjaWVuY2VzLCBEaXZpc2lvbiBvZiBDb25zdWx0YXRpb24tTGlhaXNvbiBQc3ljaGlh
dHJ5LCBVbml2ZXJzaXR5IG9mIFdhc2hpbmd0b24sIEJveCAzNTY1NjAsIDE5NTkgTkUgUGFjaWZp
YyBTdHJlZXQsIFNlYXR0bGUsIFdBIDk4MTk1LTY1NjAsIFVTQS4gc3VsbGltYXJAdS53YXNoaW5n
dG9uLmVkdTwvYXV0aC1hZGRyZXNzPjx0aXRsZXM+PHRpdGxlPlRyZW5kcyBpbiB1c2Ugb2Ygb3Bp
b2lkcyBmb3Igbm9uLWNhbmNlciBwYWluIGNvbmRpdGlvbnMgMjAwMC0yMDA1IGluIGNvbW1lcmNp
YWwgYW5kIE1lZGljYWlkIGluc3VyYW5jZSBwbGFuczogdGhlIFRST1VQIHN0dWR5PC90aXRsZT48
c2Vjb25kYXJ5LXRpdGxlPlBhaW48L3NlY29uZGFyeS10aXRsZT48L3RpdGxlcz48cGVyaW9kaWNh
bD48ZnVsbC10aXRsZT5QYWluPC9mdWxsLXRpdGxlPjxhYmJyLTE+UGFpbjwvYWJici0xPjxhYmJy
LTI+UGFpbjwvYWJici0yPjwvcGVyaW9kaWNhbD48cGFnZXM+NDQwLTk8L3BhZ2VzPjx2b2x1bWU+
MTM4PC92b2x1bWU+PG51bWJlcj4yPC9udW1iZXI+PGVkaXRpb24+MjAwOC8wNi8xMzwvZWRpdGlv
bj48a2V5d29yZHM+PGtleXdvcmQ+QW5hbGdlc2ljcywgT3Bpb2lkLyB0aGVyYXBldXRpYyB1c2U8
L2tleXdvcmQ+PGtleXdvcmQ+QXJrYW5zYXMvZXBpZGVtaW9sb2d5PC9rZXl3b3JkPjxrZXl3b3Jk
PkRydWcgVXRpbGl6YXRpb24vdHJlbmRzPC9rZXl3b3JkPjxrZXl3b3JkPkZlbWFsZTwva2V5d29y
ZD48a2V5d29yZD5IdW1hbnM8L2tleXdvcmQ+PGtleXdvcmQ+SW5zdXJhbmNlLCBIZWFsdGgvIHRy
ZW5kczwva2V5d29yZD48a2V5d29yZD5NYWxlPC9rZXl3b3JkPjxrZXl3b3JkPk1lZGljYWlkLyB0
cmVuZHM8L2tleXdvcmQ+PGtleXdvcmQ+TWlkZGxlIEFnZWQ8L2tleXdvcmQ+PGtleXdvcmQ+UGFp
bi9kaWFnbm9zaXMvIGRydWcgdGhlcmFweS9lcGlkZW1pb2xvZ3k8L2tleXdvcmQ+PGtleXdvcmQ+
VW5pdGVkIFN0YXRlczwva2V5d29yZD48L2tleXdvcmRzPjxkYXRlcz48eWVhcj4yMDA4PC95ZWFy
PjxwdWItZGF0ZXM+PGRhdGU+QXVnIDMxPC9kYXRlPjwvcHViLWRhdGVzPjwvZGF0ZXM+PGlzYm4+
MTg3Mi02NjIzIChFbGVjdHJvbmljKSYjeEQ7MDMwNC0zOTU5IChMaW5raW5nKTwvaXNibj48YWNj
ZXNzaW9uLW51bT4xODU0NzcyNjwvYWNjZXNzaW9uLW51bT48dXJscz48cmVsYXRlZC11cmxzPjx1
cmw+aHR0cDovL2FjLmVscy1jZG4uY29tL1MwMzA0Mzk1OTA4MDAyMzUyLzEtczIuMC1TMDMwNDM5
NTkwODAwMjM1Mi1tYWluLnBkZj9fdGlkPTgwNGMxZDY2LTBiOTktMTFlNi05YzIyLTAwMDAwYWFj
YjM1ZSZhbXA7YWNkbmF0PTE0NjE2NjY2MzlfZTgyMDg3OThmYTdhMjgzZGYwZDM5YTFiODEwMzUw
NDk8L3VybD48L3JlbGF0ZWQtdXJscz48L3VybHM+PGN1c3RvbTI+UE1DMjY2ODkyNTwvY3VzdG9t
Mj48Y3VzdG9tNj5OaWhtczEwNjEwMzwvY3VzdG9tNj48ZWxlY3Ryb25pYy1yZXNvdXJjZS1udW0+
MTAuMTAxNi9qLnBhaW4uMjAwOC4wNC4wMjc8L2VsZWN0cm9uaWMtcmVzb3VyY2UtbnVtPjxyZW1v
dGUtZGF0YWJhc2UtcHJvdmlkZXI+TkxNPC9yZW1vdGUtZGF0YWJhc2UtcHJvdmlkZXI+PGxhbmd1
YWdlPmVuZzwvbGFuZ3VhZ2U+PC9yZWNvcmQ+PC9DaXRlPjxDaXRlPjxBdXRob3I+RnJlZGhlaW08
L0F1dGhvcj48WWVhcj4yMDEwPC9ZZWFyPjxSZWNOdW0+NjQ8L1JlY051bT48cmVjb3JkPjxyZWMt
bnVtYmVyPjY0PC9yZWMtbnVtYmVyPjxmb3JlaWduLWtleXM+PGtleSBhcHA9IkVOIiBkYi1pZD0i
ZGF3ZHpzcHJhcGF3ZDBlMDl2NHBkeGU5cDJ3enhhZjB2OXQwIiB0aW1lc3RhbXA9IjE0NDAwNjkx
MTEiPjY0PC9rZXk+PC9mb3JlaWduLWtleXM+PHJlZi10eXBlIG5hbWU9IkpvdXJuYWwgQXJ0aWNs
ZSI+MTc8L3JlZi10eXBlPjxjb250cmlidXRvcnM+PGF1dGhvcnM+PGF1dGhvcj5GcmVkaGVpbSwg
Ty4gTS48L2F1dGhvcj48YXV0aG9yPlNrdXJ0dmVpdCwgUy48L2F1dGhvcj48YXV0aG9yPkJyZWl2
aWssIEguPC9hdXRob3I+PGF1dGhvcj5Cb3JjaGdyZXZpbmssIFAuIEMuPC9hdXRob3I+PC9hdXRo
b3JzPjwvY29udHJpYnV0b3JzPjxhdXRoLWFkZHJlc3M+Q2VudGVyIGZvciBQYWluIGFuZCBDb21w
bGV4IERpc29yZGVycywgU3QuIE9sYXYgVW5pdmVyc2l0eSBIb3NwaXRhbCwgVHJvbmRoZWltLCBO
b3J3YXkuIG9sYXZtYWduQG50bnUubm88L2F1dGgtYWRkcmVzcz48dGl0bGVzPjx0aXRsZT5JbmNy
ZWFzaW5nIHVzZSBvZiBvcGlvaWRzIGZyb20gMjAwNCB0byAyMDA3IC0gcGhhcm1hY29lcGlkZW1p
b2xvZ2ljYWwgZGF0YSBmcm9tIGEgY29tcGxldGUgbmF0aW9uYWwgcHJlc2NyaXB0aW9uIGRhdGFi
YXNlIGluIE5vcndheTwvdGl0bGU+PHNlY29uZGFyeS10aXRsZT5FdXIgSiBQYWluPC9zZWNvbmRh
cnktdGl0bGU+PC90aXRsZXM+PHBlcmlvZGljYWw+PGZ1bGwtdGl0bGU+RXVyb3BlYW4gSm91cm5h
bCBvZiBQYWluIChMb25kb24sIEVuZ2xhbmQpPC9mdWxsLXRpdGxlPjxhYmJyLTE+RXVyLiBKLiBQ
YWluPC9hYmJyLTE+PGFiYnItMj5FdXIgSiBQYWluPC9hYmJyLTI+PC9wZXJpb2RpY2FsPjxwYWdl
cz4yODktOTQ8L3BhZ2VzPjx2b2x1bWU+MTQ8L3ZvbHVtZT48bnVtYmVyPjM8L251bWJlcj48ZWRp
dGlvbj4yMDA5LzA2LzEwPC9lZGl0aW9uPjxrZXl3b3Jkcz48a2V5d29yZD5BZHVsdDwva2V5d29y
ZD48a2V5d29yZD5BZ2VkPC9rZXl3b3JkPjxrZXl3b3JkPkFuYWxnZXNpY3MsIE9waW9pZC8gdGhl
cmFwZXV0aWMgdXNlPC9rZXl3b3JkPjxrZXl3b3JkPkRhdGFiYXNlcywgRmFjdHVhbDwva2V5d29y
ZD48a2V5d29yZD5EcnVnIFByZXNjcmlwdGlvbnMvc3RhdGlzdGljcyAmYW1wOyBudW1lcmljYWwg
ZGF0YTwva2V5d29yZD48a2V5d29yZD5EcnVnIFV0aWxpemF0aW9uLyBzdGF0aXN0aWNzICZhbXA7
IG51bWVyaWNhbCBkYXRhPC9rZXl3b3JkPjxrZXl3b3JkPkZlbWFsZTwva2V5d29yZD48a2V5d29y
ZD5IdW1hbnM8L2tleXdvcmQ+PGtleXdvcmQ+TWFsZTwva2V5d29yZD48a2V5d29yZD5NaWRkbGUg
QWdlZDwva2V5d29yZD48a2V5d29yZD5Ob3J3YXkvZXBpZGVtaW9sb2d5PC9rZXl3b3JkPjxrZXl3
b3JkPlBhaW4vIGRydWcgdGhlcmFweS9lcGlkZW1pb2xvZ3k8L2tleXdvcmQ+PGtleXdvcmQ+UGhh
cm1hY29lcGlkZW1pb2xvZ3k8L2tleXdvcmQ+PGtleXdvcmQ+UHJlc2NyaXB0aW9uIERydWdzL3Ro
ZXJhcGV1dGljIHVzZTwva2V5d29yZD48L2tleXdvcmRzPjxkYXRlcz48eWVhcj4yMDEwPC95ZWFy
PjxwdWItZGF0ZXM+PGRhdGU+TWFyPC9kYXRlPjwvcHViLWRhdGVzPjwvZGF0ZXM+PGlzYm4+MTUz
Mi0yMTQ5IChFbGVjdHJvbmljKSYjeEQ7MTA5MC0zODAxIChMaW5raW5nKTwvaXNibj48YWNjZXNz
aW9uLW51bT4xOTUwNTgzNDwvYWNjZXNzaW9uLW51bT48dXJscz48cmVsYXRlZC11cmxzPjx1cmw+
aHR0cDovL29ubGluZWxpYnJhcnkud2lsZXkuY29tL3N0b3JlLzEwLjEwMTYvai5lanBhaW4uMjAw
OS4wNS4wMDYvYXNzZXQvai5lanBhaW4uMjAwOS4wNS4wMDYucGRmP3Y9MSZhbXA7dD1pZGszejNt
eiZhbXA7cz0wZjIyMWIwYzgwNzM4ZTk3MDE3ODJhYjg5N2U2NTE3OTk2NjIzZWU0PC91cmw+PC9y
ZWxhdGVkLXVybHM+PC91cmxzPjxlbGVjdHJvbmljLXJlc291cmNlLW51bT4xMC4xMDE2L2ouZWpw
YWluLjIwMDkuMDUuMDA2PC9lbGVjdHJvbmljLXJlc291cmNlLW51bT48cmVtb3RlLWRhdGFiYXNl
LXByb3ZpZGVyPk5MTTwvcmVtb3RlLWRhdGFiYXNlLXByb3ZpZGVyPjxsYW5ndWFnZT5lbmc8L2xh
bmd1YWdlPjwvcmVjb3JkPjwvQ2l0ZT48Q2l0ZT48QXV0aG9yPkNsYXVzZW48L0F1dGhvcj48WWVh
cj4xOTk3PC9ZZWFyPjxSZWNOdW0+NjI8L1JlY051bT48cmVjb3JkPjxyZWMtbnVtYmVyPjYyPC9y
ZWMtbnVtYmVyPjxmb3JlaWduLWtleXM+PGtleSBhcHA9IkVOIiBkYi1pZD0iZGF3ZHpzcHJhcGF3
ZDBlMDl2NHBkeGU5cDJ3enhhZjB2OXQwIiB0aW1lc3RhbXA9IjE0NDAwNjg5NjkiPjYyPC9rZXk+
PC9mb3JlaWduLWtleXM+PHJlZi10eXBlIG5hbWU9IkpvdXJuYWwgQXJ0aWNsZSI+MTc8L3JlZi10
eXBlPjxjb250cmlidXRvcnM+PGF1dGhvcnM+PGF1dGhvcj5DbGF1c2VuLCBULiBHLjwvYXV0aG9y
PjwvYXV0aG9ycz48L2NvbnRyaWJ1dG9ycz48YXV0aC1hZGRyZXNzPk11bHRpZGlzY2lwbGluYXJ5
IFBhaW4gQ2VudGVyLCBOYXRpb25hbCBVbml2ZXJzaXR5IEhvc3BpdGFsLCBSaWdzaG9zcGl0YWxl
dCwgQ29wZW5oYWdlbiwgRGVubWFyay48L2F1dGgtYWRkcmVzcz48dGl0bGVzPjx0aXRsZT5JbnRl
cm5hdGlvbmFsIG9waW9pZCBjb25zdW1wdGlvbjwvdGl0bGU+PHNlY29uZGFyeS10aXRsZT5BY3Rh
IEFuYWVzdGhlc2lvbCBTY2FuZDwvc2Vjb25kYXJ5LXRpdGxlPjwvdGl0bGVzPjxwZXJpb2RpY2Fs
PjxmdWxsLXRpdGxlPkFjdGEgQW5hZXN0aGVzaW9sb2dpY2EgU2NhbmRpbmF2aWNhPC9mdWxsLXRp
dGxlPjxhYmJyLTE+QWN0YSBBbmFlc3RoZXNpb2wuIFNjYW5kLjwvYWJici0xPjxhYmJyLTI+QWN0
YSBBbmFlc3RoZXNpb2wgU2NhbmQ8L2FiYnItMj48L3BlcmlvZGljYWw+PHBhZ2VzPjE2Mi01PC9w
YWdlcz48dm9sdW1lPjQxPC92b2x1bWU+PG51bWJlcj4xIFB0IDI8L251bWJlcj48ZWRpdGlvbj4x
OTk3LzAxLzAxPC9lZGl0aW9uPjxrZXl3b3Jkcz48a2V5d29yZD5BbmFsZ2VzaWNzLCBPcGlvaWQv
IHRoZXJhcGV1dGljIHVzZTwva2V5d29yZD48a2V5d29yZD5EZW5tYXJrPC9rZXl3b3JkPjxrZXl3
b3JkPkRydWcgVXRpbGl6YXRpb248L2tleXdvcmQ+PGtleXdvcmQ+SHVtYW5zPC9rZXl3b3JkPjxr
ZXl3b3JkPk1lcGVyaWRpbmUvdGhlcmFwZXV0aWMgdXNlPC9rZXl3b3JkPjxrZXl3b3JkPk1ldGhh
ZG9uZS90aGVyYXBldXRpYyB1c2U8L2tleXdvcmQ+PGtleXdvcmQ+TW9ycGhpbmUvdGhlcmFwZXV0
aWMgdXNlPC9rZXl3b3JkPjxrZXl3b3JkPlBhaW4vZHJ1ZyB0aGVyYXB5L2V0aW9sb2d5PC9rZXl3
b3JkPjwva2V5d29yZHM+PGRhdGVzPjx5ZWFyPjE5OTc8L3llYXI+PHB1Yi1kYXRlcz48ZGF0ZT5K
YW48L2RhdGU+PC9wdWItZGF0ZXM+PC9kYXRlcz48aXNibj4wMDAxLTUxNzIgKFByaW50KSYjeEQ7
MDAwMS01MTcyIChMaW5raW5nKTwvaXNibj48YWNjZXNzaW9uLW51bT45MDYxMTAxPC9hY2Nlc3Np
b24tbnVtPjx1cmxzPjwvdXJscz48cmVtb3RlLWRhdGFiYXNlLXByb3ZpZGVyPk5MTTwvcmVtb3Rl
LWRhdGFiYXNlLXByb3ZpZGVyPjxsYW5ndWFnZT5lbmc8L2xhbmd1YWdlPjwvcmVjb3JkPjwvQ2l0
ZT48Q2l0ZT48QXV0aG9yPkthcmFuZ2VzPC9BdXRob3I+PFllYXI+MjAxNjwvWWVhcj48UmVjTnVt
PjEwOTwvUmVjTnVtPjxyZWNvcmQ+PHJlYy1udW1iZXI+MTA5PC9yZWMtbnVtYmVyPjxmb3JlaWdu
LWtleXM+PGtleSBhcHA9IkVOIiBkYi1pZD0iZGF3ZHpzcHJhcGF3ZDBlMDl2NHBkeGU5cDJ3enhh
ZjB2OXQwIiB0aW1lc3RhbXA9IjE0NjE2NjU1MzIiPjEwOTwva2V5PjwvZm9yZWlnbi1rZXlzPjxy
ZWYtdHlwZSBuYW1lPSJKb3VybmFsIEFydGljbGUiPjE3PC9yZWYtdHlwZT48Y29udHJpYnV0b3Jz
PjxhdXRob3JzPjxhdXRob3I+S2FyYW5nZXMsIEUuIEEuPC9hdXRob3I+PGF1dGhvcj5CbGFuY2gs
IEIuPC9hdXRob3I+PGF1dGhvcj5CdWNrbGV5LCBOLiBBLjwvYXV0aG9yPjxhdXRob3I+UGVhcnNv
biwgUy4gQS48L2F1dGhvcj48L2F1dGhvcnM+PC9jb250cmlidXRvcnM+PGF1dGgtYWRkcmVzcz5Q
aGFybWFjb2VwaWRlbWlvbG9neSBhbmQgUGhhcm1hY2V1dGljYWwgUG9saWN5IFJlc2VhcmNoIEdy
b3VwLCBGYWN1bHR5IG9mIFBoYXJtYWN5LCBVbml2ZXJzaXR5IG9mIFN5ZG5leSwgQXVzdHJhbGlh
LCAyMDA2LiYjeEQ7RGlzY2lwbGluZSBvZiBQaGFybWFjb2xvZ3ksIFNjaG9vbCBvZiBNZWRpY2Fs
IFNjaWVuY2VzLCBVbml2ZXJzaXR5IG9mIFN5ZG5leSwgQXVzdHJhbGlhLCAyMDA2LiYjeEQ7TWVk
aWNpbmVzIFBvbGljeSBSZXNlYXJjaCBVbml0LCBDZW50cmUgZm9yIEJpZyBEYXRhIFJlc2VhcmNo
IGluIEhlYWx0aCwgVW5pdmVyc2l0eSBvZiBOZXcgU291dGggV2FsZXMsIEF1c3RyYWxpYSwgMjA1
Mi48L2F1dGgtYWRkcmVzcz48dGl0bGVzPjx0aXRsZT5Ud2VudHktZml2ZSB5ZWFycyBvZiBwcmVz
Y3JpcHRpb24gb3Bpb2lkIHVzZSBpbiBBdXN0cmFsaWE6IEEgd2hvbGUtb2YtcG9wdWxhdGlvbiBh
bmFseXNpcyB1c2luZyBwaGFybWFjZXV0aWNhbCBjbGFpbXM8L3RpdGxlPjxzZWNvbmRhcnktdGl0
bGU+QnIgSiBDbGluIFBoYXJtYWNvbDwvc2Vjb25kYXJ5LXRpdGxlPjwvdGl0bGVzPjxwZXJpb2Rp
Y2FsPjxmdWxsLXRpdGxlPkJyaXRpc2ggSm91cm5hbCBvZiBDbGluaWNhbCBQaGFybWFjb2xvZ3k8
L2Z1bGwtdGl0bGU+PGFiYnItMT5Cci4gSi4gQ2xpbi4gUGhhcm1hY29sLjwvYWJici0xPjxhYmJy
LTI+QnIgSiBDbGluIFBoYXJtYWNvbDwvYWJici0yPjwvcGVyaW9kaWNhbD48ZWRpdGlvbj4yMDE2
LzAzLzE5PC9lZGl0aW9uPjxrZXl3b3Jkcz48a2V5d29yZD5BdXN0cmFsaWE8L2tleXdvcmQ+PGtl
eXdvcmQ+T3Bpb2lkczwva2V5d29yZD48a2V5d29yZD5hbmFsZ2VzaWNzPC9rZXl3b3JkPjxrZXl3
b3JkPmRpc3BlbnNpbmc8L2tleXdvcmQ+PGtleXdvcmQ+cGhhcm1hY29lcGlkZW1pb2xvZ3k8L2tl
eXdvcmQ+PC9rZXl3b3Jkcz48ZGF0ZXM+PHllYXI+MjAxNjwveWVhcj48cHViLWRhdGVzPjxkYXRl
Pk1hciAxODwvZGF0ZT48L3B1Yi1kYXRlcz48L2RhdGVzPjxpc2JuPjEzNjUtMjEyNSAoRWxlY3Ry
b25pYykmI3hEOzAzMDYtNTI1MSAoTGlua2luZyk8L2lzYm4+PGFjY2Vzc2lvbi1udW0+MjY5OTE2
NzM8L2FjY2Vzc2lvbi1udW0+PHVybHM+PHJlbGF0ZWQtdXJscz48dXJsPmh0dHA6Ly9vbmxpbmVs
aWJyYXJ5LndpbGV5LmNvbS9zdG9yZS8xMC4xMTExL2JjcC4xMjkzNy9hc3NldC9iY3AxMjkzNy5w
ZGY/dj0xJmFtcDt0PWluaGFnYjRmJmFtcDtzPTg1ZDE5NDA3Mjk3NDkyMTk4YWYyMTU4OWRmMWIx
ZmIzNmJiNGNjOTk8L3VybD48L3JlbGF0ZWQtdXJscz48L3VybHM+PGVsZWN0cm9uaWMtcmVzb3Vy
Y2UtbnVtPjEwLjExMTEvYmNwLjEyOTM3PC9lbGVjdHJvbmljLXJlc291cmNlLW51bT48cmVtb3Rl
LWRhdGFiYXNlLXByb3ZpZGVyPk5MTTwvcmVtb3RlLWRhdGFiYXNlLXByb3ZpZGVyPjxsYW5ndWFn
ZT5Fbmc8L2xhbmd1YWdlPjwvcmVjb3JkPjwvQ2l0ZT48L0VuZE5vdGU+
</w:fldData>
        </w:fldChar>
      </w:r>
      <w:r>
        <w:rPr>
          <w:lang w:val="en-US"/>
        </w:rPr>
        <w:instrText xml:space="preserve"> ADDIN EN.CITE </w:instrText>
      </w:r>
      <w:r>
        <w:rPr>
          <w:lang w:val="en-US"/>
        </w:rPr>
        <w:fldChar w:fldCharType="begin">
          <w:fldData xml:space="preserve">PEVuZE5vdGU+PENpdGU+PEF1dGhvcj5TdWxsaXZhbjwvQXV0aG9yPjxZZWFyPjIwMDg8L1llYXI+
PFJlY051bT4xMDg8L1JlY051bT48RGlzcGxheVRleHQ+PHN0eWxlIGZhY2U9InN1cGVyc2NyaXB0
Ij4xLCAyLCA0LCA1PC9zdHlsZT48L0Rpc3BsYXlUZXh0PjxyZWNvcmQ+PHJlYy1udW1iZXI+MTA4
PC9yZWMtbnVtYmVyPjxmb3JlaWduLWtleXM+PGtleSBhcHA9IkVOIiBkYi1pZD0iZGF3ZHpzcHJh
cGF3ZDBlMDl2NHBkeGU5cDJ3enhhZjB2OXQwIiB0aW1lc3RhbXA9IjE0NjE2NjU0ODkiPjEwODwv
a2V5PjwvZm9yZWlnbi1rZXlzPjxyZWYtdHlwZSBuYW1lPSJKb3VybmFsIEFydGljbGUiPjE3PC9y
ZWYtdHlwZT48Y29udHJpYnV0b3JzPjxhdXRob3JzPjxhdXRob3I+U3VsbGl2YW4sIE0uIEQuPC9h
dXRob3I+PGF1dGhvcj5FZGx1bmQsIE0uIEouPC9hdXRob3I+PGF1dGhvcj5GYW4sIE0uIFkuPC9h
dXRob3I+PGF1dGhvcj5EZXZyaWVzLCBBLjwvYXV0aG9yPjxhdXRob3I+QnJlbm5hbiBCcmFkZW4s
IEouPC9hdXRob3I+PGF1dGhvcj5NYXJ0aW4sIEIuIEMuPC9hdXRob3I+PC9hdXRob3JzPjwvY29u
dHJpYnV0b3JzPjxhdXRoLWFkZHJlc3M+RGVwYXJ0bWVudCBvZiBQc3ljaGlhdHJ5IGFuZCBCZWhh
dmlvcmFsIFNjaWVuY2VzLCBEaXZpc2lvbiBvZiBDb25zdWx0YXRpb24tTGlhaXNvbiBQc3ljaGlh
dHJ5LCBVbml2ZXJzaXR5IG9mIFdhc2hpbmd0b24sIEJveCAzNTY1NjAsIDE5NTkgTkUgUGFjaWZp
YyBTdHJlZXQsIFNlYXR0bGUsIFdBIDk4MTk1LTY1NjAsIFVTQS4gc3VsbGltYXJAdS53YXNoaW5n
dG9uLmVkdTwvYXV0aC1hZGRyZXNzPjx0aXRsZXM+PHRpdGxlPlRyZW5kcyBpbiB1c2Ugb2Ygb3Bp
b2lkcyBmb3Igbm9uLWNhbmNlciBwYWluIGNvbmRpdGlvbnMgMjAwMC0yMDA1IGluIGNvbW1lcmNp
YWwgYW5kIE1lZGljYWlkIGluc3VyYW5jZSBwbGFuczogdGhlIFRST1VQIHN0dWR5PC90aXRsZT48
c2Vjb25kYXJ5LXRpdGxlPlBhaW48L3NlY29uZGFyeS10aXRsZT48L3RpdGxlcz48cGVyaW9kaWNh
bD48ZnVsbC10aXRsZT5QYWluPC9mdWxsLXRpdGxlPjxhYmJyLTE+UGFpbjwvYWJici0xPjxhYmJy
LTI+UGFpbjwvYWJici0yPjwvcGVyaW9kaWNhbD48cGFnZXM+NDQwLTk8L3BhZ2VzPjx2b2x1bWU+
MTM4PC92b2x1bWU+PG51bWJlcj4yPC9udW1iZXI+PGVkaXRpb24+MjAwOC8wNi8xMzwvZWRpdGlv
bj48a2V5d29yZHM+PGtleXdvcmQ+QW5hbGdlc2ljcywgT3Bpb2lkLyB0aGVyYXBldXRpYyB1c2U8
L2tleXdvcmQ+PGtleXdvcmQ+QXJrYW5zYXMvZXBpZGVtaW9sb2d5PC9rZXl3b3JkPjxrZXl3b3Jk
PkRydWcgVXRpbGl6YXRpb24vdHJlbmRzPC9rZXl3b3JkPjxrZXl3b3JkPkZlbWFsZTwva2V5d29y
ZD48a2V5d29yZD5IdW1hbnM8L2tleXdvcmQ+PGtleXdvcmQ+SW5zdXJhbmNlLCBIZWFsdGgvIHRy
ZW5kczwva2V5d29yZD48a2V5d29yZD5NYWxlPC9rZXl3b3JkPjxrZXl3b3JkPk1lZGljYWlkLyB0
cmVuZHM8L2tleXdvcmQ+PGtleXdvcmQ+TWlkZGxlIEFnZWQ8L2tleXdvcmQ+PGtleXdvcmQ+UGFp
bi9kaWFnbm9zaXMvIGRydWcgdGhlcmFweS9lcGlkZW1pb2xvZ3k8L2tleXdvcmQ+PGtleXdvcmQ+
VW5pdGVkIFN0YXRlczwva2V5d29yZD48L2tleXdvcmRzPjxkYXRlcz48eWVhcj4yMDA4PC95ZWFy
PjxwdWItZGF0ZXM+PGRhdGU+QXVnIDMxPC9kYXRlPjwvcHViLWRhdGVzPjwvZGF0ZXM+PGlzYm4+
MTg3Mi02NjIzIChFbGVjdHJvbmljKSYjeEQ7MDMwNC0zOTU5IChMaW5raW5nKTwvaXNibj48YWNj
ZXNzaW9uLW51bT4xODU0NzcyNjwvYWNjZXNzaW9uLW51bT48dXJscz48cmVsYXRlZC11cmxzPjx1
cmw+aHR0cDovL2FjLmVscy1jZG4uY29tL1MwMzA0Mzk1OTA4MDAyMzUyLzEtczIuMC1TMDMwNDM5
NTkwODAwMjM1Mi1tYWluLnBkZj9fdGlkPTgwNGMxZDY2LTBiOTktMTFlNi05YzIyLTAwMDAwYWFj
YjM1ZSZhbXA7YWNkbmF0PTE0NjE2NjY2MzlfZTgyMDg3OThmYTdhMjgzZGYwZDM5YTFiODEwMzUw
NDk8L3VybD48L3JlbGF0ZWQtdXJscz48L3VybHM+PGN1c3RvbTI+UE1DMjY2ODkyNTwvY3VzdG9t
Mj48Y3VzdG9tNj5OaWhtczEwNjEwMzwvY3VzdG9tNj48ZWxlY3Ryb25pYy1yZXNvdXJjZS1udW0+
MTAuMTAxNi9qLnBhaW4uMjAwOC4wNC4wMjc8L2VsZWN0cm9uaWMtcmVzb3VyY2UtbnVtPjxyZW1v
dGUtZGF0YWJhc2UtcHJvdmlkZXI+TkxNPC9yZW1vdGUtZGF0YWJhc2UtcHJvdmlkZXI+PGxhbmd1
YWdlPmVuZzwvbGFuZ3VhZ2U+PC9yZWNvcmQ+PC9DaXRlPjxDaXRlPjxBdXRob3I+RnJlZGhlaW08
L0F1dGhvcj48WWVhcj4yMDEwPC9ZZWFyPjxSZWNOdW0+NjQ8L1JlY051bT48cmVjb3JkPjxyZWMt
bnVtYmVyPjY0PC9yZWMtbnVtYmVyPjxmb3JlaWduLWtleXM+PGtleSBhcHA9IkVOIiBkYi1pZD0i
ZGF3ZHpzcHJhcGF3ZDBlMDl2NHBkeGU5cDJ3enhhZjB2OXQwIiB0aW1lc3RhbXA9IjE0NDAwNjkx
MTEiPjY0PC9rZXk+PC9mb3JlaWduLWtleXM+PHJlZi10eXBlIG5hbWU9IkpvdXJuYWwgQXJ0aWNs
ZSI+MTc8L3JlZi10eXBlPjxjb250cmlidXRvcnM+PGF1dGhvcnM+PGF1dGhvcj5GcmVkaGVpbSwg
Ty4gTS48L2F1dGhvcj48YXV0aG9yPlNrdXJ0dmVpdCwgUy48L2F1dGhvcj48YXV0aG9yPkJyZWl2
aWssIEguPC9hdXRob3I+PGF1dGhvcj5Cb3JjaGdyZXZpbmssIFAuIEMuPC9hdXRob3I+PC9hdXRo
b3JzPjwvY29udHJpYnV0b3JzPjxhdXRoLWFkZHJlc3M+Q2VudGVyIGZvciBQYWluIGFuZCBDb21w
bGV4IERpc29yZGVycywgU3QuIE9sYXYgVW5pdmVyc2l0eSBIb3NwaXRhbCwgVHJvbmRoZWltLCBO
b3J3YXkuIG9sYXZtYWduQG50bnUubm88L2F1dGgtYWRkcmVzcz48dGl0bGVzPjx0aXRsZT5JbmNy
ZWFzaW5nIHVzZSBvZiBvcGlvaWRzIGZyb20gMjAwNCB0byAyMDA3IC0gcGhhcm1hY29lcGlkZW1p
b2xvZ2ljYWwgZGF0YSBmcm9tIGEgY29tcGxldGUgbmF0aW9uYWwgcHJlc2NyaXB0aW9uIGRhdGFi
YXNlIGluIE5vcndheTwvdGl0bGU+PHNlY29uZGFyeS10aXRsZT5FdXIgSiBQYWluPC9zZWNvbmRh
cnktdGl0bGU+PC90aXRsZXM+PHBlcmlvZGljYWw+PGZ1bGwtdGl0bGU+RXVyb3BlYW4gSm91cm5h
bCBvZiBQYWluIChMb25kb24sIEVuZ2xhbmQpPC9mdWxsLXRpdGxlPjxhYmJyLTE+RXVyLiBKLiBQ
YWluPC9hYmJyLTE+PGFiYnItMj5FdXIgSiBQYWluPC9hYmJyLTI+PC9wZXJpb2RpY2FsPjxwYWdl
cz4yODktOTQ8L3BhZ2VzPjx2b2x1bWU+MTQ8L3ZvbHVtZT48bnVtYmVyPjM8L251bWJlcj48ZWRp
dGlvbj4yMDA5LzA2LzEwPC9lZGl0aW9uPjxrZXl3b3Jkcz48a2V5d29yZD5BZHVsdDwva2V5d29y
ZD48a2V5d29yZD5BZ2VkPC9rZXl3b3JkPjxrZXl3b3JkPkFuYWxnZXNpY3MsIE9waW9pZC8gdGhl
cmFwZXV0aWMgdXNlPC9rZXl3b3JkPjxrZXl3b3JkPkRhdGFiYXNlcywgRmFjdHVhbDwva2V5d29y
ZD48a2V5d29yZD5EcnVnIFByZXNjcmlwdGlvbnMvc3RhdGlzdGljcyAmYW1wOyBudW1lcmljYWwg
ZGF0YTwva2V5d29yZD48a2V5d29yZD5EcnVnIFV0aWxpemF0aW9uLyBzdGF0aXN0aWNzICZhbXA7
IG51bWVyaWNhbCBkYXRhPC9rZXl3b3JkPjxrZXl3b3JkPkZlbWFsZTwva2V5d29yZD48a2V5d29y
ZD5IdW1hbnM8L2tleXdvcmQ+PGtleXdvcmQ+TWFsZTwva2V5d29yZD48a2V5d29yZD5NaWRkbGUg
QWdlZDwva2V5d29yZD48a2V5d29yZD5Ob3J3YXkvZXBpZGVtaW9sb2d5PC9rZXl3b3JkPjxrZXl3
b3JkPlBhaW4vIGRydWcgdGhlcmFweS9lcGlkZW1pb2xvZ3k8L2tleXdvcmQ+PGtleXdvcmQ+UGhh
cm1hY29lcGlkZW1pb2xvZ3k8L2tleXdvcmQ+PGtleXdvcmQ+UHJlc2NyaXB0aW9uIERydWdzL3Ro
ZXJhcGV1dGljIHVzZTwva2V5d29yZD48L2tleXdvcmRzPjxkYXRlcz48eWVhcj4yMDEwPC95ZWFy
PjxwdWItZGF0ZXM+PGRhdGU+TWFyPC9kYXRlPjwvcHViLWRhdGVzPjwvZGF0ZXM+PGlzYm4+MTUz
Mi0yMTQ5IChFbGVjdHJvbmljKSYjeEQ7MTA5MC0zODAxIChMaW5raW5nKTwvaXNibj48YWNjZXNz
aW9uLW51bT4xOTUwNTgzNDwvYWNjZXNzaW9uLW51bT48dXJscz48cmVsYXRlZC11cmxzPjx1cmw+
aHR0cDovL29ubGluZWxpYnJhcnkud2lsZXkuY29tL3N0b3JlLzEwLjEwMTYvai5lanBhaW4uMjAw
OS4wNS4wMDYvYXNzZXQvai5lanBhaW4uMjAwOS4wNS4wMDYucGRmP3Y9MSZhbXA7dD1pZGszejNt
eiZhbXA7cz0wZjIyMWIwYzgwNzM4ZTk3MDE3ODJhYjg5N2U2NTE3OTk2NjIzZWU0PC91cmw+PC9y
ZWxhdGVkLXVybHM+PC91cmxzPjxlbGVjdHJvbmljLXJlc291cmNlLW51bT4xMC4xMDE2L2ouZWpw
YWluLjIwMDkuMDUuMDA2PC9lbGVjdHJvbmljLXJlc291cmNlLW51bT48cmVtb3RlLWRhdGFiYXNl
LXByb3ZpZGVyPk5MTTwvcmVtb3RlLWRhdGFiYXNlLXByb3ZpZGVyPjxsYW5ndWFnZT5lbmc8L2xh
bmd1YWdlPjwvcmVjb3JkPjwvQ2l0ZT48Q2l0ZT48QXV0aG9yPkNsYXVzZW48L0F1dGhvcj48WWVh
cj4xOTk3PC9ZZWFyPjxSZWNOdW0+NjI8L1JlY051bT48cmVjb3JkPjxyZWMtbnVtYmVyPjYyPC9y
ZWMtbnVtYmVyPjxmb3JlaWduLWtleXM+PGtleSBhcHA9IkVOIiBkYi1pZD0iZGF3ZHpzcHJhcGF3
ZDBlMDl2NHBkeGU5cDJ3enhhZjB2OXQwIiB0aW1lc3RhbXA9IjE0NDAwNjg5NjkiPjYyPC9rZXk+
PC9mb3JlaWduLWtleXM+PHJlZi10eXBlIG5hbWU9IkpvdXJuYWwgQXJ0aWNsZSI+MTc8L3JlZi10
eXBlPjxjb250cmlidXRvcnM+PGF1dGhvcnM+PGF1dGhvcj5DbGF1c2VuLCBULiBHLjwvYXV0aG9y
PjwvYXV0aG9ycz48L2NvbnRyaWJ1dG9ycz48YXV0aC1hZGRyZXNzPk11bHRpZGlzY2lwbGluYXJ5
IFBhaW4gQ2VudGVyLCBOYXRpb25hbCBVbml2ZXJzaXR5IEhvc3BpdGFsLCBSaWdzaG9zcGl0YWxl
dCwgQ29wZW5oYWdlbiwgRGVubWFyay48L2F1dGgtYWRkcmVzcz48dGl0bGVzPjx0aXRsZT5JbnRl
cm5hdGlvbmFsIG9waW9pZCBjb25zdW1wdGlvbjwvdGl0bGU+PHNlY29uZGFyeS10aXRsZT5BY3Rh
IEFuYWVzdGhlc2lvbCBTY2FuZDwvc2Vjb25kYXJ5LXRpdGxlPjwvdGl0bGVzPjxwZXJpb2RpY2Fs
PjxmdWxsLXRpdGxlPkFjdGEgQW5hZXN0aGVzaW9sb2dpY2EgU2NhbmRpbmF2aWNhPC9mdWxsLXRp
dGxlPjxhYmJyLTE+QWN0YSBBbmFlc3RoZXNpb2wuIFNjYW5kLjwvYWJici0xPjxhYmJyLTI+QWN0
YSBBbmFlc3RoZXNpb2wgU2NhbmQ8L2FiYnItMj48L3BlcmlvZGljYWw+PHBhZ2VzPjE2Mi01PC9w
YWdlcz48dm9sdW1lPjQxPC92b2x1bWU+PG51bWJlcj4xIFB0IDI8L251bWJlcj48ZWRpdGlvbj4x
OTk3LzAxLzAxPC9lZGl0aW9uPjxrZXl3b3Jkcz48a2V5d29yZD5BbmFsZ2VzaWNzLCBPcGlvaWQv
IHRoZXJhcGV1dGljIHVzZTwva2V5d29yZD48a2V5d29yZD5EZW5tYXJrPC9rZXl3b3JkPjxrZXl3
b3JkPkRydWcgVXRpbGl6YXRpb248L2tleXdvcmQ+PGtleXdvcmQ+SHVtYW5zPC9rZXl3b3JkPjxr
ZXl3b3JkPk1lcGVyaWRpbmUvdGhlcmFwZXV0aWMgdXNlPC9rZXl3b3JkPjxrZXl3b3JkPk1ldGhh
ZG9uZS90aGVyYXBldXRpYyB1c2U8L2tleXdvcmQ+PGtleXdvcmQ+TW9ycGhpbmUvdGhlcmFwZXV0
aWMgdXNlPC9rZXl3b3JkPjxrZXl3b3JkPlBhaW4vZHJ1ZyB0aGVyYXB5L2V0aW9sb2d5PC9rZXl3
b3JkPjwva2V5d29yZHM+PGRhdGVzPjx5ZWFyPjE5OTc8L3llYXI+PHB1Yi1kYXRlcz48ZGF0ZT5K
YW48L2RhdGU+PC9wdWItZGF0ZXM+PC9kYXRlcz48aXNibj4wMDAxLTUxNzIgKFByaW50KSYjeEQ7
MDAwMS01MTcyIChMaW5raW5nKTwvaXNibj48YWNjZXNzaW9uLW51bT45MDYxMTAxPC9hY2Nlc3Np
b24tbnVtPjx1cmxzPjwvdXJscz48cmVtb3RlLWRhdGFiYXNlLXByb3ZpZGVyPk5MTTwvcmVtb3Rl
LWRhdGFiYXNlLXByb3ZpZGVyPjxsYW5ndWFnZT5lbmc8L2xhbmd1YWdlPjwvcmVjb3JkPjwvQ2l0
ZT48Q2l0ZT48QXV0aG9yPkthcmFuZ2VzPC9BdXRob3I+PFllYXI+MjAxNjwvWWVhcj48UmVjTnVt
PjEwOTwvUmVjTnVtPjxyZWNvcmQ+PHJlYy1udW1iZXI+MTA5PC9yZWMtbnVtYmVyPjxmb3JlaWdu
LWtleXM+PGtleSBhcHA9IkVOIiBkYi1pZD0iZGF3ZHpzcHJhcGF3ZDBlMDl2NHBkeGU5cDJ3enhh
ZjB2OXQwIiB0aW1lc3RhbXA9IjE0NjE2NjU1MzIiPjEwOTwva2V5PjwvZm9yZWlnbi1rZXlzPjxy
ZWYtdHlwZSBuYW1lPSJKb3VybmFsIEFydGljbGUiPjE3PC9yZWYtdHlwZT48Y29udHJpYnV0b3Jz
PjxhdXRob3JzPjxhdXRob3I+S2FyYW5nZXMsIEUuIEEuPC9hdXRob3I+PGF1dGhvcj5CbGFuY2gs
IEIuPC9hdXRob3I+PGF1dGhvcj5CdWNrbGV5LCBOLiBBLjwvYXV0aG9yPjxhdXRob3I+UGVhcnNv
biwgUy4gQS48L2F1dGhvcj48L2F1dGhvcnM+PC9jb250cmlidXRvcnM+PGF1dGgtYWRkcmVzcz5Q
aGFybWFjb2VwaWRlbWlvbG9neSBhbmQgUGhhcm1hY2V1dGljYWwgUG9saWN5IFJlc2VhcmNoIEdy
b3VwLCBGYWN1bHR5IG9mIFBoYXJtYWN5LCBVbml2ZXJzaXR5IG9mIFN5ZG5leSwgQXVzdHJhbGlh
LCAyMDA2LiYjeEQ7RGlzY2lwbGluZSBvZiBQaGFybWFjb2xvZ3ksIFNjaG9vbCBvZiBNZWRpY2Fs
IFNjaWVuY2VzLCBVbml2ZXJzaXR5IG9mIFN5ZG5leSwgQXVzdHJhbGlhLCAyMDA2LiYjeEQ7TWVk
aWNpbmVzIFBvbGljeSBSZXNlYXJjaCBVbml0LCBDZW50cmUgZm9yIEJpZyBEYXRhIFJlc2VhcmNo
IGluIEhlYWx0aCwgVW5pdmVyc2l0eSBvZiBOZXcgU291dGggV2FsZXMsIEF1c3RyYWxpYSwgMjA1
Mi48L2F1dGgtYWRkcmVzcz48dGl0bGVzPjx0aXRsZT5Ud2VudHktZml2ZSB5ZWFycyBvZiBwcmVz
Y3JpcHRpb24gb3Bpb2lkIHVzZSBpbiBBdXN0cmFsaWE6IEEgd2hvbGUtb2YtcG9wdWxhdGlvbiBh
bmFseXNpcyB1c2luZyBwaGFybWFjZXV0aWNhbCBjbGFpbXM8L3RpdGxlPjxzZWNvbmRhcnktdGl0
bGU+QnIgSiBDbGluIFBoYXJtYWNvbDwvc2Vjb25kYXJ5LXRpdGxlPjwvdGl0bGVzPjxwZXJpb2Rp
Y2FsPjxmdWxsLXRpdGxlPkJyaXRpc2ggSm91cm5hbCBvZiBDbGluaWNhbCBQaGFybWFjb2xvZ3k8
L2Z1bGwtdGl0bGU+PGFiYnItMT5Cci4gSi4gQ2xpbi4gUGhhcm1hY29sLjwvYWJici0xPjxhYmJy
LTI+QnIgSiBDbGluIFBoYXJtYWNvbDwvYWJici0yPjwvcGVyaW9kaWNhbD48ZWRpdGlvbj4yMDE2
LzAzLzE5PC9lZGl0aW9uPjxrZXl3b3Jkcz48a2V5d29yZD5BdXN0cmFsaWE8L2tleXdvcmQ+PGtl
eXdvcmQ+T3Bpb2lkczwva2V5d29yZD48a2V5d29yZD5hbmFsZ2VzaWNzPC9rZXl3b3JkPjxrZXl3
b3JkPmRpc3BlbnNpbmc8L2tleXdvcmQ+PGtleXdvcmQ+cGhhcm1hY29lcGlkZW1pb2xvZ3k8L2tl
eXdvcmQ+PC9rZXl3b3Jkcz48ZGF0ZXM+PHllYXI+MjAxNjwveWVhcj48cHViLWRhdGVzPjxkYXRl
Pk1hciAxODwvZGF0ZT48L3B1Yi1kYXRlcz48L2RhdGVzPjxpc2JuPjEzNjUtMjEyNSAoRWxlY3Ry
b25pYykmI3hEOzAzMDYtNTI1MSAoTGlua2luZyk8L2lzYm4+PGFjY2Vzc2lvbi1udW0+MjY5OTE2
NzM8L2FjY2Vzc2lvbi1udW0+PHVybHM+PHJlbGF0ZWQtdXJscz48dXJsPmh0dHA6Ly9vbmxpbmVs
aWJyYXJ5LndpbGV5LmNvbS9zdG9yZS8xMC4xMTExL2JjcC4xMjkzNy9hc3NldC9iY3AxMjkzNy5w
ZGY/dj0xJmFtcDt0PWluaGFnYjRmJmFtcDtzPTg1ZDE5NDA3Mjk3NDkyMTk4YWYyMTU4OWRmMWIx
ZmIzNmJiNGNjOTk8L3VybD48L3JlbGF0ZWQtdXJscz48L3VybHM+PGVsZWN0cm9uaWMtcmVzb3Vy
Y2UtbnVtPjEwLjExMTEvYmNwLjEyOTM3PC9lbGVjdHJvbmljLXJlc291cmNlLW51bT48cmVtb3Rl
LWRhdGFiYXNlLXByb3ZpZGVyPk5MTTwvcmVtb3RlLWRhdGFiYXNlLXByb3ZpZGVyPjxsYW5ndWFn
ZT5F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F2818">
        <w:rPr>
          <w:noProof/>
          <w:vertAlign w:val="superscript"/>
          <w:lang w:val="en-US"/>
        </w:rPr>
        <w:t>1, 2, 4, 5</w:t>
      </w:r>
      <w:r>
        <w:rPr>
          <w:lang w:val="en-US"/>
        </w:rPr>
        <w:fldChar w:fldCharType="end"/>
      </w:r>
      <w:r>
        <w:rPr>
          <w:lang w:val="en-US"/>
        </w:rPr>
        <w:t xml:space="preserve">. </w:t>
      </w:r>
      <w:r w:rsidRPr="00DB2E72">
        <w:rPr>
          <w:lang w:val="en-US"/>
        </w:rPr>
        <w:t xml:space="preserve">This trend </w:t>
      </w:r>
      <w:r>
        <w:rPr>
          <w:lang w:val="en-US"/>
        </w:rPr>
        <w:t>has been</w:t>
      </w:r>
      <w:r w:rsidRPr="00DB2E72">
        <w:rPr>
          <w:lang w:val="en-US"/>
        </w:rPr>
        <w:t xml:space="preserve"> accompanied by a rise in abuse of these agents </w:t>
      </w:r>
      <w:r>
        <w:rPr>
          <w:lang w:val="en-US"/>
        </w:rPr>
        <w:fldChar w:fldCharType="begin"/>
      </w:r>
      <w:r>
        <w:rPr>
          <w:lang w:val="en-US"/>
        </w:rPr>
        <w:instrText xml:space="preserve"> ADDIN EN.CITE &lt;EndNote&gt;&lt;Cite&gt;&lt;Author&gt;Dowell&lt;/Author&gt;&lt;Year&gt;2016&lt;/Year&gt;&lt;RecNum&gt;121&lt;/RecNum&gt;&lt;DisplayText&gt;&lt;style face="superscript"&gt;34&lt;/style&gt;&lt;/DisplayText&gt;&lt;record&gt;&lt;rec-number&gt;121&lt;/rec-number&gt;&lt;foreign-keys&gt;&lt;key app="EN" db-id="dawdzsprapawd0e09v4pdxe9p2wzxaf0v9t0" timestamp="1461673354"&gt;121&lt;/key&gt;&lt;/foreign-keys&gt;&lt;ref-type name="Journal Article"&gt;17&lt;/ref-type&gt;&lt;contributors&gt;&lt;authors&gt;&lt;author&gt;Dowell, D.&lt;/author&gt;&lt;author&gt;Haegerich, T. M.&lt;/author&gt;&lt;author&gt;Chou, R.&lt;/author&gt;&lt;/authors&gt;&lt;/contributors&gt;&lt;auth-address&gt;Division of Unintentional Injury Prevention, National Center for Injury Prevention and Control, CDC, Atlanta, Georgia.&lt;/auth-address&gt;&lt;titles&gt;&lt;title&gt;CDC Guideline for Prescribing Opioids for Chronic Pain - United States, 2016&lt;/title&gt;&lt;secondary-title&gt;MMWR Recomm Rep&lt;/secondary-title&gt;&lt;/titles&gt;&lt;periodical&gt;&lt;full-title&gt;MMWR: Recommendations and Reports&lt;/full-title&gt;&lt;abbr-1&gt;MMWR Recomm. Rep.&lt;/abbr-1&gt;&lt;abbr-2&gt;MMWR Recomm Rep&lt;/abbr-2&gt;&lt;abbr-3&gt;MMWR: Recommendations &amp;amp; Reports&lt;/abbr-3&gt;&lt;/periodical&gt;&lt;pages&gt;1-49&lt;/pages&gt;&lt;volume&gt;65&lt;/volume&gt;&lt;number&gt;1&lt;/number&gt;&lt;edition&gt;2016/03/18&lt;/edition&gt;&lt;dates&gt;&lt;year&gt;2016&lt;/year&gt;&lt;/dates&gt;&lt;isbn&gt;1545-8601 (Electronic)&amp;#xD;1057-5987 (Linking)&lt;/isbn&gt;&lt;accession-num&gt;26987082&lt;/accession-num&gt;&lt;urls&gt;&lt;/urls&gt;&lt;electronic-resource-num&gt;10.15585/mmwr.rr6501e1&lt;/electronic-resource-num&gt;&lt;remote-database-provider&gt;NLM&lt;/remote-database-provider&gt;&lt;language&gt;eng&lt;/language&gt;&lt;/record&gt;&lt;/Cite&gt;&lt;/EndNote&gt;</w:instrText>
      </w:r>
      <w:r>
        <w:rPr>
          <w:lang w:val="en-US"/>
        </w:rPr>
        <w:fldChar w:fldCharType="separate"/>
      </w:r>
      <w:r w:rsidRPr="00B13BB2">
        <w:rPr>
          <w:noProof/>
          <w:vertAlign w:val="superscript"/>
          <w:lang w:val="en-US"/>
        </w:rPr>
        <w:t>34</w:t>
      </w:r>
      <w:r>
        <w:rPr>
          <w:lang w:val="en-US"/>
        </w:rPr>
        <w:fldChar w:fldCharType="end"/>
      </w:r>
      <w:r w:rsidRPr="00DB2E72">
        <w:rPr>
          <w:lang w:val="en-US"/>
        </w:rPr>
        <w:t>. Stud</w:t>
      </w:r>
      <w:r>
        <w:rPr>
          <w:lang w:val="en-US"/>
        </w:rPr>
        <w:t>ies</w:t>
      </w:r>
      <w:r w:rsidRPr="00DB2E72">
        <w:rPr>
          <w:lang w:val="en-US"/>
        </w:rPr>
        <w:t xml:space="preserve"> from </w:t>
      </w:r>
      <w:r>
        <w:rPr>
          <w:lang w:val="en-US"/>
        </w:rPr>
        <w:t xml:space="preserve">the </w:t>
      </w:r>
      <w:r w:rsidRPr="00DB2E72">
        <w:rPr>
          <w:lang w:val="en-US"/>
        </w:rPr>
        <w:t xml:space="preserve">U.S. pregnant population suggest that </w:t>
      </w:r>
      <w:r>
        <w:rPr>
          <w:lang w:val="en-US"/>
        </w:rPr>
        <w:t xml:space="preserve">the </w:t>
      </w:r>
      <w:r w:rsidRPr="00DB2E72">
        <w:rPr>
          <w:lang w:val="en-US"/>
        </w:rPr>
        <w:t xml:space="preserve">epidemic </w:t>
      </w:r>
      <w:r>
        <w:rPr>
          <w:lang w:val="en-US"/>
        </w:rPr>
        <w:t xml:space="preserve">use of </w:t>
      </w:r>
      <w:r w:rsidR="006B4BE5">
        <w:rPr>
          <w:lang w:val="en-US"/>
        </w:rPr>
        <w:t xml:space="preserve">prescribed </w:t>
      </w:r>
      <w:r>
        <w:rPr>
          <w:lang w:val="en-US"/>
        </w:rPr>
        <w:t xml:space="preserve">opioids </w:t>
      </w:r>
      <w:r w:rsidRPr="00DB2E72">
        <w:rPr>
          <w:lang w:val="en-US"/>
        </w:rPr>
        <w:t>in the general population extend</w:t>
      </w:r>
      <w:r>
        <w:rPr>
          <w:lang w:val="en-US"/>
        </w:rPr>
        <w:t>s</w:t>
      </w:r>
      <w:r w:rsidRPr="00DB2E72">
        <w:rPr>
          <w:lang w:val="en-US"/>
        </w:rPr>
        <w:t xml:space="preserve"> to </w:t>
      </w:r>
      <w:r>
        <w:rPr>
          <w:lang w:val="en-US"/>
        </w:rPr>
        <w:t xml:space="preserve">use during </w:t>
      </w:r>
      <w:r w:rsidRPr="00DB2E72">
        <w:rPr>
          <w:lang w:val="en-US"/>
        </w:rPr>
        <w:t>pregnancy</w:t>
      </w:r>
      <w:r>
        <w:rPr>
          <w:lang w:val="en-US"/>
        </w:rPr>
        <w:t xml:space="preserve"> </w:t>
      </w:r>
      <w:r>
        <w:rPr>
          <w:lang w:val="en-US"/>
        </w:rPr>
        <w:fldChar w:fldCharType="begin">
          <w:fldData xml:space="preserve">PEVuZE5vdGU+PENpdGU+PEF1dGhvcj5EZXNhaTwvQXV0aG9yPjxZZWFyPjIwMTQ8L1llYXI+PFJl
Y051bT43OTwvUmVjTnVtPjxEaXNwbGF5VGV4dD48c3R5bGUgZmFjZT0ic3VwZXJzY3JpcHQiPjYs
IDgsIDM1PC9zdHlsZT48L0Rpc3BsYXlUZXh0PjxyZWNvcmQ+PHJlYy1udW1iZXI+Nzk8L3JlYy1u
dW1iZXI+PGZvcmVpZ24ta2V5cz48a2V5IGFwcD0iRU4iIGRiLWlkPSJkYXdkenNwcmFwYXdkMGUw
OXY0cGR4ZTlwMnd6eGFmMHY5dDAiIHRpbWVzdGFtcD0iMTQ0MzUyNTA2MyI+Nzk8L2tleT48L2Zv
cmVpZ24ta2V5cz48cmVmLXR5cGUgbmFtZT0iSm91cm5hbCBBcnRpY2xlIj4xNzwvcmVmLXR5cGU+
PGNvbnRyaWJ1dG9ycz48YXV0aG9ycz48YXV0aG9yPkRlc2FpLCBSLiBKLjwvYXV0aG9yPjxhdXRo
b3I+SGVybmFuZGV6LURpYXosIFMuPC9hdXRob3I+PGF1dGhvcj5CYXRlbWFuLCBCLiBULjwvYXV0
aG9yPjxhdXRob3I+SHV5YnJlY2h0cywgSy4gRi48L2F1dGhvcj48L2F1dGhvcnM+PC9jb250cmli
dXRvcnM+PGF1dGgtYWRkcmVzcz5EaXZpc2lvbiBvZiBQaGFybWFjb2VwaWRlbWlvbG9neSBhbmQg
UGhhcm1hY29lY29ub21pY3MsIERlcGFydG1lbnQgb2YgTWVkaWNpbmUsIEJyaWdoYW0gYW5kIFdv
bWVuJmFwb3M7cyBIb3NwaXRhbCBhbmQgSGFydmFyZCBNZWRpY2FsIFNjaG9vbCwgdGhlIERlcGFy
dG1lbnQgb2YgRXBpZGVtaW9sb2d5LCBIYXJ2YXJkIFNjaG9vbCBvZiBQdWJsaWMgSGVhbHRoLCBh
bmQgdGhlIERlcGFydG1lbnQgb2YgQW5lc3RoZXNpYSwgQ3JpdGljYWwgQ2FyZSwgYW5kIFBhaW4g
TWVkaWNpbmUsIE1hc3NhY2h1c2V0dHMgR2VuZXJhbCBIb3NwaXRhbCwgSGFydmFyZCBNZWRpY2Fs
IFNjaG9vbCwgQm9zdG9uLCBNYXNzYWNodXNldHRzLjwvYXV0aC1hZGRyZXNzPjx0aXRsZXM+PHRp
dGxlPkluY3JlYXNlIGluIHByZXNjcmlwdGlvbiBvcGlvaWQgdXNlIGR1cmluZyBwcmVnbmFuY3kg
YW1vbmcgTWVkaWNhaWQtZW5yb2xsZWQgd29tZW48L3RpdGxlPjxzZWNvbmRhcnktdGl0bGU+T2Jz
dGV0IEd5bmVjb2w8L3NlY29uZGFyeS10aXRsZT48L3RpdGxlcz48cGVyaW9kaWNhbD48ZnVsbC10
aXRsZT5PYnN0ZXRyaWNzIGFuZCBHeW5lY29sb2d5PC9mdWxsLXRpdGxlPjxhYmJyLTE+T2JzdGV0
LiBHeW5lY29sLjwvYWJici0xPjxhYmJyLTI+T2JzdGV0IEd5bmVjb2w8L2FiYnItMj48YWJici0z
Pk9ic3RldHJpY3MgJmFtcDsgR3luZWNvbG9neTwvYWJici0zPjwvcGVyaW9kaWNhbD48cGFnZXM+
OTk3LTEwMDI8L3BhZ2VzPjx2b2x1bWU+MTIzPC92b2x1bWU+PG51bWJlcj41PC9udW1iZXI+PGVk
aXRpb24+MjAxNC8wNS8wMzwvZWRpdGlvbj48a2V5d29yZHM+PGtleXdvcmQ+QWRvbGVzY2VudDwv
a2V5d29yZD48a2V5d29yZD5BZHVsdDwva2V5d29yZD48a2V5d29yZD5BbmFsZ2VzaWNzLCBPcGlv
aWQvdGhlcmFwZXV0aWMgdXNlPC9rZXl3b3JkPjxrZXl3b3JkPkNvZGVpbmUvdGhlcmFwZXV0aWMg
dXNlPC9rZXl3b3JkPjxrZXl3b3JkPkRydWcgUHJlc2NyaXB0aW9ucy8gc3RhdGlzdGljcyAmYW1w
OyBudW1lcmljYWwgZGF0YTwva2V5d29yZD48a2V5d29yZD5GZW1hbGU8L2tleXdvcmQ+PGtleXdv
cmQ+SHVtYW5zPC9rZXl3b3JkPjxrZXl3b3JkPkh5ZHJvY29kb25lL3RoZXJhcGV1dGljIHVzZTwv
a2V5d29yZD48a2V5d29yZD5NZWRpY2FpZC8gc3RhdGlzdGljcyAmYW1wOyBudW1lcmljYWwgZGF0
YTwva2V5d29yZD48a2V5d29yZD5QYWluL2RydWcgdGhlcmFweTwva2V5d29yZD48a2V5d29yZD5Q
cmVnbmFuY3k8L2tleXdvcmQ+PGtleXdvcmQ+VW5pdGVkIFN0YXRlczwva2V5d29yZD48a2V5d29y
ZD5Zb3VuZyBBZHVsdDwva2V5d29yZD48L2tleXdvcmRzPjxkYXRlcz48eWVhcj4yMDE0PC95ZWFy
PjxwdWItZGF0ZXM+PGRhdGU+TWF5PC9kYXRlPjwvcHViLWRhdGVzPjwvZGF0ZXM+PGlzYm4+MTg3
My0yMzNYIChFbGVjdHJvbmljKSYjeEQ7MDAyOS03ODQ0IChMaW5raW5nKTwvaXNibj48YWNjZXNz
aW9uLW51bT4yNDc4NTg1MjwvYWNjZXNzaW9uLW51bT48dXJscz48cmVsYXRlZC11cmxzPjx1cmw+
aHR0cDovL2dyYXBoaWNzLnR4Lm92aWQuY29tL292ZnRwZGZzL0ZQREROQ01DS0dHR01LMDAvZnMw
NDYvb3ZmdC9saXZlL2d2MDI1LzAwMDA2MjUwLzAwMDA2MjUwLTIwMTQwNTAwMC0wMDAxNS5wZGY8
L3VybD48L3JlbGF0ZWQtdXJscz48L3VybHM+PGN1c3RvbTI+UE1DNDAyMDAzOTwvY3VzdG9tMj48
Y3VzdG9tNj5OaWhtczU4MDIxMjwvY3VzdG9tNj48ZWxlY3Ryb25pYy1yZXNvdXJjZS1udW0+MTAu
MTA5Ny9hb2cuMDAwMDAwMDAwMDAwMDIwODwvZWxlY3Ryb25pYy1yZXNvdXJjZS1udW0+PHJlbW90
ZS1kYXRhYmFzZS1wcm92aWRlcj5OTE08L3JlbW90ZS1kYXRhYmFzZS1wcm92aWRlcj48bGFuZ3Vh
Z2U+ZW5nPC9sYW5ndWFnZT48L3JlY29yZD48L0NpdGU+PENpdGU+PEF1dGhvcj5QYXRyaWNrPC9B
dXRob3I+PFllYXI+MjAxNTwvWWVhcj48UmVjTnVtPjEyMjwvUmVjTnVtPjxyZWNvcmQ+PHJlYy1u
dW1iZXI+MTIyPC9yZWMtbnVtYmVyPjxmb3JlaWduLWtleXM+PGtleSBhcHA9IkVOIiBkYi1pZD0i
ZGF3ZHpzcHJhcGF3ZDBlMDl2NHBkeGU5cDJ3enhhZjB2OXQwIiB0aW1lc3RhbXA9IjE0NjE2NzM5
MTkiPjEyMjwva2V5PjwvZm9yZWlnbi1rZXlzPjxyZWYtdHlwZSBuYW1lPSJKb3VybmFsIEFydGlj
bGUiPjE3PC9yZWYtdHlwZT48Y29udHJpYnV0b3JzPjxhdXRob3JzPjxhdXRob3I+UGF0cmljaywg
Uy4gVy48L2F1dGhvcj48YXV0aG9yPkR1ZGxleSwgSi48L2F1dGhvcj48YXV0aG9yPk1hcnRpbiwg
UC4gUi48L2F1dGhvcj48YXV0aG9yPkhhcnJlbGwsIEYuIEUuPC9hdXRob3I+PGF1dGhvcj5XYXJy
ZW4sIE0uIEQuPC9hdXRob3I+PGF1dGhvcj5IYXJ0bWFubiwgSy4gRS48L2F1dGhvcj48YXV0aG9y
PkVseSwgRS4gVy48L2F1dGhvcj48YXV0aG9yPkdyaWphbHZhLCBDLiBHLjwvYXV0aG9yPjxhdXRo
b3I+Q29vcGVyLCBXLiBPLjwvYXV0aG9yPjwvYXV0aG9ycz48L2NvbnRyaWJ1dG9ycz48YXV0aC1h
ZGRyZXNzPkRlcGFydG1lbnRzIG9mIFBlZGlhdHJpY3MsIE1pbGRyZWQgU3RhaGxtYW4gRGl2aXNp
b24gb2YgTmVvbmF0b2xvZ3ksIFZhbmRlcmJpbHQgVW5pdmVyc2l0eSwgTmFzaHZpbGxlLCBUZW5u
ZXNzZWU7IFZhbmRlcmJpbHQgQ2VudGVyIGZvciBIZWFsdGggU2VydmljZXMgUmVzZWFyY2gsIE5h
c2h2aWxsZSwgVGVubmVzc2VlOyBIZWFsdGggUG9saWN5LCBzdGVwaGVuLnBhdHJpY2tAdmFuZGVy
YmlsdC5lZHUuJiN4RDtIZWFsdGggUG9saWN5LiYjeEQ7UHN5Y2hpYXRyeSwgUGhhcm1hY29sb2d5
LiYjeEQ7Qmlvc3RhdGlzdGljcy4mI3hEO1Rlbm5lc3NlZSBEZXBhcnRtZW50IG9mIEhlYWx0aCwg
TmFzaHZpbGxlLCBUZW5uZXNzZWU7IGFuZC4mI3hEO1ZhbmRlcmJpbHQgQ2VudGVyIGZvciBIZWFs
dGggU2VydmljZXMgUmVzZWFyY2gsIE5hc2h2aWxsZSwgVGVubmVzc2VlOyBPYnN0ZXRyaWNzIGFu
ZCBHeW5lY29sb2d5LCBhbmQuJiN4RDtWYW5kZXJiaWx0IENlbnRlciBmb3IgSGVhbHRoIFNlcnZp
Y2VzIFJlc2VhcmNoLCBOYXNodmlsbGUsIFRlbm5lc3NlZTsgTWVkaWNpbmUsIFZhbmRlcmJpbHQg
VW5pdmVyc2l0eSwgTmFzaHZpbGxlLCBUZW5uZXNzZWU7IFZldGVyYW4mYXBvcztzIEFmZmFpcnMs
IFRlbm5lc3NlZSBWYWxsZXkgR2VyaWF0cmljIFJlc2VhcmNoIEVkdWNhdGlvbiBDbGluaWNhbCBD
ZW50ZXIsIE5hc2h2aWxsZSwgVGVubmVzc2VlLiYjeEQ7VmFuZGVyYmlsdCBDZW50ZXIgZm9yIEhl
YWx0aCBTZXJ2aWNlcyBSZXNlYXJjaCwgTmFzaHZpbGxlLCBUZW5uZXNzZWU7IEhlYWx0aCBQb2xp
Y3ksIFZldGVyYW4mYXBvcztzIEFmZmFpcnMsIFRlbm5lc3NlZSBWYWxsZXkgR2VyaWF0cmljIFJl
c2VhcmNoIEVkdWNhdGlvbiBDbGluaWNhbCBDZW50ZXIsIE5hc2h2aWxsZSwgVGVubmVzc2VlLiYj
eEQ7RGVwYXJ0bWVudHMgb2YgUGVkaWF0cmljcywgVmFuZGVyYmlsdCBDZW50ZXIgZm9yIEhlYWx0
aCBTZXJ2aWNlcyBSZXNlYXJjaCwgTmFzaHZpbGxlLCBUZW5uZXNzZWU7IEhlYWx0aCBQb2xpY3ku
PC9hdXRoLWFkZHJlc3M+PHRpdGxlcz48dGl0bGU+UHJlc2NyaXB0aW9uIG9waW9pZCBlcGlkZW1p
YyBhbmQgaW5mYW50IG91dGNvbWVzPC90aXRsZT48c2Vjb25kYXJ5LXRpdGxlPlBlZGlhdHJpY3M8
L3NlY29uZGFyeS10aXRsZT48L3RpdGxlcz48cGVyaW9kaWNhbD48ZnVsbC10aXRsZT5QZWRpYXRy
aWNzPC9mdWxsLXRpdGxlPjxhYmJyLTE+UGVkaWF0cmljczwvYWJici0xPjxhYmJyLTI+UGVkaWF0
cmljczwvYWJici0yPjwvcGVyaW9kaWNhbD48cGFnZXM+ODQyLTUwPC9wYWdlcz48dm9sdW1lPjEz
NTwvdm9sdW1lPjxudW1iZXI+NTwvbnVtYmVyPjxlZGl0aW9uPjIwMTUvMDQvMTU8L2VkaXRpb24+
PGtleXdvcmRzPjxrZXl3b3JkPkFuYWxnZXNpY3MsIE9waW9pZC8gYWR2ZXJzZSBlZmZlY3RzPC9r
ZXl3b3JkPjxrZXl3b3JkPkNvaG9ydCBTdHVkaWVzPC9rZXl3b3JkPjxrZXl3b3JkPkZlbWFsZTwv
a2V5d29yZD48a2V5d29yZD5IdW1hbnM8L2tleXdvcmQ+PGtleXdvcmQ+SW5mYW50LCBOZXdib3Ju
PC9rZXl3b3JkPjxrZXl3b3JkPkxvbmdpdHVkaW5hbCBTdHVkaWVzPC9rZXl3b3JkPjxrZXl3b3Jk
Pk1hbGU8L2tleXdvcmQ+PGtleXdvcmQ+TmVvbmF0YWwgQWJzdGluZW5jZSBTeW5kcm9tZS8gZXBp
ZGVtaW9sb2d5PC9rZXl3b3JkPjxrZXl3b3JkPlBhaW4vZHJ1ZyB0aGVyYXB5PC9rZXl3b3JkPjxr
ZXl3b3JkPlByZWduYW5jeTwva2V5d29yZD48a2V5d29yZD5QcmVnbmFuY3kgQ29tcGxpY2F0aW9u
cy9kcnVnIHRoZXJhcHk8L2tleXdvcmQ+PGtleXdvcmQ+UHJlc2NyaXB0aW9uIERydWdzPC9rZXl3
b3JkPjxrZXl3b3JkPlJldHJvc3BlY3RpdmUgU3R1ZGllczwva2V5d29yZD48a2V5d29yZD5uZW9u
YXRhbCBhYnN0aW5lbmNlIHN5bmRyb21lPC9rZXl3b3JkPjxrZXl3b3JkPm5lb25hdGFsIGRydWcg
d2l0aGRyYXdhbCBzeW5kcm9tZTwva2V5d29yZD48a2V5d29yZD5uZW9uYXRhbCBvcGlvaWQgd2l0
aGRyYXdhbCBzeW5kcm9tZTwva2V5d29yZD48a2V5d29yZD5vcGlvaWQgcGFpbiByZWxpZXZlcjwv
a2V5d29yZD48L2tleXdvcmRzPjxkYXRlcz48eWVhcj4yMDE1PC95ZWFyPjxwdWItZGF0ZXM+PGRh
dGU+TWF5PC9kYXRlPjwvcHViLWRhdGVzPjwvZGF0ZXM+PGlzYm4+MTA5OC00Mjc1IChFbGVjdHJv
bmljKSYjeEQ7MDAzMS00MDA1IChMaW5raW5nKTwvaXNibj48YWNjZXNzaW9uLW51bT4yNTg2OTM3
MDwvYWNjZXNzaW9uLW51bT48dXJscz48L3VybHM+PGN1c3RvbTI+UE1DNDQxMTc4MTwvY3VzdG9t
Mj48ZWxlY3Ryb25pYy1yZXNvdXJjZS1udW0+MTAuMTU0Mi9wZWRzLjIwMTQtMzI5OTwvZWxlY3Ry
b25pYy1yZXNvdXJjZS1udW0+PHJlbW90ZS1kYXRhYmFzZS1wcm92aWRlcj5OTE08L3JlbW90ZS1k
YXRhYmFzZS1wcm92aWRlcj48bGFuZ3VhZ2U+ZW5nPC9sYW5ndWFnZT48L3JlY29yZD48L0NpdGU+
PENpdGU+PEF1dGhvcj5FcHN0ZWluPC9BdXRob3I+PFllYXI+MjAxMzwvWWVhcj48UmVjTnVtPjEx
MDwvUmVjTnVtPjxyZWNvcmQ+PHJlYy1udW1iZXI+MTEwPC9yZWMtbnVtYmVyPjxmb3JlaWduLWtl
eXM+PGtleSBhcHA9IkVOIiBkYi1pZD0iZGF3ZHpzcHJhcGF3ZDBlMDl2NHBkeGU5cDJ3enhhZjB2
OXQwIiB0aW1lc3RhbXA9IjE0NjE2NjU3MDQiPjExMDwva2V5PjwvZm9yZWlnbi1rZXlzPjxyZWYt
dHlwZSBuYW1lPSJKb3VybmFsIEFydGljbGUiPjE3PC9yZWYtdHlwZT48Y29udHJpYnV0b3JzPjxh
dXRob3JzPjxhdXRob3I+RXBzdGVpbiwgUi4gQS48L2F1dGhvcj48YXV0aG9yPkJvYm8sIFcuIFYu
PC9hdXRob3I+PGF1dGhvcj5NYXJ0aW4sIFAuIFIuPC9hdXRob3I+PGF1dGhvcj5Nb3Jyb3csIEou
IEEuPC9hdXRob3I+PGF1dGhvcj5XYW5nLCBXLjwvYXV0aG9yPjxhdXRob3I+Q2hhbmRyYXNla2hh
ciwgUi48L2F1dGhvcj48YXV0aG9yPkNvb3BlciwgVy4gTy48L2F1dGhvcj48L2F1dGhvcnM+PC9j
b250cmlidXRvcnM+PGF1dGgtYWRkcmVzcz5EZXBhcnRtZW50IG9mIFBzeWNoaWF0cnksIFZhbmRl
cmJpbHQgVW5pdmVyc2l0eSwgTmFzaHZpbGxlLCBUTiAzNzIxMiwgVVNBLiByaWNoYXJkLmEuZXBz
dGVpbkB2YW5kZXJiaWx0LmVkdTwvYXV0aC1hZGRyZXNzPjx0aXRsZXM+PHRpdGxlPkluY3JlYXNp
bmcgcHJlZ25hbmN5LXJlbGF0ZWQgdXNlIG9mIHByZXNjcmliZWQgb3Bpb2lkIGFuYWxnZXNpY3M8
L3RpdGxlPjxzZWNvbmRhcnktdGl0bGU+QW5uIEVwaWRlbWlvbDwvc2Vjb25kYXJ5LXRpdGxlPjwv
dGl0bGVzPjxwZXJpb2RpY2FsPjxmdWxsLXRpdGxlPkFubmFscyBvZiBFcGlkZW1pb2xvZ3k8L2Z1
bGwtdGl0bGU+PGFiYnItMT5Bbm4uIEVwaWRlbWlvbC48L2FiYnItMT48YWJici0yPkFubiBFcGlk
ZW1pb2w8L2FiYnItMj48L3BlcmlvZGljYWw+PHBhZ2VzPjQ5OC01MDM8L3BhZ2VzPjx2b2x1bWU+
MjM8L3ZvbHVtZT48bnVtYmVyPjg8L251bWJlcj48ZWRpdGlvbj4yMDEzLzA3LzMxPC9lZGl0aW9u
PjxrZXl3b3Jkcz48a2V5d29yZD5BZHVsdDwva2V5d29yZD48a2V5d29yZD5BbmFsZ2VzaWNzLCBP
cGlvaWQvIHRoZXJhcGV1dGljIHVzZTwva2V5d29yZD48a2V5d29yZD5Db25maWRlbmNlIEludGVy
dmFsczwva2V5d29yZD48a2V5d29yZD5GZW1hbGU8L2tleXdvcmQ+PGtleXdvcmQ+SHVtYW5zPC9r
ZXl3b3JkPjxrZXl3b3JkPk1lZGljYWlkPC9rZXl3b3JkPjxrZXl3b3JkPk1lZGljYWwgUmVjb3Jk
czwva2V5d29yZD48a2V5d29yZD5Qb2lzc29uIERpc3RyaWJ1dGlvbjwva2V5d29yZD48a2V5d29y
ZD5QcmVnbmFuY3k8L2tleXdvcmQ+PGtleXdvcmQ+UHJlc2NyaXB0aW9uIERydWdzLyB0aGVyYXBl
dXRpYyB1c2U8L2tleXdvcmQ+PGtleXdvcmQ+UmV0cm9zcGVjdGl2ZSBTdHVkaWVzPC9rZXl3b3Jk
PjxrZXl3b3JkPlRlbm5lc3NlZTwva2V5d29yZD48a2V5d29yZD5Vbml0ZWQgU3RhdGVzPC9rZXl3
b3JkPjxrZXl3b3JkPllvdW5nIEFkdWx0PC9rZXl3b3JkPjxrZXl3b3JkPk9waW9pZHM8L2tleXdv
cmQ+PGtleXdvcmQ+UHJlc2NyaXB0aW9uPC9rZXl3b3JkPjwva2V5d29yZHM+PGRhdGVzPjx5ZWFy
PjIwMTM8L3llYXI+PHB1Yi1kYXRlcz48ZGF0ZT5BdWc8L2RhdGU+PC9wdWItZGF0ZXM+PC9kYXRl
cz48aXNibj4xODczLTI1ODUgKEVsZWN0cm9uaWMpJiN4RDsxMDQ3LTI3OTcgKExpbmtpbmcpPC9p
c2JuPjxhY2Nlc3Npb24tbnVtPjIzODg5ODU5PC9hY2Nlc3Npb24tbnVtPjx1cmxzPjxyZWxhdGVk
LXVybHM+PHVybD5odHRwOi8vYWMuZWxzLWNkbi5jb20vUzEwNDcyNzk3MTMwMDE1NTUvMS1zMi4w
LVMxMDQ3Mjc5NzEzMDAxNTU1LW1haW4ucGRmP190aWQ9NjcyNDBmMDYtMGI5OS0xMWU2LWEwN2Et
MDAwMDBhYWIwZjZiJmFtcDthY2RuYXQ9MTQ2MTY2NjU5N19iN2RlMTUzOWQ1MzZhZTgyZjBjN2Nk
Mzk2MTllMjg2ZjwvdXJsPjwvcmVsYXRlZC11cmxzPjwvdXJscz48Y3VzdG9tMj5QTUMzODg4MzE2
PC9jdXN0b20yPjxjdXN0b202Pk5paG1zNDkwMDYwPC9jdXN0b202PjxlbGVjdHJvbmljLXJlc291
cmNlLW51bT4xMC4xMDE2L2ouYW5uZXBpZGVtLjIwMTMuMDUuMDE3PC9lbGVjdHJvbmljLXJlc291
cmNlLW51bT48cmVtb3RlLWRhdGFiYXNlLXByb3ZpZGVyPk5MTTwvcmVtb3RlLWRhdGFiYXNlLXBy
b3ZpZGVyPjxsYW5ndWFnZT5lbmc8L2xhbmd1YWdlPjwvcmVjb3JkPjwvQ2l0ZT48L0VuZE5vdGU+
AG==
</w:fldData>
        </w:fldChar>
      </w:r>
      <w:r>
        <w:rPr>
          <w:lang w:val="en-US"/>
        </w:rPr>
        <w:instrText xml:space="preserve"> ADDIN EN.CITE </w:instrText>
      </w:r>
      <w:r>
        <w:rPr>
          <w:lang w:val="en-US"/>
        </w:rPr>
        <w:fldChar w:fldCharType="begin">
          <w:fldData xml:space="preserve">PEVuZE5vdGU+PENpdGU+PEF1dGhvcj5EZXNhaTwvQXV0aG9yPjxZZWFyPjIwMTQ8L1llYXI+PFJl
Y051bT43OTwvUmVjTnVtPjxEaXNwbGF5VGV4dD48c3R5bGUgZmFjZT0ic3VwZXJzY3JpcHQiPjYs
IDgsIDM1PC9zdHlsZT48L0Rpc3BsYXlUZXh0PjxyZWNvcmQ+PHJlYy1udW1iZXI+Nzk8L3JlYy1u
dW1iZXI+PGZvcmVpZ24ta2V5cz48a2V5IGFwcD0iRU4iIGRiLWlkPSJkYXdkenNwcmFwYXdkMGUw
OXY0cGR4ZTlwMnd6eGFmMHY5dDAiIHRpbWVzdGFtcD0iMTQ0MzUyNTA2MyI+Nzk8L2tleT48L2Zv
cmVpZ24ta2V5cz48cmVmLXR5cGUgbmFtZT0iSm91cm5hbCBBcnRpY2xlIj4xNzwvcmVmLXR5cGU+
PGNvbnRyaWJ1dG9ycz48YXV0aG9ycz48YXV0aG9yPkRlc2FpLCBSLiBKLjwvYXV0aG9yPjxhdXRo
b3I+SGVybmFuZGV6LURpYXosIFMuPC9hdXRob3I+PGF1dGhvcj5CYXRlbWFuLCBCLiBULjwvYXV0
aG9yPjxhdXRob3I+SHV5YnJlY2h0cywgSy4gRi48L2F1dGhvcj48L2F1dGhvcnM+PC9jb250cmli
dXRvcnM+PGF1dGgtYWRkcmVzcz5EaXZpc2lvbiBvZiBQaGFybWFjb2VwaWRlbWlvbG9neSBhbmQg
UGhhcm1hY29lY29ub21pY3MsIERlcGFydG1lbnQgb2YgTWVkaWNpbmUsIEJyaWdoYW0gYW5kIFdv
bWVuJmFwb3M7cyBIb3NwaXRhbCBhbmQgSGFydmFyZCBNZWRpY2FsIFNjaG9vbCwgdGhlIERlcGFy
dG1lbnQgb2YgRXBpZGVtaW9sb2d5LCBIYXJ2YXJkIFNjaG9vbCBvZiBQdWJsaWMgSGVhbHRoLCBh
bmQgdGhlIERlcGFydG1lbnQgb2YgQW5lc3RoZXNpYSwgQ3JpdGljYWwgQ2FyZSwgYW5kIFBhaW4g
TWVkaWNpbmUsIE1hc3NhY2h1c2V0dHMgR2VuZXJhbCBIb3NwaXRhbCwgSGFydmFyZCBNZWRpY2Fs
IFNjaG9vbCwgQm9zdG9uLCBNYXNzYWNodXNldHRzLjwvYXV0aC1hZGRyZXNzPjx0aXRsZXM+PHRp
dGxlPkluY3JlYXNlIGluIHByZXNjcmlwdGlvbiBvcGlvaWQgdXNlIGR1cmluZyBwcmVnbmFuY3kg
YW1vbmcgTWVkaWNhaWQtZW5yb2xsZWQgd29tZW48L3RpdGxlPjxzZWNvbmRhcnktdGl0bGU+T2Jz
dGV0IEd5bmVjb2w8L3NlY29uZGFyeS10aXRsZT48L3RpdGxlcz48cGVyaW9kaWNhbD48ZnVsbC10
aXRsZT5PYnN0ZXRyaWNzIGFuZCBHeW5lY29sb2d5PC9mdWxsLXRpdGxlPjxhYmJyLTE+T2JzdGV0
LiBHeW5lY29sLjwvYWJici0xPjxhYmJyLTI+T2JzdGV0IEd5bmVjb2w8L2FiYnItMj48YWJici0z
Pk9ic3RldHJpY3MgJmFtcDsgR3luZWNvbG9neTwvYWJici0zPjwvcGVyaW9kaWNhbD48cGFnZXM+
OTk3LTEwMDI8L3BhZ2VzPjx2b2x1bWU+MTIzPC92b2x1bWU+PG51bWJlcj41PC9udW1iZXI+PGVk
aXRpb24+MjAxNC8wNS8wMzwvZWRpdGlvbj48a2V5d29yZHM+PGtleXdvcmQ+QWRvbGVzY2VudDwv
a2V5d29yZD48a2V5d29yZD5BZHVsdDwva2V5d29yZD48a2V5d29yZD5BbmFsZ2VzaWNzLCBPcGlv
aWQvdGhlcmFwZXV0aWMgdXNlPC9rZXl3b3JkPjxrZXl3b3JkPkNvZGVpbmUvdGhlcmFwZXV0aWMg
dXNlPC9rZXl3b3JkPjxrZXl3b3JkPkRydWcgUHJlc2NyaXB0aW9ucy8gc3RhdGlzdGljcyAmYW1w
OyBudW1lcmljYWwgZGF0YTwva2V5d29yZD48a2V5d29yZD5GZW1hbGU8L2tleXdvcmQ+PGtleXdv
cmQ+SHVtYW5zPC9rZXl3b3JkPjxrZXl3b3JkPkh5ZHJvY29kb25lL3RoZXJhcGV1dGljIHVzZTwv
a2V5d29yZD48a2V5d29yZD5NZWRpY2FpZC8gc3RhdGlzdGljcyAmYW1wOyBudW1lcmljYWwgZGF0
YTwva2V5d29yZD48a2V5d29yZD5QYWluL2RydWcgdGhlcmFweTwva2V5d29yZD48a2V5d29yZD5Q
cmVnbmFuY3k8L2tleXdvcmQ+PGtleXdvcmQ+VW5pdGVkIFN0YXRlczwva2V5d29yZD48a2V5d29y
ZD5Zb3VuZyBBZHVsdDwva2V5d29yZD48L2tleXdvcmRzPjxkYXRlcz48eWVhcj4yMDE0PC95ZWFy
PjxwdWItZGF0ZXM+PGRhdGU+TWF5PC9kYXRlPjwvcHViLWRhdGVzPjwvZGF0ZXM+PGlzYm4+MTg3
My0yMzNYIChFbGVjdHJvbmljKSYjeEQ7MDAyOS03ODQ0IChMaW5raW5nKTwvaXNibj48YWNjZXNz
aW9uLW51bT4yNDc4NTg1MjwvYWNjZXNzaW9uLW51bT48dXJscz48cmVsYXRlZC11cmxzPjx1cmw+
aHR0cDovL2dyYXBoaWNzLnR4Lm92aWQuY29tL292ZnRwZGZzL0ZQREROQ01DS0dHR01LMDAvZnMw
NDYvb3ZmdC9saXZlL2d2MDI1LzAwMDA2MjUwLzAwMDA2MjUwLTIwMTQwNTAwMC0wMDAxNS5wZGY8
L3VybD48L3JlbGF0ZWQtdXJscz48L3VybHM+PGN1c3RvbTI+UE1DNDAyMDAzOTwvY3VzdG9tMj48
Y3VzdG9tNj5OaWhtczU4MDIxMjwvY3VzdG9tNj48ZWxlY3Ryb25pYy1yZXNvdXJjZS1udW0+MTAu
MTA5Ny9hb2cuMDAwMDAwMDAwMDAwMDIwODwvZWxlY3Ryb25pYy1yZXNvdXJjZS1udW0+PHJlbW90
ZS1kYXRhYmFzZS1wcm92aWRlcj5OTE08L3JlbW90ZS1kYXRhYmFzZS1wcm92aWRlcj48bGFuZ3Vh
Z2U+ZW5nPC9sYW5ndWFnZT48L3JlY29yZD48L0NpdGU+PENpdGU+PEF1dGhvcj5QYXRyaWNrPC9B
dXRob3I+PFllYXI+MjAxNTwvWWVhcj48UmVjTnVtPjEyMjwvUmVjTnVtPjxyZWNvcmQ+PHJlYy1u
dW1iZXI+MTIyPC9yZWMtbnVtYmVyPjxmb3JlaWduLWtleXM+PGtleSBhcHA9IkVOIiBkYi1pZD0i
ZGF3ZHpzcHJhcGF3ZDBlMDl2NHBkeGU5cDJ3enhhZjB2OXQwIiB0aW1lc3RhbXA9IjE0NjE2NzM5
MTkiPjEyMjwva2V5PjwvZm9yZWlnbi1rZXlzPjxyZWYtdHlwZSBuYW1lPSJKb3VybmFsIEFydGlj
bGUiPjE3PC9yZWYtdHlwZT48Y29udHJpYnV0b3JzPjxhdXRob3JzPjxhdXRob3I+UGF0cmljaywg
Uy4gVy48L2F1dGhvcj48YXV0aG9yPkR1ZGxleSwgSi48L2F1dGhvcj48YXV0aG9yPk1hcnRpbiwg
UC4gUi48L2F1dGhvcj48YXV0aG9yPkhhcnJlbGwsIEYuIEUuPC9hdXRob3I+PGF1dGhvcj5XYXJy
ZW4sIE0uIEQuPC9hdXRob3I+PGF1dGhvcj5IYXJ0bWFubiwgSy4gRS48L2F1dGhvcj48YXV0aG9y
PkVseSwgRS4gVy48L2F1dGhvcj48YXV0aG9yPkdyaWphbHZhLCBDLiBHLjwvYXV0aG9yPjxhdXRo
b3I+Q29vcGVyLCBXLiBPLjwvYXV0aG9yPjwvYXV0aG9ycz48L2NvbnRyaWJ1dG9ycz48YXV0aC1h
ZGRyZXNzPkRlcGFydG1lbnRzIG9mIFBlZGlhdHJpY3MsIE1pbGRyZWQgU3RhaGxtYW4gRGl2aXNp
b24gb2YgTmVvbmF0b2xvZ3ksIFZhbmRlcmJpbHQgVW5pdmVyc2l0eSwgTmFzaHZpbGxlLCBUZW5u
ZXNzZWU7IFZhbmRlcmJpbHQgQ2VudGVyIGZvciBIZWFsdGggU2VydmljZXMgUmVzZWFyY2gsIE5h
c2h2aWxsZSwgVGVubmVzc2VlOyBIZWFsdGggUG9saWN5LCBzdGVwaGVuLnBhdHJpY2tAdmFuZGVy
YmlsdC5lZHUuJiN4RDtIZWFsdGggUG9saWN5LiYjeEQ7UHN5Y2hpYXRyeSwgUGhhcm1hY29sb2d5
LiYjeEQ7Qmlvc3RhdGlzdGljcy4mI3hEO1Rlbm5lc3NlZSBEZXBhcnRtZW50IG9mIEhlYWx0aCwg
TmFzaHZpbGxlLCBUZW5uZXNzZWU7IGFuZC4mI3hEO1ZhbmRlcmJpbHQgQ2VudGVyIGZvciBIZWFs
dGggU2VydmljZXMgUmVzZWFyY2gsIE5hc2h2aWxsZSwgVGVubmVzc2VlOyBPYnN0ZXRyaWNzIGFu
ZCBHeW5lY29sb2d5LCBhbmQuJiN4RDtWYW5kZXJiaWx0IENlbnRlciBmb3IgSGVhbHRoIFNlcnZp
Y2VzIFJlc2VhcmNoLCBOYXNodmlsbGUsIFRlbm5lc3NlZTsgTWVkaWNpbmUsIFZhbmRlcmJpbHQg
VW5pdmVyc2l0eSwgTmFzaHZpbGxlLCBUZW5uZXNzZWU7IFZldGVyYW4mYXBvcztzIEFmZmFpcnMs
IFRlbm5lc3NlZSBWYWxsZXkgR2VyaWF0cmljIFJlc2VhcmNoIEVkdWNhdGlvbiBDbGluaWNhbCBD
ZW50ZXIsIE5hc2h2aWxsZSwgVGVubmVzc2VlLiYjeEQ7VmFuZGVyYmlsdCBDZW50ZXIgZm9yIEhl
YWx0aCBTZXJ2aWNlcyBSZXNlYXJjaCwgTmFzaHZpbGxlLCBUZW5uZXNzZWU7IEhlYWx0aCBQb2xp
Y3ksIFZldGVyYW4mYXBvcztzIEFmZmFpcnMsIFRlbm5lc3NlZSBWYWxsZXkgR2VyaWF0cmljIFJl
c2VhcmNoIEVkdWNhdGlvbiBDbGluaWNhbCBDZW50ZXIsIE5hc2h2aWxsZSwgVGVubmVzc2VlLiYj
eEQ7RGVwYXJ0bWVudHMgb2YgUGVkaWF0cmljcywgVmFuZGVyYmlsdCBDZW50ZXIgZm9yIEhlYWx0
aCBTZXJ2aWNlcyBSZXNlYXJjaCwgTmFzaHZpbGxlLCBUZW5uZXNzZWU7IEhlYWx0aCBQb2xpY3ku
PC9hdXRoLWFkZHJlc3M+PHRpdGxlcz48dGl0bGU+UHJlc2NyaXB0aW9uIG9waW9pZCBlcGlkZW1p
YyBhbmQgaW5mYW50IG91dGNvbWVzPC90aXRsZT48c2Vjb25kYXJ5LXRpdGxlPlBlZGlhdHJpY3M8
L3NlY29uZGFyeS10aXRsZT48L3RpdGxlcz48cGVyaW9kaWNhbD48ZnVsbC10aXRsZT5QZWRpYXRy
aWNzPC9mdWxsLXRpdGxlPjxhYmJyLTE+UGVkaWF0cmljczwvYWJici0xPjxhYmJyLTI+UGVkaWF0
cmljczwvYWJici0yPjwvcGVyaW9kaWNhbD48cGFnZXM+ODQyLTUwPC9wYWdlcz48dm9sdW1lPjEz
NTwvdm9sdW1lPjxudW1iZXI+NTwvbnVtYmVyPjxlZGl0aW9uPjIwMTUvMDQvMTU8L2VkaXRpb24+
PGtleXdvcmRzPjxrZXl3b3JkPkFuYWxnZXNpY3MsIE9waW9pZC8gYWR2ZXJzZSBlZmZlY3RzPC9r
ZXl3b3JkPjxrZXl3b3JkPkNvaG9ydCBTdHVkaWVzPC9rZXl3b3JkPjxrZXl3b3JkPkZlbWFsZTwv
a2V5d29yZD48a2V5d29yZD5IdW1hbnM8L2tleXdvcmQ+PGtleXdvcmQ+SW5mYW50LCBOZXdib3Ju
PC9rZXl3b3JkPjxrZXl3b3JkPkxvbmdpdHVkaW5hbCBTdHVkaWVzPC9rZXl3b3JkPjxrZXl3b3Jk
Pk1hbGU8L2tleXdvcmQ+PGtleXdvcmQ+TmVvbmF0YWwgQWJzdGluZW5jZSBTeW5kcm9tZS8gZXBp
ZGVtaW9sb2d5PC9rZXl3b3JkPjxrZXl3b3JkPlBhaW4vZHJ1ZyB0aGVyYXB5PC9rZXl3b3JkPjxr
ZXl3b3JkPlByZWduYW5jeTwva2V5d29yZD48a2V5d29yZD5QcmVnbmFuY3kgQ29tcGxpY2F0aW9u
cy9kcnVnIHRoZXJhcHk8L2tleXdvcmQ+PGtleXdvcmQ+UHJlc2NyaXB0aW9uIERydWdzPC9rZXl3
b3JkPjxrZXl3b3JkPlJldHJvc3BlY3RpdmUgU3R1ZGllczwva2V5d29yZD48a2V5d29yZD5uZW9u
YXRhbCBhYnN0aW5lbmNlIHN5bmRyb21lPC9rZXl3b3JkPjxrZXl3b3JkPm5lb25hdGFsIGRydWcg
d2l0aGRyYXdhbCBzeW5kcm9tZTwva2V5d29yZD48a2V5d29yZD5uZW9uYXRhbCBvcGlvaWQgd2l0
aGRyYXdhbCBzeW5kcm9tZTwva2V5d29yZD48a2V5d29yZD5vcGlvaWQgcGFpbiByZWxpZXZlcjwv
a2V5d29yZD48L2tleXdvcmRzPjxkYXRlcz48eWVhcj4yMDE1PC95ZWFyPjxwdWItZGF0ZXM+PGRh
dGU+TWF5PC9kYXRlPjwvcHViLWRhdGVzPjwvZGF0ZXM+PGlzYm4+MTA5OC00Mjc1IChFbGVjdHJv
bmljKSYjeEQ7MDAzMS00MDA1IChMaW5raW5nKTwvaXNibj48YWNjZXNzaW9uLW51bT4yNTg2OTM3
MDwvYWNjZXNzaW9uLW51bT48dXJscz48L3VybHM+PGN1c3RvbTI+UE1DNDQxMTc4MTwvY3VzdG9t
Mj48ZWxlY3Ryb25pYy1yZXNvdXJjZS1udW0+MTAuMTU0Mi9wZWRzLjIwMTQtMzI5OTwvZWxlY3Ry
b25pYy1yZXNvdXJjZS1udW0+PHJlbW90ZS1kYXRhYmFzZS1wcm92aWRlcj5OTE08L3JlbW90ZS1k
YXRhYmFzZS1wcm92aWRlcj48bGFuZ3VhZ2U+ZW5nPC9sYW5ndWFnZT48L3JlY29yZD48L0NpdGU+
PENpdGU+PEF1dGhvcj5FcHN0ZWluPC9BdXRob3I+PFllYXI+MjAxMzwvWWVhcj48UmVjTnVtPjEx
MDwvUmVjTnVtPjxyZWNvcmQ+PHJlYy1udW1iZXI+MTEwPC9yZWMtbnVtYmVyPjxmb3JlaWduLWtl
eXM+PGtleSBhcHA9IkVOIiBkYi1pZD0iZGF3ZHpzcHJhcGF3ZDBlMDl2NHBkeGU5cDJ3enhhZjB2
OXQwIiB0aW1lc3RhbXA9IjE0NjE2NjU3MDQiPjExMDwva2V5PjwvZm9yZWlnbi1rZXlzPjxyZWYt
dHlwZSBuYW1lPSJKb3VybmFsIEFydGljbGUiPjE3PC9yZWYtdHlwZT48Y29udHJpYnV0b3JzPjxh
dXRob3JzPjxhdXRob3I+RXBzdGVpbiwgUi4gQS48L2F1dGhvcj48YXV0aG9yPkJvYm8sIFcuIFYu
PC9hdXRob3I+PGF1dGhvcj5NYXJ0aW4sIFAuIFIuPC9hdXRob3I+PGF1dGhvcj5Nb3Jyb3csIEou
IEEuPC9hdXRob3I+PGF1dGhvcj5XYW5nLCBXLjwvYXV0aG9yPjxhdXRob3I+Q2hhbmRyYXNla2hh
ciwgUi48L2F1dGhvcj48YXV0aG9yPkNvb3BlciwgVy4gTy48L2F1dGhvcj48L2F1dGhvcnM+PC9j
b250cmlidXRvcnM+PGF1dGgtYWRkcmVzcz5EZXBhcnRtZW50IG9mIFBzeWNoaWF0cnksIFZhbmRl
cmJpbHQgVW5pdmVyc2l0eSwgTmFzaHZpbGxlLCBUTiAzNzIxMiwgVVNBLiByaWNoYXJkLmEuZXBz
dGVpbkB2YW5kZXJiaWx0LmVkdTwvYXV0aC1hZGRyZXNzPjx0aXRsZXM+PHRpdGxlPkluY3JlYXNp
bmcgcHJlZ25hbmN5LXJlbGF0ZWQgdXNlIG9mIHByZXNjcmliZWQgb3Bpb2lkIGFuYWxnZXNpY3M8
L3RpdGxlPjxzZWNvbmRhcnktdGl0bGU+QW5uIEVwaWRlbWlvbDwvc2Vjb25kYXJ5LXRpdGxlPjwv
dGl0bGVzPjxwZXJpb2RpY2FsPjxmdWxsLXRpdGxlPkFubmFscyBvZiBFcGlkZW1pb2xvZ3k8L2Z1
bGwtdGl0bGU+PGFiYnItMT5Bbm4uIEVwaWRlbWlvbC48L2FiYnItMT48YWJici0yPkFubiBFcGlk
ZW1pb2w8L2FiYnItMj48L3BlcmlvZGljYWw+PHBhZ2VzPjQ5OC01MDM8L3BhZ2VzPjx2b2x1bWU+
MjM8L3ZvbHVtZT48bnVtYmVyPjg8L251bWJlcj48ZWRpdGlvbj4yMDEzLzA3LzMxPC9lZGl0aW9u
PjxrZXl3b3Jkcz48a2V5d29yZD5BZHVsdDwva2V5d29yZD48a2V5d29yZD5BbmFsZ2VzaWNzLCBP
cGlvaWQvIHRoZXJhcGV1dGljIHVzZTwva2V5d29yZD48a2V5d29yZD5Db25maWRlbmNlIEludGVy
dmFsczwva2V5d29yZD48a2V5d29yZD5GZW1hbGU8L2tleXdvcmQ+PGtleXdvcmQ+SHVtYW5zPC9r
ZXl3b3JkPjxrZXl3b3JkPk1lZGljYWlkPC9rZXl3b3JkPjxrZXl3b3JkPk1lZGljYWwgUmVjb3Jk
czwva2V5d29yZD48a2V5d29yZD5Qb2lzc29uIERpc3RyaWJ1dGlvbjwva2V5d29yZD48a2V5d29y
ZD5QcmVnbmFuY3k8L2tleXdvcmQ+PGtleXdvcmQ+UHJlc2NyaXB0aW9uIERydWdzLyB0aGVyYXBl
dXRpYyB1c2U8L2tleXdvcmQ+PGtleXdvcmQ+UmV0cm9zcGVjdGl2ZSBTdHVkaWVzPC9rZXl3b3Jk
PjxrZXl3b3JkPlRlbm5lc3NlZTwva2V5d29yZD48a2V5d29yZD5Vbml0ZWQgU3RhdGVzPC9rZXl3
b3JkPjxrZXl3b3JkPllvdW5nIEFkdWx0PC9rZXl3b3JkPjxrZXl3b3JkPk9waW9pZHM8L2tleXdv
cmQ+PGtleXdvcmQ+UHJlc2NyaXB0aW9uPC9rZXl3b3JkPjwva2V5d29yZHM+PGRhdGVzPjx5ZWFy
PjIwMTM8L3llYXI+PHB1Yi1kYXRlcz48ZGF0ZT5BdWc8L2RhdGU+PC9wdWItZGF0ZXM+PC9kYXRl
cz48aXNibj4xODczLTI1ODUgKEVsZWN0cm9uaWMpJiN4RDsxMDQ3LTI3OTcgKExpbmtpbmcpPC9p
c2JuPjxhY2Nlc3Npb24tbnVtPjIzODg5ODU5PC9hY2Nlc3Npb24tbnVtPjx1cmxzPjxyZWxhdGVk
LXVybHM+PHVybD5odHRwOi8vYWMuZWxzLWNkbi5jb20vUzEwNDcyNzk3MTMwMDE1NTUvMS1zMi4w
LVMxMDQ3Mjc5NzEzMDAxNTU1LW1haW4ucGRmP190aWQ9NjcyNDBmMDYtMGI5OS0xMWU2LWEwN2Et
MDAwMDBhYWIwZjZiJmFtcDthY2RuYXQ9MTQ2MTY2NjU5N19iN2RlMTUzOWQ1MzZhZTgyZjBjN2Nk
Mzk2MTllMjg2ZjwvdXJsPjwvcmVsYXRlZC11cmxzPjwvdXJscz48Y3VzdG9tMj5QTUMzODg4MzE2
PC9jdXN0b20yPjxjdXN0b202Pk5paG1zNDkwMDYwPC9jdXN0b202PjxlbGVjdHJvbmljLXJlc291
cmNlLW51bT4xMC4xMDE2L2ouYW5uZXBpZGVtLjIwMTMuMDUuMDE3PC9lbGVjdHJvbmljLXJlc291
cmNlLW51bT48cmVtb3RlLWRhdGFiYXNlLXByb3ZpZGVyPk5MTTwvcmVtb3RlLWRhdGFiYXNlLXBy
b3ZpZGVyPjxsYW5ndWFnZT5lbmc8L2xhbmd1YWdlPjwvcmVjb3JkPjwvQ2l0ZT48L0VuZE5vdGU+
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B13BB2">
        <w:rPr>
          <w:noProof/>
          <w:vertAlign w:val="superscript"/>
          <w:lang w:val="en-US"/>
        </w:rPr>
        <w:t>6, 8, 35</w:t>
      </w:r>
      <w:r>
        <w:rPr>
          <w:lang w:val="en-US"/>
        </w:rPr>
        <w:fldChar w:fldCharType="end"/>
      </w:r>
      <w:r>
        <w:rPr>
          <w:lang w:val="en-US"/>
        </w:rPr>
        <w:t>. Even if</w:t>
      </w:r>
      <w:r w:rsidRPr="00DB2E72">
        <w:rPr>
          <w:lang w:val="en-US"/>
        </w:rPr>
        <w:t xml:space="preserve"> </w:t>
      </w:r>
      <w:r>
        <w:rPr>
          <w:lang w:val="en-US"/>
        </w:rPr>
        <w:t xml:space="preserve">no increasing </w:t>
      </w:r>
      <w:r w:rsidRPr="00DB2E72">
        <w:rPr>
          <w:lang w:val="en-US"/>
        </w:rPr>
        <w:t>trend</w:t>
      </w:r>
      <w:r>
        <w:rPr>
          <w:lang w:val="en-US"/>
        </w:rPr>
        <w:t xml:space="preserve"> in opioid use</w:t>
      </w:r>
      <w:r w:rsidRPr="00DB2E72">
        <w:rPr>
          <w:lang w:val="en-US"/>
        </w:rPr>
        <w:t xml:space="preserve"> </w:t>
      </w:r>
      <w:r>
        <w:rPr>
          <w:lang w:val="en-US"/>
        </w:rPr>
        <w:t>is evident in Norway</w:t>
      </w:r>
      <w:r w:rsidRPr="00315FDB">
        <w:rPr>
          <w:lang w:val="en-US"/>
        </w:rPr>
        <w:t xml:space="preserve"> </w:t>
      </w:r>
      <w:r>
        <w:rPr>
          <w:lang w:val="en-US"/>
        </w:rPr>
        <w:t xml:space="preserve">or other </w:t>
      </w:r>
      <w:r w:rsidRPr="00582F3A">
        <w:rPr>
          <w:lang w:val="en-US"/>
        </w:rPr>
        <w:t xml:space="preserve">Scandinavian </w:t>
      </w:r>
      <w:r>
        <w:rPr>
          <w:lang w:val="en-US"/>
        </w:rPr>
        <w:t>countries</w:t>
      </w:r>
      <w:r w:rsidRPr="00582F3A">
        <w:rPr>
          <w:lang w:val="en-US"/>
        </w:rPr>
        <w:t xml:space="preserve"> </w:t>
      </w:r>
      <w:r w:rsidRPr="00582F3A">
        <w:rPr>
          <w:lang w:val="en-US"/>
        </w:rPr>
        <w:fldChar w:fldCharType="begin">
          <w:fldData xml:space="preserve">PEVuZE5vdGU+PENpdGU+PEF1dGhvcj5FbmdlbGFuZDwvQXV0aG9yPjxZZWFyPjIwMDg8L1llYXI+
PFJlY051bT41NDwvUmVjTnVtPjxEaXNwbGF5VGV4dD48c3R5bGUgZmFjZT0ic3VwZXJzY3JpcHQi
PjEwLCAzNjwvc3R5bGU+PC9EaXNwbGF5VGV4dD48cmVjb3JkPjxyZWMtbnVtYmVyPjU0PC9yZWMt
bnVtYmVyPjxmb3JlaWduLWtleXM+PGtleSBhcHA9IkVOIiBkYi1pZD0iZGF3ZHpzcHJhcGF3ZDBl
MDl2NHBkeGU5cDJ3enhhZjB2OXQwIiB0aW1lc3RhbXA9IjE0MzkzNzY2ODkiPjU0PC9rZXk+PC9m
b3JlaWduLWtleXM+PHJlZi10eXBlIG5hbWU9IkpvdXJuYWwgQXJ0aWNsZSI+MTc8L3JlZi10eXBl
Pjxjb250cmlidXRvcnM+PGF1dGhvcnM+PGF1dGhvcj5FbmdlbGFuZCwgQS48L2F1dGhvcj48YXV0
aG9yPkJyYW1uZXNzLCBKLiBHLjwvYXV0aG9yPjxhdXRob3I+RGFsdHZlaXQsIEEuIEsuPC9hdXRo
b3I+PGF1dGhvcj5Sb25uaW5nLCBNLjwvYXV0aG9yPjxhdXRob3I+U2t1cnR2ZWl0LCBTLjwvYXV0
aG9yPjxhdXRob3I+RnVydSwgSy48L2F1dGhvcj48L2F1dGhvcnM+PC9jb250cmlidXRvcnM+PGF1
dGgtYWRkcmVzcz5EZXBhcnRtZW50IG9mIFBoYXJtYWNvZXBpZGVtaW9sb2d5LCBEaXZpc2lvbiBv
ZiBFcGlkZW1pb2xvZ3ksIE5vcndlZ2lhbiBJbnN0aXR1dGUgb2YgUHVibGljIEhlYWx0aCwgT3Ns
bywgTm9yd2F5LiBhbmRlcnMuZW5nZWxhbmRAaXNmLnVpYi5ubzwvYXV0aC1hZGRyZXNzPjx0aXRs
ZXM+PHRpdGxlPlByZXNjcmlwdGlvbiBkcnVnIHVzZSBhbW9uZyBmYXRoZXJzIGFuZCBtb3RoZXJz
IGJlZm9yZSBhbmQgZHVyaW5nIHByZWduYW5jeS4gQSBwb3B1bGF0aW9uLWJhc2VkIGNvaG9ydCBz
dHVkeSBvZiAxMDYsMDAwIHByZWduYW5jaWVzIGluIE5vcndheSAyMDA0LTIwMDY8L3RpdGxlPjxz
ZWNvbmRhcnktdGl0bGU+QnIgSiBDbGluIFBoYXJtYWNvbDwvc2Vjb25kYXJ5LXRpdGxlPjwvdGl0
bGVzPjxwZXJpb2RpY2FsPjxmdWxsLXRpdGxlPkJyaXRpc2ggSm91cm5hbCBvZiBDbGluaWNhbCBQ
aGFybWFjb2xvZ3k8L2Z1bGwtdGl0bGU+PGFiYnItMT5Cci4gSi4gQ2xpbi4gUGhhcm1hY29sLjwv
YWJici0xPjxhYmJyLTI+QnIgSiBDbGluIFBoYXJtYWNvbDwvYWJici0yPjwvcGVyaW9kaWNhbD48
cGFnZXM+NjUzLTYwPC9wYWdlcz48dm9sdW1lPjY1PC92b2x1bWU+PG51bWJlcj41PC9udW1iZXI+
PGVkaXRpb24+MjAwOC8wMi8yNjwvZWRpdGlvbj48a2V5d29yZHM+PGtleXdvcmQ+RHJ1ZyBQcmVz
Y3JpcHRpb25zLyBzdGF0aXN0aWNzICZhbXA7IG51bWVyaWNhbCBkYXRhPC9rZXl3b3JkPjxrZXl3
b3JkPkVwaWRlbWlvbG9naWMgTWV0aG9kczwva2V5d29yZD48a2V5d29yZD5GYXRoZXJzLyBzdGF0
aXN0aWNzICZhbXA7IG51bWVyaWNhbCBkYXRhPC9rZXl3b3JkPjxrZXl3b3JkPkZlbWFsZTwva2V5
d29yZD48a2V5d29yZD5IdW1hbnM8L2tleXdvcmQ+PGtleXdvcmQ+TWFsZTwva2V5d29yZD48a2V5
d29yZD5Nb3RoZXJzLyBzdGF0aXN0aWNzICZhbXA7IG51bWVyaWNhbCBkYXRhPC9rZXl3b3JkPjxr
ZXl3b3JkPk5vcndheS9lcGlkZW1pb2xvZ3k8L2tleXdvcmQ+PGtleXdvcmQ+UHJlY29uY2VwdGlv
biBDYXJlLyBzdGF0aXN0aWNzICZhbXA7IG51bWVyaWNhbCBkYXRhPC9rZXl3b3JkPjxrZXl3b3Jk
PlByZWduYW5jeTwva2V5d29yZD48a2V5d29yZD5QcmVuYXRhbCBDYXJlLyBzdGF0aXN0aWNzICZh
bXA7IG51bWVyaWNhbCBkYXRhPC9rZXl3b3JkPjwva2V5d29yZHM+PGRhdGVzPjx5ZWFyPjIwMDg8
L3llYXI+PHB1Yi1kYXRlcz48ZGF0ZT5NYXk8L2RhdGU+PC9wdWItZGF0ZXM+PC9kYXRlcz48aXNi
bj4xMzY1LTIxMjUgKEVsZWN0cm9uaWMpJiN4RDswMzA2LTUyNTEgKExpbmtpbmcpPC9pc2JuPjxh
Y2Nlc3Npb24tbnVtPjE4Mjk0MzM0PC9hY2Nlc3Npb24tbnVtPjx1cmxzPjxyZWxhdGVkLXVybHM+
PHVybD5odHRwOi8vd3d3Lm5jYmkubmxtLm5paC5nb3YvcG1jL2FydGljbGVzL1BNQzI0MzI0NzQv
cGRmL2JjcDAwNjUtMDY1My5wZGY8L3VybD48L3JlbGF0ZWQtdXJscz48L3VybHM+PGN1c3RvbTI+
UE1DMjQzMjQ3NDwvY3VzdG9tMj48ZWxlY3Ryb25pYy1yZXNvdXJjZS1udW0+MTAuMTExMS9qLjEz
NjUtMjEyNS4yMDA4LjAzMTAyLng8L2VsZWN0cm9uaWMtcmVzb3VyY2UtbnVtPjxyZW1vdGUtZGF0
YWJhc2UtcHJvdmlkZXI+TkxNPC9yZW1vdGUtZGF0YWJhc2UtcHJvdmlkZXI+PGxhbmd1YWdlPmVu
ZzwvbGFuZ3VhZ2U+PC9yZWNvcmQ+PC9DaXRlPjxDaXRlPjxBdXRob3I+T2xlc2VuPC9BdXRob3I+
PFllYXI+MTk5OTwvWWVhcj48UmVjTnVtPjY5PC9SZWNOdW0+PHJlY29yZD48cmVjLW51bWJlcj42
OTwvcmVjLW51bWJlcj48Zm9yZWlnbi1rZXlzPjxrZXkgYXBwPSJFTiIgZGItaWQ9ImRhd2R6c3By
YXBhd2QwZTA5djRwZHhlOXAyd3p4YWYwdjl0MCIgdGltZXN0YW1wPSIxNDQwMDcwNzM4Ij42OTwv
a2V5PjwvZm9yZWlnbi1rZXlzPjxyZWYtdHlwZSBuYW1lPSJKb3VybmFsIEFydGljbGUiPjE3PC9y
ZWYtdHlwZT48Y29udHJpYnV0b3JzPjxhdXRob3JzPjxhdXRob3I+T2xlc2VuLCBDLjwvYXV0aG9y
PjxhdXRob3I+U29yZW5zZW4sIEguIFQuPC9hdXRob3I+PGF1dGhvcj5kZSBKb25nLXZhbiBkZW4g
QmVyZywgTC48L2F1dGhvcj48YXV0aG9yPk9sc2VuLCBKLjwvYXV0aG9yPjxhdXRob3I+U3RlZmZl
bnNlbiwgRi4gSC48L2F1dGhvcj48L2F1dGhvcnM+PC9jb250cmlidXRvcnM+PGF1dGgtYWRkcmVz
cz5EYW5pc2ggRXBpZGVtaW9sb2d5IFNjaWVuY2UgQ2VudHJlLCBEZXBhcnRtZW50IG9mIEVwaWRl
bWlvbG9neSBhbmQgU29jaWFsIE1lZGljaW5lLCBVbml2ZXJzaXR5IG9mIEFhcmh1cy48L2F1dGgt
YWRkcmVzcz48dGl0bGVzPjx0aXRsZT5QcmVzY3JpYmluZyBkdXJpbmcgcHJlZ25hbmN5IGFuZCBs
YWN0YXRpb24gd2l0aCByZWZlcmVuY2UgdG8gdGhlIFN3ZWRpc2ggY2xhc3NpZmljYXRpb24gc3lz
dGVtLiBBIHBvcHVsYXRpb24tYmFzZWQgc3R1ZHkgYW1vbmcgRGFuaXNoIHdvbWVuLiBUaGUgRXVy
b21hcCBHcm91cDwvdGl0bGU+PHNlY29uZGFyeS10aXRsZT5BY3RhIE9ic3RldCBHeW5lY29sIFNj
YW5kPC9zZWNvbmRhcnktdGl0bGU+PC90aXRsZXM+PHBlcmlvZGljYWw+PGZ1bGwtdGl0bGU+QWN0
YSBPYnN0ZXRyaWNpYSBldCBHeW5lY29sb2dpY2EgU2NhbmRpbmF2aWNhPC9mdWxsLXRpdGxlPjxh
YmJyLTE+QWN0YSBPYnN0ZXQuIEd5bmVjb2wuIFNjYW5kLjwvYWJici0xPjxhYmJyLTI+QWN0YSBP
YnN0ZXQgR3luZWNvbCBTY2FuZDwvYWJici0yPjwvcGVyaW9kaWNhbD48cGFnZXM+Njg2LTkyPC9w
YWdlcz48dm9sdW1lPjc4PC92b2x1bWU+PG51bWJlcj44PC9udW1iZXI+PGVkaXRpb24+MTk5OS8w
OS8wMTwvZWRpdGlvbj48a2V5d29yZHM+PGtleXdvcmQ+QWR2ZXJzZSBEcnVnIFJlYWN0aW9uIFJl
cG9ydGluZyBTeXN0ZW1zPC9rZXl3b3JkPjxrZXl3b3JkPkJpcnRoIENlcnRpZmljYXRlczwva2V5
d29yZD48a2V5d29yZD5EYXRhYmFzZXMsIEZhY3R1YWw8L2tleXdvcmQ+PGtleXdvcmQ+RGVubWFy
azwva2V5d29yZD48a2V5d29yZD5EcnVnIFByZXNjcmlwdGlvbnMvIHN0YXRpc3RpY3MgJmFtcDsg
bnVtZXJpY2FsIGRhdGE8L2tleXdvcmQ+PGtleXdvcmQ+RHJ1ZyBUaGVyYXB5L2NsYXNzaWZpY2F0
aW9uL3V0aWxpemF0aW9uPC9rZXl3b3JkPjxrZXl3b3JkPkRydWcgVXRpbGl6YXRpb24vIHN0YXRp
c3RpY3MgJmFtcDsgbnVtZXJpY2FsIGRhdGE8L2tleXdvcmQ+PGtleXdvcmQ+RHJ1Zy1SZWxhdGVk
IFNpZGUgRWZmZWN0cyBhbmQgQWR2ZXJzZSBSZWFjdGlvbnM8L2tleXdvcmQ+PGtleXdvcmQ+RmVt
YWxlPC9rZXl3b3JkPjxrZXl3b3JkPkhlYWx0aCBLbm93bGVkZ2UsIEF0dGl0dWRlcywgUHJhY3Rp
Y2U8L2tleXdvcmQ+PGtleXdvcmQ+SHVtYW5zPC9rZXl3b3JkPjxrZXl3b3JkPkxhY3RhdGlvbi8g
ZHJ1ZyBlZmZlY3RzPC9rZXl3b3JkPjxrZXl3b3JkPk1lZGljYWwgUmVjb3JkIExpbmthZ2U8L2tl
eXdvcmQ+PGtleXdvcmQ+UGhhcm1hY29lcGlkZW1pb2xvZ3k8L2tleXdvcmQ+PGtleXdvcmQ+UGh5
c2ljaWFuJmFwb3M7cyBQcmFjdGljZSBQYXR0ZXJucy9zdGF0aXN0aWNzICZhbXA7IG51bWVyaWNh
bCBkYXRhPC9rZXl3b3JkPjxrZXl3b3JkPlByZWduYW5jeS8gZHJ1ZyBlZmZlY3RzPC9rZXl3b3Jk
PjxrZXl3b3JkPlJlZ2lzdHJpZXM8L2tleXdvcmQ+PGtleXdvcmQ+U3dlZGVuPC9rZXl3b3JkPjwv
a2V5d29yZHM+PGRhdGVzPjx5ZWFyPjE5OTk8L3llYXI+PHB1Yi1kYXRlcz48ZGF0ZT5TZXA8L2Rh
dGU+PC9wdWItZGF0ZXM+PC9kYXRlcz48aXNibj4wMDAxLTYzNDkgKFByaW50KSYjeEQ7MDAwMS02
MzQ5IChMaW5raW5nKTwvaXNibj48YWNjZXNzaW9uLW51bT4xMDQ2ODA2MDwvYWNjZXNzaW9uLW51
bT48dXJscz48cmVsYXRlZC11cmxzPjx1cmw+aHR0cDovL29ubGluZWxpYnJhcnkud2lsZXkuY29t
L3N0b3JlLzEwLjEwMzQvai4xNjAwLTA0MTIuMTk5OS43ODA4MDUueC9hc3NldC9qLjE2MDAtMDQx
Mi4xOTk5Ljc4MDgwNS54LnBkZj92PTEmYW1wO3Q9aWRrNHh2OXcmYW1wO3M9YTg3NmI1MWFiYzEx
ZjVhMThiNjQwNDJhZTAyZmM3NWViMzQ0MjAzODwvdXJsPjwvcmVsYXRlZC11cmxzPjwvdXJscz48
cmVtb3RlLWRhdGFiYXNlLXByb3ZpZGVyPk5MTTwvcmVtb3RlLWRhdGFiYXNlLXByb3ZpZGVyPjxs
YW5ndWFnZT5lbmc8L2xhbmd1YWdlPjwvcmVjb3JkPjwvQ2l0ZT48L0VuZE5vdGU+
</w:fldData>
        </w:fldChar>
      </w:r>
      <w:r>
        <w:rPr>
          <w:lang w:val="en-US"/>
        </w:rPr>
        <w:instrText xml:space="preserve"> ADDIN EN.CITE </w:instrText>
      </w:r>
      <w:r>
        <w:rPr>
          <w:lang w:val="en-US"/>
        </w:rPr>
        <w:fldChar w:fldCharType="begin">
          <w:fldData xml:space="preserve">PEVuZE5vdGU+PENpdGU+PEF1dGhvcj5FbmdlbGFuZDwvQXV0aG9yPjxZZWFyPjIwMDg8L1llYXI+
PFJlY051bT41NDwvUmVjTnVtPjxEaXNwbGF5VGV4dD48c3R5bGUgZmFjZT0ic3VwZXJzY3JpcHQi
PjEwLCAzNjwvc3R5bGU+PC9EaXNwbGF5VGV4dD48cmVjb3JkPjxyZWMtbnVtYmVyPjU0PC9yZWMt
bnVtYmVyPjxmb3JlaWduLWtleXM+PGtleSBhcHA9IkVOIiBkYi1pZD0iZGF3ZHpzcHJhcGF3ZDBl
MDl2NHBkeGU5cDJ3enhhZjB2OXQwIiB0aW1lc3RhbXA9IjE0MzkzNzY2ODkiPjU0PC9rZXk+PC9m
b3JlaWduLWtleXM+PHJlZi10eXBlIG5hbWU9IkpvdXJuYWwgQXJ0aWNsZSI+MTc8L3JlZi10eXBl
Pjxjb250cmlidXRvcnM+PGF1dGhvcnM+PGF1dGhvcj5FbmdlbGFuZCwgQS48L2F1dGhvcj48YXV0
aG9yPkJyYW1uZXNzLCBKLiBHLjwvYXV0aG9yPjxhdXRob3I+RGFsdHZlaXQsIEEuIEsuPC9hdXRo
b3I+PGF1dGhvcj5Sb25uaW5nLCBNLjwvYXV0aG9yPjxhdXRob3I+U2t1cnR2ZWl0LCBTLjwvYXV0
aG9yPjxhdXRob3I+RnVydSwgSy48L2F1dGhvcj48L2F1dGhvcnM+PC9jb250cmlidXRvcnM+PGF1
dGgtYWRkcmVzcz5EZXBhcnRtZW50IG9mIFBoYXJtYWNvZXBpZGVtaW9sb2d5LCBEaXZpc2lvbiBv
ZiBFcGlkZW1pb2xvZ3ksIE5vcndlZ2lhbiBJbnN0aXR1dGUgb2YgUHVibGljIEhlYWx0aCwgT3Ns
bywgTm9yd2F5LiBhbmRlcnMuZW5nZWxhbmRAaXNmLnVpYi5ubzwvYXV0aC1hZGRyZXNzPjx0aXRs
ZXM+PHRpdGxlPlByZXNjcmlwdGlvbiBkcnVnIHVzZSBhbW9uZyBmYXRoZXJzIGFuZCBtb3RoZXJz
IGJlZm9yZSBhbmQgZHVyaW5nIHByZWduYW5jeS4gQSBwb3B1bGF0aW9uLWJhc2VkIGNvaG9ydCBz
dHVkeSBvZiAxMDYsMDAwIHByZWduYW5jaWVzIGluIE5vcndheSAyMDA0LTIwMDY8L3RpdGxlPjxz
ZWNvbmRhcnktdGl0bGU+QnIgSiBDbGluIFBoYXJtYWNvbDwvc2Vjb25kYXJ5LXRpdGxlPjwvdGl0
bGVzPjxwZXJpb2RpY2FsPjxmdWxsLXRpdGxlPkJyaXRpc2ggSm91cm5hbCBvZiBDbGluaWNhbCBQ
aGFybWFjb2xvZ3k8L2Z1bGwtdGl0bGU+PGFiYnItMT5Cci4gSi4gQ2xpbi4gUGhhcm1hY29sLjwv
YWJici0xPjxhYmJyLTI+QnIgSiBDbGluIFBoYXJtYWNvbDwvYWJici0yPjwvcGVyaW9kaWNhbD48
cGFnZXM+NjUzLTYwPC9wYWdlcz48dm9sdW1lPjY1PC92b2x1bWU+PG51bWJlcj41PC9udW1iZXI+
PGVkaXRpb24+MjAwOC8wMi8yNjwvZWRpdGlvbj48a2V5d29yZHM+PGtleXdvcmQ+RHJ1ZyBQcmVz
Y3JpcHRpb25zLyBzdGF0aXN0aWNzICZhbXA7IG51bWVyaWNhbCBkYXRhPC9rZXl3b3JkPjxrZXl3
b3JkPkVwaWRlbWlvbG9naWMgTWV0aG9kczwva2V5d29yZD48a2V5d29yZD5GYXRoZXJzLyBzdGF0
aXN0aWNzICZhbXA7IG51bWVyaWNhbCBkYXRhPC9rZXl3b3JkPjxrZXl3b3JkPkZlbWFsZTwva2V5
d29yZD48a2V5d29yZD5IdW1hbnM8L2tleXdvcmQ+PGtleXdvcmQ+TWFsZTwva2V5d29yZD48a2V5
d29yZD5Nb3RoZXJzLyBzdGF0aXN0aWNzICZhbXA7IG51bWVyaWNhbCBkYXRhPC9rZXl3b3JkPjxr
ZXl3b3JkPk5vcndheS9lcGlkZW1pb2xvZ3k8L2tleXdvcmQ+PGtleXdvcmQ+UHJlY29uY2VwdGlv
biBDYXJlLyBzdGF0aXN0aWNzICZhbXA7IG51bWVyaWNhbCBkYXRhPC9rZXl3b3JkPjxrZXl3b3Jk
PlByZWduYW5jeTwva2V5d29yZD48a2V5d29yZD5QcmVuYXRhbCBDYXJlLyBzdGF0aXN0aWNzICZh
bXA7IG51bWVyaWNhbCBkYXRhPC9rZXl3b3JkPjwva2V5d29yZHM+PGRhdGVzPjx5ZWFyPjIwMDg8
L3llYXI+PHB1Yi1kYXRlcz48ZGF0ZT5NYXk8L2RhdGU+PC9wdWItZGF0ZXM+PC9kYXRlcz48aXNi
bj4xMzY1LTIxMjUgKEVsZWN0cm9uaWMpJiN4RDswMzA2LTUyNTEgKExpbmtpbmcpPC9pc2JuPjxh
Y2Nlc3Npb24tbnVtPjE4Mjk0MzM0PC9hY2Nlc3Npb24tbnVtPjx1cmxzPjxyZWxhdGVkLXVybHM+
PHVybD5odHRwOi8vd3d3Lm5jYmkubmxtLm5paC5nb3YvcG1jL2FydGljbGVzL1BNQzI0MzI0NzQv
cGRmL2JjcDAwNjUtMDY1My5wZGY8L3VybD48L3JlbGF0ZWQtdXJscz48L3VybHM+PGN1c3RvbTI+
UE1DMjQzMjQ3NDwvY3VzdG9tMj48ZWxlY3Ryb25pYy1yZXNvdXJjZS1udW0+MTAuMTExMS9qLjEz
NjUtMjEyNS4yMDA4LjAzMTAyLng8L2VsZWN0cm9uaWMtcmVzb3VyY2UtbnVtPjxyZW1vdGUtZGF0
YWJhc2UtcHJvdmlkZXI+TkxNPC9yZW1vdGUtZGF0YWJhc2UtcHJvdmlkZXI+PGxhbmd1YWdlPmVu
ZzwvbGFuZ3VhZ2U+PC9yZWNvcmQ+PC9DaXRlPjxDaXRlPjxBdXRob3I+T2xlc2VuPC9BdXRob3I+
PFllYXI+MTk5OTwvWWVhcj48UmVjTnVtPjY5PC9SZWNOdW0+PHJlY29yZD48cmVjLW51bWJlcj42
OTwvcmVjLW51bWJlcj48Zm9yZWlnbi1rZXlzPjxrZXkgYXBwPSJFTiIgZGItaWQ9ImRhd2R6c3By
YXBhd2QwZTA5djRwZHhlOXAyd3p4YWYwdjl0MCIgdGltZXN0YW1wPSIxNDQwMDcwNzM4Ij42OTwv
a2V5PjwvZm9yZWlnbi1rZXlzPjxyZWYtdHlwZSBuYW1lPSJKb3VybmFsIEFydGljbGUiPjE3PC9y
ZWYtdHlwZT48Y29udHJpYnV0b3JzPjxhdXRob3JzPjxhdXRob3I+T2xlc2VuLCBDLjwvYXV0aG9y
PjxhdXRob3I+U29yZW5zZW4sIEguIFQuPC9hdXRob3I+PGF1dGhvcj5kZSBKb25nLXZhbiBkZW4g
QmVyZywgTC48L2F1dGhvcj48YXV0aG9yPk9sc2VuLCBKLjwvYXV0aG9yPjxhdXRob3I+U3RlZmZl
bnNlbiwgRi4gSC48L2F1dGhvcj48L2F1dGhvcnM+PC9jb250cmlidXRvcnM+PGF1dGgtYWRkcmVz
cz5EYW5pc2ggRXBpZGVtaW9sb2d5IFNjaWVuY2UgQ2VudHJlLCBEZXBhcnRtZW50IG9mIEVwaWRl
bWlvbG9neSBhbmQgU29jaWFsIE1lZGljaW5lLCBVbml2ZXJzaXR5IG9mIEFhcmh1cy48L2F1dGgt
YWRkcmVzcz48dGl0bGVzPjx0aXRsZT5QcmVzY3JpYmluZyBkdXJpbmcgcHJlZ25hbmN5IGFuZCBs
YWN0YXRpb24gd2l0aCByZWZlcmVuY2UgdG8gdGhlIFN3ZWRpc2ggY2xhc3NpZmljYXRpb24gc3lz
dGVtLiBBIHBvcHVsYXRpb24tYmFzZWQgc3R1ZHkgYW1vbmcgRGFuaXNoIHdvbWVuLiBUaGUgRXVy
b21hcCBHcm91cDwvdGl0bGU+PHNlY29uZGFyeS10aXRsZT5BY3RhIE9ic3RldCBHeW5lY29sIFNj
YW5kPC9zZWNvbmRhcnktdGl0bGU+PC90aXRsZXM+PHBlcmlvZGljYWw+PGZ1bGwtdGl0bGU+QWN0
YSBPYnN0ZXRyaWNpYSBldCBHeW5lY29sb2dpY2EgU2NhbmRpbmF2aWNhPC9mdWxsLXRpdGxlPjxh
YmJyLTE+QWN0YSBPYnN0ZXQuIEd5bmVjb2wuIFNjYW5kLjwvYWJici0xPjxhYmJyLTI+QWN0YSBP
YnN0ZXQgR3luZWNvbCBTY2FuZDwvYWJici0yPjwvcGVyaW9kaWNhbD48cGFnZXM+Njg2LTkyPC9w
YWdlcz48dm9sdW1lPjc4PC92b2x1bWU+PG51bWJlcj44PC9udW1iZXI+PGVkaXRpb24+MTk5OS8w
OS8wMTwvZWRpdGlvbj48a2V5d29yZHM+PGtleXdvcmQ+QWR2ZXJzZSBEcnVnIFJlYWN0aW9uIFJl
cG9ydGluZyBTeXN0ZW1zPC9rZXl3b3JkPjxrZXl3b3JkPkJpcnRoIENlcnRpZmljYXRlczwva2V5
d29yZD48a2V5d29yZD5EYXRhYmFzZXMsIEZhY3R1YWw8L2tleXdvcmQ+PGtleXdvcmQ+RGVubWFy
azwva2V5d29yZD48a2V5d29yZD5EcnVnIFByZXNjcmlwdGlvbnMvIHN0YXRpc3RpY3MgJmFtcDsg
bnVtZXJpY2FsIGRhdGE8L2tleXdvcmQ+PGtleXdvcmQ+RHJ1ZyBUaGVyYXB5L2NsYXNzaWZpY2F0
aW9uL3V0aWxpemF0aW9uPC9rZXl3b3JkPjxrZXl3b3JkPkRydWcgVXRpbGl6YXRpb24vIHN0YXRp
c3RpY3MgJmFtcDsgbnVtZXJpY2FsIGRhdGE8L2tleXdvcmQ+PGtleXdvcmQ+RHJ1Zy1SZWxhdGVk
IFNpZGUgRWZmZWN0cyBhbmQgQWR2ZXJzZSBSZWFjdGlvbnM8L2tleXdvcmQ+PGtleXdvcmQ+RmVt
YWxlPC9rZXl3b3JkPjxrZXl3b3JkPkhlYWx0aCBLbm93bGVkZ2UsIEF0dGl0dWRlcywgUHJhY3Rp
Y2U8L2tleXdvcmQ+PGtleXdvcmQ+SHVtYW5zPC9rZXl3b3JkPjxrZXl3b3JkPkxhY3RhdGlvbi8g
ZHJ1ZyBlZmZlY3RzPC9rZXl3b3JkPjxrZXl3b3JkPk1lZGljYWwgUmVjb3JkIExpbmthZ2U8L2tl
eXdvcmQ+PGtleXdvcmQ+UGhhcm1hY29lcGlkZW1pb2xvZ3k8L2tleXdvcmQ+PGtleXdvcmQ+UGh5
c2ljaWFuJmFwb3M7cyBQcmFjdGljZSBQYXR0ZXJucy9zdGF0aXN0aWNzICZhbXA7IG51bWVyaWNh
bCBkYXRhPC9rZXl3b3JkPjxrZXl3b3JkPlByZWduYW5jeS8gZHJ1ZyBlZmZlY3RzPC9rZXl3b3Jk
PjxrZXl3b3JkPlJlZ2lzdHJpZXM8L2tleXdvcmQ+PGtleXdvcmQ+U3dlZGVuPC9rZXl3b3JkPjwv
a2V5d29yZHM+PGRhdGVzPjx5ZWFyPjE5OTk8L3llYXI+PHB1Yi1kYXRlcz48ZGF0ZT5TZXA8L2Rh
dGU+PC9wdWItZGF0ZXM+PC9kYXRlcz48aXNibj4wMDAxLTYzNDkgKFByaW50KSYjeEQ7MDAwMS02
MzQ5IChMaW5raW5nKTwvaXNibj48YWNjZXNzaW9uLW51bT4xMDQ2ODA2MDwvYWNjZXNzaW9uLW51
bT48dXJscz48cmVsYXRlZC11cmxzPjx1cmw+aHR0cDovL29ubGluZWxpYnJhcnkud2lsZXkuY29t
L3N0b3JlLzEwLjEwMzQvai4xNjAwLTA0MTIuMTk5OS43ODA4MDUueC9hc3NldC9qLjE2MDAtMDQx
Mi4xOTk5Ljc4MDgwNS54LnBkZj92PTEmYW1wO3Q9aWRrNHh2OXcmYW1wO3M9YTg3NmI1MWFiYzEx
ZjVhMThiNjQwNDJhZTAyZmM3NWViMzQ0MjAzODwvdXJsPjwvcmVsYXRlZC11cmxzPjwvdXJscz48
cmVtb3RlLWRhdGFiYXNlLXByb3ZpZGVyPk5MTTwvcmVtb3RlLWRhdGFiYXNlLXByb3ZpZGVyPjxs
YW5ndWFnZT5lbmc8L2xhbmd1YWdlPjwvcmVjb3JkPjwvQ2l0ZT48L0VuZE5vdGU+
</w:fldData>
        </w:fldChar>
      </w:r>
      <w:r>
        <w:rPr>
          <w:lang w:val="en-US"/>
        </w:rPr>
        <w:instrText xml:space="preserve"> ADDIN EN.CITE.DATA </w:instrText>
      </w:r>
      <w:r>
        <w:rPr>
          <w:lang w:val="en-US"/>
        </w:rPr>
      </w:r>
      <w:r>
        <w:rPr>
          <w:lang w:val="en-US"/>
        </w:rPr>
        <w:fldChar w:fldCharType="end"/>
      </w:r>
      <w:r w:rsidRPr="00582F3A">
        <w:rPr>
          <w:lang w:val="en-US"/>
        </w:rPr>
      </w:r>
      <w:r w:rsidRPr="00582F3A">
        <w:rPr>
          <w:lang w:val="en-US"/>
        </w:rPr>
        <w:fldChar w:fldCharType="separate"/>
      </w:r>
      <w:r w:rsidRPr="00B13BB2">
        <w:rPr>
          <w:noProof/>
          <w:vertAlign w:val="superscript"/>
          <w:lang w:val="en-US"/>
        </w:rPr>
        <w:t>10, 36</w:t>
      </w:r>
      <w:r w:rsidRPr="00582F3A">
        <w:rPr>
          <w:lang w:val="en-US"/>
        </w:rPr>
        <w:fldChar w:fldCharType="end"/>
      </w:r>
      <w:r>
        <w:rPr>
          <w:lang w:val="en-US"/>
        </w:rPr>
        <w:t>,</w:t>
      </w:r>
      <w:r w:rsidRPr="00DB2E72">
        <w:rPr>
          <w:lang w:val="en-US"/>
        </w:rPr>
        <w:t xml:space="preserve"> </w:t>
      </w:r>
      <w:r>
        <w:rPr>
          <w:lang w:val="en-US"/>
        </w:rPr>
        <w:t>n</w:t>
      </w:r>
      <w:r w:rsidRPr="00DB2E72">
        <w:rPr>
          <w:lang w:val="en-US"/>
        </w:rPr>
        <w:t xml:space="preserve">either in </w:t>
      </w:r>
      <w:r>
        <w:rPr>
          <w:lang w:val="en-US"/>
        </w:rPr>
        <w:t xml:space="preserve">the </w:t>
      </w:r>
      <w:r w:rsidRPr="00DB2E72">
        <w:rPr>
          <w:lang w:val="en-US"/>
        </w:rPr>
        <w:t>general</w:t>
      </w:r>
      <w:r>
        <w:rPr>
          <w:lang w:val="en-US"/>
        </w:rPr>
        <w:t xml:space="preserve"> population (</w:t>
      </w:r>
      <w:r w:rsidRPr="002C1397">
        <w:rPr>
          <w:u w:val="single"/>
          <w:lang w:val="en-US"/>
        </w:rPr>
        <w:t>www.norpd.no</w:t>
      </w:r>
      <w:r>
        <w:rPr>
          <w:lang w:val="en-US"/>
        </w:rPr>
        <w:t>)</w:t>
      </w:r>
      <w:r w:rsidRPr="00DB2E72">
        <w:rPr>
          <w:lang w:val="en-US"/>
        </w:rPr>
        <w:t xml:space="preserve"> </w:t>
      </w:r>
      <w:r>
        <w:rPr>
          <w:lang w:val="en-US"/>
        </w:rPr>
        <w:fldChar w:fldCharType="begin">
          <w:fldData xml:space="preserve">PEVuZE5vdGU+PENpdGU+PEF1dGhvcj5GcmVkaGVpbTwvQXV0aG9yPjxZZWFyPjIwMTA8L1llYXI+
PFJlY051bT42NDwvUmVjTnVtPjxEaXNwbGF5VGV4dD48c3R5bGUgZmFjZT0ic3VwZXJzY3JpcHQi
PjI8L3N0eWxlPjwvRGlzcGxheVRleHQ+PHJlY29yZD48cmVjLW51bWJlcj42NDwvcmVjLW51bWJl
cj48Zm9yZWlnbi1rZXlzPjxrZXkgYXBwPSJFTiIgZGItaWQ9ImRhd2R6c3ByYXBhd2QwZTA5djRw
ZHhlOXAyd3p4YWYwdjl0MCIgdGltZXN0YW1wPSIxNDQwMDY5MTExIj42NDwva2V5PjwvZm9yZWln
bi1rZXlzPjxyZWYtdHlwZSBuYW1lPSJKb3VybmFsIEFydGljbGUiPjE3PC9yZWYtdHlwZT48Y29u
dHJpYnV0b3JzPjxhdXRob3JzPjxhdXRob3I+RnJlZGhlaW0sIE8uIE0uPC9hdXRob3I+PGF1dGhv
cj5Ta3VydHZlaXQsIFMuPC9hdXRob3I+PGF1dGhvcj5CcmVpdmlrLCBILjwvYXV0aG9yPjxhdXRo
b3I+Qm9yY2hncmV2aW5rLCBQLiBDLjwvYXV0aG9yPjwvYXV0aG9ycz48L2NvbnRyaWJ1dG9ycz48
YXV0aC1hZGRyZXNzPkNlbnRlciBmb3IgUGFpbiBhbmQgQ29tcGxleCBEaXNvcmRlcnMsIFN0LiBP
bGF2IFVuaXZlcnNpdHkgSG9zcGl0YWwsIFRyb25kaGVpbSwgTm9yd2F5LiBvbGF2bWFnbkBudG51
Lm5vPC9hdXRoLWFkZHJlc3M+PHRpdGxlcz48dGl0bGU+SW5jcmVhc2luZyB1c2Ugb2Ygb3Bpb2lk
cyBmcm9tIDIwMDQgdG8gMjAwNyAtIHBoYXJtYWNvZXBpZGVtaW9sb2dpY2FsIGRhdGEgZnJvbSBh
IGNvbXBsZXRlIG5hdGlvbmFsIHByZXNjcmlwdGlvbiBkYXRhYmFzZSBpbiBOb3J3YXk8L3RpdGxl
PjxzZWNvbmRhcnktdGl0bGU+RXVyIEogUGFpbjwvc2Vjb25kYXJ5LXRpdGxlPjwvdGl0bGVzPjxw
ZXJpb2RpY2FsPjxmdWxsLXRpdGxlPkV1cm9wZWFuIEpvdXJuYWwgb2YgUGFpbiAoTG9uZG9uLCBF
bmdsYW5kKTwvZnVsbC10aXRsZT48YWJici0xPkV1ci4gSi4gUGFpbjwvYWJici0xPjxhYmJyLTI+
RXVyIEogUGFpbjwvYWJici0yPjwvcGVyaW9kaWNhbD48cGFnZXM+Mjg5LTk0PC9wYWdlcz48dm9s
dW1lPjE0PC92b2x1bWU+PG51bWJlcj4zPC9udW1iZXI+PGVkaXRpb24+MjAwOS8wNi8xMDwvZWRp
dGlvbj48a2V5d29yZHM+PGtleXdvcmQ+QWR1bHQ8L2tleXdvcmQ+PGtleXdvcmQ+QWdlZDwva2V5
d29yZD48a2V5d29yZD5BbmFsZ2VzaWNzLCBPcGlvaWQvIHRoZXJhcGV1dGljIHVzZTwva2V5d29y
ZD48a2V5d29yZD5EYXRhYmFzZXMsIEZhY3R1YWw8L2tleXdvcmQ+PGtleXdvcmQ+RHJ1ZyBQcmVz
Y3JpcHRpb25zL3N0YXRpc3RpY3MgJmFtcDsgbnVtZXJpY2FsIGRhdGE8L2tleXdvcmQ+PGtleXdv
cmQ+RHJ1ZyBVdGlsaXphdGlvbi8gc3RhdGlzdGljcyAmYW1wOyBudW1lcmljYWwgZGF0YTwva2V5
d29yZD48a2V5d29yZD5GZW1hbGU8L2tleXdvcmQ+PGtleXdvcmQ+SHVtYW5zPC9rZXl3b3JkPjxr
ZXl3b3JkPk1hbGU8L2tleXdvcmQ+PGtleXdvcmQ+TWlkZGxlIEFnZWQ8L2tleXdvcmQ+PGtleXdv
cmQ+Tm9yd2F5L2VwaWRlbWlvbG9neTwva2V5d29yZD48a2V5d29yZD5QYWluLyBkcnVnIHRoZXJh
cHkvZXBpZGVtaW9sb2d5PC9rZXl3b3JkPjxrZXl3b3JkPlBoYXJtYWNvZXBpZGVtaW9sb2d5PC9r
ZXl3b3JkPjxrZXl3b3JkPlByZXNjcmlwdGlvbiBEcnVncy90aGVyYXBldXRpYyB1c2U8L2tleXdv
cmQ+PC9rZXl3b3Jkcz48ZGF0ZXM+PHllYXI+MjAxMDwveWVhcj48cHViLWRhdGVzPjxkYXRlPk1h
cjwvZGF0ZT48L3B1Yi1kYXRlcz48L2RhdGVzPjxpc2JuPjE1MzItMjE0OSAoRWxlY3Ryb25pYykm
I3hEOzEwOTAtMzgwMSAoTGlua2luZyk8L2lzYm4+PGFjY2Vzc2lvbi1udW0+MTk1MDU4MzQ8L2Fj
Y2Vzc2lvbi1udW0+PHVybHM+PHJlbGF0ZWQtdXJscz48dXJsPmh0dHA6Ly9vbmxpbmVsaWJyYXJ5
LndpbGV5LmNvbS9zdG9yZS8xMC4xMDE2L2ouZWpwYWluLjIwMDkuMDUuMDA2L2Fzc2V0L2ouZWpw
YWluLjIwMDkuMDUuMDA2LnBkZj92PTEmYW1wO3Q9aWRrM3ozbXomYW1wO3M9MGYyMjFiMGM4MDcz
OGU5NzAxNzgyYWI4OTdlNjUxNzk5NjYyM2VlNDwvdXJsPjwvcmVsYXRlZC11cmxzPjwvdXJscz48
ZWxlY3Ryb25pYy1yZXNvdXJjZS1udW0+MTAuMTAxNi9qLmVqcGFpbi4yMDA5LjA1LjAwNjwvZWxl
Y3Ryb25pYy1yZXNvdXJjZS1udW0+PHJlbW90ZS1kYXRhYmFzZS1wcm92aWRlcj5OTE08L3JlbW90
ZS1kYXRhYmFzZS1wcm92aWRlcj48bGFuZ3VhZ2U+ZW5nPC9sYW5ndWFnZT48L3JlY29yZD48L0Np
dGU+PC9FbmROb3RlPn==
</w:fldData>
        </w:fldChar>
      </w:r>
      <w:r>
        <w:rPr>
          <w:lang w:val="en-US"/>
        </w:rPr>
        <w:instrText xml:space="preserve"> ADDIN EN.CITE </w:instrText>
      </w:r>
      <w:r>
        <w:rPr>
          <w:lang w:val="en-US"/>
        </w:rPr>
        <w:fldChar w:fldCharType="begin">
          <w:fldData xml:space="preserve">PEVuZE5vdGU+PENpdGU+PEF1dGhvcj5GcmVkaGVpbTwvQXV0aG9yPjxZZWFyPjIwMTA8L1llYXI+
PFJlY051bT42NDwvUmVjTnVtPjxEaXNwbGF5VGV4dD48c3R5bGUgZmFjZT0ic3VwZXJzY3JpcHQi
PjI8L3N0eWxlPjwvRGlzcGxheVRleHQ+PHJlY29yZD48cmVjLW51bWJlcj42NDwvcmVjLW51bWJl
cj48Zm9yZWlnbi1rZXlzPjxrZXkgYXBwPSJFTiIgZGItaWQ9ImRhd2R6c3ByYXBhd2QwZTA5djRw
ZHhlOXAyd3p4YWYwdjl0MCIgdGltZXN0YW1wPSIxNDQwMDY5MTExIj42NDwva2V5PjwvZm9yZWln
bi1rZXlzPjxyZWYtdHlwZSBuYW1lPSJKb3VybmFsIEFydGljbGUiPjE3PC9yZWYtdHlwZT48Y29u
dHJpYnV0b3JzPjxhdXRob3JzPjxhdXRob3I+RnJlZGhlaW0sIE8uIE0uPC9hdXRob3I+PGF1dGhv
cj5Ta3VydHZlaXQsIFMuPC9hdXRob3I+PGF1dGhvcj5CcmVpdmlrLCBILjwvYXV0aG9yPjxhdXRo
b3I+Qm9yY2hncmV2aW5rLCBQLiBDLjwvYXV0aG9yPjwvYXV0aG9ycz48L2NvbnRyaWJ1dG9ycz48
YXV0aC1hZGRyZXNzPkNlbnRlciBmb3IgUGFpbiBhbmQgQ29tcGxleCBEaXNvcmRlcnMsIFN0LiBP
bGF2IFVuaXZlcnNpdHkgSG9zcGl0YWwsIFRyb25kaGVpbSwgTm9yd2F5LiBvbGF2bWFnbkBudG51
Lm5vPC9hdXRoLWFkZHJlc3M+PHRpdGxlcz48dGl0bGU+SW5jcmVhc2luZyB1c2Ugb2Ygb3Bpb2lk
cyBmcm9tIDIwMDQgdG8gMjAwNyAtIHBoYXJtYWNvZXBpZGVtaW9sb2dpY2FsIGRhdGEgZnJvbSBh
IGNvbXBsZXRlIG5hdGlvbmFsIHByZXNjcmlwdGlvbiBkYXRhYmFzZSBpbiBOb3J3YXk8L3RpdGxl
PjxzZWNvbmRhcnktdGl0bGU+RXVyIEogUGFpbjwvc2Vjb25kYXJ5LXRpdGxlPjwvdGl0bGVzPjxw
ZXJpb2RpY2FsPjxmdWxsLXRpdGxlPkV1cm9wZWFuIEpvdXJuYWwgb2YgUGFpbiAoTG9uZG9uLCBF
bmdsYW5kKTwvZnVsbC10aXRsZT48YWJici0xPkV1ci4gSi4gUGFpbjwvYWJici0xPjxhYmJyLTI+
RXVyIEogUGFpbjwvYWJici0yPjwvcGVyaW9kaWNhbD48cGFnZXM+Mjg5LTk0PC9wYWdlcz48dm9s
dW1lPjE0PC92b2x1bWU+PG51bWJlcj4zPC9udW1iZXI+PGVkaXRpb24+MjAwOS8wNi8xMDwvZWRp
dGlvbj48a2V5d29yZHM+PGtleXdvcmQ+QWR1bHQ8L2tleXdvcmQ+PGtleXdvcmQ+QWdlZDwva2V5
d29yZD48a2V5d29yZD5BbmFsZ2VzaWNzLCBPcGlvaWQvIHRoZXJhcGV1dGljIHVzZTwva2V5d29y
ZD48a2V5d29yZD5EYXRhYmFzZXMsIEZhY3R1YWw8L2tleXdvcmQ+PGtleXdvcmQ+RHJ1ZyBQcmVz
Y3JpcHRpb25zL3N0YXRpc3RpY3MgJmFtcDsgbnVtZXJpY2FsIGRhdGE8L2tleXdvcmQ+PGtleXdv
cmQ+RHJ1ZyBVdGlsaXphdGlvbi8gc3RhdGlzdGljcyAmYW1wOyBudW1lcmljYWwgZGF0YTwva2V5
d29yZD48a2V5d29yZD5GZW1hbGU8L2tleXdvcmQ+PGtleXdvcmQ+SHVtYW5zPC9rZXl3b3JkPjxr
ZXl3b3JkPk1hbGU8L2tleXdvcmQ+PGtleXdvcmQ+TWlkZGxlIEFnZWQ8L2tleXdvcmQ+PGtleXdv
cmQ+Tm9yd2F5L2VwaWRlbWlvbG9neTwva2V5d29yZD48a2V5d29yZD5QYWluLyBkcnVnIHRoZXJh
cHkvZXBpZGVtaW9sb2d5PC9rZXl3b3JkPjxrZXl3b3JkPlBoYXJtYWNvZXBpZGVtaW9sb2d5PC9r
ZXl3b3JkPjxrZXl3b3JkPlByZXNjcmlwdGlvbiBEcnVncy90aGVyYXBldXRpYyB1c2U8L2tleXdv
cmQ+PC9rZXl3b3Jkcz48ZGF0ZXM+PHllYXI+MjAxMDwveWVhcj48cHViLWRhdGVzPjxkYXRlPk1h
cjwvZGF0ZT48L3B1Yi1kYXRlcz48L2RhdGVzPjxpc2JuPjE1MzItMjE0OSAoRWxlY3Ryb25pYykm
I3hEOzEwOTAtMzgwMSAoTGlua2luZyk8L2lzYm4+PGFjY2Vzc2lvbi1udW0+MTk1MDU4MzQ8L2Fj
Y2Vzc2lvbi1udW0+PHVybHM+PHJlbGF0ZWQtdXJscz48dXJsPmh0dHA6Ly9vbmxpbmVsaWJyYXJ5
LndpbGV5LmNvbS9zdG9yZS8xMC4xMDE2L2ouZWpwYWluLjIwMDkuMDUuMDA2L2Fzc2V0L2ouZWpw
YWluLjIwMDkuMDUuMDA2LnBkZj92PTEmYW1wO3Q9aWRrM3ozbXomYW1wO3M9MGYyMjFiMGM4MDcz
OGU5NzAxNzgyYWI4OTdlNjUxNzk5NjYyM2VlNDwvdXJsPjwvcmVsYXRlZC11cmxzPjwvdXJscz48
ZWxlY3Ryb25pYy1yZXNvdXJjZS1udW0+MTAuMTAxNi9qLmVqcGFpbi4yMDA5LjA1LjAwNjwvZWxl
Y3Ryb25pYy1yZXNvdXJjZS1udW0+PHJlbW90ZS1kYXRhYmFzZS1wcm92aWRlcj5OTE08L3JlbW90
ZS1kYXRhYmFzZS1wcm92aWRlcj48bGFuZ3VhZ2U+ZW5nPC9sYW5ndWFnZT48L3JlY29yZD48L0Np
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120F1B">
        <w:rPr>
          <w:noProof/>
          <w:vertAlign w:val="superscript"/>
          <w:lang w:val="en-US"/>
        </w:rPr>
        <w:t>2</w:t>
      </w:r>
      <w:r>
        <w:rPr>
          <w:lang w:val="en-US"/>
        </w:rPr>
        <w:fldChar w:fldCharType="end"/>
      </w:r>
      <w:r w:rsidRPr="00DB2E72">
        <w:rPr>
          <w:lang w:val="en-US"/>
        </w:rPr>
        <w:t xml:space="preserve"> </w:t>
      </w:r>
      <w:r>
        <w:rPr>
          <w:lang w:val="en-US"/>
        </w:rPr>
        <w:t>n</w:t>
      </w:r>
      <w:r w:rsidRPr="00DB2E72">
        <w:rPr>
          <w:lang w:val="en-US"/>
        </w:rPr>
        <w:t xml:space="preserve">or </w:t>
      </w:r>
      <w:r>
        <w:rPr>
          <w:lang w:val="en-US"/>
        </w:rPr>
        <w:t xml:space="preserve">in the population of </w:t>
      </w:r>
      <w:r w:rsidRPr="00DB2E72">
        <w:rPr>
          <w:lang w:val="en-US"/>
        </w:rPr>
        <w:t xml:space="preserve">pregnant women </w:t>
      </w:r>
      <w:r>
        <w:rPr>
          <w:lang w:val="en-US"/>
        </w:rPr>
        <w:fldChar w:fldCharType="begin">
          <w:fldData xml:space="preserve">PEVuZE5vdGU+PENpdGU+PEF1dGhvcj5IYW5kYWw8L0F1dGhvcj48WWVhcj4yMDExPC9ZZWFyPjxS
ZWNOdW0+NjE8L1JlY051bT48RGlzcGxheVRleHQ+PHN0eWxlIGZhY2U9InN1cGVyc2NyaXB0Ij4x
MTwvc3R5bGU+PC9EaXNwbGF5VGV4dD48cmVjb3JkPjxyZWMtbnVtYmVyPjYxPC9yZWMtbnVtYmVy
Pjxmb3JlaWduLWtleXM+PGtleSBhcHA9IkVOIiBkYi1pZD0iZGF3ZHpzcHJhcGF3ZDBlMDl2NHBk
eGU5cDJ3enhhZjB2OXQwIiB0aW1lc3RhbXA9IjE0Mzk5OTI4NzUiPjYxPC9rZXk+PC9mb3JlaWdu
LWtleXM+PHJlZi10eXBlIG5hbWU9IkpvdXJuYWwgQXJ0aWNsZSI+MTc8L3JlZi10eXBlPjxjb250
cmlidXRvcnM+PGF1dGhvcnM+PGF1dGhvcj5IYW5kYWwsIE0uPC9hdXRob3I+PGF1dGhvcj5Fbmdl
bGFuZCwgQS48L2F1dGhvcj48YXV0aG9yPlJvbm5pbmcsIE0uPC9hdXRob3I+PGF1dGhvcj5Ta3Vy
dHZlaXQsIFMuPC9hdXRob3I+PGF1dGhvcj5GdXJ1LCBLLjwvYXV0aG9yPjwvYXV0aG9ycz48L2Nv
bnRyaWJ1dG9ycz48YXV0aC1hZGRyZXNzPkRlcHQuIG9mIFBoYXJtYWNvZXBpZGVtaW9sb2d5LCBO
b3J3ZWdpYW4gSW5zdGl0dXRlIG9mIFB1YmxpYyBIZWFsdGgsIFAuTy4gQm94IDQ0MDQgTnlkYWxl
biwgMDQwMywgT3NsbywgTm9yd2F5LiBtYXJ0ZS5oYW5kYWxAZmhpLm5vPC9hdXRoLWFkZHJlc3M+
PHRpdGxlcz48dGl0bGU+VXNlIG9mIHByZXNjcmliZWQgb3Bpb2lkIGFuYWxnZXNpY3MgYW5kIGNv
LW1lZGljYXRpb24gd2l0aCBiZW56b2RpYXplcGluZXMgaW4gd29tZW4gYmVmb3JlLCBkdXJpbmcs
IGFuZCBhZnRlciBwcmVnbmFuY3k6IGEgcG9wdWxhdGlvbi1iYXNlZCBjb2hvcnQgc3R1ZHk8L3Rp
dGxlPjxzZWNvbmRhcnktdGl0bGU+RXVyIEogQ2xpbiBQaGFybWFjb2w8L3NlY29uZGFyeS10aXRs
ZT48L3RpdGxlcz48cGVyaW9kaWNhbD48ZnVsbC10aXRsZT5FdXJvcGVhbiBKb3VybmFsIG9mIENs
aW5pY2FsIFBoYXJtYWNvbG9neTwvZnVsbC10aXRsZT48YWJici0xPkV1ci4gSi4gQ2xpbi4gUGhh
cm1hY29sLjwvYWJici0xPjxhYmJyLTI+RXVyIEogQ2xpbiBQaGFybWFjb2w8L2FiYnItMj48L3Bl
cmlvZGljYWw+PHBhZ2VzPjk1My02MDwvcGFnZXM+PHZvbHVtZT42Nzwvdm9sdW1lPjxudW1iZXI+
OTwvbnVtYmVyPjxlZGl0aW9uPjIwMTEvMDQvMTM8L2VkaXRpb24+PGtleXdvcmRzPjxrZXl3b3Jk
PkFuYWxnZXNpY3MsIE9waW9pZC8gYWRtaW5pc3RyYXRpb24gJmFtcDsgZG9zYWdlL3RoZXJhcGV1
dGljIHVzZTwva2V5d29yZD48a2V5d29yZD5CZW56b2RpYXplcGluZXMvIGFkbWluaXN0cmF0aW9u
ICZhbXA7IGRvc2FnZS90aGVyYXBldXRpYyB1c2U8L2tleXdvcmQ+PGtleXdvcmQ+Q29ob3J0IFN0
dWRpZXM8L2tleXdvcmQ+PGtleXdvcmQ+RGF0YWJhc2VzLCBGYWN0dWFsPC9rZXl3b3JkPjxrZXl3
b3JkPkRydWcgUHJlc2NyaXB0aW9ucy8gc3RhdGlzdGljcyAmYW1wOyBudW1lcmljYWwgZGF0YTwv
a2V5d29yZD48a2V5d29yZD5EcnVnIFV0aWxpemF0aW9uIFJldmlldzwva2V5d29yZD48a2V5d29y
ZD5GZW1hbGU8L2tleXdvcmQ+PGtleXdvcmQ+SHVtYW5zPC9rZXl3b3JkPjxrZXl3b3JkPk5vcndh
eTwva2V5d29yZD48a2V5d29yZD5QYWluL2RydWcgdGhlcmFweTwva2V5d29yZD48a2V5d29yZD5Q
b2x5cGhhcm1hY3k8L2tleXdvcmQ+PGtleXdvcmQ+UG9wdWxhdGlvbiBTdXJ2ZWlsbGFuY2U8L2tl
eXdvcmQ+PGtleXdvcmQ+UHJlZ25hbmN5PC9rZXl3b3JkPjxrZXl3b3JkPlByZWduYW5jeSBPdXRj
b21lL2VwaWRlbWlvbG9neTwva2V5d29yZD48a2V5d29yZD5QcmVnbmFuY3kgVHJpbWVzdGVyczwv
a2V5d29yZD48a2V5d29yZD5UaW1lIEZhY3RvcnM8L2tleXdvcmQ+PC9rZXl3b3Jkcz48ZGF0ZXM+
PHllYXI+MjAxMTwveWVhcj48cHViLWRhdGVzPjxkYXRlPlNlcDwvZGF0ZT48L3B1Yi1kYXRlcz48
L2RhdGVzPjxpc2JuPjE0MzItMTA0MSAoRWxlY3Ryb25pYykmI3hEOzAwMzEtNjk3MCAoTGlua2lu
Zyk8L2lzYm4+PGFjY2Vzc2lvbi1udW0+MjE0ODQ0Njg8L2FjY2Vzc2lvbi1udW0+PHVybHM+PHJl
bGF0ZWQtdXJscz48dXJsPmh0dHA6Ly9kb3dubG9hZC5zcHJpbmdlci5jb20vc3RhdGljL3BkZi81
OTYvYXJ0JTI1M0ExMC4xMDA3JTI1MkZzMDAyMjgtMDExLTEwMzAtNy5wZGY/b3JpZ2luVXJsPWh0
dHAlM0ElMkYlMkZsaW5rLnNwcmluZ2VyLmNvbSUyRmFydGljbGUlMkYxMC4xMDA3JTJGczAwMjI4
LTAxMS0xMDMwLTcmYW1wO3Rva2VuMj1leHA9MTQzOTk5NDA4OX5hY2w9JTJGc3RhdGljJTJGcGRm
JTJGNTk2JTJGYXJ0JTI1MjUzQTEwLjEwMDclMjUyNTJGczAwMjI4LTAxMS0xMDMwLTcucGRmJTNG
b3JpZ2luVXJsJTNEaHR0cCUyNTNBJTI1MkYlMjUyRmxpbmsuc3ByaW5nZXIuY29tJTI1MkZhcnRp
Y2xlJTI1MkYxMC4xMDA3JTI1MkZzMDAyMjgtMDExLTEwMzAtNyp+aG1hYz0wOWRiYzJkODk5MGY1
MmQwYWJlOTlkY2RlNjlkNDUyMzNjNjNkODQ3ZmVhZDMwNjEwN2M2ODgwNDg2MzQzMWQ1PC91cmw+
PC9yZWxhdGVkLXVybHM+PC91cmxzPjxlbGVjdHJvbmljLXJlc291cmNlLW51bT4xMC4xMDA3L3Mw
MDIyOC0wMTEtMTAzMC03PC9lbGVjdHJvbmljLXJlc291cmNlLW51bT48cmVtb3RlLWRhdGFiYXNl
LXByb3ZpZGVyPk5MTTwvcmVtb3RlLWRhdGFiYXNlLXByb3ZpZGVyPjxsYW5ndWFnZT5lbmc8L2xh
bmd1YWdlPjwvcmVjb3JkPjwvQ2l0ZT48L0VuZE5vdGU+
</w:fldData>
        </w:fldChar>
      </w:r>
      <w:r>
        <w:rPr>
          <w:lang w:val="en-US"/>
        </w:rPr>
        <w:instrText xml:space="preserve"> ADDIN EN.CITE </w:instrText>
      </w:r>
      <w:r>
        <w:rPr>
          <w:lang w:val="en-US"/>
        </w:rPr>
        <w:fldChar w:fldCharType="begin">
          <w:fldData xml:space="preserve">PEVuZE5vdGU+PENpdGU+PEF1dGhvcj5IYW5kYWw8L0F1dGhvcj48WWVhcj4yMDExPC9ZZWFyPjxS
ZWNOdW0+NjE8L1JlY051bT48RGlzcGxheVRleHQ+PHN0eWxlIGZhY2U9InN1cGVyc2NyaXB0Ij4x
MTwvc3R5bGU+PC9EaXNwbGF5VGV4dD48cmVjb3JkPjxyZWMtbnVtYmVyPjYxPC9yZWMtbnVtYmVy
Pjxmb3JlaWduLWtleXM+PGtleSBhcHA9IkVOIiBkYi1pZD0iZGF3ZHpzcHJhcGF3ZDBlMDl2NHBk
eGU5cDJ3enhhZjB2OXQwIiB0aW1lc3RhbXA9IjE0Mzk5OTI4NzUiPjYxPC9rZXk+PC9mb3JlaWdu
LWtleXM+PHJlZi10eXBlIG5hbWU9IkpvdXJuYWwgQXJ0aWNsZSI+MTc8L3JlZi10eXBlPjxjb250
cmlidXRvcnM+PGF1dGhvcnM+PGF1dGhvcj5IYW5kYWwsIE0uPC9hdXRob3I+PGF1dGhvcj5Fbmdl
bGFuZCwgQS48L2F1dGhvcj48YXV0aG9yPlJvbm5pbmcsIE0uPC9hdXRob3I+PGF1dGhvcj5Ta3Vy
dHZlaXQsIFMuPC9hdXRob3I+PGF1dGhvcj5GdXJ1LCBLLjwvYXV0aG9yPjwvYXV0aG9ycz48L2Nv
bnRyaWJ1dG9ycz48YXV0aC1hZGRyZXNzPkRlcHQuIG9mIFBoYXJtYWNvZXBpZGVtaW9sb2d5LCBO
b3J3ZWdpYW4gSW5zdGl0dXRlIG9mIFB1YmxpYyBIZWFsdGgsIFAuTy4gQm94IDQ0MDQgTnlkYWxl
biwgMDQwMywgT3NsbywgTm9yd2F5LiBtYXJ0ZS5oYW5kYWxAZmhpLm5vPC9hdXRoLWFkZHJlc3M+
PHRpdGxlcz48dGl0bGU+VXNlIG9mIHByZXNjcmliZWQgb3Bpb2lkIGFuYWxnZXNpY3MgYW5kIGNv
LW1lZGljYXRpb24gd2l0aCBiZW56b2RpYXplcGluZXMgaW4gd29tZW4gYmVmb3JlLCBkdXJpbmcs
IGFuZCBhZnRlciBwcmVnbmFuY3k6IGEgcG9wdWxhdGlvbi1iYXNlZCBjb2hvcnQgc3R1ZHk8L3Rp
dGxlPjxzZWNvbmRhcnktdGl0bGU+RXVyIEogQ2xpbiBQaGFybWFjb2w8L3NlY29uZGFyeS10aXRs
ZT48L3RpdGxlcz48cGVyaW9kaWNhbD48ZnVsbC10aXRsZT5FdXJvcGVhbiBKb3VybmFsIG9mIENs
aW5pY2FsIFBoYXJtYWNvbG9neTwvZnVsbC10aXRsZT48YWJici0xPkV1ci4gSi4gQ2xpbi4gUGhh
cm1hY29sLjwvYWJici0xPjxhYmJyLTI+RXVyIEogQ2xpbiBQaGFybWFjb2w8L2FiYnItMj48L3Bl
cmlvZGljYWw+PHBhZ2VzPjk1My02MDwvcGFnZXM+PHZvbHVtZT42Nzwvdm9sdW1lPjxudW1iZXI+
OTwvbnVtYmVyPjxlZGl0aW9uPjIwMTEvMDQvMTM8L2VkaXRpb24+PGtleXdvcmRzPjxrZXl3b3Jk
PkFuYWxnZXNpY3MsIE9waW9pZC8gYWRtaW5pc3RyYXRpb24gJmFtcDsgZG9zYWdlL3RoZXJhcGV1
dGljIHVzZTwva2V5d29yZD48a2V5d29yZD5CZW56b2RpYXplcGluZXMvIGFkbWluaXN0cmF0aW9u
ICZhbXA7IGRvc2FnZS90aGVyYXBldXRpYyB1c2U8L2tleXdvcmQ+PGtleXdvcmQ+Q29ob3J0IFN0
dWRpZXM8L2tleXdvcmQ+PGtleXdvcmQ+RGF0YWJhc2VzLCBGYWN0dWFsPC9rZXl3b3JkPjxrZXl3
b3JkPkRydWcgUHJlc2NyaXB0aW9ucy8gc3RhdGlzdGljcyAmYW1wOyBudW1lcmljYWwgZGF0YTwv
a2V5d29yZD48a2V5d29yZD5EcnVnIFV0aWxpemF0aW9uIFJldmlldzwva2V5d29yZD48a2V5d29y
ZD5GZW1hbGU8L2tleXdvcmQ+PGtleXdvcmQ+SHVtYW5zPC9rZXl3b3JkPjxrZXl3b3JkPk5vcndh
eTwva2V5d29yZD48a2V5d29yZD5QYWluL2RydWcgdGhlcmFweTwva2V5d29yZD48a2V5d29yZD5Q
b2x5cGhhcm1hY3k8L2tleXdvcmQ+PGtleXdvcmQ+UG9wdWxhdGlvbiBTdXJ2ZWlsbGFuY2U8L2tl
eXdvcmQ+PGtleXdvcmQ+UHJlZ25hbmN5PC9rZXl3b3JkPjxrZXl3b3JkPlByZWduYW5jeSBPdXRj
b21lL2VwaWRlbWlvbG9neTwva2V5d29yZD48a2V5d29yZD5QcmVnbmFuY3kgVHJpbWVzdGVyczwv
a2V5d29yZD48a2V5d29yZD5UaW1lIEZhY3RvcnM8L2tleXdvcmQ+PC9rZXl3b3Jkcz48ZGF0ZXM+
PHllYXI+MjAxMTwveWVhcj48cHViLWRhdGVzPjxkYXRlPlNlcDwvZGF0ZT48L3B1Yi1kYXRlcz48
L2RhdGVzPjxpc2JuPjE0MzItMTA0MSAoRWxlY3Ryb25pYykmI3hEOzAwMzEtNjk3MCAoTGlua2lu
Zyk8L2lzYm4+PGFjY2Vzc2lvbi1udW0+MjE0ODQ0Njg8L2FjY2Vzc2lvbi1udW0+PHVybHM+PHJl
bGF0ZWQtdXJscz48dXJsPmh0dHA6Ly9kb3dubG9hZC5zcHJpbmdlci5jb20vc3RhdGljL3BkZi81
OTYvYXJ0JTI1M0ExMC4xMDA3JTI1MkZzMDAyMjgtMDExLTEwMzAtNy5wZGY/b3JpZ2luVXJsPWh0
dHAlM0ElMkYlMkZsaW5rLnNwcmluZ2VyLmNvbSUyRmFydGljbGUlMkYxMC4xMDA3JTJGczAwMjI4
LTAxMS0xMDMwLTcmYW1wO3Rva2VuMj1leHA9MTQzOTk5NDA4OX5hY2w9JTJGc3RhdGljJTJGcGRm
JTJGNTk2JTJGYXJ0JTI1MjUzQTEwLjEwMDclMjUyNTJGczAwMjI4LTAxMS0xMDMwLTcucGRmJTNG
b3JpZ2luVXJsJTNEaHR0cCUyNTNBJTI1MkYlMjUyRmxpbmsuc3ByaW5nZXIuY29tJTI1MkZhcnRp
Y2xlJTI1MkYxMC4xMDA3JTI1MkZzMDAyMjgtMDExLTEwMzAtNyp+aG1hYz0wOWRiYzJkODk5MGY1
MmQwYWJlOTlkY2RlNjlkNDUyMzNjNjNkODQ3ZmVhZDMwNjEwN2M2ODgwNDg2MzQzMWQ1PC91cmw+
PC9yZWxhdGVkLXVybHM+PC91cmxzPjxlbGVjdHJvbmljLXJlc291cmNlLW51bT4xMC4xMDA3L3Mw
MDIyOC0wMTEtMTAzMC03PC9lbGVjdHJvbmljLXJlc291cmNlLW51bT48cmVtb3RlLWRhdGFiYXNl
LXByb3ZpZGVyPk5MTTwvcmVtb3RlLWRhdGFiYXNlLXByb3ZpZGVyPjxsYW5ndWFnZT5lbmc8L2xh
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120F1B">
        <w:rPr>
          <w:noProof/>
          <w:vertAlign w:val="superscript"/>
          <w:lang w:val="en-US"/>
        </w:rPr>
        <w:t>11</w:t>
      </w:r>
      <w:r>
        <w:rPr>
          <w:lang w:val="en-US"/>
        </w:rPr>
        <w:fldChar w:fldCharType="end"/>
      </w:r>
      <w:r>
        <w:rPr>
          <w:lang w:val="en-US"/>
        </w:rPr>
        <w:t xml:space="preserve"> it is highly important to gain knowledge on potential harmful effects to the offspring</w:t>
      </w:r>
      <w:r w:rsidRPr="00DB2E72">
        <w:rPr>
          <w:lang w:val="en-US"/>
        </w:rPr>
        <w:t xml:space="preserve">. </w:t>
      </w:r>
    </w:p>
    <w:p w14:paraId="6D488150" w14:textId="74F9830A" w:rsidR="00C11658" w:rsidRDefault="00C11658" w:rsidP="00C11658">
      <w:pPr>
        <w:spacing w:line="360" w:lineRule="auto"/>
        <w:rPr>
          <w:lang w:val="en-US"/>
        </w:rPr>
      </w:pPr>
      <w:r>
        <w:rPr>
          <w:lang w:val="en-US"/>
        </w:rPr>
        <w:t xml:space="preserve">There is a growing body of evidence that opioids may be associated with specific birth defects, and codeine is potentially an important contributor </w:t>
      </w:r>
      <w:r>
        <w:rPr>
          <w:lang w:val="en-US"/>
        </w:rPr>
        <w:fldChar w:fldCharType="begin">
          <w:fldData xml:space="preserve">PEVuZE5vdGU+PENpdGU+PEF1dGhvcj5ZYXpkeTwvQXV0aG9yPjxZZWFyPjIwMTU8L1llYXI+PFJl
Y051bT4xMTE8L1JlY051bT48RGlzcGxheVRleHQ+PHN0eWxlIGZhY2U9InN1cGVyc2NyaXB0Ij43
LCAzNzwvc3R5bGU+PC9EaXNwbGF5VGV4dD48cmVjb3JkPjxyZWMtbnVtYmVyPjExMTwvcmVjLW51
bWJlcj48Zm9yZWlnbi1rZXlzPjxrZXkgYXBwPSJFTiIgZGItaWQ9ImRhd2R6c3ByYXBhd2QwZTA5
djRwZHhlOXAyd3p4YWYwdjl0MCIgdGltZXN0YW1wPSIxNDYxNjY1NzM3Ij4xMTE8L2tleT48L2Zv
cmVpZ24ta2V5cz48cmVmLXR5cGUgbmFtZT0iSm91cm5hbCBBcnRpY2xlIj4xNzwvcmVmLXR5cGU+
PGNvbnRyaWJ1dG9ycz48YXV0aG9ycz48YXV0aG9yPllhemR5LCBNLiBNLjwvYXV0aG9yPjxhdXRo
b3I+RGVzYWksIFIuIEouPC9hdXRob3I+PGF1dGhvcj5Ccm9nbHksIFMuIEIuPC9hdXRob3I+PC9h
dXRob3JzPjwvY29udHJpYnV0b3JzPjxhdXRoLWFkZHJlc3M+U2xvbmUgRXBpZGVtaW9sb2d5IENl
bnRlciBhdCBCb3N0b24gVW5pdmVyc2l0eSwgQm9zdG9uLCBNYXNzYWNodXNldHRzLCBVbml0ZWQg
U3RhdGVzLiYjeEQ7RGl2aXNpb24gb2YgUGhhcm1hY29lcGlkZW1pb2xvZ3kgYW5kIFBoYXJtYWNv
ZWNvbm9taWNzLCBCcmlnaGFtIGFuZCBXb21lbiZhcG9zO3MgSG9zcGl0YWwgYW5kIEhhcnZhcmQg
TWVkaWNhbCBTY2hvb2wsIEJvc3RvbiwgTWFzc2FjaHVzZXR0cywgVW5pdGVkIFN0YXRlcy4mI3hE
O0RlcGFydG1lbnQgb2YgTWVkaWNpbmUgYW5kIFN1cmdlcnksIFF1ZWVuJmFwb3M7cyBVbml2ZXJz
aXR5LCBLaW5nc3RvbiwgT250YXJpbywgQ2FuYWRhLjwvYXV0aC1hZGRyZXNzPjx0aXRsZXM+PHRp
dGxlPlByZXNjcmlwdGlvbiBPcGlvaWRzIGluIFByZWduYW5jeSBhbmQgQmlydGggT3V0Y29tZXM6
IEEgUmV2aWV3IG9mIHRoZSBMaXRlcmF0dXJlPC90aXRsZT48c2Vjb25kYXJ5LXRpdGxlPkogUGVk
aWF0ciBHZW5ldDwvc2Vjb25kYXJ5LXRpdGxlPjwvdGl0bGVzPjxwZXJpb2RpY2FsPjxmdWxsLXRp
dGxlPkogUGVkaWF0ciBHZW5ldDwvZnVsbC10aXRsZT48L3BlcmlvZGljYWw+PHBhZ2VzPjU2LTcw
PC9wYWdlcz48dm9sdW1lPjQ8L3ZvbHVtZT48bnVtYmVyPjI8L251bWJlcj48ZWRpdGlvbj4yMDE2
LzAzLzIyPC9lZGl0aW9uPjxrZXl3b3Jkcz48a2V5d29yZD5iaXJ0aCBkZWZlY3RzPC9rZXl3b3Jk
PjxrZXl3b3JkPmJpcnRoIHdlaWdodDwva2V5d29yZD48a2V5d29yZD5mZXRhbCBncm93dGg8L2tl
eXdvcmQ+PGtleXdvcmQ+bmVvbmF0YWwgYWJzdGluZW5jZSBzeW5kcm9tZTwva2V5d29yZD48a2V5
d29yZD5vcGlvaWRzPC9rZXl3b3JkPjxrZXl3b3JkPnByZWduYW5jeTwva2V5d29yZD48L2tleXdv
cmRzPjxkYXRlcz48eWVhcj4yMDE1PC95ZWFyPjxwdWItZGF0ZXM+PGRhdGU+QXByIDE8L2RhdGU+
PC9wdWItZGF0ZXM+PC9kYXRlcz48aXNibj4yMTQ2LTQ1OTYgKFByaW50KTwvaXNibj48YWNjZXNz
aW9uLW51bT4yNjk5ODM5NDwvYWNjZXNzaW9uLW51bT48dXJscz48cmVsYXRlZC11cmxzPjx1cmw+
aHR0cDovL3d3dy5uY2JpLm5sbS5uaWguZ292L3BtYy9hcnRpY2xlcy9QTUM0Nzk1OTg1L3BkZi9u
aWhtczc0MjM1MS5wZGY8L3VybD48L3JlbGF0ZWQtdXJscz48L3VybHM+PGN1c3RvbTI+UE1DNDc5
NTk4NTwvY3VzdG9tMj48Y3VzdG9tNj5OaWhtczc0MjM1MTwvY3VzdG9tNj48ZWxlY3Ryb25pYy1y
ZXNvdXJjZS1udW0+MTAuMTA1NS9zLTAwMzUtMTU1Njc0MDwvZWxlY3Ryb25pYy1yZXNvdXJjZS1u
dW0+PHJlbW90ZS1kYXRhYmFzZS1wcm92aWRlcj5OTE08L3JlbW90ZS1kYXRhYmFzZS1wcm92aWRl
cj48bGFuZ3VhZ2U+RW5nPC9sYW5ndWFnZT48L3JlY29yZD48L0NpdGU+PENpdGU+PEF1dGhvcj5C
cm91c3NhcmQ8L0F1dGhvcj48WWVhcj4yMDExPC9ZZWFyPjxSZWNOdW0+MTI3PC9SZWNOdW0+PHJl
Y29yZD48cmVjLW51bWJlcj4xMjc8L3JlYy1udW1iZXI+PGZvcmVpZ24ta2V5cz48a2V5IGFwcD0i
RU4iIGRiLWlkPSJkYXdkenNwcmFwYXdkMGUwOXY0cGR4ZTlwMnd6eGFmMHY5dDAiIHRpbWVzdGFt
cD0iMTQ2Mjk3MzA0MyI+MTI3PC9rZXk+PC9mb3JlaWduLWtleXM+PHJlZi10eXBlIG5hbWU9Ikpv
dXJuYWwgQXJ0aWNsZSI+MTc8L3JlZi10eXBlPjxjb250cmlidXRvcnM+PGF1dGhvcnM+PGF1dGhv
cj5Ccm91c3NhcmQsIEMuIFMuPC9hdXRob3I+PGF1dGhvcj5SYXNtdXNzZW4sIFMuIEEuPC9hdXRo
b3I+PGF1dGhvcj5SZWVmaHVpcywgSi48L2F1dGhvcj48YXV0aG9yPkZyaWVkbWFuLCBKLiBNLjwv
YXV0aG9yPjxhdXRob3I+SmFubiwgTS4gVy48L2F1dGhvcj48YXV0aG9yPlJpZWhsZS1Db2xhcnVz
c28sIFQuPC9hdXRob3I+PGF1dGhvcj5Ib25laW4sIE0uIEEuPC9hdXRob3I+PC9hdXRob3JzPjwv
Y29udHJpYnV0b3JzPjxhdXRoLWFkZHJlc3M+RXBpZGVtaWMgSW50ZWxsaWdlbmNlIFNlcnZpY2Us
IE9mZmljZSBvZiBXb3JrZm9yY2UgYW5kIENhcmVlciBEZXZlbG9wbWVudCwgQ2VudGVycyBmb3Ig
RGlzZWFzZSBDb250cm9sIGFuZCBQcmV2ZW50aW9uLCBBdGxhbnRhLCBHQSAzMDMzMywgVVNBLiBj
YnJvdXNzYXJkQGNkYy5nb3Y8L2F1dGgtYWRkcmVzcz48dGl0bGVzPjx0aXRsZT5NYXRlcm5hbCB0
cmVhdG1lbnQgd2l0aCBvcGlvaWQgYW5hbGdlc2ljcyBhbmQgcmlzayBmb3IgYmlydGggZGVmZWN0
czwvdGl0bGU+PHNlY29uZGFyeS10aXRsZT5BbSBKIE9ic3RldCBHeW5lY29sPC9zZWNvbmRhcnkt
dGl0bGU+PC90aXRsZXM+PH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wZXJpb2RpY2FsPjxwYWdlcz4zMTQgZTEtMTE8L3BhZ2VzPjx2b2x1bWU+MjA0
PC92b2x1bWU+PG51bWJlcj40PC9udW1iZXI+PGVkaXRpb24+MjAxMS8wMi8yNTwvZWRpdGlvbj48
a2V5d29yZHM+PGtleXdvcmQ+QWJub3JtYWxpdGllcywgRHJ1Zy1JbmR1Y2VkPC9rZXl3b3JkPjxr
ZXl3b3JkPkFkdWx0PC9rZXl3b3JkPjxrZXl3b3JkPkFuYWxnZXNpY3MsIE9waW9pZC9hZG1pbmlz
dHJhdGlvbiAmYW1wOyBkb3NhZ2UvIGFkdmVyc2UgZWZmZWN0czwva2V5d29yZD48a2V5d29yZD5B
bnRlcmlvciBDaGFtYmVyL2Fibm9ybWFsaXRpZXM8L2tleXdvcmQ+PGtleXdvcmQ+Q2FzZS1Db250
cm9sIFN0dWRpZXM8L2tleXdvcmQ+PGtleXdvcmQ+Q29kZWluZS9hZG1pbmlzdHJhdGlvbiAmYW1w
OyBkb3NhZ2UvYWR2ZXJzZSBlZmZlY3RzPC9rZXl3b3JkPjxrZXl3b3JkPkZlbWFsZTwva2V5d29y
ZD48a2V5d29yZD5HYXN0cm9zY2hpc2lzL2NoZW1pY2FsbHkgaW5kdWNlZC9lcGlkZW1pb2xvZ3k8
L2tleXdvcmQ+PGtleXdvcmQ+R2xhdWNvbWEvY2hlbWljYWxseSBpbmR1Y2VkL2VwaWRlbWlvbG9n
eTwva2V5d29yZD48a2V5d29yZD5IZWFydCBEZWZlY3RzLCBDb25nZW5pdGFsL2NoZW1pY2FsbHkg
aW5kdWNlZC9lcGlkZW1pb2xvZ3k8L2tleXdvcmQ+PGtleXdvcmQ+SHVtYW5zPC9rZXl3b3JkPjxr
ZXl3b3JkPkh5ZHJvY2VwaGFsdXMvY2hlbWljYWxseSBpbmR1Y2VkL2VwaWRlbWlvbG9neTwva2V5
d29yZD48a2V5d29yZD5IeWRyb2NvZG9uZS9hZG1pbmlzdHJhdGlvbiAmYW1wOyBkb3NhZ2UvYWR2
ZXJzZSBlZmZlY3RzPC9rZXl3b3JkPjxrZXl3b3JkPkluZmFudCwgTmV3Ym9ybjwva2V5d29yZD48
a2V5d29yZD5NZXBlcmlkaW5lL2FkbWluaXN0cmF0aW9uICZhbXA7IGRvc2FnZS9hZHZlcnNlIGVm
ZmVjdHM8L2tleXdvcmQ+PGtleXdvcmQ+TXVsdGl2YXJpYXRlIEFuYWx5c2lzPC9rZXl3b3JkPjxr
ZXl3b3JkPk94eWNvZG9uZS9hZG1pbmlzdHJhdGlvbiAmYW1wOyBkb3NhZ2UvYWR2ZXJzZSBlZmZl
Y3RzPC9rZXl3b3JkPjxrZXl3b3JkPlByZWduYW5jeTwva2V5d29yZD48a2V5d29yZD5QcmVnbmFu
Y3kgVHJpbWVzdGVyLCBGaXJzdDwva2V5d29yZD48a2V5d29yZD5QcmVuYXRhbCBFeHBvc3VyZSBE
ZWxheWVkIEVmZmVjdHM8L2tleXdvcmQ+PGtleXdvcmQ+UHVsbW9uYXJ5IFZhbHZlIFN0ZW5vc2lz
L2NoZW1pY2FsbHkgaW5kdWNlZC9lcGlkZW1pb2xvZ3k8L2tleXdvcmQ+PGtleXdvcmQ+U3BpbmFs
IER5c3JhcGhpc20vY2hlbWljYWxseSBpbmR1Y2VkL2VwaWRlbWlvbG9neTwva2V5d29yZD48L2tl
eXdvcmRzPjxkYXRlcz48eWVhcj4yMDExPC95ZWFyPjxwdWItZGF0ZXM+PGRhdGU+QXByPC9kYXRl
PjwvcHViLWRhdGVzPjwvZGF0ZXM+PGlzYm4+MTA5Ny02ODY4IChFbGVjdHJvbmljKSYjeEQ7MDAw
Mi05Mzc4IChMaW5raW5nKTwvaXNibj48YWNjZXNzaW9uLW51bT4yMTM0NTQwMzwvYWNjZXNzaW9u
LW51bT48dXJscz48cmVsYXRlZC11cmxzPjx1cmw+aHR0cDovL2FjLmVscy1jZG4uY29tL1MwMDAy
OTM3ODEwMDI1MjRYLzEtczIuMC1TMDAwMjkzNzgxMDAyNTI0WC1tYWluLnBkZj9fdGlkPWE1YjBk
NGRjLTE3N2ItMTFlNi1iYjhhLTAwMDAwYWFjYjM1ZCZhbXA7YWNkbmF0PTE0NjI5NzMyMzFfOTc5
ZmE3NmVlMjZjZmQ5MjEzNTljNWYxZTFlZGFlMGE8L3VybD48L3JlbGF0ZWQtdXJscz48L3VybHM+
PGVsZWN0cm9uaWMtcmVzb3VyY2UtbnVtPjEwLjEwMTYvai5ham9nLjIwMTAuMTIuMDM5PC9lbGVj
dHJvbmljLXJlc291cmNlLW51bT48cmVtb3RlLWRhdGFiYXNlLXByb3ZpZGVyPk5MTTwvcmVtb3Rl
LWRhdGFiYXNlLXByb3ZpZGVyPjxsYW5ndWFnZT5lbmc8L2xhbmd1YWdlPjwvcmVjb3JkPjwvQ2l0
ZT48L0VuZE5vdGU+AG==
</w:fldData>
        </w:fldChar>
      </w:r>
      <w:r w:rsidR="003D77EE">
        <w:rPr>
          <w:lang w:val="en-US"/>
        </w:rPr>
        <w:instrText xml:space="preserve"> ADDIN EN.CITE </w:instrText>
      </w:r>
      <w:r w:rsidR="003D77EE">
        <w:rPr>
          <w:lang w:val="en-US"/>
        </w:rPr>
        <w:fldChar w:fldCharType="begin">
          <w:fldData xml:space="preserve">PEVuZE5vdGU+PENpdGU+PEF1dGhvcj5ZYXpkeTwvQXV0aG9yPjxZZWFyPjIwMTU8L1llYXI+PFJl
Y051bT4xMTE8L1JlY051bT48RGlzcGxheVRleHQ+PHN0eWxlIGZhY2U9InN1cGVyc2NyaXB0Ij43
LCAzNzwvc3R5bGU+PC9EaXNwbGF5VGV4dD48cmVjb3JkPjxyZWMtbnVtYmVyPjExMTwvcmVjLW51
bWJlcj48Zm9yZWlnbi1rZXlzPjxrZXkgYXBwPSJFTiIgZGItaWQ9ImRhd2R6c3ByYXBhd2QwZTA5
djRwZHhlOXAyd3p4YWYwdjl0MCIgdGltZXN0YW1wPSIxNDYxNjY1NzM3Ij4xMTE8L2tleT48L2Zv
cmVpZ24ta2V5cz48cmVmLXR5cGUgbmFtZT0iSm91cm5hbCBBcnRpY2xlIj4xNzwvcmVmLXR5cGU+
PGNvbnRyaWJ1dG9ycz48YXV0aG9ycz48YXV0aG9yPllhemR5LCBNLiBNLjwvYXV0aG9yPjxhdXRo
b3I+RGVzYWksIFIuIEouPC9hdXRob3I+PGF1dGhvcj5Ccm9nbHksIFMuIEIuPC9hdXRob3I+PC9h
dXRob3JzPjwvY29udHJpYnV0b3JzPjxhdXRoLWFkZHJlc3M+U2xvbmUgRXBpZGVtaW9sb2d5IENl
bnRlciBhdCBCb3N0b24gVW5pdmVyc2l0eSwgQm9zdG9uLCBNYXNzYWNodXNldHRzLCBVbml0ZWQg
U3RhdGVzLiYjeEQ7RGl2aXNpb24gb2YgUGhhcm1hY29lcGlkZW1pb2xvZ3kgYW5kIFBoYXJtYWNv
ZWNvbm9taWNzLCBCcmlnaGFtIGFuZCBXb21lbiZhcG9zO3MgSG9zcGl0YWwgYW5kIEhhcnZhcmQg
TWVkaWNhbCBTY2hvb2wsIEJvc3RvbiwgTWFzc2FjaHVzZXR0cywgVW5pdGVkIFN0YXRlcy4mI3hE
O0RlcGFydG1lbnQgb2YgTWVkaWNpbmUgYW5kIFN1cmdlcnksIFF1ZWVuJmFwb3M7cyBVbml2ZXJz
aXR5LCBLaW5nc3RvbiwgT250YXJpbywgQ2FuYWRhLjwvYXV0aC1hZGRyZXNzPjx0aXRsZXM+PHRp
dGxlPlByZXNjcmlwdGlvbiBPcGlvaWRzIGluIFByZWduYW5jeSBhbmQgQmlydGggT3V0Y29tZXM6
IEEgUmV2aWV3IG9mIHRoZSBMaXRlcmF0dXJlPC90aXRsZT48c2Vjb25kYXJ5LXRpdGxlPkogUGVk
aWF0ciBHZW5ldDwvc2Vjb25kYXJ5LXRpdGxlPjwvdGl0bGVzPjxwZXJpb2RpY2FsPjxmdWxsLXRp
dGxlPkogUGVkaWF0ciBHZW5ldDwvZnVsbC10aXRsZT48L3BlcmlvZGljYWw+PHBhZ2VzPjU2LTcw
PC9wYWdlcz48dm9sdW1lPjQ8L3ZvbHVtZT48bnVtYmVyPjI8L251bWJlcj48ZWRpdGlvbj4yMDE2
LzAzLzIyPC9lZGl0aW9uPjxrZXl3b3Jkcz48a2V5d29yZD5iaXJ0aCBkZWZlY3RzPC9rZXl3b3Jk
PjxrZXl3b3JkPmJpcnRoIHdlaWdodDwva2V5d29yZD48a2V5d29yZD5mZXRhbCBncm93dGg8L2tl
eXdvcmQ+PGtleXdvcmQ+bmVvbmF0YWwgYWJzdGluZW5jZSBzeW5kcm9tZTwva2V5d29yZD48a2V5
d29yZD5vcGlvaWRzPC9rZXl3b3JkPjxrZXl3b3JkPnByZWduYW5jeTwva2V5d29yZD48L2tleXdv
cmRzPjxkYXRlcz48eWVhcj4yMDE1PC95ZWFyPjxwdWItZGF0ZXM+PGRhdGU+QXByIDE8L2RhdGU+
PC9wdWItZGF0ZXM+PC9kYXRlcz48aXNibj4yMTQ2LTQ1OTYgKFByaW50KTwvaXNibj48YWNjZXNz
aW9uLW51bT4yNjk5ODM5NDwvYWNjZXNzaW9uLW51bT48dXJscz48cmVsYXRlZC11cmxzPjx1cmw+
aHR0cDovL3d3dy5uY2JpLm5sbS5uaWguZ292L3BtYy9hcnRpY2xlcy9QTUM0Nzk1OTg1L3BkZi9u
aWhtczc0MjM1MS5wZGY8L3VybD48L3JlbGF0ZWQtdXJscz48L3VybHM+PGN1c3RvbTI+UE1DNDc5
NTk4NTwvY3VzdG9tMj48Y3VzdG9tNj5OaWhtczc0MjM1MTwvY3VzdG9tNj48ZWxlY3Ryb25pYy1y
ZXNvdXJjZS1udW0+MTAuMTA1NS9zLTAwMzUtMTU1Njc0MDwvZWxlY3Ryb25pYy1yZXNvdXJjZS1u
dW0+PHJlbW90ZS1kYXRhYmFzZS1wcm92aWRlcj5OTE08L3JlbW90ZS1kYXRhYmFzZS1wcm92aWRl
cj48bGFuZ3VhZ2U+RW5nPC9sYW5ndWFnZT48L3JlY29yZD48L0NpdGU+PENpdGU+PEF1dGhvcj5C
cm91c3NhcmQ8L0F1dGhvcj48WWVhcj4yMDExPC9ZZWFyPjxSZWNOdW0+MTI3PC9SZWNOdW0+PHJl
Y29yZD48cmVjLW51bWJlcj4xMjc8L3JlYy1udW1iZXI+PGZvcmVpZ24ta2V5cz48a2V5IGFwcD0i
RU4iIGRiLWlkPSJkYXdkenNwcmFwYXdkMGUwOXY0cGR4ZTlwMnd6eGFmMHY5dDAiIHRpbWVzdGFt
cD0iMTQ2Mjk3MzA0MyI+MTI3PC9rZXk+PC9mb3JlaWduLWtleXM+PHJlZi10eXBlIG5hbWU9Ikpv
dXJuYWwgQXJ0aWNsZSI+MTc8L3JlZi10eXBlPjxjb250cmlidXRvcnM+PGF1dGhvcnM+PGF1dGhv
cj5Ccm91c3NhcmQsIEMuIFMuPC9hdXRob3I+PGF1dGhvcj5SYXNtdXNzZW4sIFMuIEEuPC9hdXRo
b3I+PGF1dGhvcj5SZWVmaHVpcywgSi48L2F1dGhvcj48YXV0aG9yPkZyaWVkbWFuLCBKLiBNLjwv
YXV0aG9yPjxhdXRob3I+SmFubiwgTS4gVy48L2F1dGhvcj48YXV0aG9yPlJpZWhsZS1Db2xhcnVz
c28sIFQuPC9hdXRob3I+PGF1dGhvcj5Ib25laW4sIE0uIEEuPC9hdXRob3I+PC9hdXRob3JzPjwv
Y29udHJpYnV0b3JzPjxhdXRoLWFkZHJlc3M+RXBpZGVtaWMgSW50ZWxsaWdlbmNlIFNlcnZpY2Us
IE9mZmljZSBvZiBXb3JrZm9yY2UgYW5kIENhcmVlciBEZXZlbG9wbWVudCwgQ2VudGVycyBmb3Ig
RGlzZWFzZSBDb250cm9sIGFuZCBQcmV2ZW50aW9uLCBBdGxhbnRhLCBHQSAzMDMzMywgVVNBLiBj
YnJvdXNzYXJkQGNkYy5nb3Y8L2F1dGgtYWRkcmVzcz48dGl0bGVzPjx0aXRsZT5NYXRlcm5hbCB0
cmVhdG1lbnQgd2l0aCBvcGlvaWQgYW5hbGdlc2ljcyBhbmQgcmlzayBmb3IgYmlydGggZGVmZWN0
czwvdGl0bGU+PHNlY29uZGFyeS10aXRsZT5BbSBKIE9ic3RldCBHeW5lY29sPC9zZWNvbmRhcnkt
dGl0bGU+PC90aXRsZXM+PH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wZXJpb2RpY2FsPjxwYWdlcz4zMTQgZTEtMTE8L3BhZ2VzPjx2b2x1bWU+MjA0
PC92b2x1bWU+PG51bWJlcj40PC9udW1iZXI+PGVkaXRpb24+MjAxMS8wMi8yNTwvZWRpdGlvbj48
a2V5d29yZHM+PGtleXdvcmQ+QWJub3JtYWxpdGllcywgRHJ1Zy1JbmR1Y2VkPC9rZXl3b3JkPjxr
ZXl3b3JkPkFkdWx0PC9rZXl3b3JkPjxrZXl3b3JkPkFuYWxnZXNpY3MsIE9waW9pZC9hZG1pbmlz
dHJhdGlvbiAmYW1wOyBkb3NhZ2UvIGFkdmVyc2UgZWZmZWN0czwva2V5d29yZD48a2V5d29yZD5B
bnRlcmlvciBDaGFtYmVyL2Fibm9ybWFsaXRpZXM8L2tleXdvcmQ+PGtleXdvcmQ+Q2FzZS1Db250
cm9sIFN0dWRpZXM8L2tleXdvcmQ+PGtleXdvcmQ+Q29kZWluZS9hZG1pbmlzdHJhdGlvbiAmYW1w
OyBkb3NhZ2UvYWR2ZXJzZSBlZmZlY3RzPC9rZXl3b3JkPjxrZXl3b3JkPkZlbWFsZTwva2V5d29y
ZD48a2V5d29yZD5HYXN0cm9zY2hpc2lzL2NoZW1pY2FsbHkgaW5kdWNlZC9lcGlkZW1pb2xvZ3k8
L2tleXdvcmQ+PGtleXdvcmQ+R2xhdWNvbWEvY2hlbWljYWxseSBpbmR1Y2VkL2VwaWRlbWlvbG9n
eTwva2V5d29yZD48a2V5d29yZD5IZWFydCBEZWZlY3RzLCBDb25nZW5pdGFsL2NoZW1pY2FsbHkg
aW5kdWNlZC9lcGlkZW1pb2xvZ3k8L2tleXdvcmQ+PGtleXdvcmQ+SHVtYW5zPC9rZXl3b3JkPjxr
ZXl3b3JkPkh5ZHJvY2VwaGFsdXMvY2hlbWljYWxseSBpbmR1Y2VkL2VwaWRlbWlvbG9neTwva2V5
d29yZD48a2V5d29yZD5IeWRyb2NvZG9uZS9hZG1pbmlzdHJhdGlvbiAmYW1wOyBkb3NhZ2UvYWR2
ZXJzZSBlZmZlY3RzPC9rZXl3b3JkPjxrZXl3b3JkPkluZmFudCwgTmV3Ym9ybjwva2V5d29yZD48
a2V5d29yZD5NZXBlcmlkaW5lL2FkbWluaXN0cmF0aW9uICZhbXA7IGRvc2FnZS9hZHZlcnNlIGVm
ZmVjdHM8L2tleXdvcmQ+PGtleXdvcmQ+TXVsdGl2YXJpYXRlIEFuYWx5c2lzPC9rZXl3b3JkPjxr
ZXl3b3JkPk94eWNvZG9uZS9hZG1pbmlzdHJhdGlvbiAmYW1wOyBkb3NhZ2UvYWR2ZXJzZSBlZmZl
Y3RzPC9rZXl3b3JkPjxrZXl3b3JkPlByZWduYW5jeTwva2V5d29yZD48a2V5d29yZD5QcmVnbmFu
Y3kgVHJpbWVzdGVyLCBGaXJzdDwva2V5d29yZD48a2V5d29yZD5QcmVuYXRhbCBFeHBvc3VyZSBE
ZWxheWVkIEVmZmVjdHM8L2tleXdvcmQ+PGtleXdvcmQ+UHVsbW9uYXJ5IFZhbHZlIFN0ZW5vc2lz
L2NoZW1pY2FsbHkgaW5kdWNlZC9lcGlkZW1pb2xvZ3k8L2tleXdvcmQ+PGtleXdvcmQ+U3BpbmFs
IER5c3JhcGhpc20vY2hlbWljYWxseSBpbmR1Y2VkL2VwaWRlbWlvbG9neTwva2V5d29yZD48L2tl
eXdvcmRzPjxkYXRlcz48eWVhcj4yMDExPC95ZWFyPjxwdWItZGF0ZXM+PGRhdGU+QXByPC9kYXRl
PjwvcHViLWRhdGVzPjwvZGF0ZXM+PGlzYm4+MTA5Ny02ODY4IChFbGVjdHJvbmljKSYjeEQ7MDAw
Mi05Mzc4IChMaW5raW5nKTwvaXNibj48YWNjZXNzaW9uLW51bT4yMTM0NTQwMzwvYWNjZXNzaW9u
LW51bT48dXJscz48cmVsYXRlZC11cmxzPjx1cmw+aHR0cDovL2FjLmVscy1jZG4uY29tL1MwMDAy
OTM3ODEwMDI1MjRYLzEtczIuMC1TMDAwMjkzNzgxMDAyNTI0WC1tYWluLnBkZj9fdGlkPWE1YjBk
NGRjLTE3N2ItMTFlNi1iYjhhLTAwMDAwYWFjYjM1ZCZhbXA7YWNkbmF0PTE0NjI5NzMyMzFfOTc5
ZmE3NmVlMjZjZmQ5MjEzNTljNWYxZTFlZGFlMGE8L3VybD48L3JlbGF0ZWQtdXJscz48L3VybHM+
PGVsZWN0cm9uaWMtcmVzb3VyY2UtbnVtPjEwLjEwMTYvai5ham9nLjIwMTAuMTIuMDM5PC9lbGVj
dHJvbmljLXJlc291cmNlLW51bT48cmVtb3RlLWRhdGFiYXNlLXByb3ZpZGVyPk5MTTwvcmVtb3Rl
LWRhdGFiYXNlLXByb3ZpZGVyPjxsYW5ndWFnZT5lbmc8L2xhbmd1YWdlPjwvcmVjb3JkPjwvQ2l0
ZT48L0VuZE5vdGU+AG==
</w:fldData>
        </w:fldChar>
      </w:r>
      <w:r w:rsidR="003D77EE">
        <w:rPr>
          <w:lang w:val="en-US"/>
        </w:rPr>
        <w:instrText xml:space="preserve"> ADDIN EN.CITE.DATA </w:instrText>
      </w:r>
      <w:r w:rsidR="003D77EE">
        <w:rPr>
          <w:lang w:val="en-US"/>
        </w:rPr>
      </w:r>
      <w:r w:rsidR="003D77EE">
        <w:rPr>
          <w:lang w:val="en-US"/>
        </w:rPr>
        <w:fldChar w:fldCharType="end"/>
      </w:r>
      <w:r>
        <w:rPr>
          <w:lang w:val="en-US"/>
        </w:rPr>
      </w:r>
      <w:r>
        <w:rPr>
          <w:lang w:val="en-US"/>
        </w:rPr>
        <w:fldChar w:fldCharType="separate"/>
      </w:r>
      <w:r w:rsidR="003D77EE" w:rsidRPr="003D77EE">
        <w:rPr>
          <w:noProof/>
          <w:vertAlign w:val="superscript"/>
          <w:lang w:val="en-US"/>
        </w:rPr>
        <w:t>7, 37</w:t>
      </w:r>
      <w:r>
        <w:rPr>
          <w:lang w:val="en-US"/>
        </w:rPr>
        <w:fldChar w:fldCharType="end"/>
      </w:r>
      <w:r>
        <w:rPr>
          <w:lang w:val="en-US"/>
        </w:rPr>
        <w:t xml:space="preserve">. In a review of the literature no association between opioid exposure and head circumference or birth length was found </w:t>
      </w:r>
      <w:r>
        <w:rPr>
          <w:lang w:val="en-US"/>
        </w:rPr>
        <w:fldChar w:fldCharType="begin"/>
      </w:r>
      <w:r>
        <w:rPr>
          <w:lang w:val="en-US"/>
        </w:rPr>
        <w:instrText xml:space="preserve"> ADDIN EN.CITE &lt;EndNote&gt;&lt;Cite&gt;&lt;Author&gt;Yazdy&lt;/Author&gt;&lt;Year&gt;2015&lt;/Year&gt;&lt;RecNum&gt;111&lt;/RecNum&gt;&lt;DisplayText&gt;&lt;style face="superscript"&gt;7&lt;/style&gt;&lt;/DisplayText&gt;&lt;record&gt;&lt;rec-number&gt;111&lt;/rec-number&gt;&lt;foreign-keys&gt;&lt;key app="EN" db-id="dawdzsprapawd0e09v4pdxe9p2wzxaf0v9t0" timestamp="1461665737"&gt;111&lt;/key&gt;&lt;/foreign-keys&gt;&lt;ref-type name="Journal Article"&gt;17&lt;/ref-type&gt;&lt;contributors&gt;&lt;authors&gt;&lt;author&gt;Yazdy, M. M.&lt;/author&gt;&lt;author&gt;Desai, R. J.&lt;/author&gt;&lt;author&gt;Brogly, S. B.&lt;/author&gt;&lt;/authors&gt;&lt;/contributors&gt;&lt;auth-address&gt;Slone Epidemiology Center at Boston University, Boston, Massachusetts, United States.&amp;#xD;Division of Pharmacoepidemiology and Pharmacoeconomics, Brigham and Women&amp;apos;s Hospital and Harvard Medical School, Boston, Massachusetts, United States.&amp;#xD;Department of Medicine and Surgery, Queen&amp;apos;s University, Kingston, Ontario, Canada.&lt;/auth-address&gt;&lt;titles&gt;&lt;title&gt;Prescription Opioids in Pregnancy and Birth Outcomes: A Review of the Literature&lt;/title&gt;&lt;secondary-title&gt;J Pediatr Genet&lt;/secondary-title&gt;&lt;/titles&gt;&lt;periodical&gt;&lt;full-title&gt;J Pediatr Genet&lt;/full-title&gt;&lt;/periodical&gt;&lt;pages&gt;56-70&lt;/pages&gt;&lt;volume&gt;4&lt;/volume&gt;&lt;number&gt;2&lt;/number&gt;&lt;edition&gt;2016/03/22&lt;/edition&gt;&lt;keywords&gt;&lt;keyword&gt;birth defects&lt;/keyword&gt;&lt;keyword&gt;birth weight&lt;/keyword&gt;&lt;keyword&gt;fetal growth&lt;/keyword&gt;&lt;keyword&gt;neonatal abstinence syndrome&lt;/keyword&gt;&lt;keyword&gt;opioids&lt;/keyword&gt;&lt;keyword&gt;pregnancy&lt;/keyword&gt;&lt;/keywords&gt;&lt;dates&gt;&lt;year&gt;2015&lt;/year&gt;&lt;pub-dates&gt;&lt;date&gt;Apr 1&lt;/date&gt;&lt;/pub-dates&gt;&lt;/dates&gt;&lt;isbn&gt;2146-4596 (Print)&lt;/isbn&gt;&lt;accession-num&gt;26998394&lt;/accession-num&gt;&lt;urls&gt;&lt;related-urls&gt;&lt;url&gt;http://www.ncbi.nlm.nih.gov/pmc/articles/PMC4795985/pdf/nihms742351.pdf&lt;/url&gt;&lt;/related-urls&gt;&lt;/urls&gt;&lt;custom2&gt;PMC4795985&lt;/custom2&gt;&lt;custom6&gt;Nihms742351&lt;/custom6&gt;&lt;electronic-resource-num&gt;10.1055/s-0035-1556740&lt;/electronic-resource-num&gt;&lt;remote-database-provider&gt;NLM&lt;/remote-database-provider&gt;&lt;language&gt;Eng&lt;/language&gt;&lt;/record&gt;&lt;/Cite&gt;&lt;/EndNote&gt;</w:instrText>
      </w:r>
      <w:r>
        <w:rPr>
          <w:lang w:val="en-US"/>
        </w:rPr>
        <w:fldChar w:fldCharType="separate"/>
      </w:r>
      <w:r w:rsidRPr="00120F1B">
        <w:rPr>
          <w:noProof/>
          <w:vertAlign w:val="superscript"/>
          <w:lang w:val="en-US"/>
        </w:rPr>
        <w:t>7</w:t>
      </w:r>
      <w:r>
        <w:rPr>
          <w:lang w:val="en-US"/>
        </w:rPr>
        <w:fldChar w:fldCharType="end"/>
      </w:r>
      <w:r w:rsidR="00556873">
        <w:rPr>
          <w:lang w:val="en-US"/>
        </w:rPr>
        <w:t>, but</w:t>
      </w:r>
      <w:r w:rsidRPr="00F63160">
        <w:rPr>
          <w:lang w:val="en-US"/>
        </w:rPr>
        <w:t xml:space="preserve"> </w:t>
      </w:r>
      <w:r>
        <w:rPr>
          <w:lang w:val="en-US"/>
        </w:rPr>
        <w:t>results regarding a potential effect on birth weight an</w:t>
      </w:r>
      <w:r w:rsidR="0034722E">
        <w:rPr>
          <w:lang w:val="en-US"/>
        </w:rPr>
        <w:t xml:space="preserve">d preterm birth have </w:t>
      </w:r>
      <w:r>
        <w:rPr>
          <w:lang w:val="en-US"/>
        </w:rPr>
        <w:t>been inconclusive.</w:t>
      </w:r>
    </w:p>
    <w:p w14:paraId="1195D878" w14:textId="77777777" w:rsidR="00C11658" w:rsidRDefault="00C11658" w:rsidP="00C11658">
      <w:pPr>
        <w:spacing w:line="360" w:lineRule="auto"/>
        <w:rPr>
          <w:lang w:val="en-US"/>
        </w:rPr>
      </w:pPr>
      <w:r w:rsidRPr="00941E82">
        <w:rPr>
          <w:lang w:val="en-US"/>
        </w:rPr>
        <w:t>To our knowledge</w:t>
      </w:r>
      <w:r>
        <w:rPr>
          <w:lang w:val="en-US"/>
        </w:rPr>
        <w:t>,</w:t>
      </w:r>
      <w:r w:rsidRPr="00941E82">
        <w:rPr>
          <w:lang w:val="en-US"/>
        </w:rPr>
        <w:t xml:space="preserve"> no studies have been performed with respect to neurocognitive effect</w:t>
      </w:r>
      <w:r>
        <w:rPr>
          <w:lang w:val="en-US"/>
        </w:rPr>
        <w:t>s</w:t>
      </w:r>
      <w:r w:rsidRPr="00941E82">
        <w:rPr>
          <w:lang w:val="en-US"/>
        </w:rPr>
        <w:t xml:space="preserve"> of prescribed analgesic opioids. </w:t>
      </w:r>
      <w:r>
        <w:rPr>
          <w:lang w:val="en-US"/>
        </w:rPr>
        <w:t xml:space="preserve">Some studies have found children exposed to opioid maintenance treatment (OMT) to have reduced cognitive function compared to unexposed </w:t>
      </w:r>
      <w:r>
        <w:rPr>
          <w:lang w:val="en-US"/>
        </w:rPr>
        <w:fldChar w:fldCharType="begin">
          <w:fldData xml:space="preserve">PEVuZE5vdGU+PENpdGU+PEF1dGhvcj5Lb25pam5lbmJlcmc8L0F1dGhvcj48WWVhcj4yMDExPC9Z
ZWFyPjxSZWNOdW0+MTA3PC9SZWNOdW0+PERpc3BsYXlUZXh0PjxzdHlsZSBmYWNlPSJzdXBlcnNj
cmlwdCI+MjI8L3N0eWxlPjwvRGlzcGxheVRleHQ+PHJlY29yZD48cmVjLW51bWJlcj4xMDc8L3Jl
Yy1udW1iZXI+PGZvcmVpZ24ta2V5cz48a2V5IGFwcD0iRU4iIGRiLWlkPSJkYXdkenNwcmFwYXdk
MGUwOXY0cGR4ZTlwMnd6eGFmMHY5dDAiIHRpbWVzdGFtcD0iMTQ1ODMwMjM0OSI+MTA3PC9rZXk+
PC9mb3JlaWduLWtleXM+PHJlZi10eXBlIG5hbWU9IkpvdXJuYWwgQXJ0aWNsZSI+MTc8L3JlZi10
eXBlPjxjb250cmlidXRvcnM+PGF1dGhvcnM+PGF1dGhvcj5Lb25pam5lbmJlcmcsIEMuPC9hdXRo
b3I+PGF1dGhvcj5NZWxpbmRlciwgQS48L2F1dGhvcj48L2F1dGhvcnM+PC9jb250cmlidXRvcnM+
PGF1dGgtYWRkcmVzcz5Ob3J3ZWdpYW4gQ2VudHJlIGZvciBBZGRpY3Rpb24gUmVzZWFyY2gsIElu
c3RpdHV0ZSBvZiBQc3ljaGlhdHJ5LCBVbml2ZXJzaXR5IG9mIE9zbG8sIE9zbG8sIE5vcndheS4g
Y2Fyb2xpZW4ua29uaWpuZW5iZXJnQHBzeWtvbG9naS51aW8ubm88L2F1dGgtYWRkcmVzcz48dGl0
bGVzPjx0aXRsZT5QcmVuYXRhbCBleHBvc3VyZSB0byBtZXRoYWRvbmUgYW5kIGJ1cHJlbm9ycGhp
bmU6IGEgcmV2aWV3IG9mIHRoZSBwb3RlbnRpYWwgZWZmZWN0cyBvbiBjb2duaXRpdmUgZGV2ZWxv
cG1lbnQ8L3RpdGxlPjxzZWNvbmRhcnktdGl0bGU+Q2hpbGQgTmV1cm9wc3ljaG9sPC9zZWNvbmRh
cnktdGl0bGU+PC90aXRsZXM+PHBlcmlvZGljYWw+PGZ1bGwtdGl0bGU+Q2hpbGQgTmV1cm9wc3lj
aG9sb2d5PC9mdWxsLXRpdGxlPjxhYmJyLTE+Q2hpbGQgTmV1cm9wc3ljaG9sLjwvYWJici0xPjxh
YmJyLTI+Q2hpbGQgTmV1cm9wc3ljaG9sPC9hYmJyLTI+PC9wZXJpb2RpY2FsPjxwYWdlcz40OTUt
NTE5PC9wYWdlcz48dm9sdW1lPjE3PC92b2x1bWU+PG51bWJlcj41PC9udW1iZXI+PGVkaXRpb24+
MjAxMS8wNC8xMjwvZWRpdGlvbj48a2V5d29yZHM+PGtleXdvcmQ+QW5hbGdlc2ljcywgT3Bpb2lk
LyBwaGFybWFjb2xvZ3kvdGhlcmFwZXV0aWMgdXNlPC9rZXl3b3JkPjxrZXl3b3JkPkJ1cHJlbm9y
cGhpbmUvIHBoYXJtYWNvbG9neS90aGVyYXBldXRpYyB1c2U8L2tleXdvcmQ+PGtleXdvcmQ+Q2hp
bGQ8L2tleXdvcmQ+PGtleXdvcmQ+Q2hpbGQgRGV2ZWxvcG1lbnQvIGRydWcgZWZmZWN0czwva2V5
d29yZD48a2V5d29yZD5Db2duaXRpb24vIGRydWcgZWZmZWN0czwva2V5d29yZD48a2V5d29yZD5G
ZW1hbGU8L2tleXdvcmQ+PGtleXdvcmQ+SHVtYW5zPC9rZXl3b3JkPjxrZXl3b3JkPk1hbGU8L2tl
eXdvcmQ+PGtleXdvcmQ+TWV0aGFkb25lLyBwaGFybWFjb2xvZ3kvdGhlcmFwZXV0aWMgdXNlPC9r
ZXl3b3JkPjxrZXl3b3JkPk9waWF0ZSBTdWJzdGl0dXRpb24gVHJlYXRtZW50PC9rZXl3b3JkPjxr
ZXl3b3JkPk9waW9pZC1SZWxhdGVkIERpc29yZGVycy8gZHJ1ZyB0aGVyYXB5L3JlaGFiaWxpdGF0
aW9uPC9rZXl3b3JkPjxrZXl3b3JkPlByZWduYW5jeTwva2V5d29yZD48a2V5d29yZD5QcmVuYXRh
bCBFeHBvc3VyZSBEZWxheWVkIEVmZmVjdHMvIHBzeWNob2xvZ3k8L2tleXdvcmQ+PC9rZXl3b3Jk
cz48ZGF0ZXM+PHllYXI+MjAxMTwveWVhcj48L2RhdGVzPjxpc2JuPjE3NDQtNDEzNiAoRWxlY3Ry
b25pYykmI3hEOzA5MjktNzA0OSAoTGlua2luZyk8L2lzYm4+PGFjY2Vzc2lvbi1udW0+MjE0ODAw
MTE8L2FjY2Vzc2lvbi1udW0+PHVybHM+PHJlbGF0ZWQtdXJscz48dXJsPmh0dHA6Ly93d3cudGFu
ZGZvbmxpbmUuY29tL2RvaS9wZGYvMTAuMTA4MC8wOTI5NzA0OS4yMDExLjU1MzU5MTwvdXJsPjwv
cmVsYXRlZC11cmxzPjwvdXJscz48ZWxlY3Ryb25pYy1yZXNvdXJjZS1udW0+MTAuMTA4MC8wOTI5
NzA0OS4yMDExLjU1MzU5MTwvZWxlY3Ryb25pYy1yZXNvdXJjZS1udW0+PHJlbW90ZS1kYXRhYmFz
ZS1wcm92aWRlcj5OTE08L3JlbW90ZS1kYXRhYmFzZS1wcm92aWRlcj48bGFuZ3VhZ2U+ZW5nPC9s
YW5ndWFnZT48L3JlY29yZD48L0NpdGU+PC9FbmROb3RlPn==
</w:fldData>
        </w:fldChar>
      </w:r>
      <w:r>
        <w:rPr>
          <w:lang w:val="en-US"/>
        </w:rPr>
        <w:instrText xml:space="preserve"> ADDIN EN.CITE </w:instrText>
      </w:r>
      <w:r>
        <w:rPr>
          <w:lang w:val="en-US"/>
        </w:rPr>
        <w:fldChar w:fldCharType="begin">
          <w:fldData xml:space="preserve">PEVuZE5vdGU+PENpdGU+PEF1dGhvcj5Lb25pam5lbmJlcmc8L0F1dGhvcj48WWVhcj4yMDExPC9Z
ZWFyPjxSZWNOdW0+MTA3PC9SZWNOdW0+PERpc3BsYXlUZXh0PjxzdHlsZSBmYWNlPSJzdXBlcnNj
cmlwdCI+MjI8L3N0eWxlPjwvRGlzcGxheVRleHQ+PHJlY29yZD48cmVjLW51bWJlcj4xMDc8L3Jl
Yy1udW1iZXI+PGZvcmVpZ24ta2V5cz48a2V5IGFwcD0iRU4iIGRiLWlkPSJkYXdkenNwcmFwYXdk
MGUwOXY0cGR4ZTlwMnd6eGFmMHY5dDAiIHRpbWVzdGFtcD0iMTQ1ODMwMjM0OSI+MTA3PC9rZXk+
PC9mb3JlaWduLWtleXM+PHJlZi10eXBlIG5hbWU9IkpvdXJuYWwgQXJ0aWNsZSI+MTc8L3JlZi10
eXBlPjxjb250cmlidXRvcnM+PGF1dGhvcnM+PGF1dGhvcj5Lb25pam5lbmJlcmcsIEMuPC9hdXRo
b3I+PGF1dGhvcj5NZWxpbmRlciwgQS48L2F1dGhvcj48L2F1dGhvcnM+PC9jb250cmlidXRvcnM+
PGF1dGgtYWRkcmVzcz5Ob3J3ZWdpYW4gQ2VudHJlIGZvciBBZGRpY3Rpb24gUmVzZWFyY2gsIElu
c3RpdHV0ZSBvZiBQc3ljaGlhdHJ5LCBVbml2ZXJzaXR5IG9mIE9zbG8sIE9zbG8sIE5vcndheS4g
Y2Fyb2xpZW4ua29uaWpuZW5iZXJnQHBzeWtvbG9naS51aW8ubm88L2F1dGgtYWRkcmVzcz48dGl0
bGVzPjx0aXRsZT5QcmVuYXRhbCBleHBvc3VyZSB0byBtZXRoYWRvbmUgYW5kIGJ1cHJlbm9ycGhp
bmU6IGEgcmV2aWV3IG9mIHRoZSBwb3RlbnRpYWwgZWZmZWN0cyBvbiBjb2duaXRpdmUgZGV2ZWxv
cG1lbnQ8L3RpdGxlPjxzZWNvbmRhcnktdGl0bGU+Q2hpbGQgTmV1cm9wc3ljaG9sPC9zZWNvbmRh
cnktdGl0bGU+PC90aXRsZXM+PHBlcmlvZGljYWw+PGZ1bGwtdGl0bGU+Q2hpbGQgTmV1cm9wc3lj
aG9sb2d5PC9mdWxsLXRpdGxlPjxhYmJyLTE+Q2hpbGQgTmV1cm9wc3ljaG9sLjwvYWJici0xPjxh
YmJyLTI+Q2hpbGQgTmV1cm9wc3ljaG9sPC9hYmJyLTI+PC9wZXJpb2RpY2FsPjxwYWdlcz40OTUt
NTE5PC9wYWdlcz48dm9sdW1lPjE3PC92b2x1bWU+PG51bWJlcj41PC9udW1iZXI+PGVkaXRpb24+
MjAxMS8wNC8xMjwvZWRpdGlvbj48a2V5d29yZHM+PGtleXdvcmQ+QW5hbGdlc2ljcywgT3Bpb2lk
LyBwaGFybWFjb2xvZ3kvdGhlcmFwZXV0aWMgdXNlPC9rZXl3b3JkPjxrZXl3b3JkPkJ1cHJlbm9y
cGhpbmUvIHBoYXJtYWNvbG9neS90aGVyYXBldXRpYyB1c2U8L2tleXdvcmQ+PGtleXdvcmQ+Q2hp
bGQ8L2tleXdvcmQ+PGtleXdvcmQ+Q2hpbGQgRGV2ZWxvcG1lbnQvIGRydWcgZWZmZWN0czwva2V5
d29yZD48a2V5d29yZD5Db2duaXRpb24vIGRydWcgZWZmZWN0czwva2V5d29yZD48a2V5d29yZD5G
ZW1hbGU8L2tleXdvcmQ+PGtleXdvcmQ+SHVtYW5zPC9rZXl3b3JkPjxrZXl3b3JkPk1hbGU8L2tl
eXdvcmQ+PGtleXdvcmQ+TWV0aGFkb25lLyBwaGFybWFjb2xvZ3kvdGhlcmFwZXV0aWMgdXNlPC9r
ZXl3b3JkPjxrZXl3b3JkPk9waWF0ZSBTdWJzdGl0dXRpb24gVHJlYXRtZW50PC9rZXl3b3JkPjxr
ZXl3b3JkPk9waW9pZC1SZWxhdGVkIERpc29yZGVycy8gZHJ1ZyB0aGVyYXB5L3JlaGFiaWxpdGF0
aW9uPC9rZXl3b3JkPjxrZXl3b3JkPlByZWduYW5jeTwva2V5d29yZD48a2V5d29yZD5QcmVuYXRh
bCBFeHBvc3VyZSBEZWxheWVkIEVmZmVjdHMvIHBzeWNob2xvZ3k8L2tleXdvcmQ+PC9rZXl3b3Jk
cz48ZGF0ZXM+PHllYXI+MjAxMTwveWVhcj48L2RhdGVzPjxpc2JuPjE3NDQtNDEzNiAoRWxlY3Ry
b25pYykmI3hEOzA5MjktNzA0OSAoTGlua2luZyk8L2lzYm4+PGFjY2Vzc2lvbi1udW0+MjE0ODAw
MTE8L2FjY2Vzc2lvbi1udW0+PHVybHM+PHJlbGF0ZWQtdXJscz48dXJsPmh0dHA6Ly93d3cudGFu
ZGZvbmxpbmUuY29tL2RvaS9wZGYvMTAuMTA4MC8wOTI5NzA0OS4yMDExLjU1MzU5MTwvdXJsPjwv
cmVsYXRlZC11cmxzPjwvdXJscz48ZWxlY3Ryb25pYy1yZXNvdXJjZS1udW0+MTAuMTA4MC8wOTI5
NzA0OS4yMDExLjU1MzU5MTwvZWxlY3Ryb25pYy1yZXNvdXJjZS1udW0+PHJlbW90ZS1kYXRhYmFz
ZS1wcm92aWRlcj5OTE08L3JlbW90ZS1kYXRhYmFzZS1wcm92aWRlcj48bGFuZ3VhZ2U+ZW5nPC9s
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120F1B">
        <w:rPr>
          <w:noProof/>
          <w:vertAlign w:val="superscript"/>
          <w:lang w:val="en-US"/>
        </w:rPr>
        <w:t>22</w:t>
      </w:r>
      <w:r>
        <w:rPr>
          <w:lang w:val="en-US"/>
        </w:rPr>
        <w:fldChar w:fldCharType="end"/>
      </w:r>
      <w:r>
        <w:rPr>
          <w:lang w:val="en-US"/>
        </w:rPr>
        <w:t xml:space="preserve">. The presence of several other risk factors may have confounded the association, and a firm conclusion on causality cannot be drawn. </w:t>
      </w:r>
    </w:p>
    <w:p w14:paraId="3C9E378E" w14:textId="52748CCC" w:rsidR="00C11658" w:rsidRDefault="00C11658" w:rsidP="00C11658">
      <w:pPr>
        <w:spacing w:line="360" w:lineRule="auto"/>
        <w:rPr>
          <w:lang w:val="en-US"/>
        </w:rPr>
      </w:pPr>
      <w:r>
        <w:rPr>
          <w:lang w:val="en-US"/>
        </w:rPr>
        <w:t>In the present study there was no association between</w:t>
      </w:r>
      <w:r w:rsidR="00B502F7">
        <w:rPr>
          <w:lang w:val="en-US"/>
        </w:rPr>
        <w:t xml:space="preserve"> analgesic </w:t>
      </w:r>
      <w:r>
        <w:rPr>
          <w:lang w:val="en-US"/>
        </w:rPr>
        <w:t xml:space="preserve">opioid use during pregnancy and language competence or communication skills in 3 year old children, respectively. Since both exposure and outcome are rare events, a large sample is required to obtain sufficient power to detect associations. A major strength of this study is the large </w:t>
      </w:r>
      <w:r w:rsidR="00556873">
        <w:rPr>
          <w:lang w:val="en-US"/>
        </w:rPr>
        <w:t xml:space="preserve">number of pregnancies </w:t>
      </w:r>
      <w:r>
        <w:rPr>
          <w:lang w:val="en-US"/>
        </w:rPr>
        <w:t>leading to relatively precise estimates. The upper limits of the</w:t>
      </w:r>
      <w:r w:rsidR="005D375D">
        <w:rPr>
          <w:lang w:val="en-US"/>
        </w:rPr>
        <w:t xml:space="preserve"> </w:t>
      </w:r>
      <w:r>
        <w:rPr>
          <w:lang w:val="en-US"/>
        </w:rPr>
        <w:t xml:space="preserve">95% confidence intervals seem to preclude any large effect of prenatal exposure to analgesic opioids. As </w:t>
      </w:r>
      <w:r w:rsidR="00556873">
        <w:rPr>
          <w:lang w:val="en-US"/>
        </w:rPr>
        <w:t xml:space="preserve">MoBa </w:t>
      </w:r>
      <w:r>
        <w:rPr>
          <w:lang w:val="en-US"/>
        </w:rPr>
        <w:t xml:space="preserve">participants responded to detailed questions regarding drug use as well as a large number of other health related and sociodemographic factors, it was possible to control for several important potential confounders. </w:t>
      </w:r>
      <w:r w:rsidR="00556873">
        <w:rPr>
          <w:lang w:val="en-US"/>
        </w:rPr>
        <w:t>The prospective design to some extent reduces the risk of recall bias as the women reported on drug use before assessing the outcomes of interest.</w:t>
      </w:r>
    </w:p>
    <w:p w14:paraId="1CC612C3" w14:textId="2D9AE6BE" w:rsidR="00C11658" w:rsidRDefault="00C11658" w:rsidP="00C11658">
      <w:pPr>
        <w:spacing w:line="360" w:lineRule="auto"/>
        <w:rPr>
          <w:lang w:val="en-US"/>
        </w:rPr>
      </w:pPr>
      <w:r>
        <w:rPr>
          <w:lang w:val="en-US"/>
        </w:rPr>
        <w:t>Whereas there seems to be no relevant association between prenatal exposure to opioids and neurocognitive development at</w:t>
      </w:r>
      <w:r w:rsidR="00B502F7">
        <w:rPr>
          <w:lang w:val="en-US"/>
        </w:rPr>
        <w:t xml:space="preserve"> 3 years</w:t>
      </w:r>
      <w:r>
        <w:rPr>
          <w:lang w:val="en-US"/>
        </w:rPr>
        <w:t xml:space="preserve">, there was an association between prenatal exposure to </w:t>
      </w:r>
      <w:r>
        <w:rPr>
          <w:lang w:val="en-US"/>
        </w:rPr>
        <w:lastRenderedPageBreak/>
        <w:t xml:space="preserve">paracetamol and communication skills, </w:t>
      </w:r>
      <w:r w:rsidR="00556873">
        <w:rPr>
          <w:lang w:val="en-US"/>
        </w:rPr>
        <w:t>the</w:t>
      </w:r>
      <w:r>
        <w:rPr>
          <w:lang w:val="en-US"/>
        </w:rPr>
        <w:t xml:space="preserve"> odds of being in a lower development category increasing </w:t>
      </w:r>
      <w:r w:rsidR="00556873">
        <w:rPr>
          <w:lang w:val="en-US"/>
        </w:rPr>
        <w:t xml:space="preserve">with </w:t>
      </w:r>
      <w:r>
        <w:rPr>
          <w:lang w:val="en-US"/>
        </w:rPr>
        <w:t>number of pregnancy periods with reported use of paracetamol. Residual confounding cannot be excluded, but this finding is supported by a</w:t>
      </w:r>
      <w:r w:rsidRPr="0019463B">
        <w:rPr>
          <w:lang w:val="en-US"/>
        </w:rPr>
        <w:t xml:space="preserve">n earlier </w:t>
      </w:r>
      <w:r>
        <w:rPr>
          <w:lang w:val="en-US"/>
        </w:rPr>
        <w:t xml:space="preserve">MoBa </w:t>
      </w:r>
      <w:r w:rsidRPr="0019463B">
        <w:rPr>
          <w:lang w:val="en-US"/>
        </w:rPr>
        <w:t>study</w:t>
      </w:r>
      <w:r>
        <w:rPr>
          <w:lang w:val="en-US"/>
        </w:rPr>
        <w:t>,</w:t>
      </w:r>
      <w:r w:rsidRPr="0019463B">
        <w:rPr>
          <w:lang w:val="en-US"/>
        </w:rPr>
        <w:t xml:space="preserve"> </w:t>
      </w:r>
      <w:r>
        <w:rPr>
          <w:lang w:val="en-US"/>
        </w:rPr>
        <w:t>which showed a weak</w:t>
      </w:r>
      <w:r w:rsidRPr="0019463B">
        <w:rPr>
          <w:lang w:val="en-US"/>
        </w:rPr>
        <w:t xml:space="preserve"> association </w:t>
      </w:r>
      <w:r>
        <w:rPr>
          <w:lang w:val="en-US"/>
        </w:rPr>
        <w:t xml:space="preserve">between long-term use of paracetamol and communication skills both in the cohort and in sibling-adjusted analyses </w:t>
      </w:r>
      <w:r>
        <w:rPr>
          <w:lang w:val="en-US"/>
        </w:rPr>
        <w:fldChar w:fldCharType="begin">
          <w:fldData xml:space="preserve">PEVuZE5vdGU+PENpdGU+PEF1dGhvcj5CcmFuZGxpc3R1ZW48L0F1dGhvcj48WWVhcj4yMDEzPC9Z
ZWFyPjxSZWNOdW0+NDc8L1JlY051bT48RGlzcGxheVRleHQ+PHN0eWxlIGZhY2U9InN1cGVyc2Ny
aXB0Ij4zODwvc3R5bGU+PC9EaXNwbGF5VGV4dD48cmVjb3JkPjxyZWMtbnVtYmVyPjQ3PC9yZWMt
bnVtYmVyPjxmb3JlaWduLWtleXM+PGtleSBhcHA9IkVOIiBkYi1pZD0iZGF3ZHpzcHJhcGF3ZDBl
MDl2NHBkeGU5cDJ3enhhZjB2OXQwIiB0aW1lc3RhbXA9IjE0MzkyODY1NTgiPjQ3PC9rZXk+PC9m
b3JlaWduLWtleXM+PHJlZi10eXBlIG5hbWU9IkpvdXJuYWwgQXJ0aWNsZSI+MTc8L3JlZi10eXBl
Pjxjb250cmlidXRvcnM+PGF1dGhvcnM+PGF1dGhvcj5CcmFuZGxpc3R1ZW4sIFIuIEUuPC9hdXRo
b3I+PGF1dGhvcj5Zc3Ryb20sIEUuPC9hdXRob3I+PGF1dGhvcj5OdWxtYW4sIEkuPC9hdXRob3I+
PGF1dGhvcj5Lb3JlbiwgRy48L2F1dGhvcj48YXV0aG9yPk5vcmRlbmcsIEguPC9hdXRob3I+PC9h
dXRob3JzPjwvY29udHJpYnV0b3JzPjxhdXRoLWFkZHJlc3M+U2Nob29sIG9mIFBoYXJtYWN5LCBV
bml2ZXJzaXR5IG9mIE9zbG8sIE9zbG8sIE5vcndheSwgRGl2aXNpb24gb2YgTWVudGFsIEhlYWx0
aCwgTm9yd2VnaWFuIEluc3RpdHV0ZSBvZiBQdWJsaWMgSGVhbHRoLCBPc2xvLCBOb3J3YXkgYW5k
IERlcGFydG1lbnQgb2YgUGVkaWF0cmljcywgSG9zcGl0YWwgZm9yIFNpY2sgQ2hpbGRyZW4sIFVu
aXZlcnNpdHkgb2YgVG9yb250bywgVG9yb250bywgQ2FuYWRhLjwvYXV0aC1hZGRyZXNzPjx0aXRs
ZXM+PHRpdGxlPlByZW5hdGFsIHBhcmFjZXRhbW9sIGV4cG9zdXJlIGFuZCBjaGlsZCBuZXVyb2Rl
dmVsb3BtZW50OiBhIHNpYmxpbmctY29udHJvbGxlZCBjb2hvcnQgc3R1ZHk8L3RpdGxlPjxzZWNv
bmRhcnktdGl0bGU+SW50IEogRXBpZGVtaW9sPC9zZWNvbmRhcnktdGl0bGU+PC90aXRsZXM+PHBl
cmlvZGljYWw+PGZ1bGwtdGl0bGU+SW50ZXJuYXRpb25hbCBKb3VybmFsIG9mIEVwaWRlbWlvbG9n
eTwvZnVsbC10aXRsZT48YWJici0xPkludC4gSi4gRXBpZGVtaW9sLjwvYWJici0xPjxhYmJyLTI+
SW50IEogRXBpZGVtaW9sPC9hYmJyLTI+PC9wZXJpb2RpY2FsPjxwYWdlcz4xNzAyLTEzPC9wYWdl
cz48dm9sdW1lPjQyPC92b2x1bWU+PG51bWJlcj42PC9udW1iZXI+PGVkaXRpb24+MjAxMy8xMC8y
OTwvZWRpdGlvbj48a2V5d29yZHM+PGtleXdvcmQ+QWNldGFtaW5vcGhlbi8gdGhlcmFwZXV0aWMg
dXNlPC9rZXl3b3JkPjxrZXl3b3JkPkFnZ3Jlc3Npb248L2tleXdvcmQ+PGtleXdvcmQ+QW5hbGdl
c2ljcywgTm9uLU5hcmNvdGljLyB0aGVyYXBldXRpYyB1c2U8L2tleXdvcmQ+PGtleXdvcmQ+QW54
aWV0eS9lcGlkZW1pb2xvZ3k8L2tleXdvcmQ+PGtleXdvcmQ+Q2FzZS1Db250cm9sIFN0dWRpZXM8
L2tleXdvcmQ+PGtleXdvcmQ+Q2hpbGQgRGV2ZWxvcG1lbnQ8L2tleXdvcmQ+PGtleXdvcmQ+Q2hp
bGQsIFByZXNjaG9vbDwva2V5d29yZD48a2V5d29yZD5Db2hvcnQgU3R1ZGllczwva2V5d29yZD48
a2V5d29yZD5Db21tdW5pY2F0aW9uPC9rZXl3b3JkPjxrZXl3b3JkPkRlcHJlc3Npb24vZXBpZGVt
aW9sb2d5PC9rZXl3b3JkPjxrZXl3b3JkPkZlbWFsZTwva2V5d29yZD48a2V5d29yZD5IdW1hbnM8
L2tleXdvcmQ+PGtleXdvcmQ+TGluZWFyIE1vZGVsczwva2V5d29yZD48a2V5d29yZD5NYWxlPC9r
ZXl3b3JkPjxrZXl3b3JkPk1lbnRhbCBEaXNvcmRlcnMvIGVwaWRlbWlvbG9neTwva2V5d29yZD48
a2V5d29yZD5Nb3RvciBTa2lsbHM8L2tleXdvcmQ+PGtleXdvcmQ+TW90b3IgU2tpbGxzIERpc29y
ZGVycy8gZXBpZGVtaW9sb2d5PC9rZXl3b3JkPjxrZXl3b3JkPk5vcndheTwva2V5d29yZD48a2V5
d29yZD5QcmVnbmFuY3k8L2tleXdvcmQ+PGtleXdvcmQ+UHJlbmF0YWwgRXhwb3N1cmUgRGVsYXll
ZCBFZmZlY3RzLyBlcGlkZW1pb2xvZ3k8L2tleXdvcmQ+PGtleXdvcmQ+UHJvc3BlY3RpdmUgU3R1
ZGllczwva2V5d29yZD48a2V5d29yZD5RdWVzdGlvbm5haXJlczwva2V5d29yZD48a2V5d29yZD5T
aWJsaW5nczwva2V5d29yZD48a2V5d29yZD5UZW1wZXJhbWVudDwva2V5d29yZD48a2V5d29yZD5N
b0JhPC9rZXl3b3JkPjxrZXl3b3JkPk5vcndlZ2lhbiBNb3RoZXIgYW5kIENoaWxkIENvaG9ydCBT
dHVkeTwva2V5d29yZD48a2V5d29yZD5QYXJhY2V0YW1vbDwva2V5d29yZD48a2V5d29yZD5hY2V0
YW1pbm9waGVuPC9rZXl3b3JkPjxrZXl3b3JkPmlidXByb2Zlbjwva2V5d29yZD48a2V5d29yZD5u
ZXVyb2RldmVsb3BtZW50PC9rZXl3b3JkPjxrZXl3b3JkPnNpYmxpbmcgZGVzaWduPC9rZXl3b3Jk
Pjwva2V5d29yZHM+PGRhdGVzPjx5ZWFyPjIwMTM8L3llYXI+PHB1Yi1kYXRlcz48ZGF0ZT5EZWM8
L2RhdGU+PC9wdWItZGF0ZXM+PC9kYXRlcz48aXNibj4xNDY0LTM2ODUgKEVsZWN0cm9uaWMpJiN4
RDswMzAwLTU3NzEgKExpbmtpbmcpPC9pc2JuPjxhY2Nlc3Npb24tbnVtPjI0MTYzMjc5PC9hY2Nl
c3Npb24tbnVtPjx1cmxzPjxyZWxhdGVkLXVybHM+PHVybD5odHRwOi8vd3d3Lm5jYmkubmxtLm5p
aC5nb3YvcG1jL2FydGljbGVzL1BNQzM4ODc1NjcvcGRmL2R5dDE4My5wZGY8L3VybD48L3JlbGF0
ZWQtdXJscz48L3VybHM+PGN1c3RvbTI+UE1DMzg4NzU2NzwvY3VzdG9tMj48ZWxlY3Ryb25pYy1y
ZXNvdXJjZS1udW0+MTAuMTA5My9pamUvZHl0MTgzPC9lbGVjdHJvbmljLXJlc291cmNlLW51bT48
cmVtb3RlLWRhdGFiYXNlLXByb3ZpZGVyPk5MTTwvcmVtb3RlLWRhdGFiYXNlLXByb3ZpZGVyPjxs
YW5ndWFnZT5lbmc8L2xhbmd1YWdlPjwvcmVjb3JkPjwvQ2l0ZT48L0VuZE5vdGU+AG==
</w:fldData>
        </w:fldChar>
      </w:r>
      <w:r w:rsidR="000E6C2C">
        <w:rPr>
          <w:lang w:val="en-US"/>
        </w:rPr>
        <w:instrText xml:space="preserve"> ADDIN EN.CITE </w:instrText>
      </w:r>
      <w:r w:rsidR="000E6C2C">
        <w:rPr>
          <w:lang w:val="en-US"/>
        </w:rPr>
        <w:fldChar w:fldCharType="begin">
          <w:fldData xml:space="preserve">PEVuZE5vdGU+PENpdGU+PEF1dGhvcj5CcmFuZGxpc3R1ZW48L0F1dGhvcj48WWVhcj4yMDEzPC9Z
ZWFyPjxSZWNOdW0+NDc8L1JlY051bT48RGlzcGxheVRleHQ+PHN0eWxlIGZhY2U9InN1cGVyc2Ny
aXB0Ij4zODwvc3R5bGU+PC9EaXNwbGF5VGV4dD48cmVjb3JkPjxyZWMtbnVtYmVyPjQ3PC9yZWMt
bnVtYmVyPjxmb3JlaWduLWtleXM+PGtleSBhcHA9IkVOIiBkYi1pZD0iZGF3ZHpzcHJhcGF3ZDBl
MDl2NHBkeGU5cDJ3enhhZjB2OXQwIiB0aW1lc3RhbXA9IjE0MzkyODY1NTgiPjQ3PC9rZXk+PC9m
b3JlaWduLWtleXM+PHJlZi10eXBlIG5hbWU9IkpvdXJuYWwgQXJ0aWNsZSI+MTc8L3JlZi10eXBl
Pjxjb250cmlidXRvcnM+PGF1dGhvcnM+PGF1dGhvcj5CcmFuZGxpc3R1ZW4sIFIuIEUuPC9hdXRo
b3I+PGF1dGhvcj5Zc3Ryb20sIEUuPC9hdXRob3I+PGF1dGhvcj5OdWxtYW4sIEkuPC9hdXRob3I+
PGF1dGhvcj5Lb3JlbiwgRy48L2F1dGhvcj48YXV0aG9yPk5vcmRlbmcsIEguPC9hdXRob3I+PC9h
dXRob3JzPjwvY29udHJpYnV0b3JzPjxhdXRoLWFkZHJlc3M+U2Nob29sIG9mIFBoYXJtYWN5LCBV
bml2ZXJzaXR5IG9mIE9zbG8sIE9zbG8sIE5vcndheSwgRGl2aXNpb24gb2YgTWVudGFsIEhlYWx0
aCwgTm9yd2VnaWFuIEluc3RpdHV0ZSBvZiBQdWJsaWMgSGVhbHRoLCBPc2xvLCBOb3J3YXkgYW5k
IERlcGFydG1lbnQgb2YgUGVkaWF0cmljcywgSG9zcGl0YWwgZm9yIFNpY2sgQ2hpbGRyZW4sIFVu
aXZlcnNpdHkgb2YgVG9yb250bywgVG9yb250bywgQ2FuYWRhLjwvYXV0aC1hZGRyZXNzPjx0aXRs
ZXM+PHRpdGxlPlByZW5hdGFsIHBhcmFjZXRhbW9sIGV4cG9zdXJlIGFuZCBjaGlsZCBuZXVyb2Rl
dmVsb3BtZW50OiBhIHNpYmxpbmctY29udHJvbGxlZCBjb2hvcnQgc3R1ZHk8L3RpdGxlPjxzZWNv
bmRhcnktdGl0bGU+SW50IEogRXBpZGVtaW9sPC9zZWNvbmRhcnktdGl0bGU+PC90aXRsZXM+PHBl
cmlvZGljYWw+PGZ1bGwtdGl0bGU+SW50ZXJuYXRpb25hbCBKb3VybmFsIG9mIEVwaWRlbWlvbG9n
eTwvZnVsbC10aXRsZT48YWJici0xPkludC4gSi4gRXBpZGVtaW9sLjwvYWJici0xPjxhYmJyLTI+
SW50IEogRXBpZGVtaW9sPC9hYmJyLTI+PC9wZXJpb2RpY2FsPjxwYWdlcz4xNzAyLTEzPC9wYWdl
cz48dm9sdW1lPjQyPC92b2x1bWU+PG51bWJlcj42PC9udW1iZXI+PGVkaXRpb24+MjAxMy8xMC8y
OTwvZWRpdGlvbj48a2V5d29yZHM+PGtleXdvcmQ+QWNldGFtaW5vcGhlbi8gdGhlcmFwZXV0aWMg
dXNlPC9rZXl3b3JkPjxrZXl3b3JkPkFnZ3Jlc3Npb248L2tleXdvcmQ+PGtleXdvcmQ+QW5hbGdl
c2ljcywgTm9uLU5hcmNvdGljLyB0aGVyYXBldXRpYyB1c2U8L2tleXdvcmQ+PGtleXdvcmQ+QW54
aWV0eS9lcGlkZW1pb2xvZ3k8L2tleXdvcmQ+PGtleXdvcmQ+Q2FzZS1Db250cm9sIFN0dWRpZXM8
L2tleXdvcmQ+PGtleXdvcmQ+Q2hpbGQgRGV2ZWxvcG1lbnQ8L2tleXdvcmQ+PGtleXdvcmQ+Q2hp
bGQsIFByZXNjaG9vbDwva2V5d29yZD48a2V5d29yZD5Db2hvcnQgU3R1ZGllczwva2V5d29yZD48
a2V5d29yZD5Db21tdW5pY2F0aW9uPC9rZXl3b3JkPjxrZXl3b3JkPkRlcHJlc3Npb24vZXBpZGVt
aW9sb2d5PC9rZXl3b3JkPjxrZXl3b3JkPkZlbWFsZTwva2V5d29yZD48a2V5d29yZD5IdW1hbnM8
L2tleXdvcmQ+PGtleXdvcmQ+TGluZWFyIE1vZGVsczwva2V5d29yZD48a2V5d29yZD5NYWxlPC9r
ZXl3b3JkPjxrZXl3b3JkPk1lbnRhbCBEaXNvcmRlcnMvIGVwaWRlbWlvbG9neTwva2V5d29yZD48
a2V5d29yZD5Nb3RvciBTa2lsbHM8L2tleXdvcmQ+PGtleXdvcmQ+TW90b3IgU2tpbGxzIERpc29y
ZGVycy8gZXBpZGVtaW9sb2d5PC9rZXl3b3JkPjxrZXl3b3JkPk5vcndheTwva2V5d29yZD48a2V5
d29yZD5QcmVnbmFuY3k8L2tleXdvcmQ+PGtleXdvcmQ+UHJlbmF0YWwgRXhwb3N1cmUgRGVsYXll
ZCBFZmZlY3RzLyBlcGlkZW1pb2xvZ3k8L2tleXdvcmQ+PGtleXdvcmQ+UHJvc3BlY3RpdmUgU3R1
ZGllczwva2V5d29yZD48a2V5d29yZD5RdWVzdGlvbm5haXJlczwva2V5d29yZD48a2V5d29yZD5T
aWJsaW5nczwva2V5d29yZD48a2V5d29yZD5UZW1wZXJhbWVudDwva2V5d29yZD48a2V5d29yZD5N
b0JhPC9rZXl3b3JkPjxrZXl3b3JkPk5vcndlZ2lhbiBNb3RoZXIgYW5kIENoaWxkIENvaG9ydCBT
dHVkeTwva2V5d29yZD48a2V5d29yZD5QYXJhY2V0YW1vbDwva2V5d29yZD48a2V5d29yZD5hY2V0
YW1pbm9waGVuPC9rZXl3b3JkPjxrZXl3b3JkPmlidXByb2Zlbjwva2V5d29yZD48a2V5d29yZD5u
ZXVyb2RldmVsb3BtZW50PC9rZXl3b3JkPjxrZXl3b3JkPnNpYmxpbmcgZGVzaWduPC9rZXl3b3Jk
Pjwva2V5d29yZHM+PGRhdGVzPjx5ZWFyPjIwMTM8L3llYXI+PHB1Yi1kYXRlcz48ZGF0ZT5EZWM8
L2RhdGU+PC9wdWItZGF0ZXM+PC9kYXRlcz48aXNibj4xNDY0LTM2ODUgKEVsZWN0cm9uaWMpJiN4
RDswMzAwLTU3NzEgKExpbmtpbmcpPC9pc2JuPjxhY2Nlc3Npb24tbnVtPjI0MTYzMjc5PC9hY2Nl
c3Npb24tbnVtPjx1cmxzPjxyZWxhdGVkLXVybHM+PHVybD5odHRwOi8vd3d3Lm5jYmkubmxtLm5p
aC5nb3YvcG1jL2FydGljbGVzL1BNQzM4ODc1NjcvcGRmL2R5dDE4My5wZGY8L3VybD48L3JlbGF0
ZWQtdXJscz48L3VybHM+PGN1c3RvbTI+UE1DMzg4NzU2NzwvY3VzdG9tMj48ZWxlY3Ryb25pYy1y
ZXNvdXJjZS1udW0+MTAuMTA5My9pamUvZHl0MTgzPC9lbGVjdHJvbmljLXJlc291cmNlLW51bT48
cmVtb3RlLWRhdGFiYXNlLXByb3ZpZGVyPk5MTTwvcmVtb3RlLWRhdGFiYXNlLXByb3ZpZGVyPjxs
YW5ndWFnZT5lbmc8L2xhbmd1YWdlPjwvcmVjb3JkPjwvQ2l0ZT48L0VuZE5vdGU+AG==
</w:fldData>
        </w:fldChar>
      </w:r>
      <w:r w:rsidR="000E6C2C">
        <w:rPr>
          <w:lang w:val="en-US"/>
        </w:rPr>
        <w:instrText xml:space="preserve"> ADDIN EN.CITE.DATA </w:instrText>
      </w:r>
      <w:r w:rsidR="000E6C2C">
        <w:rPr>
          <w:lang w:val="en-US"/>
        </w:rPr>
      </w:r>
      <w:r w:rsidR="000E6C2C">
        <w:rPr>
          <w:lang w:val="en-US"/>
        </w:rPr>
        <w:fldChar w:fldCharType="end"/>
      </w:r>
      <w:r>
        <w:rPr>
          <w:lang w:val="en-US"/>
        </w:rPr>
      </w:r>
      <w:r>
        <w:rPr>
          <w:lang w:val="en-US"/>
        </w:rPr>
        <w:fldChar w:fldCharType="separate"/>
      </w:r>
      <w:r w:rsidR="000E6C2C" w:rsidRPr="000E6C2C">
        <w:rPr>
          <w:noProof/>
          <w:vertAlign w:val="superscript"/>
          <w:lang w:val="en-US"/>
        </w:rPr>
        <w:t>38</w:t>
      </w:r>
      <w:r>
        <w:rPr>
          <w:lang w:val="en-US"/>
        </w:rPr>
        <w:fldChar w:fldCharType="end"/>
      </w:r>
      <w:r>
        <w:rPr>
          <w:lang w:val="en-US"/>
        </w:rPr>
        <w:t xml:space="preserve">. </w:t>
      </w:r>
    </w:p>
    <w:p w14:paraId="75CA83F3" w14:textId="547B9C1E" w:rsidR="00C11658" w:rsidRDefault="00C11658" w:rsidP="00C11658">
      <w:pPr>
        <w:spacing w:line="360" w:lineRule="auto"/>
        <w:rPr>
          <w:lang w:val="en-US"/>
        </w:rPr>
      </w:pPr>
      <w:r>
        <w:rPr>
          <w:lang w:val="en-US"/>
        </w:rPr>
        <w:t>A large proportion of pregnant women report</w:t>
      </w:r>
      <w:r w:rsidR="001F0905">
        <w:rPr>
          <w:lang w:val="en-US"/>
        </w:rPr>
        <w:t>s</w:t>
      </w:r>
      <w:r>
        <w:rPr>
          <w:lang w:val="en-US"/>
        </w:rPr>
        <w:t xml:space="preserve"> pain during pregnancy. Maternal pain in itself might affect neurodevelopment, but t</w:t>
      </w:r>
      <w:r w:rsidRPr="00AC25E5">
        <w:rPr>
          <w:lang w:val="en-US"/>
        </w:rPr>
        <w:t xml:space="preserve">o our knowledge, </w:t>
      </w:r>
      <w:r>
        <w:rPr>
          <w:lang w:val="en-US"/>
        </w:rPr>
        <w:t xml:space="preserve">such </w:t>
      </w:r>
      <w:r w:rsidRPr="00AC25E5">
        <w:rPr>
          <w:lang w:val="en-US"/>
        </w:rPr>
        <w:t xml:space="preserve">effects </w:t>
      </w:r>
      <w:r>
        <w:rPr>
          <w:lang w:val="en-US"/>
        </w:rPr>
        <w:t>have</w:t>
      </w:r>
      <w:r w:rsidRPr="00AC25E5">
        <w:rPr>
          <w:lang w:val="en-US"/>
        </w:rPr>
        <w:t xml:space="preserve"> not</w:t>
      </w:r>
      <w:r>
        <w:rPr>
          <w:lang w:val="en-US"/>
        </w:rPr>
        <w:t xml:space="preserve"> been</w:t>
      </w:r>
      <w:r w:rsidRPr="00AC25E5">
        <w:rPr>
          <w:lang w:val="en-US"/>
        </w:rPr>
        <w:t xml:space="preserve"> studied. </w:t>
      </w:r>
      <w:r>
        <w:rPr>
          <w:lang w:val="en-US"/>
        </w:rPr>
        <w:t>The results of this study did not indicate any substantial effect of maternal pain on the child’s language competence. However, there was a small association with communication skills. Unfortunately, the questions on pain during pregnancy are not identical in the different MoBa questionnaires, and refined and consistent classification of duration and type of pain was not possible.</w:t>
      </w:r>
      <w:r w:rsidRPr="00945B48">
        <w:rPr>
          <w:lang w:val="en-US"/>
        </w:rPr>
        <w:t xml:space="preserve"> </w:t>
      </w:r>
      <w:r>
        <w:rPr>
          <w:lang w:val="en-US"/>
        </w:rPr>
        <w:t>A majority reported pregnancy related pain, such as back pain or pelvic girdle pain.</w:t>
      </w:r>
    </w:p>
    <w:p w14:paraId="7534FB8F" w14:textId="6CAF40B0" w:rsidR="00C11658" w:rsidRPr="0034722E" w:rsidRDefault="00C11658" w:rsidP="00C11658">
      <w:pPr>
        <w:spacing w:line="360" w:lineRule="auto"/>
        <w:rPr>
          <w:lang w:val="en-US"/>
        </w:rPr>
      </w:pPr>
      <w:r>
        <w:rPr>
          <w:lang w:val="en-US"/>
        </w:rPr>
        <w:t>In</w:t>
      </w:r>
      <w:r w:rsidRPr="00DB2E72">
        <w:rPr>
          <w:lang w:val="en-US"/>
        </w:rPr>
        <w:t xml:space="preserve"> Norway</w:t>
      </w:r>
      <w:r>
        <w:rPr>
          <w:lang w:val="en-US"/>
        </w:rPr>
        <w:t>,</w:t>
      </w:r>
      <w:r w:rsidRPr="00DB2E72">
        <w:rPr>
          <w:lang w:val="en-US"/>
        </w:rPr>
        <w:t xml:space="preserve"> the we</w:t>
      </w:r>
      <w:r>
        <w:rPr>
          <w:lang w:val="en-US"/>
        </w:rPr>
        <w:t>a</w:t>
      </w:r>
      <w:r w:rsidRPr="00DB2E72">
        <w:rPr>
          <w:lang w:val="en-US"/>
        </w:rPr>
        <w:t xml:space="preserve">k opioid codeine is </w:t>
      </w:r>
      <w:r>
        <w:rPr>
          <w:lang w:val="en-US"/>
        </w:rPr>
        <w:t xml:space="preserve">the </w:t>
      </w:r>
      <w:r w:rsidRPr="00DB2E72">
        <w:rPr>
          <w:lang w:val="en-US"/>
        </w:rPr>
        <w:t>dominating</w:t>
      </w:r>
      <w:r>
        <w:rPr>
          <w:lang w:val="en-US"/>
        </w:rPr>
        <w:t xml:space="preserve"> prescribed opioid analgesic, and the products on the market contain 30 mg per tablet </w:t>
      </w:r>
      <w:r>
        <w:rPr>
          <w:lang w:val="en-US"/>
        </w:rPr>
        <w:fldChar w:fldCharType="begin">
          <w:fldData xml:space="preserve">PEVuZE5vdGU+PENpdGU+PEF1dGhvcj5CYXRlbWFuPC9BdXRob3I+PFllYXI+MjAxNDwvWWVhcj48
UmVjTnVtPjgwPC9SZWNOdW0+PERpc3BsYXlUZXh0PjxzdHlsZSBmYWNlPSJzdXBlcnNjcmlwdCI+
OTwvc3R5bGU+PC9EaXNwbGF5VGV4dD48cmVjb3JkPjxyZWMtbnVtYmVyPjgwPC9yZWMtbnVtYmVy
Pjxmb3JlaWduLWtleXM+PGtleSBhcHA9IkVOIiBkYi1pZD0iZGF3ZHpzcHJhcGF3ZDBlMDl2NHBk
eGU5cDJ3enhhZjB2OXQwIiB0aW1lc3RhbXA9IjE0NDM1Mjc5NjMiPjgwPC9rZXk+PC9mb3JlaWdu
LWtleXM+PHJlZi10eXBlIG5hbWU9IkpvdXJuYWwgQXJ0aWNsZSI+MTc8L3JlZi10eXBlPjxjb250
cmlidXRvcnM+PGF1dGhvcnM+PGF1dGhvcj5CYXRlbWFuLCBCLiBULjwvYXV0aG9yPjxhdXRob3I+
SGVybmFuZGV6LURpYXosIFMuPC9hdXRob3I+PGF1dGhvcj5SYXRobWVsbCwgSi4gUC48L2F1dGhv
cj48YXV0aG9yPlNlZWdlciwgSi4gRC48L2F1dGhvcj48YXV0aG9yPkRvaGVydHksIE0uPC9hdXRo
b3I+PGF1dGhvcj5GaXNjaGVyLCBNLiBBLjwvYXV0aG9yPjxhdXRob3I+SHV5YnJlY2h0cywgSy4g
Ri48L2F1dGhvcj48L2F1dGhvcnM+PC9jb250cmlidXRvcnM+PGF1dGgtYWRkcmVzcz5Gcm9tIHRo
ZSBEZXBhcnRtZW50IG9mIEFuZXN0aGVzaWEsIENyaXRpY2FsIENhcmUsIGFuZCBQYWluIE1lZGlj
aW5lLCBNYXNzYWNodXNldHRzIEdlbmVyYWwgSG9zcGl0YWwsIGFuZCBEaXZpc2lvbiBvZiBQaGFy
bWFjb2VwaWRlbWlvbG9neSBhbmQgUGhhcm1hY29lY29ub21pY3MsIERlcGFydG1lbnQgb2YgTWVk
aWNpbmUsIEJyaWdoYW0gYW5kIFdvbWVuJmFwb3M7cyBIb3NwaXRhbCwgSGFydmFyZCBNZWRpY2Fs
IFNjaG9vbCwgQm9zdG9uLCBNYXNzYWNodXNldHRzIChCLlQuQi4pOyBEZXBhcnRtZW50IG9mIEVw
aWRlbWlvbG9neSwgSGFydmFyZCBTY2hvb2wgb2YgUHVibGljIEhlYWx0aCwgQm9zdG9uLCBNYXNz
YWNodXNldHRzIChTLkguLUQuKTsgRGVwYXJ0bWVudCBvZiBBbmVzdGhlc2lhLCBDcml0aWNhbCBD
YXJlLCBhbmQgUGFpbiBNZWRpY2luZSwgTWFzc2FjaHVzZXR0cyBHZW5lcmFsIEhvc3BpdGFsLCBI
YXJ2YXJkIE1lZGljYWwgU2Nob29sLCBCb3N0b24sIE1hc3NhY2h1c2V0dHMgKEouUC5SLik7IGFu
ZCBEaXZpc2lvbiBvZiBQaGFybWFjb2VwaWRlbWlvbG9neSBhbmQgUGhhcm1hY29lY29ub21pY3Ms
IERlcGFydG1lbnQgb2YgTWVkaWNpbmUsIEJyaWdoYW0gYW5kIFdvbWVuJmFwb3M7cyBIb3NwaXRh
bCwgSGFydmFyZCBNZWRpY2FsIFNjaG9vbCwgQm9zdG9uLCBNYXNzYWNodXNldHRzIChKLkQuUy4s
IE0uRC4sIE0uQS5GLiwgSy5GLkguKS48L2F1dGgtYWRkcmVzcz48dGl0bGVzPjx0aXRsZT5QYXR0
ZXJucyBvZiBvcGlvaWQgdXRpbGl6YXRpb24gaW4gcHJlZ25hbmN5IGluIGEgbGFyZ2UgY29ob3J0
IG9mIGNvbW1lcmNpYWwgaW5zdXJhbmNlIGJlbmVmaWNpYXJpZXMgaW4gdGhlIFVuaXRlZCBTdGF0
ZXM8L3RpdGxlPjxzZWNvbmRhcnktdGl0bGU+QW5lc3RoZXNpb2xvZ3k8L3NlY29uZGFyeS10aXRs
ZT48L3RpdGxlcz48cGVyaW9kaWNhbD48ZnVsbC10aXRsZT5BbmVzdGhlc2lvbG9neTwvZnVsbC10
aXRsZT48YWJici0xPkFuZXN0aGVzaW9sb2d5PC9hYmJyLTE+PGFiYnItMj5BbmVzdGhlc2lvbG9n
eTwvYWJici0yPjwvcGVyaW9kaWNhbD48cGFnZXM+MTIxNi0yNDwvcGFnZXM+PHZvbHVtZT4xMjA8
L3ZvbHVtZT48bnVtYmVyPjU8L251bWJlcj48ZWRpdGlvbj4yMDE0LzAyLzE1PC9lZGl0aW9uPjxr
ZXl3b3Jkcz48a2V5d29yZD5BZHVsdDwva2V5d29yZD48a2V5d29yZD5BbmFsZ2VzaWNzLCBPcGlv
aWQvIGFkbWluaXN0cmF0aW9uICZhbXA7IGRvc2FnZTwva2V5d29yZD48a2V5d29yZD5Db2hvcnQg
U3R1ZGllczwva2V5d29yZD48a2V5d29yZD5EcnVnIFV0aWxpemF0aW9uLyB0cmVuZHM8L2tleXdv
cmQ+PGtleXdvcmQ+RmVtYWxlPC9rZXl3b3JkPjxrZXl3b3JkPkh1bWFuczwva2V5d29yZD48a2V5
d29yZD5JbnN1cmFuY2UgQmVuZWZpdHMvIHRyZW5kczwva2V5d29yZD48a2V5d29yZD5JbnN1cmFu
Y2UsIEhlYWx0aC8gdHJlbmRzPC9rZXl3b3JkPjxrZXl3b3JkPlByZWduYW5jeS9kcnVnIGVmZmVj
dHM8L2tleXdvcmQ+PGtleXdvcmQ+UHJldmFsZW5jZTwva2V5d29yZD48a2V5d29yZD5Vbml0ZWQg
U3RhdGVzL2VwaWRlbWlvbG9neTwva2V5d29yZD48L2tleXdvcmRzPjxkYXRlcz48eWVhcj4yMDE0
PC95ZWFyPjxwdWItZGF0ZXM+PGRhdGU+TWF5PC9kYXRlPjwvcHViLWRhdGVzPjwvZGF0ZXM+PGlz
Ym4+MTUyOC0xMTc1IChFbGVjdHJvbmljKSYjeEQ7MDAwMy0zMDIyIChMaW5raW5nKTwvaXNibj48
YWNjZXNzaW9uLW51bT4yNDUyNTYyODwvYWNjZXNzaW9uLW51bT48dXJscz48cmVsYXRlZC11cmxz
Pjx1cmw+aHR0cDovL2dyYXBoaWNzLnR4Lm92aWQuY29tL292ZnRwZGZzL0ZQREROQ0xCUEJPRFBN
MDAvZnMwNDYvb3ZmdC9saXZlL2d2MDIzLzAwMDAwNTQyLzAwMDAwNTQyLTIwMTQwNTAwMC0wMDAz
MS5wZGY8L3VybD48L3JlbGF0ZWQtdXJscz48L3VybHM+PGN1c3RvbTI+UE1DMzk5OTIxNjwvY3Vz
dG9tMj48Y3VzdG9tNj5OaWhtczU1OTQwOTwvY3VzdG9tNj48ZWxlY3Ryb25pYy1yZXNvdXJjZS1u
dW0+MTAuMTA5Ny9hbG4uMDAwMDAwMDAwMDAwMDE3MjwvZWxlY3Ryb25pYy1yZXNvdXJjZS1udW0+
PHJlbW90ZS1kYXRhYmFzZS1wcm92aWRlcj5OTE08L3JlbW90ZS1kYXRhYmFzZS1wcm92aWRlcj48
bGFuZ3VhZ2U+ZW5nPC9sYW5ndWFnZT48L3JlY29yZD48L0NpdGU+PC9FbmROb3RlPgB=
</w:fldData>
        </w:fldChar>
      </w:r>
      <w:r>
        <w:rPr>
          <w:lang w:val="en-US"/>
        </w:rPr>
        <w:instrText xml:space="preserve"> ADDIN EN.CITE </w:instrText>
      </w:r>
      <w:r>
        <w:rPr>
          <w:lang w:val="en-US"/>
        </w:rPr>
        <w:fldChar w:fldCharType="begin">
          <w:fldData xml:space="preserve">PEVuZE5vdGU+PENpdGU+PEF1dGhvcj5CYXRlbWFuPC9BdXRob3I+PFllYXI+MjAxNDwvWWVhcj48
UmVjTnVtPjgwPC9SZWNOdW0+PERpc3BsYXlUZXh0PjxzdHlsZSBmYWNlPSJzdXBlcnNjcmlwdCI+
OTwvc3R5bGU+PC9EaXNwbGF5VGV4dD48cmVjb3JkPjxyZWMtbnVtYmVyPjgwPC9yZWMtbnVtYmVy
Pjxmb3JlaWduLWtleXM+PGtleSBhcHA9IkVOIiBkYi1pZD0iZGF3ZHpzcHJhcGF3ZDBlMDl2NHBk
eGU5cDJ3enhhZjB2OXQwIiB0aW1lc3RhbXA9IjE0NDM1Mjc5NjMiPjgwPC9rZXk+PC9mb3JlaWdu
LWtleXM+PHJlZi10eXBlIG5hbWU9IkpvdXJuYWwgQXJ0aWNsZSI+MTc8L3JlZi10eXBlPjxjb250
cmlidXRvcnM+PGF1dGhvcnM+PGF1dGhvcj5CYXRlbWFuLCBCLiBULjwvYXV0aG9yPjxhdXRob3I+
SGVybmFuZGV6LURpYXosIFMuPC9hdXRob3I+PGF1dGhvcj5SYXRobWVsbCwgSi4gUC48L2F1dGhv
cj48YXV0aG9yPlNlZWdlciwgSi4gRC48L2F1dGhvcj48YXV0aG9yPkRvaGVydHksIE0uPC9hdXRo
b3I+PGF1dGhvcj5GaXNjaGVyLCBNLiBBLjwvYXV0aG9yPjxhdXRob3I+SHV5YnJlY2h0cywgSy4g
Ri48L2F1dGhvcj48L2F1dGhvcnM+PC9jb250cmlidXRvcnM+PGF1dGgtYWRkcmVzcz5Gcm9tIHRo
ZSBEZXBhcnRtZW50IG9mIEFuZXN0aGVzaWEsIENyaXRpY2FsIENhcmUsIGFuZCBQYWluIE1lZGlj
aW5lLCBNYXNzYWNodXNldHRzIEdlbmVyYWwgSG9zcGl0YWwsIGFuZCBEaXZpc2lvbiBvZiBQaGFy
bWFjb2VwaWRlbWlvbG9neSBhbmQgUGhhcm1hY29lY29ub21pY3MsIERlcGFydG1lbnQgb2YgTWVk
aWNpbmUsIEJyaWdoYW0gYW5kIFdvbWVuJmFwb3M7cyBIb3NwaXRhbCwgSGFydmFyZCBNZWRpY2Fs
IFNjaG9vbCwgQm9zdG9uLCBNYXNzYWNodXNldHRzIChCLlQuQi4pOyBEZXBhcnRtZW50IG9mIEVw
aWRlbWlvbG9neSwgSGFydmFyZCBTY2hvb2wgb2YgUHVibGljIEhlYWx0aCwgQm9zdG9uLCBNYXNz
YWNodXNldHRzIChTLkguLUQuKTsgRGVwYXJ0bWVudCBvZiBBbmVzdGhlc2lhLCBDcml0aWNhbCBD
YXJlLCBhbmQgUGFpbiBNZWRpY2luZSwgTWFzc2FjaHVzZXR0cyBHZW5lcmFsIEhvc3BpdGFsLCBI
YXJ2YXJkIE1lZGljYWwgU2Nob29sLCBCb3N0b24sIE1hc3NhY2h1c2V0dHMgKEouUC5SLik7IGFu
ZCBEaXZpc2lvbiBvZiBQaGFybWFjb2VwaWRlbWlvbG9neSBhbmQgUGhhcm1hY29lY29ub21pY3Ms
IERlcGFydG1lbnQgb2YgTWVkaWNpbmUsIEJyaWdoYW0gYW5kIFdvbWVuJmFwb3M7cyBIb3NwaXRh
bCwgSGFydmFyZCBNZWRpY2FsIFNjaG9vbCwgQm9zdG9uLCBNYXNzYWNodXNldHRzIChKLkQuUy4s
IE0uRC4sIE0uQS5GLiwgSy5GLkguKS48L2F1dGgtYWRkcmVzcz48dGl0bGVzPjx0aXRsZT5QYXR0
ZXJucyBvZiBvcGlvaWQgdXRpbGl6YXRpb24gaW4gcHJlZ25hbmN5IGluIGEgbGFyZ2UgY29ob3J0
IG9mIGNvbW1lcmNpYWwgaW5zdXJhbmNlIGJlbmVmaWNpYXJpZXMgaW4gdGhlIFVuaXRlZCBTdGF0
ZXM8L3RpdGxlPjxzZWNvbmRhcnktdGl0bGU+QW5lc3RoZXNpb2xvZ3k8L3NlY29uZGFyeS10aXRs
ZT48L3RpdGxlcz48cGVyaW9kaWNhbD48ZnVsbC10aXRsZT5BbmVzdGhlc2lvbG9neTwvZnVsbC10
aXRsZT48YWJici0xPkFuZXN0aGVzaW9sb2d5PC9hYmJyLTE+PGFiYnItMj5BbmVzdGhlc2lvbG9n
eTwvYWJici0yPjwvcGVyaW9kaWNhbD48cGFnZXM+MTIxNi0yNDwvcGFnZXM+PHZvbHVtZT4xMjA8
L3ZvbHVtZT48bnVtYmVyPjU8L251bWJlcj48ZWRpdGlvbj4yMDE0LzAyLzE1PC9lZGl0aW9uPjxr
ZXl3b3Jkcz48a2V5d29yZD5BZHVsdDwva2V5d29yZD48a2V5d29yZD5BbmFsZ2VzaWNzLCBPcGlv
aWQvIGFkbWluaXN0cmF0aW9uICZhbXA7IGRvc2FnZTwva2V5d29yZD48a2V5d29yZD5Db2hvcnQg
U3R1ZGllczwva2V5d29yZD48a2V5d29yZD5EcnVnIFV0aWxpemF0aW9uLyB0cmVuZHM8L2tleXdv
cmQ+PGtleXdvcmQ+RmVtYWxlPC9rZXl3b3JkPjxrZXl3b3JkPkh1bWFuczwva2V5d29yZD48a2V5
d29yZD5JbnN1cmFuY2UgQmVuZWZpdHMvIHRyZW5kczwva2V5d29yZD48a2V5d29yZD5JbnN1cmFu
Y2UsIEhlYWx0aC8gdHJlbmRzPC9rZXl3b3JkPjxrZXl3b3JkPlByZWduYW5jeS9kcnVnIGVmZmVj
dHM8L2tleXdvcmQ+PGtleXdvcmQ+UHJldmFsZW5jZTwva2V5d29yZD48a2V5d29yZD5Vbml0ZWQg
U3RhdGVzL2VwaWRlbWlvbG9neTwva2V5d29yZD48L2tleXdvcmRzPjxkYXRlcz48eWVhcj4yMDE0
PC95ZWFyPjxwdWItZGF0ZXM+PGRhdGU+TWF5PC9kYXRlPjwvcHViLWRhdGVzPjwvZGF0ZXM+PGlz
Ym4+MTUyOC0xMTc1IChFbGVjdHJvbmljKSYjeEQ7MDAwMy0zMDIyIChMaW5raW5nKTwvaXNibj48
YWNjZXNzaW9uLW51bT4yNDUyNTYyODwvYWNjZXNzaW9uLW51bT48dXJscz48cmVsYXRlZC11cmxz
Pjx1cmw+aHR0cDovL2dyYXBoaWNzLnR4Lm92aWQuY29tL292ZnRwZGZzL0ZQREROQ0xCUEJPRFBN
MDAvZnMwNDYvb3ZmdC9saXZlL2d2MDIzLzAwMDAwNTQyLzAwMDAwNTQyLTIwMTQwNTAwMC0wMDAz
MS5wZGY8L3VybD48L3JlbGF0ZWQtdXJscz48L3VybHM+PGN1c3RvbTI+UE1DMzk5OTIxNjwvY3Vz
dG9tMj48Y3VzdG9tNj5OaWhtczU1OTQwOTwvY3VzdG9tNj48ZWxlY3Ryb25pYy1yZXNvdXJjZS1u
dW0+MTAuMTA5Ny9hbG4uMDAwMDAwMDAwMDAwMDE3MjwvZWxlY3Ryb25pYy1yZXNvdXJjZS1udW0+
PHJlbW90ZS1kYXRhYmFzZS1wcm92aWRlcj5OTE08L3JlbW90ZS1kYXRhYmFzZS1wcm92aWRlcj48
bGFuZ3VhZ2U+ZW5nPC9sYW5ndWFnZ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120F1B">
        <w:rPr>
          <w:noProof/>
          <w:vertAlign w:val="superscript"/>
          <w:lang w:val="en-US"/>
        </w:rPr>
        <w:t>9</w:t>
      </w:r>
      <w:r>
        <w:rPr>
          <w:lang w:val="en-US"/>
        </w:rPr>
        <w:fldChar w:fldCharType="end"/>
      </w:r>
      <w:r w:rsidR="00D758AF">
        <w:rPr>
          <w:lang w:val="en-US"/>
        </w:rPr>
        <w:t>. As codeine was reported in a</w:t>
      </w:r>
      <w:r>
        <w:rPr>
          <w:lang w:val="en-US"/>
        </w:rPr>
        <w:t>pproximately 90 % of the</w:t>
      </w:r>
      <w:r w:rsidR="00D758AF">
        <w:rPr>
          <w:lang w:val="en-US"/>
        </w:rPr>
        <w:t xml:space="preserve"> 892</w:t>
      </w:r>
      <w:r>
        <w:rPr>
          <w:lang w:val="en-US"/>
        </w:rPr>
        <w:t xml:space="preserve"> </w:t>
      </w:r>
      <w:r w:rsidR="00D758AF">
        <w:rPr>
          <w:lang w:val="en-US"/>
        </w:rPr>
        <w:t>exposed pregnancies, our results are most representative for this substance</w:t>
      </w:r>
      <w:r>
        <w:rPr>
          <w:lang w:val="en-US"/>
        </w:rPr>
        <w:t xml:space="preserve">. </w:t>
      </w:r>
      <w:r w:rsidR="00D758AF">
        <w:rPr>
          <w:lang w:val="en-US"/>
        </w:rPr>
        <w:t>T</w:t>
      </w:r>
      <w:r>
        <w:rPr>
          <w:lang w:val="en-US"/>
        </w:rPr>
        <w:t>he prevalence of opio</w:t>
      </w:r>
      <w:r w:rsidR="00D758AF">
        <w:rPr>
          <w:lang w:val="en-US"/>
        </w:rPr>
        <w:t xml:space="preserve">id use in MoBa is rather small </w:t>
      </w:r>
      <w:r>
        <w:rPr>
          <w:lang w:val="en-US"/>
        </w:rPr>
        <w:t>(1</w:t>
      </w:r>
      <w:r w:rsidR="00D758AF">
        <w:rPr>
          <w:lang w:val="en-US"/>
        </w:rPr>
        <w:t>.7%)</w:t>
      </w:r>
      <w:r>
        <w:rPr>
          <w:lang w:val="en-US"/>
        </w:rPr>
        <w:t xml:space="preserve">, </w:t>
      </w:r>
      <w:r w:rsidR="00D758AF">
        <w:rPr>
          <w:lang w:val="en-US"/>
        </w:rPr>
        <w:t xml:space="preserve">and </w:t>
      </w:r>
      <w:r>
        <w:rPr>
          <w:lang w:val="en-US"/>
        </w:rPr>
        <w:t xml:space="preserve">we chose to classify all analgesic opioids together. The value of studying subgroups of opioids as e.g. oxycodone would be very limited. A separate exploratory analysis of strong opioids led to approximately the same results as for all opioids combined, but the number of women was too low for appropriate adjustment for confounding, and no firm conclusion can be drawn. </w:t>
      </w:r>
      <w:r w:rsidR="0034722E">
        <w:rPr>
          <w:lang w:val="en-US"/>
        </w:rPr>
        <w:t xml:space="preserve">Cough medications (R05D) were not included in the main analyses as the dose is low and duration of use expected to be very short. In light of our findings on analgesic opioids, it is no surprise that supplementary analyses of use of opioid containing cough medications </w:t>
      </w:r>
      <w:r w:rsidR="0034722E">
        <w:rPr>
          <w:i/>
          <w:lang w:val="en-US"/>
        </w:rPr>
        <w:t xml:space="preserve">vs </w:t>
      </w:r>
      <w:r w:rsidR="0034722E">
        <w:rPr>
          <w:lang w:val="en-US"/>
        </w:rPr>
        <w:t>no opioid use revealed no association with neurocognitive development.</w:t>
      </w:r>
    </w:p>
    <w:p w14:paraId="0CA38793" w14:textId="7F5F5A74" w:rsidR="00C11658" w:rsidRDefault="00C11658" w:rsidP="00C11658">
      <w:pPr>
        <w:spacing w:line="360" w:lineRule="auto"/>
        <w:rPr>
          <w:lang w:val="en-US"/>
        </w:rPr>
      </w:pPr>
      <w:r>
        <w:rPr>
          <w:lang w:val="en-US"/>
        </w:rPr>
        <w:t>We do not have information on dosage or duration of use of opioids. A mother who has reported use of opioids during a period may have used the drug once only or possibly every day, and any conclusions with regard to duration should be dealt with cautiously. However, mothers reporting use during two or more periods are more likely to have consumed a higher total dose.</w:t>
      </w:r>
      <w:r w:rsidRPr="004E3091">
        <w:rPr>
          <w:lang w:val="en-US"/>
        </w:rPr>
        <w:t xml:space="preserve"> </w:t>
      </w:r>
      <w:r>
        <w:rPr>
          <w:lang w:val="en-US"/>
        </w:rPr>
        <w:t>Th</w:t>
      </w:r>
      <w:r w:rsidR="00F45EA5">
        <w:rPr>
          <w:lang w:val="en-US"/>
        </w:rPr>
        <w:t>is</w:t>
      </w:r>
      <w:r>
        <w:rPr>
          <w:lang w:val="en-US"/>
        </w:rPr>
        <w:t xml:space="preserve"> assumption is also supported by the fact that a larger proportion of women using opioids in more periods also use benzodiazepines </w:t>
      </w:r>
      <w:r>
        <w:rPr>
          <w:lang w:val="en-US"/>
        </w:rPr>
        <w:fldChar w:fldCharType="begin">
          <w:fldData xml:space="preserve">PEVuZE5vdGU+PENpdGU+PEF1dGhvcj5IYW5kYWw8L0F1dGhvcj48WWVhcj4yMDExPC9ZZWFyPjxS
ZWNOdW0+NjE8L1JlY051bT48RGlzcGxheVRleHQ+PHN0eWxlIGZhY2U9InN1cGVyc2NyaXB0Ij4x
MTwvc3R5bGU+PC9EaXNwbGF5VGV4dD48cmVjb3JkPjxyZWMtbnVtYmVyPjYxPC9yZWMtbnVtYmVy
Pjxmb3JlaWduLWtleXM+PGtleSBhcHA9IkVOIiBkYi1pZD0iZGF3ZHpzcHJhcGF3ZDBlMDl2NHBk
eGU5cDJ3enhhZjB2OXQwIiB0aW1lc3RhbXA9IjE0Mzk5OTI4NzUiPjYxPC9rZXk+PC9mb3JlaWdu
LWtleXM+PHJlZi10eXBlIG5hbWU9IkpvdXJuYWwgQXJ0aWNsZSI+MTc8L3JlZi10eXBlPjxjb250
cmlidXRvcnM+PGF1dGhvcnM+PGF1dGhvcj5IYW5kYWwsIE0uPC9hdXRob3I+PGF1dGhvcj5Fbmdl
bGFuZCwgQS48L2F1dGhvcj48YXV0aG9yPlJvbm5pbmcsIE0uPC9hdXRob3I+PGF1dGhvcj5Ta3Vy
dHZlaXQsIFMuPC9hdXRob3I+PGF1dGhvcj5GdXJ1LCBLLjwvYXV0aG9yPjwvYXV0aG9ycz48L2Nv
bnRyaWJ1dG9ycz48YXV0aC1hZGRyZXNzPkRlcHQuIG9mIFBoYXJtYWNvZXBpZGVtaW9sb2d5LCBO
b3J3ZWdpYW4gSW5zdGl0dXRlIG9mIFB1YmxpYyBIZWFsdGgsIFAuTy4gQm94IDQ0MDQgTnlkYWxl
biwgMDQwMywgT3NsbywgTm9yd2F5LiBtYXJ0ZS5oYW5kYWxAZmhpLm5vPC9hdXRoLWFkZHJlc3M+
PHRpdGxlcz48dGl0bGU+VXNlIG9mIHByZXNjcmliZWQgb3Bpb2lkIGFuYWxnZXNpY3MgYW5kIGNv
LW1lZGljYXRpb24gd2l0aCBiZW56b2RpYXplcGluZXMgaW4gd29tZW4gYmVmb3JlLCBkdXJpbmcs
IGFuZCBhZnRlciBwcmVnbmFuY3k6IGEgcG9wdWxhdGlvbi1iYXNlZCBjb2hvcnQgc3R1ZHk8L3Rp
dGxlPjxzZWNvbmRhcnktdGl0bGU+RXVyIEogQ2xpbiBQaGFybWFjb2w8L3NlY29uZGFyeS10aXRs
ZT48L3RpdGxlcz48cGVyaW9kaWNhbD48ZnVsbC10aXRsZT5FdXJvcGVhbiBKb3VybmFsIG9mIENs
aW5pY2FsIFBoYXJtYWNvbG9neTwvZnVsbC10aXRsZT48YWJici0xPkV1ci4gSi4gQ2xpbi4gUGhh
cm1hY29sLjwvYWJici0xPjxhYmJyLTI+RXVyIEogQ2xpbiBQaGFybWFjb2w8L2FiYnItMj48L3Bl
cmlvZGljYWw+PHBhZ2VzPjk1My02MDwvcGFnZXM+PHZvbHVtZT42Nzwvdm9sdW1lPjxudW1iZXI+
OTwvbnVtYmVyPjxlZGl0aW9uPjIwMTEvMDQvMTM8L2VkaXRpb24+PGtleXdvcmRzPjxrZXl3b3Jk
PkFuYWxnZXNpY3MsIE9waW9pZC8gYWRtaW5pc3RyYXRpb24gJmFtcDsgZG9zYWdlL3RoZXJhcGV1
dGljIHVzZTwva2V5d29yZD48a2V5d29yZD5CZW56b2RpYXplcGluZXMvIGFkbWluaXN0cmF0aW9u
ICZhbXA7IGRvc2FnZS90aGVyYXBldXRpYyB1c2U8L2tleXdvcmQ+PGtleXdvcmQ+Q29ob3J0IFN0
dWRpZXM8L2tleXdvcmQ+PGtleXdvcmQ+RGF0YWJhc2VzLCBGYWN0dWFsPC9rZXl3b3JkPjxrZXl3
b3JkPkRydWcgUHJlc2NyaXB0aW9ucy8gc3RhdGlzdGljcyAmYW1wOyBudW1lcmljYWwgZGF0YTwv
a2V5d29yZD48a2V5d29yZD5EcnVnIFV0aWxpemF0aW9uIFJldmlldzwva2V5d29yZD48a2V5d29y
ZD5GZW1hbGU8L2tleXdvcmQ+PGtleXdvcmQ+SHVtYW5zPC9rZXl3b3JkPjxrZXl3b3JkPk5vcndh
eTwva2V5d29yZD48a2V5d29yZD5QYWluL2RydWcgdGhlcmFweTwva2V5d29yZD48a2V5d29yZD5Q
b2x5cGhhcm1hY3k8L2tleXdvcmQ+PGtleXdvcmQ+UG9wdWxhdGlvbiBTdXJ2ZWlsbGFuY2U8L2tl
eXdvcmQ+PGtleXdvcmQ+UHJlZ25hbmN5PC9rZXl3b3JkPjxrZXl3b3JkPlByZWduYW5jeSBPdXRj
b21lL2VwaWRlbWlvbG9neTwva2V5d29yZD48a2V5d29yZD5QcmVnbmFuY3kgVHJpbWVzdGVyczwv
a2V5d29yZD48a2V5d29yZD5UaW1lIEZhY3RvcnM8L2tleXdvcmQ+PC9rZXl3b3Jkcz48ZGF0ZXM+
PHllYXI+MjAxMTwveWVhcj48cHViLWRhdGVzPjxkYXRlPlNlcDwvZGF0ZT48L3B1Yi1kYXRlcz48
L2RhdGVzPjxpc2JuPjE0MzItMTA0MSAoRWxlY3Ryb25pYykmI3hEOzAwMzEtNjk3MCAoTGlua2lu
Zyk8L2lzYm4+PGFjY2Vzc2lvbi1udW0+MjE0ODQ0Njg8L2FjY2Vzc2lvbi1udW0+PHVybHM+PHJl
bGF0ZWQtdXJscz48dXJsPmh0dHA6Ly9kb3dubG9hZC5zcHJpbmdlci5jb20vc3RhdGljL3BkZi81
OTYvYXJ0JTI1M0ExMC4xMDA3JTI1MkZzMDAyMjgtMDExLTEwMzAtNy5wZGY/b3JpZ2luVXJsPWh0
dHAlM0ElMkYlMkZsaW5rLnNwcmluZ2VyLmNvbSUyRmFydGljbGUlMkYxMC4xMDA3JTJGczAwMjI4
LTAxMS0xMDMwLTcmYW1wO3Rva2VuMj1leHA9MTQzOTk5NDA4OX5hY2w9JTJGc3RhdGljJTJGcGRm
JTJGNTk2JTJGYXJ0JTI1MjUzQTEwLjEwMDclMjUyNTJGczAwMjI4LTAxMS0xMDMwLTcucGRmJTNG
b3JpZ2luVXJsJTNEaHR0cCUyNTNBJTI1MkYlMjUyRmxpbmsuc3ByaW5nZXIuY29tJTI1MkZhcnRp
Y2xlJTI1MkYxMC4xMDA3JTI1MkZzMDAyMjgtMDExLTEwMzAtNyp+aG1hYz0wOWRiYzJkODk5MGY1
MmQwYWJlOTlkY2RlNjlkNDUyMzNjNjNkODQ3ZmVhZDMwNjEwN2M2ODgwNDg2MzQzMWQ1PC91cmw+
PC9yZWxhdGVkLXVybHM+PC91cmxzPjxlbGVjdHJvbmljLXJlc291cmNlLW51bT4xMC4xMDA3L3Mw
MDIyOC0wMTEtMTAzMC03PC9lbGVjdHJvbmljLXJlc291cmNlLW51bT48cmVtb3RlLWRhdGFiYXNl
LXByb3ZpZGVyPk5MTTwvcmVtb3RlLWRhdGFiYXNlLXByb3ZpZGVyPjxsYW5ndWFnZT5lbmc8L2xh
bmd1YWdlPjwvcmVjb3JkPjwvQ2l0ZT48L0VuZE5vdGU+
</w:fldData>
        </w:fldChar>
      </w:r>
      <w:r>
        <w:rPr>
          <w:lang w:val="en-US"/>
        </w:rPr>
        <w:instrText xml:space="preserve"> ADDIN EN.CITE </w:instrText>
      </w:r>
      <w:r>
        <w:rPr>
          <w:lang w:val="en-US"/>
        </w:rPr>
        <w:fldChar w:fldCharType="begin">
          <w:fldData xml:space="preserve">PEVuZE5vdGU+PENpdGU+PEF1dGhvcj5IYW5kYWw8L0F1dGhvcj48WWVhcj4yMDExPC9ZZWFyPjxS
ZWNOdW0+NjE8L1JlY051bT48RGlzcGxheVRleHQ+PHN0eWxlIGZhY2U9InN1cGVyc2NyaXB0Ij4x
MTwvc3R5bGU+PC9EaXNwbGF5VGV4dD48cmVjb3JkPjxyZWMtbnVtYmVyPjYxPC9yZWMtbnVtYmVy
Pjxmb3JlaWduLWtleXM+PGtleSBhcHA9IkVOIiBkYi1pZD0iZGF3ZHpzcHJhcGF3ZDBlMDl2NHBk
eGU5cDJ3enhhZjB2OXQwIiB0aW1lc3RhbXA9IjE0Mzk5OTI4NzUiPjYxPC9rZXk+PC9mb3JlaWdu
LWtleXM+PHJlZi10eXBlIG5hbWU9IkpvdXJuYWwgQXJ0aWNsZSI+MTc8L3JlZi10eXBlPjxjb250
cmlidXRvcnM+PGF1dGhvcnM+PGF1dGhvcj5IYW5kYWwsIE0uPC9hdXRob3I+PGF1dGhvcj5Fbmdl
bGFuZCwgQS48L2F1dGhvcj48YXV0aG9yPlJvbm5pbmcsIE0uPC9hdXRob3I+PGF1dGhvcj5Ta3Vy
dHZlaXQsIFMuPC9hdXRob3I+PGF1dGhvcj5GdXJ1LCBLLjwvYXV0aG9yPjwvYXV0aG9ycz48L2Nv
bnRyaWJ1dG9ycz48YXV0aC1hZGRyZXNzPkRlcHQuIG9mIFBoYXJtYWNvZXBpZGVtaW9sb2d5LCBO
b3J3ZWdpYW4gSW5zdGl0dXRlIG9mIFB1YmxpYyBIZWFsdGgsIFAuTy4gQm94IDQ0MDQgTnlkYWxl
biwgMDQwMywgT3NsbywgTm9yd2F5LiBtYXJ0ZS5oYW5kYWxAZmhpLm5vPC9hdXRoLWFkZHJlc3M+
PHRpdGxlcz48dGl0bGU+VXNlIG9mIHByZXNjcmliZWQgb3Bpb2lkIGFuYWxnZXNpY3MgYW5kIGNv
LW1lZGljYXRpb24gd2l0aCBiZW56b2RpYXplcGluZXMgaW4gd29tZW4gYmVmb3JlLCBkdXJpbmcs
IGFuZCBhZnRlciBwcmVnbmFuY3k6IGEgcG9wdWxhdGlvbi1iYXNlZCBjb2hvcnQgc3R1ZHk8L3Rp
dGxlPjxzZWNvbmRhcnktdGl0bGU+RXVyIEogQ2xpbiBQaGFybWFjb2w8L3NlY29uZGFyeS10aXRs
ZT48L3RpdGxlcz48cGVyaW9kaWNhbD48ZnVsbC10aXRsZT5FdXJvcGVhbiBKb3VybmFsIG9mIENs
aW5pY2FsIFBoYXJtYWNvbG9neTwvZnVsbC10aXRsZT48YWJici0xPkV1ci4gSi4gQ2xpbi4gUGhh
cm1hY29sLjwvYWJici0xPjxhYmJyLTI+RXVyIEogQ2xpbiBQaGFybWFjb2w8L2FiYnItMj48L3Bl
cmlvZGljYWw+PHBhZ2VzPjk1My02MDwvcGFnZXM+PHZvbHVtZT42Nzwvdm9sdW1lPjxudW1iZXI+
OTwvbnVtYmVyPjxlZGl0aW9uPjIwMTEvMDQvMTM8L2VkaXRpb24+PGtleXdvcmRzPjxrZXl3b3Jk
PkFuYWxnZXNpY3MsIE9waW9pZC8gYWRtaW5pc3RyYXRpb24gJmFtcDsgZG9zYWdlL3RoZXJhcGV1
dGljIHVzZTwva2V5d29yZD48a2V5d29yZD5CZW56b2RpYXplcGluZXMvIGFkbWluaXN0cmF0aW9u
ICZhbXA7IGRvc2FnZS90aGVyYXBldXRpYyB1c2U8L2tleXdvcmQ+PGtleXdvcmQ+Q29ob3J0IFN0
dWRpZXM8L2tleXdvcmQ+PGtleXdvcmQ+RGF0YWJhc2VzLCBGYWN0dWFsPC9rZXl3b3JkPjxrZXl3
b3JkPkRydWcgUHJlc2NyaXB0aW9ucy8gc3RhdGlzdGljcyAmYW1wOyBudW1lcmljYWwgZGF0YTwv
a2V5d29yZD48a2V5d29yZD5EcnVnIFV0aWxpemF0aW9uIFJldmlldzwva2V5d29yZD48a2V5d29y
ZD5GZW1hbGU8L2tleXdvcmQ+PGtleXdvcmQ+SHVtYW5zPC9rZXl3b3JkPjxrZXl3b3JkPk5vcndh
eTwva2V5d29yZD48a2V5d29yZD5QYWluL2RydWcgdGhlcmFweTwva2V5d29yZD48a2V5d29yZD5Q
b2x5cGhhcm1hY3k8L2tleXdvcmQ+PGtleXdvcmQ+UG9wdWxhdGlvbiBTdXJ2ZWlsbGFuY2U8L2tl
eXdvcmQ+PGtleXdvcmQ+UHJlZ25hbmN5PC9rZXl3b3JkPjxrZXl3b3JkPlByZWduYW5jeSBPdXRj
b21lL2VwaWRlbWlvbG9neTwva2V5d29yZD48a2V5d29yZD5QcmVnbmFuY3kgVHJpbWVzdGVyczwv
a2V5d29yZD48a2V5d29yZD5UaW1lIEZhY3RvcnM8L2tleXdvcmQ+PC9rZXl3b3Jkcz48ZGF0ZXM+
PHllYXI+MjAxMTwveWVhcj48cHViLWRhdGVzPjxkYXRlPlNlcDwvZGF0ZT48L3B1Yi1kYXRlcz48
L2RhdGVzPjxpc2JuPjE0MzItMTA0MSAoRWxlY3Ryb25pYykmI3hEOzAwMzEtNjk3MCAoTGlua2lu
Zyk8L2lzYm4+PGFjY2Vzc2lvbi1udW0+MjE0ODQ0Njg8L2FjY2Vzc2lvbi1udW0+PHVybHM+PHJl
bGF0ZWQtdXJscz48dXJsPmh0dHA6Ly9kb3dubG9hZC5zcHJpbmdlci5jb20vc3RhdGljL3BkZi81
OTYvYXJ0JTI1M0ExMC4xMDA3JTI1MkZzMDAyMjgtMDExLTEwMzAtNy5wZGY/b3JpZ2luVXJsPWh0
dHAlM0ElMkYlMkZsaW5rLnNwcmluZ2VyLmNvbSUyRmFydGljbGUlMkYxMC4xMDA3JTJGczAwMjI4
LTAxMS0xMDMwLTcmYW1wO3Rva2VuMj1leHA9MTQzOTk5NDA4OX5hY2w9JTJGc3RhdGljJTJGcGRm
JTJGNTk2JTJGYXJ0JTI1MjUzQTEwLjEwMDclMjUyNTJGczAwMjI4LTAxMS0xMDMwLTcucGRmJTNG
b3JpZ2luVXJsJTNEaHR0cCUyNTNBJTI1MkYlMjUyRmxpbmsuc3ByaW5nZXIuY29tJTI1MkZhcnRp
Y2xlJTI1MkYxMC4xMDA3JTI1MkZzMDAyMjgtMDExLTEwMzAtNyp+aG1hYz0wOWRiYzJkODk5MGY1
MmQwYWJlOTlkY2RlNjlkNDUyMzNjNjNkODQ3ZmVhZDMwNjEwN2M2ODgwNDg2MzQzMWQ1PC91cmw+
PC9yZWxhdGVkLXVybHM+PC91cmxzPjxlbGVjdHJvbmljLXJlc291cmNlLW51bT4xMC4xMDA3L3Mw
MDIyOC0wMTEtMTAzMC03PC9lbGVjdHJvbmljLXJlc291cmNlLW51bT48cmVtb3RlLWRhdGFiYXNl
LXByb3ZpZGVyPk5MTTwvcmVtb3RlLWRhdGFiYXNlLXByb3ZpZGVyPjxsYW5ndWFnZT5lbmc8L2xh
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120F1B">
        <w:rPr>
          <w:noProof/>
          <w:vertAlign w:val="superscript"/>
          <w:lang w:val="en-US"/>
        </w:rPr>
        <w:t>11</w:t>
      </w:r>
      <w:r>
        <w:rPr>
          <w:lang w:val="en-US"/>
        </w:rPr>
        <w:fldChar w:fldCharType="end"/>
      </w:r>
      <w:r>
        <w:rPr>
          <w:lang w:val="en-US"/>
        </w:rPr>
        <w:t xml:space="preserve">.  </w:t>
      </w:r>
    </w:p>
    <w:p w14:paraId="7894D828" w14:textId="7FF7E683" w:rsidR="00C11658" w:rsidRDefault="00C11658" w:rsidP="00C11658">
      <w:pPr>
        <w:spacing w:line="360" w:lineRule="auto"/>
        <w:rPr>
          <w:lang w:val="en-US"/>
        </w:rPr>
      </w:pPr>
      <w:r>
        <w:rPr>
          <w:lang w:val="en-US"/>
        </w:rPr>
        <w:t xml:space="preserve">In </w:t>
      </w:r>
      <w:r w:rsidR="001F0905">
        <w:rPr>
          <w:lang w:val="en-US"/>
        </w:rPr>
        <w:t xml:space="preserve">a nation-wide </w:t>
      </w:r>
      <w:r>
        <w:rPr>
          <w:lang w:val="en-US"/>
        </w:rPr>
        <w:t xml:space="preserve">registry study </w:t>
      </w:r>
      <w:r w:rsidRPr="005D5D91">
        <w:rPr>
          <w:lang w:val="en-US"/>
        </w:rPr>
        <w:t xml:space="preserve">2.9 % of pregnant women filled at least one prescription of opioid analgesics </w:t>
      </w:r>
      <w:r w:rsidRPr="005D5D91">
        <w:rPr>
          <w:lang w:val="en-US"/>
        </w:rPr>
        <w:fldChar w:fldCharType="begin">
          <w:fldData xml:space="preserve">PEVuZE5vdGU+PENpdGU+PEF1dGhvcj5IYW5kYWw8L0F1dGhvcj48WWVhcj4yMDExPC9ZZWFyPjxS
ZWNOdW0+NjE8L1JlY051bT48RGlzcGxheVRleHQ+PHN0eWxlIGZhY2U9InN1cGVyc2NyaXB0Ij4x
MTwvc3R5bGU+PC9EaXNwbGF5VGV4dD48cmVjb3JkPjxyZWMtbnVtYmVyPjYxPC9yZWMtbnVtYmVy
Pjxmb3JlaWduLWtleXM+PGtleSBhcHA9IkVOIiBkYi1pZD0iZGF3ZHpzcHJhcGF3ZDBlMDl2NHBk
eGU5cDJ3enhhZjB2OXQwIiB0aW1lc3RhbXA9IjE0Mzk5OTI4NzUiPjYxPC9rZXk+PC9mb3JlaWdu
LWtleXM+PHJlZi10eXBlIG5hbWU9IkpvdXJuYWwgQXJ0aWNsZSI+MTc8L3JlZi10eXBlPjxjb250
cmlidXRvcnM+PGF1dGhvcnM+PGF1dGhvcj5IYW5kYWwsIE0uPC9hdXRob3I+PGF1dGhvcj5Fbmdl
bGFuZCwgQS48L2F1dGhvcj48YXV0aG9yPlJvbm5pbmcsIE0uPC9hdXRob3I+PGF1dGhvcj5Ta3Vy
dHZlaXQsIFMuPC9hdXRob3I+PGF1dGhvcj5GdXJ1LCBLLjwvYXV0aG9yPjwvYXV0aG9ycz48L2Nv
bnRyaWJ1dG9ycz48YXV0aC1hZGRyZXNzPkRlcHQuIG9mIFBoYXJtYWNvZXBpZGVtaW9sb2d5LCBO
b3J3ZWdpYW4gSW5zdGl0dXRlIG9mIFB1YmxpYyBIZWFsdGgsIFAuTy4gQm94IDQ0MDQgTnlkYWxl
biwgMDQwMywgT3NsbywgTm9yd2F5LiBtYXJ0ZS5oYW5kYWxAZmhpLm5vPC9hdXRoLWFkZHJlc3M+
PHRpdGxlcz48dGl0bGU+VXNlIG9mIHByZXNjcmliZWQgb3Bpb2lkIGFuYWxnZXNpY3MgYW5kIGNv
LW1lZGljYXRpb24gd2l0aCBiZW56b2RpYXplcGluZXMgaW4gd29tZW4gYmVmb3JlLCBkdXJpbmcs
IGFuZCBhZnRlciBwcmVnbmFuY3k6IGEgcG9wdWxhdGlvbi1iYXNlZCBjb2hvcnQgc3R1ZHk8L3Rp
dGxlPjxzZWNvbmRhcnktdGl0bGU+RXVyIEogQ2xpbiBQaGFybWFjb2w8L3NlY29uZGFyeS10aXRs
ZT48L3RpdGxlcz48cGVyaW9kaWNhbD48ZnVsbC10aXRsZT5FdXJvcGVhbiBKb3VybmFsIG9mIENs
aW5pY2FsIFBoYXJtYWNvbG9neTwvZnVsbC10aXRsZT48YWJici0xPkV1ci4gSi4gQ2xpbi4gUGhh
cm1hY29sLjwvYWJici0xPjxhYmJyLTI+RXVyIEogQ2xpbiBQaGFybWFjb2w8L2FiYnItMj48L3Bl
cmlvZGljYWw+PHBhZ2VzPjk1My02MDwvcGFnZXM+PHZvbHVtZT42Nzwvdm9sdW1lPjxudW1iZXI+
OTwvbnVtYmVyPjxlZGl0aW9uPjIwMTEvMDQvMTM8L2VkaXRpb24+PGtleXdvcmRzPjxrZXl3b3Jk
PkFuYWxnZXNpY3MsIE9waW9pZC8gYWRtaW5pc3RyYXRpb24gJmFtcDsgZG9zYWdlL3RoZXJhcGV1
dGljIHVzZTwva2V5d29yZD48a2V5d29yZD5CZW56b2RpYXplcGluZXMvIGFkbWluaXN0cmF0aW9u
ICZhbXA7IGRvc2FnZS90aGVyYXBldXRpYyB1c2U8L2tleXdvcmQ+PGtleXdvcmQ+Q29ob3J0IFN0
dWRpZXM8L2tleXdvcmQ+PGtleXdvcmQ+RGF0YWJhc2VzLCBGYWN0dWFsPC9rZXl3b3JkPjxrZXl3
b3JkPkRydWcgUHJlc2NyaXB0aW9ucy8gc3RhdGlzdGljcyAmYW1wOyBudW1lcmljYWwgZGF0YTwv
a2V5d29yZD48a2V5d29yZD5EcnVnIFV0aWxpemF0aW9uIFJldmlldzwva2V5d29yZD48a2V5d29y
ZD5GZW1hbGU8L2tleXdvcmQ+PGtleXdvcmQ+SHVtYW5zPC9rZXl3b3JkPjxrZXl3b3JkPk5vcndh
eTwva2V5d29yZD48a2V5d29yZD5QYWluL2RydWcgdGhlcmFweTwva2V5d29yZD48a2V5d29yZD5Q
b2x5cGhhcm1hY3k8L2tleXdvcmQ+PGtleXdvcmQ+UG9wdWxhdGlvbiBTdXJ2ZWlsbGFuY2U8L2tl
eXdvcmQ+PGtleXdvcmQ+UHJlZ25hbmN5PC9rZXl3b3JkPjxrZXl3b3JkPlByZWduYW5jeSBPdXRj
b21lL2VwaWRlbWlvbG9neTwva2V5d29yZD48a2V5d29yZD5QcmVnbmFuY3kgVHJpbWVzdGVyczwv
a2V5d29yZD48a2V5d29yZD5UaW1lIEZhY3RvcnM8L2tleXdvcmQ+PC9rZXl3b3Jkcz48ZGF0ZXM+
PHllYXI+MjAxMTwveWVhcj48cHViLWRhdGVzPjxkYXRlPlNlcDwvZGF0ZT48L3B1Yi1kYXRlcz48
L2RhdGVzPjxpc2JuPjE0MzItMTA0MSAoRWxlY3Ryb25pYykmI3hEOzAwMzEtNjk3MCAoTGlua2lu
Zyk8L2lzYm4+PGFjY2Vzc2lvbi1udW0+MjE0ODQ0Njg8L2FjY2Vzc2lvbi1udW0+PHVybHM+PHJl
bGF0ZWQtdXJscz48dXJsPmh0dHA6Ly9kb3dubG9hZC5zcHJpbmdlci5jb20vc3RhdGljL3BkZi81
OTYvYXJ0JTI1M0ExMC4xMDA3JTI1MkZzMDAyMjgtMDExLTEwMzAtNy5wZGY/b3JpZ2luVXJsPWh0
dHAlM0ElMkYlMkZsaW5rLnNwcmluZ2VyLmNvbSUyRmFydGljbGUlMkYxMC4xMDA3JTJGczAwMjI4
LTAxMS0xMDMwLTcmYW1wO3Rva2VuMj1leHA9MTQzOTk5NDA4OX5hY2w9JTJGc3RhdGljJTJGcGRm
JTJGNTk2JTJGYXJ0JTI1MjUzQTEwLjEwMDclMjUyNTJGczAwMjI4LTAxMS0xMDMwLTcucGRmJTNG
b3JpZ2luVXJsJTNEaHR0cCUyNTNBJTI1MkYlMjUyRmxpbmsuc3ByaW5nZXIuY29tJTI1MkZhcnRp
Y2xlJTI1MkYxMC4xMDA3JTI1MkZzMDAyMjgtMDExLTEwMzAtNyp+aG1hYz0wOWRiYzJkODk5MGY1
MmQwYWJlOTlkY2RlNjlkNDUyMzNjNjNkODQ3ZmVhZDMwNjEwN2M2ODgwNDg2MzQzMWQ1PC91cmw+
PC9yZWxhdGVkLXVybHM+PC91cmxzPjxlbGVjdHJvbmljLXJlc291cmNlLW51bT4xMC4xMDA3L3Mw
MDIyOC0wMTEtMTAzMC03PC9lbGVjdHJvbmljLXJlc291cmNlLW51bT48cmVtb3RlLWRhdGFiYXNl
LXByb3ZpZGVyPk5MTTwvcmVtb3RlLWRhdGFiYXNlLXByb3ZpZGVyPjxsYW5ndWFnZT5lbmc8L2xh
bmd1YWdlPjwvcmVjb3JkPjwvQ2l0ZT48L0VuZE5vdGU+
</w:fldData>
        </w:fldChar>
      </w:r>
      <w:r w:rsidRPr="005D5D91">
        <w:rPr>
          <w:lang w:val="en-US"/>
        </w:rPr>
        <w:instrText xml:space="preserve"> ADDIN EN.CITE </w:instrText>
      </w:r>
      <w:r w:rsidRPr="005D5D91">
        <w:rPr>
          <w:lang w:val="en-US"/>
        </w:rPr>
        <w:fldChar w:fldCharType="begin">
          <w:fldData xml:space="preserve">PEVuZE5vdGU+PENpdGU+PEF1dGhvcj5IYW5kYWw8L0F1dGhvcj48WWVhcj4yMDExPC9ZZWFyPjxS
ZWNOdW0+NjE8L1JlY051bT48RGlzcGxheVRleHQ+PHN0eWxlIGZhY2U9InN1cGVyc2NyaXB0Ij4x
MTwvc3R5bGU+PC9EaXNwbGF5VGV4dD48cmVjb3JkPjxyZWMtbnVtYmVyPjYxPC9yZWMtbnVtYmVy
Pjxmb3JlaWduLWtleXM+PGtleSBhcHA9IkVOIiBkYi1pZD0iZGF3ZHpzcHJhcGF3ZDBlMDl2NHBk
eGU5cDJ3enhhZjB2OXQwIiB0aW1lc3RhbXA9IjE0Mzk5OTI4NzUiPjYxPC9rZXk+PC9mb3JlaWdu
LWtleXM+PHJlZi10eXBlIG5hbWU9IkpvdXJuYWwgQXJ0aWNsZSI+MTc8L3JlZi10eXBlPjxjb250
cmlidXRvcnM+PGF1dGhvcnM+PGF1dGhvcj5IYW5kYWwsIE0uPC9hdXRob3I+PGF1dGhvcj5Fbmdl
bGFuZCwgQS48L2F1dGhvcj48YXV0aG9yPlJvbm5pbmcsIE0uPC9hdXRob3I+PGF1dGhvcj5Ta3Vy
dHZlaXQsIFMuPC9hdXRob3I+PGF1dGhvcj5GdXJ1LCBLLjwvYXV0aG9yPjwvYXV0aG9ycz48L2Nv
bnRyaWJ1dG9ycz48YXV0aC1hZGRyZXNzPkRlcHQuIG9mIFBoYXJtYWNvZXBpZGVtaW9sb2d5LCBO
b3J3ZWdpYW4gSW5zdGl0dXRlIG9mIFB1YmxpYyBIZWFsdGgsIFAuTy4gQm94IDQ0MDQgTnlkYWxl
biwgMDQwMywgT3NsbywgTm9yd2F5LiBtYXJ0ZS5oYW5kYWxAZmhpLm5vPC9hdXRoLWFkZHJlc3M+
PHRpdGxlcz48dGl0bGU+VXNlIG9mIHByZXNjcmliZWQgb3Bpb2lkIGFuYWxnZXNpY3MgYW5kIGNv
LW1lZGljYXRpb24gd2l0aCBiZW56b2RpYXplcGluZXMgaW4gd29tZW4gYmVmb3JlLCBkdXJpbmcs
IGFuZCBhZnRlciBwcmVnbmFuY3k6IGEgcG9wdWxhdGlvbi1iYXNlZCBjb2hvcnQgc3R1ZHk8L3Rp
dGxlPjxzZWNvbmRhcnktdGl0bGU+RXVyIEogQ2xpbiBQaGFybWFjb2w8L3NlY29uZGFyeS10aXRs
ZT48L3RpdGxlcz48cGVyaW9kaWNhbD48ZnVsbC10aXRsZT5FdXJvcGVhbiBKb3VybmFsIG9mIENs
aW5pY2FsIFBoYXJtYWNvbG9neTwvZnVsbC10aXRsZT48YWJici0xPkV1ci4gSi4gQ2xpbi4gUGhh
cm1hY29sLjwvYWJici0xPjxhYmJyLTI+RXVyIEogQ2xpbiBQaGFybWFjb2w8L2FiYnItMj48L3Bl
cmlvZGljYWw+PHBhZ2VzPjk1My02MDwvcGFnZXM+PHZvbHVtZT42Nzwvdm9sdW1lPjxudW1iZXI+
OTwvbnVtYmVyPjxlZGl0aW9uPjIwMTEvMDQvMTM8L2VkaXRpb24+PGtleXdvcmRzPjxrZXl3b3Jk
PkFuYWxnZXNpY3MsIE9waW9pZC8gYWRtaW5pc3RyYXRpb24gJmFtcDsgZG9zYWdlL3RoZXJhcGV1
dGljIHVzZTwva2V5d29yZD48a2V5d29yZD5CZW56b2RpYXplcGluZXMvIGFkbWluaXN0cmF0aW9u
ICZhbXA7IGRvc2FnZS90aGVyYXBldXRpYyB1c2U8L2tleXdvcmQ+PGtleXdvcmQ+Q29ob3J0IFN0
dWRpZXM8L2tleXdvcmQ+PGtleXdvcmQ+RGF0YWJhc2VzLCBGYWN0dWFsPC9rZXl3b3JkPjxrZXl3
b3JkPkRydWcgUHJlc2NyaXB0aW9ucy8gc3RhdGlzdGljcyAmYW1wOyBudW1lcmljYWwgZGF0YTwv
a2V5d29yZD48a2V5d29yZD5EcnVnIFV0aWxpemF0aW9uIFJldmlldzwva2V5d29yZD48a2V5d29y
ZD5GZW1hbGU8L2tleXdvcmQ+PGtleXdvcmQ+SHVtYW5zPC9rZXl3b3JkPjxrZXl3b3JkPk5vcndh
eTwva2V5d29yZD48a2V5d29yZD5QYWluL2RydWcgdGhlcmFweTwva2V5d29yZD48a2V5d29yZD5Q
b2x5cGhhcm1hY3k8L2tleXdvcmQ+PGtleXdvcmQ+UG9wdWxhdGlvbiBTdXJ2ZWlsbGFuY2U8L2tl
eXdvcmQ+PGtleXdvcmQ+UHJlZ25hbmN5PC9rZXl3b3JkPjxrZXl3b3JkPlByZWduYW5jeSBPdXRj
b21lL2VwaWRlbWlvbG9neTwva2V5d29yZD48a2V5d29yZD5QcmVnbmFuY3kgVHJpbWVzdGVyczwv
a2V5d29yZD48a2V5d29yZD5UaW1lIEZhY3RvcnM8L2tleXdvcmQ+PC9rZXl3b3Jkcz48ZGF0ZXM+
PHllYXI+MjAxMTwveWVhcj48cHViLWRhdGVzPjxkYXRlPlNlcDwvZGF0ZT48L3B1Yi1kYXRlcz48
L2RhdGVzPjxpc2JuPjE0MzItMTA0MSAoRWxlY3Ryb25pYykmI3hEOzAwMzEtNjk3MCAoTGlua2lu
Zyk8L2lzYm4+PGFjY2Vzc2lvbi1udW0+MjE0ODQ0Njg8L2FjY2Vzc2lvbi1udW0+PHVybHM+PHJl
bGF0ZWQtdXJscz48dXJsPmh0dHA6Ly9kb3dubG9hZC5zcHJpbmdlci5jb20vc3RhdGljL3BkZi81
OTYvYXJ0JTI1M0ExMC4xMDA3JTI1MkZzMDAyMjgtMDExLTEwMzAtNy5wZGY/b3JpZ2luVXJsPWh0
dHAlM0ElMkYlMkZsaW5rLnNwcmluZ2VyLmNvbSUyRmFydGljbGUlMkYxMC4xMDA3JTJGczAwMjI4
LTAxMS0xMDMwLTcmYW1wO3Rva2VuMj1leHA9MTQzOTk5NDA4OX5hY2w9JTJGc3RhdGljJTJGcGRm
JTJGNTk2JTJGYXJ0JTI1MjUzQTEwLjEwMDclMjUyNTJGczAwMjI4LTAxMS0xMDMwLTcucGRmJTNG
b3JpZ2luVXJsJTNEaHR0cCUyNTNBJTI1MkYlMjUyRmxpbmsuc3ByaW5nZXIuY29tJTI1MkZhcnRp
Y2xlJTI1MkYxMC4xMDA3JTI1MkZzMDAyMjgtMDExLTEwMzAtNyp+aG1hYz0wOWRiYzJkODk5MGY1
MmQwYWJlOTlkY2RlNjlkNDUyMzNjNjNkODQ3ZmVhZDMwNjEwN2M2ODgwNDg2MzQzMWQ1PC91cmw+
PC9yZWxhdGVkLXVybHM+PC91cmxzPjxlbGVjdHJvbmljLXJlc291cmNlLW51bT4xMC4xMDA3L3Mw
MDIyOC0wMTEtMTAzMC03PC9lbGVjdHJvbmljLXJlc291cmNlLW51bT48cmVtb3RlLWRhdGFiYXNl
LXByb3ZpZGVyPk5MTTwvcmVtb3RlLWRhdGFiYXNlLXByb3ZpZGVyPjxsYW5ndWFnZT5lbmc8L2xh
bmd1YWdlPjwvcmVjb3JkPjwvQ2l0ZT48L0VuZE5vdGU+
</w:fldData>
        </w:fldChar>
      </w:r>
      <w:r w:rsidRPr="005D5D91">
        <w:rPr>
          <w:lang w:val="en-US"/>
        </w:rPr>
        <w:instrText xml:space="preserve"> ADDIN EN.CITE.DATA </w:instrText>
      </w:r>
      <w:r w:rsidRPr="005D5D91">
        <w:rPr>
          <w:lang w:val="en-US"/>
        </w:rPr>
      </w:r>
      <w:r w:rsidRPr="005D5D91">
        <w:rPr>
          <w:lang w:val="en-US"/>
        </w:rPr>
        <w:fldChar w:fldCharType="end"/>
      </w:r>
      <w:r w:rsidRPr="005D5D91">
        <w:rPr>
          <w:lang w:val="en-US"/>
        </w:rPr>
      </w:r>
      <w:r w:rsidRPr="005D5D91">
        <w:rPr>
          <w:lang w:val="en-US"/>
        </w:rPr>
        <w:fldChar w:fldCharType="separate"/>
      </w:r>
      <w:r w:rsidRPr="005D5D91">
        <w:rPr>
          <w:noProof/>
          <w:vertAlign w:val="superscript"/>
          <w:lang w:val="en-US"/>
        </w:rPr>
        <w:t>11</w:t>
      </w:r>
      <w:r w:rsidRPr="005D5D91">
        <w:rPr>
          <w:lang w:val="en-US"/>
        </w:rPr>
        <w:fldChar w:fldCharType="end"/>
      </w:r>
      <w:r w:rsidRPr="005D5D91">
        <w:rPr>
          <w:lang w:val="en-US"/>
        </w:rPr>
        <w:t xml:space="preserve">.  </w:t>
      </w:r>
      <w:r>
        <w:rPr>
          <w:lang w:val="en-US"/>
        </w:rPr>
        <w:t>The discrepancy between that estimate and the prevalence of opioid use of 1.7% reported in the present study may partly be explained by selection bias</w:t>
      </w:r>
      <w:r w:rsidR="00FC47CB">
        <w:rPr>
          <w:lang w:val="en-US"/>
        </w:rPr>
        <w:fldChar w:fldCharType="begin">
          <w:fldData xml:space="preserve">PEVuZE5vdGU+PENpdGU+PEF1dGhvcj5OaWxzZW48L0F1dGhvcj48WWVhcj4yMDA5PC9ZZWFyPjxS
ZWNOdW0+NTI8L1JlY051bT48RGlzcGxheVRleHQ+PHN0eWxlIGZhY2U9InN1cGVyc2NyaXB0Ij4z
OTwvc3R5bGU+PC9EaXNwbGF5VGV4dD48cmVjb3JkPjxyZWMtbnVtYmVyPjUyPC9yZWMtbnVtYmVy
Pjxmb3JlaWduLWtleXM+PGtleSBhcHA9IkVOIiBkYi1pZD0iZGF3ZHpzcHJhcGF3ZDBlMDl2NHBk
eGU5cDJ3enhhZjB2OXQwIiB0aW1lc3RhbXA9IjE0MzkzNzQxMjUiPjUyPC9rZXk+PC9mb3JlaWdu
LWtleXM+PHJlZi10eXBlIG5hbWU9IkpvdXJuYWwgQXJ0aWNsZSI+MTc8L3JlZi10eXBlPjxjb250
cmlidXRvcnM+PGF1dGhvcnM+PGF1dGhvcj5OaWxzZW4sIFIuIE0uPC9hdXRob3I+PGF1dGhvcj5W
b2xsc2V0LCBTLiBFLjwvYXV0aG9yPjxhdXRob3I+R2plc3NpbmcsIEguIEsuPC9hdXRob3I+PGF1
dGhvcj5Ta2phZXJ2ZW4sIFIuPC9hdXRob3I+PGF1dGhvcj5NZWx2ZSwgSy4gSy48L2F1dGhvcj48
YXV0aG9yPlNjaHJldWRlciwgUC48L2F1dGhvcj48YXV0aG9yPkFsc2FrZXIsIEUuIFIuPC9hdXRo
b3I+PGF1dGhvcj5IYXVnLCBLLjwvYXV0aG9yPjxhdXRob3I+RGFsdHZlaXQsIEEuIEsuPC9hdXRo
b3I+PGF1dGhvcj5NYWdudXMsIFAuPC9hdXRob3I+PC9hdXRob3JzPjwvY29udHJpYnV0b3JzPjxh
dXRoLWFkZHJlc3M+RGVwYXJ0bWVudCBvZiBQdWJsaWMgSGVhbHRoIGFuZCBQcmltYXJ5IEhlYWx0
aCBDYXJlLCBVbml2ZXJzaXR5IG9mIEJlcmdlbiwgS2FsZmFydmVpZW4gMzEsIE4tNTAxOCBCZXJn
ZW4sIE5vcndheS4gcm95Lm5pbHNlbkB1aWIubm88L2F1dGgtYWRkcmVzcz48dGl0bGVzPjx0aXRs
ZT5TZWxmLXNlbGVjdGlvbiBhbmQgYmlhcyBpbiBhIGxhcmdlIHByb3NwZWN0aXZlIHByZWduYW5j
eSBjb2hvcnQgaW4gTm9yd2F5PC90aXRsZT48c2Vjb25kYXJ5LXRpdGxlPlBhZWRpYXRyIFBlcmlu
YXQgRXBpZGVtaW9sPC9zZWNvbmRhcnktdGl0bGU+PC90aXRsZXM+PHBlcmlvZGljYWw+PGZ1bGwt
dGl0bGU+UGFlZGlhdHJpYyBhbmQgUGVyaW5hdGFsIEVwaWRlbWlvbG9neTwvZnVsbC10aXRsZT48
YWJici0xPlBhZWRpYXRyLiBQZXJpbmF0LiBFcGlkZW1pb2wuPC9hYmJyLTE+PGFiYnItMj5QYWVk
aWF0ciBQZXJpbmF0IEVwaWRlbWlvbDwvYWJici0yPjxhYmJyLTM+UGFlZGlhdHJpYyAmYW1wOyBQ
ZXJpbmF0YWwgRXBpZGVtaW9sb2d5PC9hYmJyLTM+PC9wZXJpb2RpY2FsPjxwYWdlcz41OTctNjA4
PC9wYWdlcz48dm9sdW1lPjIzPC92b2x1bWU+PG51bWJlcj42PC9udW1iZXI+PGVkaXRpb24+MjAw
OS8xMC8yMTwvZWRpdGlvbj48a2V5d29yZHM+PGtleXdvcmQ+QWRvbGVzY2VudDwva2V5d29yZD48
a2V5d29yZD5BZHVsdDwva2V5d29yZD48a2V5d29yZD5FcGlkZW1pb2xvZ2ljIE1ldGhvZHM8L2tl
eXdvcmQ+PGtleXdvcmQ+RmVtYWxlPC9rZXl3b3JkPjxrZXl3b3JkPkh1bWFuczwva2V5d29yZD48
a2V5d29yZD5NYXRlcm5hbCBFeHBvc3VyZS8gc3RhdGlzdGljcyAmYW1wOyBudW1lcmljYWwgZGF0
YTwva2V5d29yZD48a2V5d29yZD5NaWRkbGUgQWdlZDwva2V5d29yZD48a2V5d29yZD5Nb3RoZXJz
PC9rZXl3b3JkPjxrZXl3b3JkPk5vcndheS9lcGlkZW1pb2xvZ3k8L2tleXdvcmQ+PGtleXdvcmQ+
UGF0aWVudCBTZWxlY3Rpb248L2tleXdvcmQ+PGtleXdvcmQ+UHJlZ25hbmN5PC9rZXl3b3JkPjxr
ZXl3b3JkPlByZWduYW5jeSBDb21wbGljYXRpb25zLyBlcGlkZW1pb2xvZ3k8L2tleXdvcmQ+PGtl
eXdvcmQ+UmlzayBGYWN0b3JzPC9rZXl3b3JkPjxrZXl3b3JkPlNlbGVjdGlvbiBCaWFzPC9rZXl3
b3JkPjxrZXl3b3JkPllvdW5nIEFkdWx0PC9rZXl3b3JkPjwva2V5d29yZHM+PGRhdGVzPjx5ZWFy
PjIwMDk8L3llYXI+PHB1Yi1kYXRlcz48ZGF0ZT5Ob3Y8L2RhdGU+PC9wdWItZGF0ZXM+PC9kYXRl
cz48aXNibj4xMzY1LTMwMTYgKEVsZWN0cm9uaWMpJiN4RDswMjY5LTUwMjIgKExpbmtpbmcpPC9p
c2JuPjxhY2Nlc3Npb24tbnVtPjE5ODQwMjk3PC9hY2Nlc3Npb24tbnVtPjx1cmxzPjxyZWxhdGVk
LXVybHM+PHVybD5odHRwOi8vb25saW5lbGlicmFyeS53aWxleS5jb20vc3RvcmUvMTAuMTExMS9q
LjEzNjUtMzAxNi4yMDA5LjAxMDYyLngvYXNzZXQvai4xMzY1LTMwMTYuMjAwOS4wMTA2Mi54LnBk
Zj92PTEmYW1wO3Q9aWQ4bTczaG8mYW1wO3M9NmFiNTc1OGI1YWMzM2EwOTNkYmJmMWU1OGZkYzA2
YmE5MDAwYzk3OTwvdXJsPjwvcmVsYXRlZC11cmxzPjwvdXJscz48ZWxlY3Ryb25pYy1yZXNvdXJj
ZS1udW0+MTAuMTExMS9qLjEzNjUtMzAxNi4yMDA5LjAxMDYyLng8L2VsZWN0cm9uaWMtcmVzb3Vy
Y2UtbnVtPjxyZW1vdGUtZGF0YWJhc2UtcHJvdmlkZXI+TkxNPC9yZW1vdGUtZGF0YWJhc2UtcHJv
dmlkZXI+PGxhbmd1YWdlPmVuZzwvbGFuZ3VhZ2U+PC9yZWNvcmQ+PC9DaXRlPjwvRW5kTm90ZT5=
</w:fldData>
        </w:fldChar>
      </w:r>
      <w:r w:rsidR="000E6C2C">
        <w:rPr>
          <w:lang w:val="en-US"/>
        </w:rPr>
        <w:instrText xml:space="preserve"> ADDIN EN.CITE </w:instrText>
      </w:r>
      <w:r w:rsidR="000E6C2C">
        <w:rPr>
          <w:lang w:val="en-US"/>
        </w:rPr>
        <w:fldChar w:fldCharType="begin">
          <w:fldData xml:space="preserve">PEVuZE5vdGU+PENpdGU+PEF1dGhvcj5OaWxzZW48L0F1dGhvcj48WWVhcj4yMDA5PC9ZZWFyPjxS
ZWNOdW0+NTI8L1JlY051bT48RGlzcGxheVRleHQ+PHN0eWxlIGZhY2U9InN1cGVyc2NyaXB0Ij4z
OTwvc3R5bGU+PC9EaXNwbGF5VGV4dD48cmVjb3JkPjxyZWMtbnVtYmVyPjUyPC9yZWMtbnVtYmVy
Pjxmb3JlaWduLWtleXM+PGtleSBhcHA9IkVOIiBkYi1pZD0iZGF3ZHpzcHJhcGF3ZDBlMDl2NHBk
eGU5cDJ3enhhZjB2OXQwIiB0aW1lc3RhbXA9IjE0MzkzNzQxMjUiPjUyPC9rZXk+PC9mb3JlaWdu
LWtleXM+PHJlZi10eXBlIG5hbWU9IkpvdXJuYWwgQXJ0aWNsZSI+MTc8L3JlZi10eXBlPjxjb250
cmlidXRvcnM+PGF1dGhvcnM+PGF1dGhvcj5OaWxzZW4sIFIuIE0uPC9hdXRob3I+PGF1dGhvcj5W
b2xsc2V0LCBTLiBFLjwvYXV0aG9yPjxhdXRob3I+R2plc3NpbmcsIEguIEsuPC9hdXRob3I+PGF1
dGhvcj5Ta2phZXJ2ZW4sIFIuPC9hdXRob3I+PGF1dGhvcj5NZWx2ZSwgSy4gSy48L2F1dGhvcj48
YXV0aG9yPlNjaHJldWRlciwgUC48L2F1dGhvcj48YXV0aG9yPkFsc2FrZXIsIEUuIFIuPC9hdXRo
b3I+PGF1dGhvcj5IYXVnLCBLLjwvYXV0aG9yPjxhdXRob3I+RGFsdHZlaXQsIEEuIEsuPC9hdXRo
b3I+PGF1dGhvcj5NYWdudXMsIFAuPC9hdXRob3I+PC9hdXRob3JzPjwvY29udHJpYnV0b3JzPjxh
dXRoLWFkZHJlc3M+RGVwYXJ0bWVudCBvZiBQdWJsaWMgSGVhbHRoIGFuZCBQcmltYXJ5IEhlYWx0
aCBDYXJlLCBVbml2ZXJzaXR5IG9mIEJlcmdlbiwgS2FsZmFydmVpZW4gMzEsIE4tNTAxOCBCZXJn
ZW4sIE5vcndheS4gcm95Lm5pbHNlbkB1aWIubm88L2F1dGgtYWRkcmVzcz48dGl0bGVzPjx0aXRs
ZT5TZWxmLXNlbGVjdGlvbiBhbmQgYmlhcyBpbiBhIGxhcmdlIHByb3NwZWN0aXZlIHByZWduYW5j
eSBjb2hvcnQgaW4gTm9yd2F5PC90aXRsZT48c2Vjb25kYXJ5LXRpdGxlPlBhZWRpYXRyIFBlcmlu
YXQgRXBpZGVtaW9sPC9zZWNvbmRhcnktdGl0bGU+PC90aXRsZXM+PHBlcmlvZGljYWw+PGZ1bGwt
dGl0bGU+UGFlZGlhdHJpYyBhbmQgUGVyaW5hdGFsIEVwaWRlbWlvbG9neTwvZnVsbC10aXRsZT48
YWJici0xPlBhZWRpYXRyLiBQZXJpbmF0LiBFcGlkZW1pb2wuPC9hYmJyLTE+PGFiYnItMj5QYWVk
aWF0ciBQZXJpbmF0IEVwaWRlbWlvbDwvYWJici0yPjxhYmJyLTM+UGFlZGlhdHJpYyAmYW1wOyBQ
ZXJpbmF0YWwgRXBpZGVtaW9sb2d5PC9hYmJyLTM+PC9wZXJpb2RpY2FsPjxwYWdlcz41OTctNjA4
PC9wYWdlcz48dm9sdW1lPjIzPC92b2x1bWU+PG51bWJlcj42PC9udW1iZXI+PGVkaXRpb24+MjAw
OS8xMC8yMTwvZWRpdGlvbj48a2V5d29yZHM+PGtleXdvcmQ+QWRvbGVzY2VudDwva2V5d29yZD48
a2V5d29yZD5BZHVsdDwva2V5d29yZD48a2V5d29yZD5FcGlkZW1pb2xvZ2ljIE1ldGhvZHM8L2tl
eXdvcmQ+PGtleXdvcmQ+RmVtYWxlPC9rZXl3b3JkPjxrZXl3b3JkPkh1bWFuczwva2V5d29yZD48
a2V5d29yZD5NYXRlcm5hbCBFeHBvc3VyZS8gc3RhdGlzdGljcyAmYW1wOyBudW1lcmljYWwgZGF0
YTwva2V5d29yZD48a2V5d29yZD5NaWRkbGUgQWdlZDwva2V5d29yZD48a2V5d29yZD5Nb3RoZXJz
PC9rZXl3b3JkPjxrZXl3b3JkPk5vcndheS9lcGlkZW1pb2xvZ3k8L2tleXdvcmQ+PGtleXdvcmQ+
UGF0aWVudCBTZWxlY3Rpb248L2tleXdvcmQ+PGtleXdvcmQ+UHJlZ25hbmN5PC9rZXl3b3JkPjxr
ZXl3b3JkPlByZWduYW5jeSBDb21wbGljYXRpb25zLyBlcGlkZW1pb2xvZ3k8L2tleXdvcmQ+PGtl
eXdvcmQ+UmlzayBGYWN0b3JzPC9rZXl3b3JkPjxrZXl3b3JkPlNlbGVjdGlvbiBCaWFzPC9rZXl3
b3JkPjxrZXl3b3JkPllvdW5nIEFkdWx0PC9rZXl3b3JkPjwva2V5d29yZHM+PGRhdGVzPjx5ZWFy
PjIwMDk8L3llYXI+PHB1Yi1kYXRlcz48ZGF0ZT5Ob3Y8L2RhdGU+PC9wdWItZGF0ZXM+PC9kYXRl
cz48aXNibj4xMzY1LTMwMTYgKEVsZWN0cm9uaWMpJiN4RDswMjY5LTUwMjIgKExpbmtpbmcpPC9p
c2JuPjxhY2Nlc3Npb24tbnVtPjE5ODQwMjk3PC9hY2Nlc3Npb24tbnVtPjx1cmxzPjxyZWxhdGVk
LXVybHM+PHVybD5odHRwOi8vb25saW5lbGlicmFyeS53aWxleS5jb20vc3RvcmUvMTAuMTExMS9q
LjEzNjUtMzAxNi4yMDA5LjAxMDYyLngvYXNzZXQvai4xMzY1LTMwMTYuMjAwOS4wMTA2Mi54LnBk
Zj92PTEmYW1wO3Q9aWQ4bTczaG8mYW1wO3M9NmFiNTc1OGI1YWMzM2EwOTNkYmJmMWU1OGZkYzA2
YmE5MDAwYzk3OTwvdXJsPjwvcmVsYXRlZC11cmxzPjwvdXJscz48ZWxlY3Ryb25pYy1yZXNvdXJj
ZS1udW0+MTAuMTExMS9qLjEzNjUtMzAxNi4yMDA5LjAxMDYyLng8L2VsZWN0cm9uaWMtcmVzb3Vy
Y2UtbnVtPjxyZW1vdGUtZGF0YWJhc2UtcHJvdmlkZXI+TkxNPC9yZW1vdGUtZGF0YWJhc2UtcHJv
dmlkZXI+PGxhbmd1YWdlPmVuZzwvbGFuZ3VhZ2U+PC9yZWNvcmQ+PC9DaXRlPjwvRW5kTm90ZT5=
</w:fldData>
        </w:fldChar>
      </w:r>
      <w:r w:rsidR="000E6C2C">
        <w:rPr>
          <w:lang w:val="en-US"/>
        </w:rPr>
        <w:instrText xml:space="preserve"> ADDIN EN.CITE.DATA </w:instrText>
      </w:r>
      <w:r w:rsidR="000E6C2C">
        <w:rPr>
          <w:lang w:val="en-US"/>
        </w:rPr>
      </w:r>
      <w:r w:rsidR="000E6C2C">
        <w:rPr>
          <w:lang w:val="en-US"/>
        </w:rPr>
        <w:fldChar w:fldCharType="end"/>
      </w:r>
      <w:r w:rsidR="00FC47CB">
        <w:rPr>
          <w:lang w:val="en-US"/>
        </w:rPr>
      </w:r>
      <w:r w:rsidR="00FC47CB">
        <w:rPr>
          <w:lang w:val="en-US"/>
        </w:rPr>
        <w:fldChar w:fldCharType="separate"/>
      </w:r>
      <w:r w:rsidR="000E6C2C" w:rsidRPr="000E6C2C">
        <w:rPr>
          <w:noProof/>
          <w:vertAlign w:val="superscript"/>
          <w:lang w:val="en-US"/>
        </w:rPr>
        <w:t>39</w:t>
      </w:r>
      <w:r w:rsidR="00FC47CB">
        <w:rPr>
          <w:lang w:val="en-US"/>
        </w:rPr>
        <w:fldChar w:fldCharType="end"/>
      </w:r>
      <w:r>
        <w:rPr>
          <w:lang w:val="en-US"/>
        </w:rPr>
        <w:t xml:space="preserve">. Only women agreeing to participate in MoBa have been included in the study, and it has been shown that MoBa participants </w:t>
      </w:r>
      <w:r>
        <w:rPr>
          <w:lang w:val="en-US"/>
        </w:rPr>
        <w:lastRenderedPageBreak/>
        <w:t>have a healthier lifestyle than the total pregnant population in Norway. They may also be more cautious with regard to drug use during pregnancy</w:t>
      </w:r>
      <w:r w:rsidR="003D08E3">
        <w:rPr>
          <w:lang w:val="en-US"/>
        </w:rPr>
        <w:t>. However, a</w:t>
      </w:r>
      <w:r>
        <w:rPr>
          <w:lang w:val="en-US"/>
        </w:rPr>
        <w:t xml:space="preserve"> comparison </w:t>
      </w:r>
      <w:r w:rsidR="003D08E3">
        <w:rPr>
          <w:lang w:val="en-US"/>
        </w:rPr>
        <w:t>of</w:t>
      </w:r>
      <w:r>
        <w:rPr>
          <w:lang w:val="en-US"/>
        </w:rPr>
        <w:t xml:space="preserve"> MoBa participants and all women giving birth in Norway suggests that estimates of exposure-outcome associations are unbiased </w:t>
      </w:r>
      <w:r w:rsidR="00FC47CB">
        <w:rPr>
          <w:lang w:val="en-US"/>
        </w:rPr>
        <w:fldChar w:fldCharType="begin">
          <w:fldData xml:space="preserve">PEVuZE5vdGU+PENpdGU+PEF1dGhvcj5OaWxzZW48L0F1dGhvcj48WWVhcj4yMDA5PC9ZZWFyPjxS
ZWNOdW0+NTI8L1JlY051bT48RGlzcGxheVRleHQ+PHN0eWxlIGZhY2U9InN1cGVyc2NyaXB0Ij4z
OTwvc3R5bGU+PC9EaXNwbGF5VGV4dD48cmVjb3JkPjxyZWMtbnVtYmVyPjUyPC9yZWMtbnVtYmVy
Pjxmb3JlaWduLWtleXM+PGtleSBhcHA9IkVOIiBkYi1pZD0iZGF3ZHpzcHJhcGF3ZDBlMDl2NHBk
eGU5cDJ3enhhZjB2OXQwIiB0aW1lc3RhbXA9IjE0MzkzNzQxMjUiPjUyPC9rZXk+PC9mb3JlaWdu
LWtleXM+PHJlZi10eXBlIG5hbWU9IkpvdXJuYWwgQXJ0aWNsZSI+MTc8L3JlZi10eXBlPjxjb250
cmlidXRvcnM+PGF1dGhvcnM+PGF1dGhvcj5OaWxzZW4sIFIuIE0uPC9hdXRob3I+PGF1dGhvcj5W
b2xsc2V0LCBTLiBFLjwvYXV0aG9yPjxhdXRob3I+R2plc3NpbmcsIEguIEsuPC9hdXRob3I+PGF1
dGhvcj5Ta2phZXJ2ZW4sIFIuPC9hdXRob3I+PGF1dGhvcj5NZWx2ZSwgSy4gSy48L2F1dGhvcj48
YXV0aG9yPlNjaHJldWRlciwgUC48L2F1dGhvcj48YXV0aG9yPkFsc2FrZXIsIEUuIFIuPC9hdXRo
b3I+PGF1dGhvcj5IYXVnLCBLLjwvYXV0aG9yPjxhdXRob3I+RGFsdHZlaXQsIEEuIEsuPC9hdXRo
b3I+PGF1dGhvcj5NYWdudXMsIFAuPC9hdXRob3I+PC9hdXRob3JzPjwvY29udHJpYnV0b3JzPjxh
dXRoLWFkZHJlc3M+RGVwYXJ0bWVudCBvZiBQdWJsaWMgSGVhbHRoIGFuZCBQcmltYXJ5IEhlYWx0
aCBDYXJlLCBVbml2ZXJzaXR5IG9mIEJlcmdlbiwgS2FsZmFydmVpZW4gMzEsIE4tNTAxOCBCZXJn
ZW4sIE5vcndheS4gcm95Lm5pbHNlbkB1aWIubm88L2F1dGgtYWRkcmVzcz48dGl0bGVzPjx0aXRs
ZT5TZWxmLXNlbGVjdGlvbiBhbmQgYmlhcyBpbiBhIGxhcmdlIHByb3NwZWN0aXZlIHByZWduYW5j
eSBjb2hvcnQgaW4gTm9yd2F5PC90aXRsZT48c2Vjb25kYXJ5LXRpdGxlPlBhZWRpYXRyIFBlcmlu
YXQgRXBpZGVtaW9sPC9zZWNvbmRhcnktdGl0bGU+PC90aXRsZXM+PHBlcmlvZGljYWw+PGZ1bGwt
dGl0bGU+UGFlZGlhdHJpYyBhbmQgUGVyaW5hdGFsIEVwaWRlbWlvbG9neTwvZnVsbC10aXRsZT48
YWJici0xPlBhZWRpYXRyLiBQZXJpbmF0LiBFcGlkZW1pb2wuPC9hYmJyLTE+PGFiYnItMj5QYWVk
aWF0ciBQZXJpbmF0IEVwaWRlbWlvbDwvYWJici0yPjxhYmJyLTM+UGFlZGlhdHJpYyAmYW1wOyBQ
ZXJpbmF0YWwgRXBpZGVtaW9sb2d5PC9hYmJyLTM+PC9wZXJpb2RpY2FsPjxwYWdlcz41OTctNjA4
PC9wYWdlcz48dm9sdW1lPjIzPC92b2x1bWU+PG51bWJlcj42PC9udW1iZXI+PGVkaXRpb24+MjAw
OS8xMC8yMTwvZWRpdGlvbj48a2V5d29yZHM+PGtleXdvcmQ+QWRvbGVzY2VudDwva2V5d29yZD48
a2V5d29yZD5BZHVsdDwva2V5d29yZD48a2V5d29yZD5FcGlkZW1pb2xvZ2ljIE1ldGhvZHM8L2tl
eXdvcmQ+PGtleXdvcmQ+RmVtYWxlPC9rZXl3b3JkPjxrZXl3b3JkPkh1bWFuczwva2V5d29yZD48
a2V5d29yZD5NYXRlcm5hbCBFeHBvc3VyZS8gc3RhdGlzdGljcyAmYW1wOyBudW1lcmljYWwgZGF0
YTwva2V5d29yZD48a2V5d29yZD5NaWRkbGUgQWdlZDwva2V5d29yZD48a2V5d29yZD5Nb3RoZXJz
PC9rZXl3b3JkPjxrZXl3b3JkPk5vcndheS9lcGlkZW1pb2xvZ3k8L2tleXdvcmQ+PGtleXdvcmQ+
UGF0aWVudCBTZWxlY3Rpb248L2tleXdvcmQ+PGtleXdvcmQ+UHJlZ25hbmN5PC9rZXl3b3JkPjxr
ZXl3b3JkPlByZWduYW5jeSBDb21wbGljYXRpb25zLyBlcGlkZW1pb2xvZ3k8L2tleXdvcmQ+PGtl
eXdvcmQ+UmlzayBGYWN0b3JzPC9rZXl3b3JkPjxrZXl3b3JkPlNlbGVjdGlvbiBCaWFzPC9rZXl3
b3JkPjxrZXl3b3JkPllvdW5nIEFkdWx0PC9rZXl3b3JkPjwva2V5d29yZHM+PGRhdGVzPjx5ZWFy
PjIwMDk8L3llYXI+PHB1Yi1kYXRlcz48ZGF0ZT5Ob3Y8L2RhdGU+PC9wdWItZGF0ZXM+PC9kYXRl
cz48aXNibj4xMzY1LTMwMTYgKEVsZWN0cm9uaWMpJiN4RDswMjY5LTUwMjIgKExpbmtpbmcpPC9p
c2JuPjxhY2Nlc3Npb24tbnVtPjE5ODQwMjk3PC9hY2Nlc3Npb24tbnVtPjx1cmxzPjxyZWxhdGVk
LXVybHM+PHVybD5odHRwOi8vb25saW5lbGlicmFyeS53aWxleS5jb20vc3RvcmUvMTAuMTExMS9q
LjEzNjUtMzAxNi4yMDA5LjAxMDYyLngvYXNzZXQvai4xMzY1LTMwMTYuMjAwOS4wMTA2Mi54LnBk
Zj92PTEmYW1wO3Q9aWQ4bTczaG8mYW1wO3M9NmFiNTc1OGI1YWMzM2EwOTNkYmJmMWU1OGZkYzA2
YmE5MDAwYzk3OTwvdXJsPjwvcmVsYXRlZC11cmxzPjwvdXJscz48ZWxlY3Ryb25pYy1yZXNvdXJj
ZS1udW0+MTAuMTExMS9qLjEzNjUtMzAxNi4yMDA5LjAxMDYyLng8L2VsZWN0cm9uaWMtcmVzb3Vy
Y2UtbnVtPjxyZW1vdGUtZGF0YWJhc2UtcHJvdmlkZXI+TkxNPC9yZW1vdGUtZGF0YWJhc2UtcHJv
dmlkZXI+PGxhbmd1YWdlPmVuZzwvbGFuZ3VhZ2U+PC9yZWNvcmQ+PC9DaXRlPjwvRW5kTm90ZT5=
</w:fldData>
        </w:fldChar>
      </w:r>
      <w:r w:rsidR="000E6C2C">
        <w:rPr>
          <w:lang w:val="en-US"/>
        </w:rPr>
        <w:instrText xml:space="preserve"> ADDIN EN.CITE </w:instrText>
      </w:r>
      <w:r w:rsidR="000E6C2C">
        <w:rPr>
          <w:lang w:val="en-US"/>
        </w:rPr>
        <w:fldChar w:fldCharType="begin">
          <w:fldData xml:space="preserve">PEVuZE5vdGU+PENpdGU+PEF1dGhvcj5OaWxzZW48L0F1dGhvcj48WWVhcj4yMDA5PC9ZZWFyPjxS
ZWNOdW0+NTI8L1JlY051bT48RGlzcGxheVRleHQ+PHN0eWxlIGZhY2U9InN1cGVyc2NyaXB0Ij4z
OTwvc3R5bGU+PC9EaXNwbGF5VGV4dD48cmVjb3JkPjxyZWMtbnVtYmVyPjUyPC9yZWMtbnVtYmVy
Pjxmb3JlaWduLWtleXM+PGtleSBhcHA9IkVOIiBkYi1pZD0iZGF3ZHpzcHJhcGF3ZDBlMDl2NHBk
eGU5cDJ3enhhZjB2OXQwIiB0aW1lc3RhbXA9IjE0MzkzNzQxMjUiPjUyPC9rZXk+PC9mb3JlaWdu
LWtleXM+PHJlZi10eXBlIG5hbWU9IkpvdXJuYWwgQXJ0aWNsZSI+MTc8L3JlZi10eXBlPjxjb250
cmlidXRvcnM+PGF1dGhvcnM+PGF1dGhvcj5OaWxzZW4sIFIuIE0uPC9hdXRob3I+PGF1dGhvcj5W
b2xsc2V0LCBTLiBFLjwvYXV0aG9yPjxhdXRob3I+R2plc3NpbmcsIEguIEsuPC9hdXRob3I+PGF1
dGhvcj5Ta2phZXJ2ZW4sIFIuPC9hdXRob3I+PGF1dGhvcj5NZWx2ZSwgSy4gSy48L2F1dGhvcj48
YXV0aG9yPlNjaHJldWRlciwgUC48L2F1dGhvcj48YXV0aG9yPkFsc2FrZXIsIEUuIFIuPC9hdXRo
b3I+PGF1dGhvcj5IYXVnLCBLLjwvYXV0aG9yPjxhdXRob3I+RGFsdHZlaXQsIEEuIEsuPC9hdXRo
b3I+PGF1dGhvcj5NYWdudXMsIFAuPC9hdXRob3I+PC9hdXRob3JzPjwvY29udHJpYnV0b3JzPjxh
dXRoLWFkZHJlc3M+RGVwYXJ0bWVudCBvZiBQdWJsaWMgSGVhbHRoIGFuZCBQcmltYXJ5IEhlYWx0
aCBDYXJlLCBVbml2ZXJzaXR5IG9mIEJlcmdlbiwgS2FsZmFydmVpZW4gMzEsIE4tNTAxOCBCZXJn
ZW4sIE5vcndheS4gcm95Lm5pbHNlbkB1aWIubm88L2F1dGgtYWRkcmVzcz48dGl0bGVzPjx0aXRs
ZT5TZWxmLXNlbGVjdGlvbiBhbmQgYmlhcyBpbiBhIGxhcmdlIHByb3NwZWN0aXZlIHByZWduYW5j
eSBjb2hvcnQgaW4gTm9yd2F5PC90aXRsZT48c2Vjb25kYXJ5LXRpdGxlPlBhZWRpYXRyIFBlcmlu
YXQgRXBpZGVtaW9sPC9zZWNvbmRhcnktdGl0bGU+PC90aXRsZXM+PHBlcmlvZGljYWw+PGZ1bGwt
dGl0bGU+UGFlZGlhdHJpYyBhbmQgUGVyaW5hdGFsIEVwaWRlbWlvbG9neTwvZnVsbC10aXRsZT48
YWJici0xPlBhZWRpYXRyLiBQZXJpbmF0LiBFcGlkZW1pb2wuPC9hYmJyLTE+PGFiYnItMj5QYWVk
aWF0ciBQZXJpbmF0IEVwaWRlbWlvbDwvYWJici0yPjxhYmJyLTM+UGFlZGlhdHJpYyAmYW1wOyBQ
ZXJpbmF0YWwgRXBpZGVtaW9sb2d5PC9hYmJyLTM+PC9wZXJpb2RpY2FsPjxwYWdlcz41OTctNjA4
PC9wYWdlcz48dm9sdW1lPjIzPC92b2x1bWU+PG51bWJlcj42PC9udW1iZXI+PGVkaXRpb24+MjAw
OS8xMC8yMTwvZWRpdGlvbj48a2V5d29yZHM+PGtleXdvcmQ+QWRvbGVzY2VudDwva2V5d29yZD48
a2V5d29yZD5BZHVsdDwva2V5d29yZD48a2V5d29yZD5FcGlkZW1pb2xvZ2ljIE1ldGhvZHM8L2tl
eXdvcmQ+PGtleXdvcmQ+RmVtYWxlPC9rZXl3b3JkPjxrZXl3b3JkPkh1bWFuczwva2V5d29yZD48
a2V5d29yZD5NYXRlcm5hbCBFeHBvc3VyZS8gc3RhdGlzdGljcyAmYW1wOyBudW1lcmljYWwgZGF0
YTwva2V5d29yZD48a2V5d29yZD5NaWRkbGUgQWdlZDwva2V5d29yZD48a2V5d29yZD5Nb3RoZXJz
PC9rZXl3b3JkPjxrZXl3b3JkPk5vcndheS9lcGlkZW1pb2xvZ3k8L2tleXdvcmQ+PGtleXdvcmQ+
UGF0aWVudCBTZWxlY3Rpb248L2tleXdvcmQ+PGtleXdvcmQ+UHJlZ25hbmN5PC9rZXl3b3JkPjxr
ZXl3b3JkPlByZWduYW5jeSBDb21wbGljYXRpb25zLyBlcGlkZW1pb2xvZ3k8L2tleXdvcmQ+PGtl
eXdvcmQ+UmlzayBGYWN0b3JzPC9rZXl3b3JkPjxrZXl3b3JkPlNlbGVjdGlvbiBCaWFzPC9rZXl3
b3JkPjxrZXl3b3JkPllvdW5nIEFkdWx0PC9rZXl3b3JkPjwva2V5d29yZHM+PGRhdGVzPjx5ZWFy
PjIwMDk8L3llYXI+PHB1Yi1kYXRlcz48ZGF0ZT5Ob3Y8L2RhdGU+PC9wdWItZGF0ZXM+PC9kYXRl
cz48aXNibj4xMzY1LTMwMTYgKEVsZWN0cm9uaWMpJiN4RDswMjY5LTUwMjIgKExpbmtpbmcpPC9p
c2JuPjxhY2Nlc3Npb24tbnVtPjE5ODQwMjk3PC9hY2Nlc3Npb24tbnVtPjx1cmxzPjxyZWxhdGVk
LXVybHM+PHVybD5odHRwOi8vb25saW5lbGlicmFyeS53aWxleS5jb20vc3RvcmUvMTAuMTExMS9q
LjEzNjUtMzAxNi4yMDA5LjAxMDYyLngvYXNzZXQvai4xMzY1LTMwMTYuMjAwOS4wMTA2Mi54LnBk
Zj92PTEmYW1wO3Q9aWQ4bTczaG8mYW1wO3M9NmFiNTc1OGI1YWMzM2EwOTNkYmJmMWU1OGZkYzA2
YmE5MDAwYzk3OTwvdXJsPjwvcmVsYXRlZC11cmxzPjwvdXJscz48ZWxlY3Ryb25pYy1yZXNvdXJj
ZS1udW0+MTAuMTExMS9qLjEzNjUtMzAxNi4yMDA5LjAxMDYyLng8L2VsZWN0cm9uaWMtcmVzb3Vy
Y2UtbnVtPjxyZW1vdGUtZGF0YWJhc2UtcHJvdmlkZXI+TkxNPC9yZW1vdGUtZGF0YWJhc2UtcHJv
dmlkZXI+PGxhbmd1YWdlPmVuZzwvbGFuZ3VhZ2U+PC9yZWNvcmQ+PC9DaXRlPjwvRW5kTm90ZT5=
</w:fldData>
        </w:fldChar>
      </w:r>
      <w:r w:rsidR="000E6C2C">
        <w:rPr>
          <w:lang w:val="en-US"/>
        </w:rPr>
        <w:instrText xml:space="preserve"> ADDIN EN.CITE.DATA </w:instrText>
      </w:r>
      <w:r w:rsidR="000E6C2C">
        <w:rPr>
          <w:lang w:val="en-US"/>
        </w:rPr>
      </w:r>
      <w:r w:rsidR="000E6C2C">
        <w:rPr>
          <w:lang w:val="en-US"/>
        </w:rPr>
        <w:fldChar w:fldCharType="end"/>
      </w:r>
      <w:r w:rsidR="00FC47CB">
        <w:rPr>
          <w:lang w:val="en-US"/>
        </w:rPr>
      </w:r>
      <w:r w:rsidR="00FC47CB">
        <w:rPr>
          <w:lang w:val="en-US"/>
        </w:rPr>
        <w:fldChar w:fldCharType="separate"/>
      </w:r>
      <w:r w:rsidR="000E6C2C" w:rsidRPr="000E6C2C">
        <w:rPr>
          <w:noProof/>
          <w:vertAlign w:val="superscript"/>
          <w:lang w:val="en-US"/>
        </w:rPr>
        <w:t>39</w:t>
      </w:r>
      <w:r w:rsidR="00FC47CB">
        <w:rPr>
          <w:lang w:val="en-US"/>
        </w:rPr>
        <w:fldChar w:fldCharType="end"/>
      </w:r>
      <w:r>
        <w:rPr>
          <w:lang w:val="en-US"/>
        </w:rPr>
        <w:t xml:space="preserve">. </w:t>
      </w:r>
    </w:p>
    <w:p w14:paraId="01357ADC" w14:textId="03661129" w:rsidR="00C11658" w:rsidRDefault="00C11658" w:rsidP="00C11658">
      <w:pPr>
        <w:spacing w:line="360" w:lineRule="auto"/>
        <w:rPr>
          <w:lang w:val="en-US"/>
        </w:rPr>
      </w:pPr>
      <w:r>
        <w:rPr>
          <w:lang w:val="en-US"/>
        </w:rPr>
        <w:t xml:space="preserve">In addition to the effect of self-selection, there is the possibility of misclassification of drug consumption. Previous studies have demonstrated a lower proportion of self-reported drug use in MoBa compared to data from the NorPD in the same sample </w:t>
      </w:r>
      <w:r w:rsidR="00FC47CB">
        <w:rPr>
          <w:lang w:val="en-US"/>
        </w:rPr>
        <w:fldChar w:fldCharType="begin"/>
      </w:r>
      <w:r w:rsidR="000E6C2C">
        <w:rPr>
          <w:lang w:val="en-US"/>
        </w:rPr>
        <w:instrText xml:space="preserve"> ADDIN EN.CITE &lt;EndNote&gt;&lt;Cite&gt;&lt;Author&gt;Skurtveit&lt;/Author&gt;&lt;Year&gt;2014&lt;/Year&gt;&lt;RecNum&gt;60&lt;/RecNum&gt;&lt;DisplayText&gt;&lt;style face="superscript"&gt;40&lt;/style&gt;&lt;/DisplayText&gt;&lt;record&gt;&lt;rec-number&gt;60&lt;/rec-number&gt;&lt;foreign-keys&gt;&lt;key app="EN" db-id="dawdzsprapawd0e09v4pdxe9p2wzxaf0v9t0" timestamp="1439973680"&gt;60&lt;/key&gt;&lt;/foreign-keys&gt;&lt;ref-type name="Journal Article"&gt;17&lt;/ref-type&gt;&lt;contributors&gt;&lt;authors&gt;&lt;author&gt;Skurtveit, S.&lt;/author&gt;&lt;author&gt;Selmer, R.&lt;/author&gt;&lt;author&gt;Odsbu, I.&lt;/author&gt;&lt;author&gt;Handal, M.&lt;/author&gt;&lt;/authors&gt;&lt;/contributors&gt;&lt;titles&gt;&lt;title&gt;Self-reported data on medicine use in the Norwegian Mother and Child Cohort Study compared to data from the Norwegian Prescription Database&lt;/title&gt;&lt;secondary-title&gt;Norsk Epidemiologi&lt;/secondary-title&gt;&lt;/titles&gt;&lt;periodical&gt;&lt;full-title&gt;Norsk Epidemiologi&lt;/full-title&gt;&lt;/periodical&gt;&lt;pages&gt;209-216&lt;/pages&gt;&lt;volume&gt;24&lt;/volume&gt;&lt;number&gt;1-2&lt;/number&gt;&lt;dates&gt;&lt;year&gt;2014&lt;/year&gt;&lt;/dates&gt;&lt;urls&gt;&lt;/urls&gt;&lt;/record&gt;&lt;/Cite&gt;&lt;/EndNote&gt;</w:instrText>
      </w:r>
      <w:r w:rsidR="00FC47CB">
        <w:rPr>
          <w:lang w:val="en-US"/>
        </w:rPr>
        <w:fldChar w:fldCharType="separate"/>
      </w:r>
      <w:r w:rsidR="000E6C2C" w:rsidRPr="000E6C2C">
        <w:rPr>
          <w:noProof/>
          <w:vertAlign w:val="superscript"/>
          <w:lang w:val="en-US"/>
        </w:rPr>
        <w:t>40</w:t>
      </w:r>
      <w:r w:rsidR="00FC47CB">
        <w:rPr>
          <w:lang w:val="en-US"/>
        </w:rPr>
        <w:fldChar w:fldCharType="end"/>
      </w:r>
      <w:r>
        <w:rPr>
          <w:lang w:val="en-US"/>
        </w:rPr>
        <w:t>. In that study 2.1% filled opioid prescriptions during pregnancy whereas 1.6% self-reported opioid use.</w:t>
      </w:r>
      <w:r w:rsidRPr="00016DC7">
        <w:rPr>
          <w:lang w:val="en-US"/>
        </w:rPr>
        <w:t xml:space="preserve"> </w:t>
      </w:r>
      <w:r>
        <w:rPr>
          <w:lang w:val="en-US"/>
        </w:rPr>
        <w:t>It is not surprising that the prevalence estimate is lower using self-reports than in the prescription database as dispensed drugs need not be consumed. However, there is also a risk that mothers underreport their use of drugs in the questionnaires. Underreporting of exposure is on the other hand, assumed to have little effect on the estimated odds ratios. It has been shown that when the prevalence of exposure is low, high specificity, i.e. classification of true unexposed as unexposed is highl</w:t>
      </w:r>
      <w:r w:rsidR="00000A94">
        <w:rPr>
          <w:lang w:val="en-US"/>
        </w:rPr>
        <w:t>y important whereas sensitivity</w:t>
      </w:r>
      <w:r>
        <w:rPr>
          <w:lang w:val="en-US"/>
        </w:rPr>
        <w:t xml:space="preserve"> is less important</w:t>
      </w:r>
      <w:r w:rsidR="000F5AB0">
        <w:rPr>
          <w:lang w:val="en-US"/>
        </w:rPr>
        <w:t xml:space="preserve"> </w:t>
      </w:r>
      <w:r w:rsidR="000F5AB0">
        <w:rPr>
          <w:lang w:val="en-US"/>
        </w:rPr>
        <w:fldChar w:fldCharType="begin"/>
      </w:r>
      <w:r w:rsidR="000F5AB0">
        <w:rPr>
          <w:lang w:val="en-US"/>
        </w:rPr>
        <w:instrText xml:space="preserve"> ADDIN EN.CITE &lt;EndNote&gt;&lt;Cite&gt;&lt;Author&gt;Greenland&lt;/Author&gt;&lt;Year&gt;1996&lt;/Year&gt;&lt;RecNum&gt;55&lt;/RecNum&gt;&lt;DisplayText&gt;&lt;style face="superscript"&gt;41&lt;/style&gt;&lt;/DisplayText&gt;&lt;record&gt;&lt;rec-number&gt;55&lt;/rec-number&gt;&lt;foreign-keys&gt;&lt;key app="EN" db-id="dawdzsprapawd0e09v4pdxe9p2wzxaf0v9t0" timestamp="1439377202"&gt;55&lt;/key&gt;&lt;/foreign-keys&gt;&lt;ref-type name="Journal Article"&gt;17&lt;/ref-type&gt;&lt;contributors&gt;&lt;authors&gt;&lt;author&gt;Greenland, S.&lt;/author&gt;&lt;/authors&gt;&lt;/contributors&gt;&lt;auth-address&gt;Department of Epidemiology, UCLA School of Public Health 90095-1772, USA.&lt;/auth-address&gt;&lt;titles&gt;&lt;title&gt;Basic methods for sensitivity analysis of biases&lt;/title&gt;&lt;secondary-title&gt;Int J Epidemiol&lt;/secondary-title&gt;&lt;/titles&gt;&lt;periodical&gt;&lt;full-title&gt;International Journal of Epidemiology&lt;/full-title&gt;&lt;abbr-1&gt;Int. J. Epidemiol.&lt;/abbr-1&gt;&lt;abbr-2&gt;Int J Epidemiol&lt;/abbr-2&gt;&lt;/periodical&gt;&lt;pages&gt;1107-16&lt;/pages&gt;&lt;volume&gt;25&lt;/volume&gt;&lt;number&gt;6&lt;/number&gt;&lt;edition&gt;1996/12/01&lt;/edition&gt;&lt;keywords&gt;&lt;keyword&gt;Bias (Epidemiology)&lt;/keyword&gt;&lt;keyword&gt;Case-Control Studies&lt;/keyword&gt;&lt;keyword&gt;Epidemiologic Methods&lt;/keyword&gt;&lt;keyword&gt;Humans&lt;/keyword&gt;&lt;keyword&gt;Lung Neoplasms/etiology/ mortality&lt;/keyword&gt;&lt;keyword&gt;Occupational Diseases/etiology/ mortality&lt;/keyword&gt;&lt;keyword&gt;Occupational Exposure/ adverse effects&lt;/keyword&gt;&lt;keyword&gt;Odds Ratio&lt;/keyword&gt;&lt;keyword&gt;Reproducibility of Results&lt;/keyword&gt;&lt;keyword&gt;Resins, Plant/ adverse effects&lt;/keyword&gt;&lt;keyword&gt;Risk Factors&lt;/keyword&gt;&lt;keyword&gt;Sensitivity and Specificity&lt;/keyword&gt;&lt;/keywords&gt;&lt;dates&gt;&lt;year&gt;1996&lt;/year&gt;&lt;pub-dates&gt;&lt;date&gt;Dec&lt;/date&gt;&lt;/pub-dates&gt;&lt;/dates&gt;&lt;isbn&gt;0300-5771 (Print)&amp;#xD;0300-5771 (Linking)&lt;/isbn&gt;&lt;accession-num&gt;9027513&lt;/accession-num&gt;&lt;urls&gt;&lt;related-urls&gt;&lt;url&gt;http://ije.oxfordjournals.org/content/25/6/1107.full.pdf&lt;/url&gt;&lt;/related-urls&gt;&lt;/urls&gt;&lt;remote-database-provider&gt;NLM&lt;/remote-database-provider&gt;&lt;language&gt;eng&lt;/language&gt;&lt;/record&gt;&lt;/Cite&gt;&lt;/EndNote&gt;</w:instrText>
      </w:r>
      <w:r w:rsidR="000F5AB0">
        <w:rPr>
          <w:lang w:val="en-US"/>
        </w:rPr>
        <w:fldChar w:fldCharType="separate"/>
      </w:r>
      <w:r w:rsidR="000F5AB0" w:rsidRPr="000F5AB0">
        <w:rPr>
          <w:noProof/>
          <w:vertAlign w:val="superscript"/>
          <w:lang w:val="en-US"/>
        </w:rPr>
        <w:t>41</w:t>
      </w:r>
      <w:r w:rsidR="000F5AB0">
        <w:rPr>
          <w:lang w:val="en-US"/>
        </w:rPr>
        <w:fldChar w:fldCharType="end"/>
      </w:r>
      <w:r>
        <w:rPr>
          <w:lang w:val="en-US"/>
        </w:rPr>
        <w:t>.</w:t>
      </w:r>
    </w:p>
    <w:p w14:paraId="34DC5279" w14:textId="7B9DEB76" w:rsidR="00C11658" w:rsidRDefault="00C11658" w:rsidP="00C11658">
      <w:pPr>
        <w:spacing w:line="360" w:lineRule="auto"/>
        <w:rPr>
          <w:lang w:val="en-US"/>
        </w:rPr>
      </w:pPr>
      <w:r>
        <w:rPr>
          <w:lang w:val="en-US"/>
        </w:rPr>
        <w:t xml:space="preserve">Parental self-report is generally considered a valid measure of early expressive vocabulary, especially for severe language delay and a validation against clinical assessment has been described for this instrument in our cohort </w:t>
      </w:r>
      <w:r>
        <w:rPr>
          <w:lang w:val="en-US"/>
        </w:rPr>
        <w:fldChar w:fldCharType="begin">
          <w:fldData xml:space="preserve">PEVuZE5vdGU+PENpdGU+PEF1dGhvcj5Sb3RoPC9BdXRob3I+PFllYXI+MjAxMTwvWWVhcj48UmVj
TnVtPjQ0PC9SZWNOdW0+PERpc3BsYXlUZXh0PjxzdHlsZSBmYWNlPSJzdXBlcnNjcmlwdCI+MzA8
L3N0eWxlPjwvRGlzcGxheVRleHQ+PHJlY29yZD48cmVjLW51bWJlcj40NDwvcmVjLW51bWJlcj48
Zm9yZWlnbi1rZXlzPjxrZXkgYXBwPSJFTiIgZGItaWQ9ImRhd2R6c3ByYXBhd2QwZTA5djRwZHhl
OXAyd3p4YWYwdjl0MCIgdGltZXN0YW1wPSIxNDM5Mjg1NDM4Ij40NDwva2V5PjwvZm9yZWlnbi1r
ZXlzPjxyZWYtdHlwZSBuYW1lPSJKb3VybmFsIEFydGljbGUiPjE3PC9yZWYtdHlwZT48Y29udHJp
YnV0b3JzPjxhdXRob3JzPjxhdXRob3I+Um90aCwgQy48L2F1dGhvcj48YXV0aG9yPk1hZ251cywg
UC48L2F1dGhvcj48YXV0aG9yPlNjaGpvbGJlcmcsIFMuPC9hdXRob3I+PGF1dGhvcj5TdG9sdGVu
YmVyZywgQy48L2F1dGhvcj48YXV0aG9yPlN1cmVuLCBQLjwvYXV0aG9yPjxhdXRob3I+TWNLZWFn
dWUsIEkuIFcuPC9hdXRob3I+PGF1dGhvcj5EYXZleSBTbWl0aCwgRy48L2F1dGhvcj48YXV0aG9y
PlJlaWNoYm9ybi1LamVubmVydWQsIFQuPC9hdXRob3I+PGF1dGhvcj5TdXNzZXIsIEUuPC9hdXRo
b3I+PC9hdXRob3JzPjwvY29udHJpYnV0b3JzPjxhdXRoLWFkZHJlc3M+RGl2aXNpb24gb2YgTWVu
dGFsIEhlYWx0aCwgTm9yd2VnaWFuIEluc3RpdHV0ZSBvZiBQdWJsaWMgSGVhbHRoLCBQTyBCb3gg
NDQwNCwgTnlkYWxlbiwgMDQwMyBPc2xvLCBOb3J3YXkuIGNocmlzdGluZS5yb3RoQGZoaS5ubzwv
YXV0aC1hZGRyZXNzPjx0aXRsZXM+PHRpdGxlPkZvbGljIGFjaWQgc3VwcGxlbWVudHMgaW4gcHJl
Z25hbmN5IGFuZCBzZXZlcmUgbGFuZ3VhZ2UgZGVsYXkgaW4gY2hpbGRyZW48L3RpdGxlPjxzZWNv
bmRhcnktdGl0bGU+SkFNQTwvc2Vjb25kYXJ5LXRpdGxlPjwvdGl0bGVzPjxwZXJpb2RpY2FsPjxm
dWxsLXRpdGxlPkpBTUE8L2Z1bGwtdGl0bGU+PGFiYnItMT5KQU1BPC9hYmJyLTE+PGFiYnItMj5K
QU1BPC9hYmJyLTI+PC9wZXJpb2RpY2FsPjxwYWdlcz4xNTY2LTczPC9wYWdlcz48dm9sdW1lPjMw
Njwvdm9sdW1lPjxudW1iZXI+MTQ8L251bWJlcj48ZWRpdGlvbj4yMDExLzEwLzEzPC9lZGl0aW9u
PjxrZXl3b3Jkcz48a2V5d29yZD5BZHVsdDwva2V5d29yZD48a2V5d29yZD5DaGlsZCwgUHJlc2No
b29sPC9rZXl3b3JkPjxrZXl3b3JkPkZlbWFsZTwva2V5d29yZD48a2V5d29yZD5Gb2xpYyBBY2lk
LyB0aGVyYXBldXRpYyB1c2U8L2tleXdvcmQ+PGtleXdvcmQ+Rm9sbG93LVVwIFN0dWRpZXM8L2tl
eXdvcmQ+PGtleXdvcmQ+SHVtYW5zPC9rZXl3b3JkPjxrZXl3b3JkPkxhbmd1YWdlIERldmVsb3Bt
ZW50IERpc29yZGVycy9jbGFzc2lmaWNhdGlvbi8gcHJldmVudGlvbiAmYW1wOyBjb250cm9sPC9r
ZXl3b3JkPjxrZXl3b3JkPk5ldXJhbCBUdWJlIERlZmVjdHMvcHJldmVudGlvbiAmYW1wOyBjb250
cm9sPC9rZXl3b3JkPjxrZXl3b3JkPk5vcndheS9lcGlkZW1pb2xvZ3k8L2tleXdvcmQ+PGtleXdv
cmQ+T2RkcyBSYXRpbzwva2V5d29yZD48a2V5d29yZD5QcmVnbmFuY3k8L2tleXdvcmQ+PGtleXdv
cmQ+UHJlbmF0YWwgQ2FyZTwva2V5d29yZD48a2V5d29yZD5QcmVuYXRhbCBFeHBvc3VyZSBEZWxh
eWVkIEVmZmVjdHM8L2tleXdvcmQ+PGtleXdvcmQ+UHJvc3BlY3RpdmUgU3R1ZGllczwva2V5d29y
ZD48a2V5d29yZD5SZWdyZXNzaW9uIEFuYWx5c2lzPC9rZXl3b3JkPjxrZXl3b3JkPlJpc2s8L2tl
eXdvcmQ+PGtleXdvcmQ+Vml0YW1pbiBCIENvbXBsZXgvIHRoZXJhcGV1dGljIHVzZTwva2V5d29y
ZD48a2V5d29yZD5Zb3VuZyBBZHVsdDwva2V5d29yZD48L2tleXdvcmRzPjxkYXRlcz48eWVhcj4y
MDExPC95ZWFyPjxwdWItZGF0ZXM+PGRhdGU+T2N0IDEyPC9kYXRlPjwvcHViLWRhdGVzPjwvZGF0
ZXM+PGlzYm4+MTUzOC0zNTk4IChFbGVjdHJvbmljKSYjeEQ7MDA5OC03NDg0IChMaW5raW5nKTwv
aXNibj48YWNjZXNzaW9uLW51bT4yMTk5MDMwMDwvYWNjZXNzaW9uLW51bT48dXJscz48cmVsYXRl
ZC11cmxzPjx1cmw+aHR0cDovL2phbWEuamFtYW5ldHdvcmsuY29tL2RhdGEvSm91cm5hbHMvSkFN
QS8yMjQ3MC9qb2MxNTExOF8xNTY2XzE1NzMucGRmPC91cmw+PC9yZWxhdGVkLXVybHM+PC91cmxz
PjxjdXN0b20yPlBNQzM3ODAzODQ8L2N1c3RvbTI+PGN1c3RvbTY+TmlobXM0OTEwNjE8L2N1c3Rv
bTY+PGVsZWN0cm9uaWMtcmVzb3VyY2UtbnVtPjEwLjEwMDEvamFtYS4yMDExLjE0MzM8L2VsZWN0
cm9uaWMtcmVzb3VyY2UtbnVtPjxyZW1vdGUtZGF0YWJhc2UtcHJvdmlkZXI+TkxNPC9yZW1vdGUt
ZGF0YWJhc2UtcHJvdmlkZXI+PGxhbmd1YWdlPmVuZzwvbGFuZ3VhZ2U+PC9yZWNvcmQ+PC9DaXRl
PjwvRW5kTm90ZT4A
</w:fldData>
        </w:fldChar>
      </w:r>
      <w:r>
        <w:rPr>
          <w:lang w:val="en-US"/>
        </w:rPr>
        <w:instrText xml:space="preserve"> ADDIN EN.CITE </w:instrText>
      </w:r>
      <w:r>
        <w:rPr>
          <w:lang w:val="en-US"/>
        </w:rPr>
        <w:fldChar w:fldCharType="begin">
          <w:fldData xml:space="preserve">PEVuZE5vdGU+PENpdGU+PEF1dGhvcj5Sb3RoPC9BdXRob3I+PFllYXI+MjAxMTwvWWVhcj48UmVj
TnVtPjQ0PC9SZWNOdW0+PERpc3BsYXlUZXh0PjxzdHlsZSBmYWNlPSJzdXBlcnNjcmlwdCI+MzA8
L3N0eWxlPjwvRGlzcGxheVRleHQ+PHJlY29yZD48cmVjLW51bWJlcj40NDwvcmVjLW51bWJlcj48
Zm9yZWlnbi1rZXlzPjxrZXkgYXBwPSJFTiIgZGItaWQ9ImRhd2R6c3ByYXBhd2QwZTA5djRwZHhl
OXAyd3p4YWYwdjl0MCIgdGltZXN0YW1wPSIxNDM5Mjg1NDM4Ij40NDwva2V5PjwvZm9yZWlnbi1r
ZXlzPjxyZWYtdHlwZSBuYW1lPSJKb3VybmFsIEFydGljbGUiPjE3PC9yZWYtdHlwZT48Y29udHJp
YnV0b3JzPjxhdXRob3JzPjxhdXRob3I+Um90aCwgQy48L2F1dGhvcj48YXV0aG9yPk1hZ251cywg
UC48L2F1dGhvcj48YXV0aG9yPlNjaGpvbGJlcmcsIFMuPC9hdXRob3I+PGF1dGhvcj5TdG9sdGVu
YmVyZywgQy48L2F1dGhvcj48YXV0aG9yPlN1cmVuLCBQLjwvYXV0aG9yPjxhdXRob3I+TWNLZWFn
dWUsIEkuIFcuPC9hdXRob3I+PGF1dGhvcj5EYXZleSBTbWl0aCwgRy48L2F1dGhvcj48YXV0aG9y
PlJlaWNoYm9ybi1LamVubmVydWQsIFQuPC9hdXRob3I+PGF1dGhvcj5TdXNzZXIsIEUuPC9hdXRo
b3I+PC9hdXRob3JzPjwvY29udHJpYnV0b3JzPjxhdXRoLWFkZHJlc3M+RGl2aXNpb24gb2YgTWVu
dGFsIEhlYWx0aCwgTm9yd2VnaWFuIEluc3RpdHV0ZSBvZiBQdWJsaWMgSGVhbHRoLCBQTyBCb3gg
NDQwNCwgTnlkYWxlbiwgMDQwMyBPc2xvLCBOb3J3YXkuIGNocmlzdGluZS5yb3RoQGZoaS5ubzwv
YXV0aC1hZGRyZXNzPjx0aXRsZXM+PHRpdGxlPkZvbGljIGFjaWQgc3VwcGxlbWVudHMgaW4gcHJl
Z25hbmN5IGFuZCBzZXZlcmUgbGFuZ3VhZ2UgZGVsYXkgaW4gY2hpbGRyZW48L3RpdGxlPjxzZWNv
bmRhcnktdGl0bGU+SkFNQTwvc2Vjb25kYXJ5LXRpdGxlPjwvdGl0bGVzPjxwZXJpb2RpY2FsPjxm
dWxsLXRpdGxlPkpBTUE8L2Z1bGwtdGl0bGU+PGFiYnItMT5KQU1BPC9hYmJyLTE+PGFiYnItMj5K
QU1BPC9hYmJyLTI+PC9wZXJpb2RpY2FsPjxwYWdlcz4xNTY2LTczPC9wYWdlcz48dm9sdW1lPjMw
Njwvdm9sdW1lPjxudW1iZXI+MTQ8L251bWJlcj48ZWRpdGlvbj4yMDExLzEwLzEzPC9lZGl0aW9u
PjxrZXl3b3Jkcz48a2V5d29yZD5BZHVsdDwva2V5d29yZD48a2V5d29yZD5DaGlsZCwgUHJlc2No
b29sPC9rZXl3b3JkPjxrZXl3b3JkPkZlbWFsZTwva2V5d29yZD48a2V5d29yZD5Gb2xpYyBBY2lk
LyB0aGVyYXBldXRpYyB1c2U8L2tleXdvcmQ+PGtleXdvcmQ+Rm9sbG93LVVwIFN0dWRpZXM8L2tl
eXdvcmQ+PGtleXdvcmQ+SHVtYW5zPC9rZXl3b3JkPjxrZXl3b3JkPkxhbmd1YWdlIERldmVsb3Bt
ZW50IERpc29yZGVycy9jbGFzc2lmaWNhdGlvbi8gcHJldmVudGlvbiAmYW1wOyBjb250cm9sPC9r
ZXl3b3JkPjxrZXl3b3JkPk5ldXJhbCBUdWJlIERlZmVjdHMvcHJldmVudGlvbiAmYW1wOyBjb250
cm9sPC9rZXl3b3JkPjxrZXl3b3JkPk5vcndheS9lcGlkZW1pb2xvZ3k8L2tleXdvcmQ+PGtleXdv
cmQ+T2RkcyBSYXRpbzwva2V5d29yZD48a2V5d29yZD5QcmVnbmFuY3k8L2tleXdvcmQ+PGtleXdv
cmQ+UHJlbmF0YWwgQ2FyZTwva2V5d29yZD48a2V5d29yZD5QcmVuYXRhbCBFeHBvc3VyZSBEZWxh
eWVkIEVmZmVjdHM8L2tleXdvcmQ+PGtleXdvcmQ+UHJvc3BlY3RpdmUgU3R1ZGllczwva2V5d29y
ZD48a2V5d29yZD5SZWdyZXNzaW9uIEFuYWx5c2lzPC9rZXl3b3JkPjxrZXl3b3JkPlJpc2s8L2tl
eXdvcmQ+PGtleXdvcmQ+Vml0YW1pbiBCIENvbXBsZXgvIHRoZXJhcGV1dGljIHVzZTwva2V5d29y
ZD48a2V5d29yZD5Zb3VuZyBBZHVsdDwva2V5d29yZD48L2tleXdvcmRzPjxkYXRlcz48eWVhcj4y
MDExPC95ZWFyPjxwdWItZGF0ZXM+PGRhdGU+T2N0IDEyPC9kYXRlPjwvcHViLWRhdGVzPjwvZGF0
ZXM+PGlzYm4+MTUzOC0zNTk4IChFbGVjdHJvbmljKSYjeEQ7MDA5OC03NDg0IChMaW5raW5nKTwv
aXNibj48YWNjZXNzaW9uLW51bT4yMTk5MDMwMDwvYWNjZXNzaW9uLW51bT48dXJscz48cmVsYXRl
ZC11cmxzPjx1cmw+aHR0cDovL2phbWEuamFtYW5ldHdvcmsuY29tL2RhdGEvSm91cm5hbHMvSkFN
QS8yMjQ3MC9qb2MxNTExOF8xNTY2XzE1NzMucGRmPC91cmw+PC9yZWxhdGVkLXVybHM+PC91cmxz
PjxjdXN0b20yPlBNQzM3ODAzODQ8L2N1c3RvbTI+PGN1c3RvbTY+TmlobXM0OTEwNjE8L2N1c3Rv
bTY+PGVsZWN0cm9uaWMtcmVzb3VyY2UtbnVtPjEwLjEwMDEvamFtYS4yMDExLjE0MzM8L2VsZWN0
cm9uaWMtcmVzb3VyY2UtbnVtPjxyZW1vdGUtZGF0YWJhc2UtcHJvdmlkZXI+TkxNPC9yZW1vdGUt
ZGF0YWJhc2UtcHJvdmlkZXI+PGxhbmd1YWdlPmVuZzwvbGFuZ3VhZ2U+PC9yZWNvcmQ+PC9DaXRl
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B13BB2">
        <w:rPr>
          <w:noProof/>
          <w:vertAlign w:val="superscript"/>
          <w:lang w:val="en-US"/>
        </w:rPr>
        <w:t>30</w:t>
      </w:r>
      <w:r>
        <w:rPr>
          <w:lang w:val="en-US"/>
        </w:rPr>
        <w:fldChar w:fldCharType="end"/>
      </w:r>
      <w:r>
        <w:rPr>
          <w:lang w:val="en-US"/>
        </w:rPr>
        <w:t xml:space="preserve">. The Ages and Stages Questionnaire at the age of three years has also been validated </w:t>
      </w:r>
      <w:r>
        <w:rPr>
          <w:lang w:val="en-US"/>
        </w:rPr>
        <w:fldChar w:fldCharType="begin"/>
      </w:r>
      <w:r>
        <w:rPr>
          <w:lang w:val="en-US"/>
        </w:rPr>
        <w:instrText xml:space="preserve"> ADDIN EN.CITE &lt;EndNote&gt;&lt;Cite&gt;&lt;Author&gt;Squires&lt;/Author&gt;&lt;Year&gt;1997&lt;/Year&gt;&lt;RecNum&gt;88&lt;/RecNum&gt;&lt;DisplayText&gt;&lt;style face="superscript"&gt;32&lt;/style&gt;&lt;/DisplayText&gt;&lt;record&gt;&lt;rec-number&gt;88&lt;/rec-number&gt;&lt;foreign-keys&gt;&lt;key app="EN" db-id="dawdzsprapawd0e09v4pdxe9p2wzxaf0v9t0" timestamp="1445935155"&gt;88&lt;/key&gt;&lt;/foreign-keys&gt;&lt;ref-type name="Journal Article"&gt;17&lt;/ref-type&gt;&lt;contributors&gt;&lt;authors&gt;&lt;author&gt;Squires, J.&lt;/author&gt;&lt;author&gt;Bricker, D.&lt;/author&gt;&lt;author&gt;Potter, L.&lt;/author&gt;&lt;/authors&gt;&lt;/contributors&gt;&lt;auth-address&gt;Center on Human Development, University of Oregon, Eugene 97403-5253, USA.&lt;/auth-address&gt;&lt;titles&gt;&lt;title&gt;Revision of a parent-completed development screening tool: Ages and Stages Questionnaires&lt;/title&gt;&lt;secondary-title&gt;J Pediatr Psychol&lt;/secondary-title&gt;&lt;/titles&gt;&lt;periodical&gt;&lt;full-title&gt;Journal of Pediatric Psychology&lt;/full-title&gt;&lt;abbr-1&gt;J. Pediatr. Psychol.&lt;/abbr-1&gt;&lt;abbr-2&gt;J Pediatr Psychol&lt;/abbr-2&gt;&lt;/periodical&gt;&lt;pages&gt;313-28&lt;/pages&gt;&lt;volume&gt;22&lt;/volume&gt;&lt;number&gt;3&lt;/number&gt;&lt;edition&gt;1997/06/01&lt;/edition&gt;&lt;keywords&gt;&lt;keyword&gt;Case-Control Studies&lt;/keyword&gt;&lt;keyword&gt;Child, Preschool&lt;/keyword&gt;&lt;keyword&gt;Developmental Disabilities/ prevention &amp;amp; control&lt;/keyword&gt;&lt;keyword&gt;Humans&lt;/keyword&gt;&lt;keyword&gt;Infant&lt;/keyword&gt;&lt;keyword&gt;Longitudinal Studies&lt;/keyword&gt;&lt;keyword&gt;Mass Screening/ methods&lt;/keyword&gt;&lt;keyword&gt;Observer Variation&lt;/keyword&gt;&lt;keyword&gt;Psychometrics/ standards&lt;/keyword&gt;&lt;keyword&gt;Questionnaires/ standards&lt;/keyword&gt;&lt;keyword&gt;ROC Curve&lt;/keyword&gt;&lt;keyword&gt;Reference Values&lt;/keyword&gt;&lt;keyword&gt;Reproducibility of Results&lt;/keyword&gt;&lt;keyword&gt;Risk Factors&lt;/keyword&gt;&lt;keyword&gt;Sampling Studies&lt;/keyword&gt;&lt;/keywords&gt;&lt;dates&gt;&lt;year&gt;1997&lt;/year&gt;&lt;pub-dates&gt;&lt;date&gt;Jun&lt;/date&gt;&lt;/pub-dates&gt;&lt;/dates&gt;&lt;isbn&gt;0146-8693 (Print)&amp;#xD;0146-8693 (Linking)&lt;/isbn&gt;&lt;accession-num&gt;9212550&lt;/accession-num&gt;&lt;urls&gt;&lt;related-urls&gt;&lt;url&gt;http://jpepsy.oxfordjournals.org/content/22/3/313.full.pdf&lt;/url&gt;&lt;/related-urls&gt;&lt;/urls&gt;&lt;remote-database-provider&gt;NLM&lt;/remote-database-provider&gt;&lt;language&gt;eng&lt;/language&gt;&lt;/record&gt;&lt;/Cite&gt;&lt;/EndNote&gt;</w:instrText>
      </w:r>
      <w:r>
        <w:rPr>
          <w:lang w:val="en-US"/>
        </w:rPr>
        <w:fldChar w:fldCharType="separate"/>
      </w:r>
      <w:r w:rsidRPr="00B13BB2">
        <w:rPr>
          <w:noProof/>
          <w:vertAlign w:val="superscript"/>
          <w:lang w:val="en-US"/>
        </w:rPr>
        <w:t>32</w:t>
      </w:r>
      <w:r>
        <w:rPr>
          <w:lang w:val="en-US"/>
        </w:rPr>
        <w:fldChar w:fldCharType="end"/>
      </w:r>
      <w:r>
        <w:rPr>
          <w:lang w:val="en-US"/>
        </w:rPr>
        <w:t xml:space="preserve"> . The distribution of ASQ3 scores originally comprises 21 categories and could in principle have been treated as a continuous variable. However, the distribution was heavily skewed, and ordinal logistic regression with three categories was therefore applied. Sensitivity analyses with a larger number of categories led to very small numbers in the lowest category and violation of the assumption of proportionality.  Using a z-score as recommended for screening led to the same conclusion since the recommended cut-off corresponds exactly to the lowest of the three ASQ3 score categories (≤7.5). In adjusted analyses of language competence use of four categories instead of three led to the same estimates, but with slightly less certain fulfilment of the proportionality assumption. Language competence was registered in six ordinal categories, but the number of children in the three lowest categories was small, and we d</w:t>
      </w:r>
      <w:r w:rsidR="003D08E3">
        <w:rPr>
          <w:lang w:val="en-US"/>
        </w:rPr>
        <w:t xml:space="preserve">ecided to restrict the primary </w:t>
      </w:r>
      <w:r>
        <w:rPr>
          <w:lang w:val="en-US"/>
        </w:rPr>
        <w:t xml:space="preserve">analysis to three ordinal categories. Supplementary analyses with the outcome ordered in four categories did not affect the results. </w:t>
      </w:r>
    </w:p>
    <w:p w14:paraId="0354B3F8" w14:textId="77777777" w:rsidR="00C11658" w:rsidRPr="00F970F3" w:rsidRDefault="00C11658" w:rsidP="00C11658">
      <w:pPr>
        <w:spacing w:line="360" w:lineRule="auto"/>
        <w:rPr>
          <w:i/>
          <w:lang w:val="en-US"/>
        </w:rPr>
      </w:pPr>
      <w:r>
        <w:rPr>
          <w:i/>
          <w:lang w:val="en-US"/>
        </w:rPr>
        <w:t>Conclusion</w:t>
      </w:r>
    </w:p>
    <w:p w14:paraId="6388D38F" w14:textId="03F6027B" w:rsidR="00C11658" w:rsidRPr="003A5D57" w:rsidRDefault="00C11658" w:rsidP="00C11658">
      <w:pPr>
        <w:spacing w:line="360" w:lineRule="auto"/>
        <w:rPr>
          <w:lang w:val="en-US"/>
        </w:rPr>
      </w:pPr>
      <w:r>
        <w:rPr>
          <w:lang w:val="en-US"/>
        </w:rPr>
        <w:t xml:space="preserve">No association between maternal </w:t>
      </w:r>
      <w:r w:rsidR="00B502F7">
        <w:rPr>
          <w:lang w:val="en-US"/>
        </w:rPr>
        <w:t xml:space="preserve">analgesic </w:t>
      </w:r>
      <w:r>
        <w:rPr>
          <w:lang w:val="en-US"/>
        </w:rPr>
        <w:t>opioid use during pregnancy and language competence or communication skills in 3 year old children was detected. Our finding</w:t>
      </w:r>
      <w:r w:rsidR="00B502F7">
        <w:rPr>
          <w:lang w:val="en-US"/>
        </w:rPr>
        <w:t>s</w:t>
      </w:r>
      <w:r>
        <w:rPr>
          <w:lang w:val="en-US"/>
        </w:rPr>
        <w:t xml:space="preserve"> </w:t>
      </w:r>
      <w:r w:rsidR="00B502F7">
        <w:rPr>
          <w:lang w:val="en-US"/>
        </w:rPr>
        <w:t>are</w:t>
      </w:r>
      <w:r>
        <w:rPr>
          <w:lang w:val="en-US"/>
        </w:rPr>
        <w:t xml:space="preserve"> based on a cohort of pregnant women where a small proportion report use of </w:t>
      </w:r>
      <w:r w:rsidR="001E11F1">
        <w:rPr>
          <w:lang w:val="en-US"/>
        </w:rPr>
        <w:t xml:space="preserve">analgesic </w:t>
      </w:r>
      <w:r>
        <w:rPr>
          <w:lang w:val="en-US"/>
        </w:rPr>
        <w:t xml:space="preserve">opioids, and primarily codeine in </w:t>
      </w:r>
      <w:r>
        <w:rPr>
          <w:lang w:val="en-US"/>
        </w:rPr>
        <w:lastRenderedPageBreak/>
        <w:t>short periods and probably small doses. Therefore, the results are not necessarily applicable to strong opioids, large doses, or long duration during pregnancy. Even if any strong effect on language competence or communication skills seems unlikely, health care providers should carefully consider both the underlying disease of the pregnant women and potential harm to the developing fetus before prescribing an opioid. Future research, especially on heavy use of prescribed opioids and neurodevelopment of the child, is necessary.</w:t>
      </w:r>
    </w:p>
    <w:p w14:paraId="0E21F1E7" w14:textId="77777777" w:rsidR="0034143C" w:rsidRDefault="0034143C" w:rsidP="00FD7B2F">
      <w:pPr>
        <w:spacing w:line="360" w:lineRule="auto"/>
        <w:rPr>
          <w:b/>
          <w:lang w:val="en-US"/>
        </w:rPr>
      </w:pPr>
      <w:r>
        <w:rPr>
          <w:b/>
          <w:lang w:val="en-US"/>
        </w:rPr>
        <w:br w:type="page"/>
      </w:r>
    </w:p>
    <w:p w14:paraId="4749F5FF" w14:textId="77777777" w:rsidR="00AB4D64" w:rsidRDefault="00AB4D64" w:rsidP="00FD7B2F">
      <w:pPr>
        <w:spacing w:line="360" w:lineRule="auto"/>
        <w:rPr>
          <w:b/>
          <w:lang w:val="en-US"/>
        </w:rPr>
      </w:pPr>
      <w:r>
        <w:rPr>
          <w:b/>
          <w:lang w:val="en-US"/>
        </w:rPr>
        <w:lastRenderedPageBreak/>
        <w:t>Acknowledgment</w:t>
      </w:r>
    </w:p>
    <w:p w14:paraId="6F0406BB" w14:textId="7BE1C2B8" w:rsidR="00790BFC" w:rsidRDefault="00AB4D64" w:rsidP="00626B9A">
      <w:pPr>
        <w:spacing w:line="360" w:lineRule="auto"/>
        <w:rPr>
          <w:b/>
          <w:lang w:val="en-US"/>
        </w:rPr>
      </w:pPr>
      <w:r w:rsidRPr="00AB4D64">
        <w:rPr>
          <w:iCs/>
          <w:lang w:val="en-GB"/>
        </w:rPr>
        <w:t xml:space="preserve">The Norwegian Mother and Child Cohort Study is supported by the Norwegian Ministry of Health and the Ministry of Education and Research, NIH/NIEHS (contract no </w:t>
      </w:r>
      <w:r w:rsidRPr="00AB4D64">
        <w:rPr>
          <w:iCs/>
          <w:lang w:val="en-US"/>
        </w:rPr>
        <w:t>N01-ES-75558</w:t>
      </w:r>
      <w:r w:rsidRPr="00AB4D64">
        <w:rPr>
          <w:iCs/>
          <w:lang w:val="en-GB"/>
        </w:rPr>
        <w:t>), NIH/NINDS (grant no.1 UO1 NS 047537-01 and grant no.2 UO1 NS 047537-06A1). We are grateful to all the participating families in Norway who take part in this on-going cohort study.</w:t>
      </w:r>
    </w:p>
    <w:p w14:paraId="2B268377" w14:textId="2CB4BB8F" w:rsidR="00790BFC" w:rsidRPr="007369CB" w:rsidRDefault="005E243E" w:rsidP="00790BFC">
      <w:pPr>
        <w:rPr>
          <w:b/>
          <w:lang w:val="en-US"/>
        </w:rPr>
      </w:pPr>
      <w:r>
        <w:rPr>
          <w:b/>
          <w:lang w:val="en-US"/>
        </w:rPr>
        <w:br w:type="page"/>
      </w:r>
      <w:r w:rsidR="00790BFC">
        <w:rPr>
          <w:b/>
          <w:lang w:val="en-US"/>
        </w:rPr>
        <w:lastRenderedPageBreak/>
        <w:t>Table 1 M</w:t>
      </w:r>
      <w:r w:rsidR="00790BFC">
        <w:rPr>
          <w:lang w:val="en-US"/>
        </w:rPr>
        <w:t xml:space="preserve">aternal use of </w:t>
      </w:r>
      <w:r w:rsidR="009C55A5">
        <w:rPr>
          <w:lang w:val="en-US"/>
        </w:rPr>
        <w:t xml:space="preserve">analgesic </w:t>
      </w:r>
      <w:r w:rsidR="00790BFC">
        <w:rPr>
          <w:lang w:val="en-US"/>
        </w:rPr>
        <w:t xml:space="preserve">opioids during pregnancy by parental characteristics </w:t>
      </w:r>
    </w:p>
    <w:tbl>
      <w:tblPr>
        <w:tblStyle w:val="TableGrid"/>
        <w:tblW w:w="8384" w:type="dxa"/>
        <w:tblBorders>
          <w:left w:val="none" w:sz="0" w:space="0" w:color="auto"/>
          <w:insideV w:val="none" w:sz="0" w:space="0" w:color="auto"/>
        </w:tblBorders>
        <w:tblLook w:val="04A0" w:firstRow="1" w:lastRow="0" w:firstColumn="1" w:lastColumn="0" w:noHBand="0" w:noVBand="1"/>
      </w:tblPr>
      <w:tblGrid>
        <w:gridCol w:w="3936"/>
        <w:gridCol w:w="933"/>
        <w:gridCol w:w="602"/>
        <w:gridCol w:w="680"/>
        <w:gridCol w:w="671"/>
        <w:gridCol w:w="680"/>
        <w:gridCol w:w="882"/>
      </w:tblGrid>
      <w:tr w:rsidR="00626B9A" w:rsidRPr="00B32B11" w14:paraId="3190F68E" w14:textId="77777777" w:rsidTr="00626B9A">
        <w:tc>
          <w:tcPr>
            <w:tcW w:w="3936" w:type="dxa"/>
            <w:tcBorders>
              <w:bottom w:val="nil"/>
            </w:tcBorders>
          </w:tcPr>
          <w:p w14:paraId="7F8E37E8" w14:textId="77777777" w:rsidR="00626B9A" w:rsidRPr="00B32B11" w:rsidRDefault="00626B9A" w:rsidP="0058434E">
            <w:pPr>
              <w:rPr>
                <w:sz w:val="20"/>
                <w:szCs w:val="20"/>
                <w:lang w:val="en-US"/>
              </w:rPr>
            </w:pPr>
          </w:p>
        </w:tc>
        <w:tc>
          <w:tcPr>
            <w:tcW w:w="1535" w:type="dxa"/>
            <w:gridSpan w:val="2"/>
            <w:tcBorders>
              <w:bottom w:val="nil"/>
            </w:tcBorders>
          </w:tcPr>
          <w:p w14:paraId="0E03AAA8" w14:textId="77777777" w:rsidR="00626B9A" w:rsidRPr="00B32B11" w:rsidRDefault="00626B9A" w:rsidP="0058434E">
            <w:pPr>
              <w:jc w:val="right"/>
              <w:rPr>
                <w:sz w:val="20"/>
                <w:szCs w:val="20"/>
                <w:lang w:val="en-US"/>
              </w:rPr>
            </w:pPr>
            <w:r w:rsidRPr="00B32B11">
              <w:rPr>
                <w:sz w:val="20"/>
                <w:szCs w:val="20"/>
                <w:lang w:val="en-US"/>
              </w:rPr>
              <w:t>No opioid use</w:t>
            </w:r>
          </w:p>
        </w:tc>
        <w:tc>
          <w:tcPr>
            <w:tcW w:w="1351" w:type="dxa"/>
            <w:gridSpan w:val="2"/>
            <w:tcBorders>
              <w:bottom w:val="nil"/>
            </w:tcBorders>
          </w:tcPr>
          <w:p w14:paraId="3DB6ADBF" w14:textId="77777777" w:rsidR="00626B9A" w:rsidRPr="00B32B11" w:rsidRDefault="00626B9A" w:rsidP="0058434E">
            <w:pPr>
              <w:jc w:val="right"/>
              <w:rPr>
                <w:sz w:val="20"/>
                <w:szCs w:val="20"/>
                <w:lang w:val="en-US"/>
              </w:rPr>
            </w:pPr>
            <w:r>
              <w:rPr>
                <w:sz w:val="20"/>
                <w:szCs w:val="20"/>
                <w:lang w:val="en-US"/>
              </w:rPr>
              <w:t>One period</w:t>
            </w:r>
          </w:p>
        </w:tc>
        <w:tc>
          <w:tcPr>
            <w:tcW w:w="1562" w:type="dxa"/>
            <w:gridSpan w:val="2"/>
            <w:tcBorders>
              <w:bottom w:val="nil"/>
              <w:right w:val="nil"/>
            </w:tcBorders>
          </w:tcPr>
          <w:p w14:paraId="24345380" w14:textId="77777777" w:rsidR="00626B9A" w:rsidRPr="00B32B11" w:rsidRDefault="00626B9A" w:rsidP="0058434E">
            <w:pPr>
              <w:jc w:val="center"/>
              <w:rPr>
                <w:sz w:val="20"/>
                <w:szCs w:val="20"/>
                <w:lang w:val="en-US"/>
              </w:rPr>
            </w:pPr>
            <w:r>
              <w:rPr>
                <w:sz w:val="20"/>
                <w:szCs w:val="20"/>
                <w:lang w:val="en-US"/>
              </w:rPr>
              <w:t>Two or three periods</w:t>
            </w:r>
          </w:p>
        </w:tc>
      </w:tr>
      <w:tr w:rsidR="00626B9A" w:rsidRPr="00B32B11" w14:paraId="412CC195" w14:textId="77777777" w:rsidTr="00626B9A">
        <w:tc>
          <w:tcPr>
            <w:tcW w:w="3936" w:type="dxa"/>
            <w:tcBorders>
              <w:top w:val="nil"/>
              <w:bottom w:val="single" w:sz="4" w:space="0" w:color="auto"/>
            </w:tcBorders>
          </w:tcPr>
          <w:p w14:paraId="214F7A2F" w14:textId="77777777" w:rsidR="00626B9A" w:rsidRPr="00B32B11" w:rsidRDefault="00626B9A" w:rsidP="0058434E">
            <w:pPr>
              <w:rPr>
                <w:sz w:val="20"/>
                <w:szCs w:val="20"/>
                <w:lang w:val="en-US"/>
              </w:rPr>
            </w:pPr>
          </w:p>
        </w:tc>
        <w:tc>
          <w:tcPr>
            <w:tcW w:w="933" w:type="dxa"/>
            <w:tcBorders>
              <w:top w:val="nil"/>
              <w:bottom w:val="single" w:sz="4" w:space="0" w:color="auto"/>
            </w:tcBorders>
          </w:tcPr>
          <w:p w14:paraId="010F1354" w14:textId="77777777" w:rsidR="00626B9A" w:rsidRPr="00B32B11" w:rsidRDefault="00626B9A" w:rsidP="0058434E">
            <w:pPr>
              <w:jc w:val="right"/>
              <w:rPr>
                <w:sz w:val="20"/>
                <w:szCs w:val="20"/>
                <w:lang w:val="en-US"/>
              </w:rPr>
            </w:pPr>
            <w:r w:rsidRPr="00B32B11">
              <w:rPr>
                <w:sz w:val="20"/>
                <w:szCs w:val="20"/>
                <w:lang w:val="en-US"/>
              </w:rPr>
              <w:t>n</w:t>
            </w:r>
          </w:p>
        </w:tc>
        <w:tc>
          <w:tcPr>
            <w:tcW w:w="602" w:type="dxa"/>
            <w:tcBorders>
              <w:top w:val="nil"/>
              <w:bottom w:val="single" w:sz="4" w:space="0" w:color="auto"/>
            </w:tcBorders>
          </w:tcPr>
          <w:p w14:paraId="3A651E1C" w14:textId="77777777" w:rsidR="00626B9A" w:rsidRPr="00B32B11" w:rsidRDefault="00626B9A" w:rsidP="0058434E">
            <w:pPr>
              <w:jc w:val="right"/>
              <w:rPr>
                <w:sz w:val="20"/>
                <w:szCs w:val="20"/>
                <w:lang w:val="en-US"/>
              </w:rPr>
            </w:pPr>
            <w:r w:rsidRPr="00B32B11">
              <w:rPr>
                <w:sz w:val="20"/>
                <w:szCs w:val="20"/>
                <w:lang w:val="en-US"/>
              </w:rPr>
              <w:t>%</w:t>
            </w:r>
          </w:p>
        </w:tc>
        <w:tc>
          <w:tcPr>
            <w:tcW w:w="680" w:type="dxa"/>
            <w:tcBorders>
              <w:top w:val="nil"/>
              <w:bottom w:val="single" w:sz="4" w:space="0" w:color="auto"/>
            </w:tcBorders>
          </w:tcPr>
          <w:p w14:paraId="5440F289" w14:textId="77777777" w:rsidR="00626B9A" w:rsidRPr="00B32B11" w:rsidRDefault="00626B9A" w:rsidP="0058434E">
            <w:pPr>
              <w:jc w:val="right"/>
              <w:rPr>
                <w:sz w:val="20"/>
                <w:szCs w:val="20"/>
                <w:lang w:val="en-US"/>
              </w:rPr>
            </w:pPr>
            <w:r w:rsidRPr="00B32B11">
              <w:rPr>
                <w:sz w:val="20"/>
                <w:szCs w:val="20"/>
                <w:lang w:val="en-US"/>
              </w:rPr>
              <w:t>n</w:t>
            </w:r>
          </w:p>
        </w:tc>
        <w:tc>
          <w:tcPr>
            <w:tcW w:w="671" w:type="dxa"/>
            <w:tcBorders>
              <w:top w:val="nil"/>
              <w:bottom w:val="single" w:sz="4" w:space="0" w:color="auto"/>
            </w:tcBorders>
          </w:tcPr>
          <w:p w14:paraId="5AA55952" w14:textId="77777777" w:rsidR="00626B9A" w:rsidRPr="00B32B11" w:rsidRDefault="00626B9A" w:rsidP="0058434E">
            <w:pPr>
              <w:jc w:val="right"/>
              <w:rPr>
                <w:sz w:val="20"/>
                <w:szCs w:val="20"/>
                <w:lang w:val="en-US"/>
              </w:rPr>
            </w:pPr>
            <w:r w:rsidRPr="00B32B11">
              <w:rPr>
                <w:sz w:val="20"/>
                <w:szCs w:val="20"/>
                <w:lang w:val="en-US"/>
              </w:rPr>
              <w:t>%</w:t>
            </w:r>
          </w:p>
        </w:tc>
        <w:tc>
          <w:tcPr>
            <w:tcW w:w="680" w:type="dxa"/>
            <w:tcBorders>
              <w:top w:val="nil"/>
              <w:bottom w:val="single" w:sz="4" w:space="0" w:color="auto"/>
            </w:tcBorders>
          </w:tcPr>
          <w:p w14:paraId="146079AE" w14:textId="77777777" w:rsidR="00626B9A" w:rsidRPr="00B32B11" w:rsidRDefault="00626B9A" w:rsidP="0058434E">
            <w:pPr>
              <w:jc w:val="right"/>
              <w:rPr>
                <w:sz w:val="20"/>
                <w:szCs w:val="20"/>
                <w:lang w:val="en-US"/>
              </w:rPr>
            </w:pPr>
            <w:r w:rsidRPr="00B32B11">
              <w:rPr>
                <w:sz w:val="20"/>
                <w:szCs w:val="20"/>
                <w:lang w:val="en-US"/>
              </w:rPr>
              <w:t>n</w:t>
            </w:r>
          </w:p>
        </w:tc>
        <w:tc>
          <w:tcPr>
            <w:tcW w:w="882" w:type="dxa"/>
            <w:tcBorders>
              <w:top w:val="nil"/>
              <w:bottom w:val="single" w:sz="4" w:space="0" w:color="auto"/>
              <w:right w:val="nil"/>
            </w:tcBorders>
          </w:tcPr>
          <w:p w14:paraId="5428C859" w14:textId="77777777" w:rsidR="00626B9A" w:rsidRPr="00B32B11" w:rsidRDefault="00626B9A" w:rsidP="0058434E">
            <w:pPr>
              <w:jc w:val="right"/>
              <w:rPr>
                <w:sz w:val="20"/>
                <w:szCs w:val="20"/>
                <w:lang w:val="en-US"/>
              </w:rPr>
            </w:pPr>
            <w:r w:rsidRPr="00B32B11">
              <w:rPr>
                <w:sz w:val="20"/>
                <w:szCs w:val="20"/>
                <w:lang w:val="en-US"/>
              </w:rPr>
              <w:t>%</w:t>
            </w:r>
          </w:p>
        </w:tc>
      </w:tr>
      <w:tr w:rsidR="00626B9A" w:rsidRPr="00FC752A" w14:paraId="1582429D" w14:textId="77777777" w:rsidTr="00626B9A">
        <w:tc>
          <w:tcPr>
            <w:tcW w:w="3936" w:type="dxa"/>
            <w:tcBorders>
              <w:bottom w:val="nil"/>
            </w:tcBorders>
          </w:tcPr>
          <w:p w14:paraId="6D0B584E" w14:textId="77777777" w:rsidR="00626B9A" w:rsidRPr="00B32B11" w:rsidRDefault="00626B9A" w:rsidP="0058434E">
            <w:pPr>
              <w:rPr>
                <w:b/>
                <w:sz w:val="20"/>
                <w:szCs w:val="20"/>
                <w:lang w:val="en-US"/>
              </w:rPr>
            </w:pPr>
            <w:r w:rsidRPr="00B32B11">
              <w:rPr>
                <w:b/>
                <w:sz w:val="20"/>
                <w:szCs w:val="20"/>
                <w:lang w:val="en-US"/>
              </w:rPr>
              <w:t>Maternal age in years (n=51 6</w:t>
            </w:r>
            <w:r>
              <w:rPr>
                <w:b/>
                <w:sz w:val="20"/>
                <w:szCs w:val="20"/>
                <w:lang w:val="en-US"/>
              </w:rPr>
              <w:t>10</w:t>
            </w:r>
            <w:r w:rsidRPr="00B32B11">
              <w:rPr>
                <w:b/>
                <w:sz w:val="20"/>
                <w:szCs w:val="20"/>
                <w:lang w:val="en-US"/>
              </w:rPr>
              <w:t>)</w:t>
            </w:r>
          </w:p>
        </w:tc>
        <w:tc>
          <w:tcPr>
            <w:tcW w:w="933" w:type="dxa"/>
            <w:tcBorders>
              <w:bottom w:val="nil"/>
            </w:tcBorders>
          </w:tcPr>
          <w:p w14:paraId="674786BE" w14:textId="77777777" w:rsidR="00626B9A" w:rsidRPr="00B01868" w:rsidRDefault="00626B9A" w:rsidP="0058434E">
            <w:pPr>
              <w:jc w:val="right"/>
              <w:rPr>
                <w:sz w:val="20"/>
                <w:szCs w:val="20"/>
                <w:lang w:val="en-US"/>
              </w:rPr>
            </w:pPr>
          </w:p>
        </w:tc>
        <w:tc>
          <w:tcPr>
            <w:tcW w:w="602" w:type="dxa"/>
            <w:tcBorders>
              <w:bottom w:val="nil"/>
            </w:tcBorders>
          </w:tcPr>
          <w:p w14:paraId="3E092222" w14:textId="77777777" w:rsidR="00626B9A" w:rsidRPr="00B32B11" w:rsidRDefault="00626B9A" w:rsidP="0058434E">
            <w:pPr>
              <w:jc w:val="right"/>
              <w:rPr>
                <w:sz w:val="20"/>
                <w:szCs w:val="20"/>
                <w:lang w:val="en-US"/>
              </w:rPr>
            </w:pPr>
          </w:p>
        </w:tc>
        <w:tc>
          <w:tcPr>
            <w:tcW w:w="680" w:type="dxa"/>
            <w:tcBorders>
              <w:bottom w:val="nil"/>
            </w:tcBorders>
          </w:tcPr>
          <w:p w14:paraId="7F6F3688" w14:textId="77777777" w:rsidR="00626B9A" w:rsidRPr="00B32B11" w:rsidRDefault="00626B9A" w:rsidP="0058434E">
            <w:pPr>
              <w:jc w:val="right"/>
              <w:rPr>
                <w:sz w:val="20"/>
                <w:szCs w:val="20"/>
                <w:lang w:val="en-US"/>
              </w:rPr>
            </w:pPr>
          </w:p>
        </w:tc>
        <w:tc>
          <w:tcPr>
            <w:tcW w:w="671" w:type="dxa"/>
            <w:tcBorders>
              <w:bottom w:val="nil"/>
            </w:tcBorders>
          </w:tcPr>
          <w:p w14:paraId="688C0AD8" w14:textId="77777777" w:rsidR="00626B9A" w:rsidRPr="00B32B11" w:rsidRDefault="00626B9A" w:rsidP="0058434E">
            <w:pPr>
              <w:jc w:val="right"/>
              <w:rPr>
                <w:sz w:val="20"/>
                <w:szCs w:val="20"/>
                <w:lang w:val="en-US"/>
              </w:rPr>
            </w:pPr>
          </w:p>
        </w:tc>
        <w:tc>
          <w:tcPr>
            <w:tcW w:w="680" w:type="dxa"/>
            <w:tcBorders>
              <w:bottom w:val="nil"/>
            </w:tcBorders>
          </w:tcPr>
          <w:p w14:paraId="5F890205" w14:textId="77777777" w:rsidR="00626B9A" w:rsidRPr="00B32B11" w:rsidRDefault="00626B9A" w:rsidP="0058434E">
            <w:pPr>
              <w:jc w:val="right"/>
              <w:rPr>
                <w:sz w:val="20"/>
                <w:szCs w:val="20"/>
                <w:lang w:val="en-US"/>
              </w:rPr>
            </w:pPr>
          </w:p>
        </w:tc>
        <w:tc>
          <w:tcPr>
            <w:tcW w:w="882" w:type="dxa"/>
            <w:tcBorders>
              <w:bottom w:val="nil"/>
              <w:right w:val="nil"/>
            </w:tcBorders>
          </w:tcPr>
          <w:p w14:paraId="261F55D5" w14:textId="77777777" w:rsidR="00626B9A" w:rsidRPr="00B32B11" w:rsidRDefault="00626B9A" w:rsidP="0058434E">
            <w:pPr>
              <w:jc w:val="right"/>
              <w:rPr>
                <w:sz w:val="20"/>
                <w:szCs w:val="20"/>
                <w:lang w:val="en-US"/>
              </w:rPr>
            </w:pPr>
          </w:p>
        </w:tc>
      </w:tr>
      <w:tr w:rsidR="00626B9A" w:rsidRPr="00B32B11" w14:paraId="7FE658D4" w14:textId="77777777" w:rsidTr="00626B9A">
        <w:tc>
          <w:tcPr>
            <w:tcW w:w="3936" w:type="dxa"/>
            <w:tcBorders>
              <w:top w:val="nil"/>
              <w:bottom w:val="nil"/>
            </w:tcBorders>
          </w:tcPr>
          <w:p w14:paraId="414233C3" w14:textId="77777777" w:rsidR="00626B9A" w:rsidRPr="00B32B11" w:rsidRDefault="00626B9A" w:rsidP="0058434E">
            <w:pPr>
              <w:rPr>
                <w:sz w:val="20"/>
                <w:szCs w:val="20"/>
                <w:lang w:val="en-US"/>
              </w:rPr>
            </w:pPr>
            <w:r w:rsidRPr="00B32B11">
              <w:rPr>
                <w:sz w:val="20"/>
                <w:szCs w:val="20"/>
                <w:lang w:val="en-US"/>
              </w:rPr>
              <w:t>&lt;25</w:t>
            </w:r>
          </w:p>
        </w:tc>
        <w:tc>
          <w:tcPr>
            <w:tcW w:w="933" w:type="dxa"/>
            <w:tcBorders>
              <w:top w:val="nil"/>
              <w:bottom w:val="nil"/>
            </w:tcBorders>
          </w:tcPr>
          <w:p w14:paraId="23C8988F" w14:textId="77777777" w:rsidR="00626B9A" w:rsidRPr="00B01868" w:rsidRDefault="00626B9A" w:rsidP="0058434E">
            <w:pPr>
              <w:jc w:val="right"/>
              <w:rPr>
                <w:sz w:val="20"/>
                <w:szCs w:val="20"/>
                <w:lang w:val="en-US"/>
              </w:rPr>
            </w:pPr>
            <w:r w:rsidRPr="00B01868">
              <w:rPr>
                <w:sz w:val="20"/>
                <w:szCs w:val="20"/>
                <w:lang w:val="en-US"/>
              </w:rPr>
              <w:t>4 550</w:t>
            </w:r>
          </w:p>
        </w:tc>
        <w:tc>
          <w:tcPr>
            <w:tcW w:w="602" w:type="dxa"/>
            <w:tcBorders>
              <w:top w:val="nil"/>
              <w:bottom w:val="nil"/>
            </w:tcBorders>
          </w:tcPr>
          <w:p w14:paraId="61915BD2" w14:textId="77777777" w:rsidR="00626B9A" w:rsidRPr="00B32B11" w:rsidRDefault="00626B9A" w:rsidP="0058434E">
            <w:pPr>
              <w:jc w:val="right"/>
              <w:rPr>
                <w:sz w:val="20"/>
                <w:szCs w:val="20"/>
                <w:lang w:val="en-US"/>
              </w:rPr>
            </w:pPr>
            <w:r w:rsidRPr="00B32B11">
              <w:rPr>
                <w:sz w:val="20"/>
                <w:szCs w:val="20"/>
                <w:lang w:val="en-US"/>
              </w:rPr>
              <w:t>98.2</w:t>
            </w:r>
          </w:p>
        </w:tc>
        <w:tc>
          <w:tcPr>
            <w:tcW w:w="680" w:type="dxa"/>
            <w:tcBorders>
              <w:top w:val="nil"/>
              <w:bottom w:val="nil"/>
            </w:tcBorders>
          </w:tcPr>
          <w:p w14:paraId="207C7822" w14:textId="77777777" w:rsidR="00626B9A" w:rsidRPr="00B32B11" w:rsidRDefault="00626B9A" w:rsidP="0058434E">
            <w:pPr>
              <w:jc w:val="right"/>
              <w:rPr>
                <w:sz w:val="20"/>
                <w:szCs w:val="20"/>
                <w:lang w:val="en-US"/>
              </w:rPr>
            </w:pPr>
            <w:r w:rsidRPr="00B32B11">
              <w:rPr>
                <w:sz w:val="20"/>
                <w:szCs w:val="20"/>
                <w:lang w:val="en-US"/>
              </w:rPr>
              <w:t>75</w:t>
            </w:r>
          </w:p>
        </w:tc>
        <w:tc>
          <w:tcPr>
            <w:tcW w:w="671" w:type="dxa"/>
            <w:tcBorders>
              <w:top w:val="nil"/>
              <w:bottom w:val="nil"/>
            </w:tcBorders>
          </w:tcPr>
          <w:p w14:paraId="621978F5" w14:textId="77777777" w:rsidR="00626B9A" w:rsidRPr="00B32B11" w:rsidRDefault="00626B9A" w:rsidP="0058434E">
            <w:pPr>
              <w:jc w:val="right"/>
              <w:rPr>
                <w:sz w:val="20"/>
                <w:szCs w:val="20"/>
                <w:lang w:val="en-US"/>
              </w:rPr>
            </w:pPr>
            <w:r w:rsidRPr="00B32B11">
              <w:rPr>
                <w:sz w:val="20"/>
                <w:szCs w:val="20"/>
                <w:lang w:val="en-US"/>
              </w:rPr>
              <w:t>1.6</w:t>
            </w:r>
          </w:p>
        </w:tc>
        <w:tc>
          <w:tcPr>
            <w:tcW w:w="680" w:type="dxa"/>
            <w:tcBorders>
              <w:top w:val="nil"/>
              <w:bottom w:val="nil"/>
            </w:tcBorders>
          </w:tcPr>
          <w:p w14:paraId="06422939" w14:textId="77777777" w:rsidR="00626B9A" w:rsidRPr="00B32B11" w:rsidRDefault="00626B9A" w:rsidP="0058434E">
            <w:pPr>
              <w:jc w:val="right"/>
              <w:rPr>
                <w:sz w:val="20"/>
                <w:szCs w:val="20"/>
                <w:lang w:val="en-US"/>
              </w:rPr>
            </w:pPr>
            <w:r w:rsidRPr="00B32B11">
              <w:rPr>
                <w:sz w:val="20"/>
                <w:szCs w:val="20"/>
                <w:lang w:val="en-US"/>
              </w:rPr>
              <w:t xml:space="preserve">7 </w:t>
            </w:r>
          </w:p>
        </w:tc>
        <w:tc>
          <w:tcPr>
            <w:tcW w:w="882" w:type="dxa"/>
            <w:tcBorders>
              <w:top w:val="nil"/>
              <w:bottom w:val="nil"/>
              <w:right w:val="nil"/>
            </w:tcBorders>
          </w:tcPr>
          <w:p w14:paraId="3334177F" w14:textId="77777777" w:rsidR="00626B9A" w:rsidRPr="00B32B11" w:rsidRDefault="00626B9A" w:rsidP="0058434E">
            <w:pPr>
              <w:jc w:val="right"/>
              <w:rPr>
                <w:sz w:val="20"/>
                <w:szCs w:val="20"/>
                <w:lang w:val="en-US"/>
              </w:rPr>
            </w:pPr>
            <w:r w:rsidRPr="00B32B11">
              <w:rPr>
                <w:sz w:val="20"/>
                <w:szCs w:val="20"/>
                <w:lang w:val="en-US"/>
              </w:rPr>
              <w:t>0.2</w:t>
            </w:r>
          </w:p>
        </w:tc>
      </w:tr>
      <w:tr w:rsidR="00626B9A" w:rsidRPr="00B32B11" w14:paraId="7F83925F" w14:textId="77777777" w:rsidTr="00626B9A">
        <w:tc>
          <w:tcPr>
            <w:tcW w:w="3936" w:type="dxa"/>
            <w:tcBorders>
              <w:top w:val="nil"/>
              <w:bottom w:val="nil"/>
            </w:tcBorders>
          </w:tcPr>
          <w:p w14:paraId="42EAC3F6" w14:textId="77777777" w:rsidR="00626B9A" w:rsidRPr="00B32B11" w:rsidRDefault="00626B9A" w:rsidP="0058434E">
            <w:pPr>
              <w:rPr>
                <w:sz w:val="20"/>
                <w:szCs w:val="20"/>
                <w:lang w:val="en-US"/>
              </w:rPr>
            </w:pPr>
            <w:r w:rsidRPr="00B32B11">
              <w:rPr>
                <w:sz w:val="20"/>
                <w:szCs w:val="20"/>
                <w:lang w:val="en-US"/>
              </w:rPr>
              <w:t>25-29</w:t>
            </w:r>
          </w:p>
        </w:tc>
        <w:tc>
          <w:tcPr>
            <w:tcW w:w="933" w:type="dxa"/>
            <w:tcBorders>
              <w:top w:val="nil"/>
              <w:bottom w:val="nil"/>
            </w:tcBorders>
          </w:tcPr>
          <w:p w14:paraId="436C9374" w14:textId="77777777" w:rsidR="00626B9A" w:rsidRPr="00B01868" w:rsidRDefault="00626B9A" w:rsidP="0058434E">
            <w:pPr>
              <w:jc w:val="right"/>
              <w:rPr>
                <w:sz w:val="20"/>
                <w:szCs w:val="20"/>
                <w:lang w:val="en-US"/>
              </w:rPr>
            </w:pPr>
            <w:r w:rsidRPr="00B01868">
              <w:rPr>
                <w:sz w:val="20"/>
                <w:szCs w:val="20"/>
                <w:lang w:val="en-US"/>
              </w:rPr>
              <w:t>16 960</w:t>
            </w:r>
          </w:p>
        </w:tc>
        <w:tc>
          <w:tcPr>
            <w:tcW w:w="602" w:type="dxa"/>
            <w:tcBorders>
              <w:top w:val="nil"/>
              <w:bottom w:val="nil"/>
            </w:tcBorders>
          </w:tcPr>
          <w:p w14:paraId="37618FE0" w14:textId="77777777" w:rsidR="00626B9A" w:rsidRPr="00B32B11" w:rsidRDefault="00626B9A" w:rsidP="0058434E">
            <w:pPr>
              <w:jc w:val="right"/>
              <w:rPr>
                <w:sz w:val="20"/>
                <w:szCs w:val="20"/>
                <w:lang w:val="en-US"/>
              </w:rPr>
            </w:pPr>
            <w:r w:rsidRPr="00B32B11">
              <w:rPr>
                <w:sz w:val="20"/>
                <w:szCs w:val="20"/>
                <w:lang w:val="en-US"/>
              </w:rPr>
              <w:t>98.4</w:t>
            </w:r>
          </w:p>
        </w:tc>
        <w:tc>
          <w:tcPr>
            <w:tcW w:w="680" w:type="dxa"/>
            <w:tcBorders>
              <w:top w:val="nil"/>
              <w:bottom w:val="nil"/>
            </w:tcBorders>
          </w:tcPr>
          <w:p w14:paraId="34D949D6" w14:textId="77777777" w:rsidR="00626B9A" w:rsidRPr="00B32B11" w:rsidRDefault="00626B9A" w:rsidP="0058434E">
            <w:pPr>
              <w:jc w:val="right"/>
              <w:rPr>
                <w:sz w:val="20"/>
                <w:szCs w:val="20"/>
                <w:lang w:val="en-US"/>
              </w:rPr>
            </w:pPr>
            <w:r w:rsidRPr="00B32B11">
              <w:rPr>
                <w:sz w:val="20"/>
                <w:szCs w:val="20"/>
                <w:lang w:val="en-US"/>
              </w:rPr>
              <w:t>234</w:t>
            </w:r>
          </w:p>
        </w:tc>
        <w:tc>
          <w:tcPr>
            <w:tcW w:w="671" w:type="dxa"/>
            <w:tcBorders>
              <w:top w:val="nil"/>
              <w:bottom w:val="nil"/>
            </w:tcBorders>
          </w:tcPr>
          <w:p w14:paraId="0EF258D5" w14:textId="77777777" w:rsidR="00626B9A" w:rsidRPr="00B32B11" w:rsidRDefault="00626B9A" w:rsidP="0058434E">
            <w:pPr>
              <w:jc w:val="right"/>
              <w:rPr>
                <w:sz w:val="20"/>
                <w:szCs w:val="20"/>
                <w:lang w:val="en-US"/>
              </w:rPr>
            </w:pPr>
            <w:r w:rsidRPr="00B32B11">
              <w:rPr>
                <w:sz w:val="20"/>
                <w:szCs w:val="20"/>
                <w:lang w:val="en-US"/>
              </w:rPr>
              <w:t>1.4</w:t>
            </w:r>
          </w:p>
        </w:tc>
        <w:tc>
          <w:tcPr>
            <w:tcW w:w="680" w:type="dxa"/>
            <w:tcBorders>
              <w:top w:val="nil"/>
              <w:bottom w:val="nil"/>
            </w:tcBorders>
          </w:tcPr>
          <w:p w14:paraId="02469ECD" w14:textId="77777777" w:rsidR="00626B9A" w:rsidRPr="00B32B11" w:rsidRDefault="00626B9A" w:rsidP="0058434E">
            <w:pPr>
              <w:jc w:val="right"/>
              <w:rPr>
                <w:sz w:val="20"/>
                <w:szCs w:val="20"/>
                <w:lang w:val="en-US"/>
              </w:rPr>
            </w:pPr>
            <w:r w:rsidRPr="00B32B11">
              <w:rPr>
                <w:sz w:val="20"/>
                <w:szCs w:val="20"/>
                <w:lang w:val="en-US"/>
              </w:rPr>
              <w:t>45</w:t>
            </w:r>
          </w:p>
        </w:tc>
        <w:tc>
          <w:tcPr>
            <w:tcW w:w="882" w:type="dxa"/>
            <w:tcBorders>
              <w:top w:val="nil"/>
              <w:bottom w:val="nil"/>
              <w:right w:val="nil"/>
            </w:tcBorders>
          </w:tcPr>
          <w:p w14:paraId="6A46D385"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16FAE63E" w14:textId="77777777" w:rsidTr="00626B9A">
        <w:tc>
          <w:tcPr>
            <w:tcW w:w="3936" w:type="dxa"/>
            <w:tcBorders>
              <w:top w:val="nil"/>
              <w:bottom w:val="nil"/>
            </w:tcBorders>
          </w:tcPr>
          <w:p w14:paraId="759339E6" w14:textId="77777777" w:rsidR="00626B9A" w:rsidRPr="00B32B11" w:rsidRDefault="00626B9A" w:rsidP="0058434E">
            <w:pPr>
              <w:rPr>
                <w:sz w:val="20"/>
                <w:szCs w:val="20"/>
                <w:lang w:val="en-US"/>
              </w:rPr>
            </w:pPr>
            <w:r w:rsidRPr="00B32B11">
              <w:rPr>
                <w:sz w:val="20"/>
                <w:szCs w:val="20"/>
                <w:lang w:val="en-US"/>
              </w:rPr>
              <w:t>30-34</w:t>
            </w:r>
          </w:p>
        </w:tc>
        <w:tc>
          <w:tcPr>
            <w:tcW w:w="933" w:type="dxa"/>
            <w:tcBorders>
              <w:top w:val="nil"/>
              <w:bottom w:val="nil"/>
            </w:tcBorders>
          </w:tcPr>
          <w:p w14:paraId="2C212245" w14:textId="77777777" w:rsidR="00626B9A" w:rsidRPr="00B01868" w:rsidRDefault="00626B9A" w:rsidP="0058434E">
            <w:pPr>
              <w:jc w:val="right"/>
              <w:rPr>
                <w:sz w:val="20"/>
                <w:szCs w:val="20"/>
                <w:lang w:val="en-US"/>
              </w:rPr>
            </w:pPr>
            <w:r w:rsidRPr="00B01868">
              <w:rPr>
                <w:sz w:val="20"/>
                <w:szCs w:val="20"/>
                <w:lang w:val="en-US"/>
              </w:rPr>
              <w:t>20 218</w:t>
            </w:r>
          </w:p>
        </w:tc>
        <w:tc>
          <w:tcPr>
            <w:tcW w:w="602" w:type="dxa"/>
            <w:tcBorders>
              <w:top w:val="nil"/>
              <w:bottom w:val="nil"/>
            </w:tcBorders>
          </w:tcPr>
          <w:p w14:paraId="0E2C7255" w14:textId="77777777" w:rsidR="00626B9A" w:rsidRPr="00B32B11" w:rsidRDefault="00626B9A" w:rsidP="0058434E">
            <w:pPr>
              <w:jc w:val="right"/>
              <w:rPr>
                <w:sz w:val="20"/>
                <w:szCs w:val="20"/>
                <w:lang w:val="en-US"/>
              </w:rPr>
            </w:pPr>
            <w:r w:rsidRPr="00B32B11">
              <w:rPr>
                <w:sz w:val="20"/>
                <w:szCs w:val="20"/>
                <w:lang w:val="en-US"/>
              </w:rPr>
              <w:t>98.4</w:t>
            </w:r>
          </w:p>
        </w:tc>
        <w:tc>
          <w:tcPr>
            <w:tcW w:w="680" w:type="dxa"/>
            <w:tcBorders>
              <w:top w:val="nil"/>
              <w:bottom w:val="nil"/>
            </w:tcBorders>
          </w:tcPr>
          <w:p w14:paraId="5A2AE25F" w14:textId="77777777" w:rsidR="00626B9A" w:rsidRPr="00B32B11" w:rsidRDefault="00626B9A" w:rsidP="0058434E">
            <w:pPr>
              <w:jc w:val="right"/>
              <w:rPr>
                <w:sz w:val="20"/>
                <w:szCs w:val="20"/>
                <w:lang w:val="en-US"/>
              </w:rPr>
            </w:pPr>
            <w:r w:rsidRPr="00B32B11">
              <w:rPr>
                <w:sz w:val="20"/>
                <w:szCs w:val="20"/>
                <w:lang w:val="en-US"/>
              </w:rPr>
              <w:t>261</w:t>
            </w:r>
          </w:p>
        </w:tc>
        <w:tc>
          <w:tcPr>
            <w:tcW w:w="671" w:type="dxa"/>
            <w:tcBorders>
              <w:top w:val="nil"/>
              <w:bottom w:val="nil"/>
            </w:tcBorders>
          </w:tcPr>
          <w:p w14:paraId="3A3B38E5" w14:textId="77777777" w:rsidR="00626B9A" w:rsidRPr="00B32B11" w:rsidRDefault="00626B9A" w:rsidP="0058434E">
            <w:pPr>
              <w:jc w:val="right"/>
              <w:rPr>
                <w:sz w:val="20"/>
                <w:szCs w:val="20"/>
                <w:lang w:val="en-US"/>
              </w:rPr>
            </w:pPr>
            <w:r w:rsidRPr="00B32B11">
              <w:rPr>
                <w:sz w:val="20"/>
                <w:szCs w:val="20"/>
                <w:lang w:val="en-US"/>
              </w:rPr>
              <w:t>1.3</w:t>
            </w:r>
          </w:p>
        </w:tc>
        <w:tc>
          <w:tcPr>
            <w:tcW w:w="680" w:type="dxa"/>
            <w:tcBorders>
              <w:top w:val="nil"/>
              <w:bottom w:val="nil"/>
            </w:tcBorders>
          </w:tcPr>
          <w:p w14:paraId="0D026FA1" w14:textId="77777777" w:rsidR="00626B9A" w:rsidRPr="00B32B11" w:rsidRDefault="00626B9A" w:rsidP="0058434E">
            <w:pPr>
              <w:jc w:val="right"/>
              <w:rPr>
                <w:sz w:val="20"/>
                <w:szCs w:val="20"/>
                <w:lang w:val="en-US"/>
              </w:rPr>
            </w:pPr>
            <w:r w:rsidRPr="00B32B11">
              <w:rPr>
                <w:sz w:val="20"/>
                <w:szCs w:val="20"/>
                <w:lang w:val="en-US"/>
              </w:rPr>
              <w:t>74</w:t>
            </w:r>
          </w:p>
        </w:tc>
        <w:tc>
          <w:tcPr>
            <w:tcW w:w="882" w:type="dxa"/>
            <w:tcBorders>
              <w:top w:val="nil"/>
              <w:bottom w:val="nil"/>
              <w:right w:val="nil"/>
            </w:tcBorders>
          </w:tcPr>
          <w:p w14:paraId="31811D13" w14:textId="77777777" w:rsidR="00626B9A" w:rsidRPr="00B32B11" w:rsidRDefault="00626B9A" w:rsidP="0058434E">
            <w:pPr>
              <w:jc w:val="right"/>
              <w:rPr>
                <w:sz w:val="20"/>
                <w:szCs w:val="20"/>
                <w:lang w:val="en-US"/>
              </w:rPr>
            </w:pPr>
            <w:r w:rsidRPr="00B32B11">
              <w:rPr>
                <w:sz w:val="20"/>
                <w:szCs w:val="20"/>
                <w:lang w:val="en-US"/>
              </w:rPr>
              <w:t>0.4</w:t>
            </w:r>
          </w:p>
        </w:tc>
      </w:tr>
      <w:tr w:rsidR="00626B9A" w:rsidRPr="00B32B11" w14:paraId="4A1F2BFD" w14:textId="77777777" w:rsidTr="00626B9A">
        <w:tc>
          <w:tcPr>
            <w:tcW w:w="3936" w:type="dxa"/>
            <w:tcBorders>
              <w:top w:val="nil"/>
              <w:bottom w:val="single" w:sz="4" w:space="0" w:color="auto"/>
            </w:tcBorders>
          </w:tcPr>
          <w:p w14:paraId="325F9BA9" w14:textId="77777777" w:rsidR="00626B9A" w:rsidRPr="00B32B11" w:rsidRDefault="00626B9A" w:rsidP="0058434E">
            <w:pPr>
              <w:rPr>
                <w:sz w:val="20"/>
                <w:szCs w:val="20"/>
                <w:lang w:val="en-US"/>
              </w:rPr>
            </w:pPr>
            <w:r w:rsidRPr="00B32B11">
              <w:rPr>
                <w:sz w:val="20"/>
                <w:szCs w:val="20"/>
                <w:lang w:val="en-US"/>
              </w:rPr>
              <w:t>≥35</w:t>
            </w:r>
          </w:p>
        </w:tc>
        <w:tc>
          <w:tcPr>
            <w:tcW w:w="933" w:type="dxa"/>
            <w:tcBorders>
              <w:top w:val="nil"/>
              <w:bottom w:val="single" w:sz="4" w:space="0" w:color="auto"/>
            </w:tcBorders>
          </w:tcPr>
          <w:p w14:paraId="18E372A5" w14:textId="77777777" w:rsidR="00626B9A" w:rsidRPr="00B01868" w:rsidRDefault="00626B9A" w:rsidP="0058434E">
            <w:pPr>
              <w:jc w:val="right"/>
              <w:rPr>
                <w:sz w:val="20"/>
                <w:szCs w:val="20"/>
                <w:lang w:val="en-US"/>
              </w:rPr>
            </w:pPr>
            <w:r w:rsidRPr="00B01868">
              <w:rPr>
                <w:sz w:val="20"/>
                <w:szCs w:val="20"/>
                <w:lang w:val="en-US"/>
              </w:rPr>
              <w:t>8 990</w:t>
            </w:r>
          </w:p>
        </w:tc>
        <w:tc>
          <w:tcPr>
            <w:tcW w:w="602" w:type="dxa"/>
            <w:tcBorders>
              <w:top w:val="nil"/>
              <w:bottom w:val="single" w:sz="4" w:space="0" w:color="auto"/>
            </w:tcBorders>
          </w:tcPr>
          <w:p w14:paraId="68B1EC05" w14:textId="77777777" w:rsidR="00626B9A" w:rsidRPr="00B32B11" w:rsidRDefault="00626B9A" w:rsidP="0058434E">
            <w:pPr>
              <w:jc w:val="right"/>
              <w:rPr>
                <w:sz w:val="20"/>
                <w:szCs w:val="20"/>
                <w:lang w:val="en-US"/>
              </w:rPr>
            </w:pPr>
            <w:r w:rsidRPr="00B32B11">
              <w:rPr>
                <w:sz w:val="20"/>
                <w:szCs w:val="20"/>
                <w:lang w:val="en-US"/>
              </w:rPr>
              <w:t>97.9</w:t>
            </w:r>
          </w:p>
        </w:tc>
        <w:tc>
          <w:tcPr>
            <w:tcW w:w="680" w:type="dxa"/>
            <w:tcBorders>
              <w:top w:val="nil"/>
              <w:bottom w:val="single" w:sz="4" w:space="0" w:color="auto"/>
            </w:tcBorders>
          </w:tcPr>
          <w:p w14:paraId="0CB871FB" w14:textId="77777777" w:rsidR="00626B9A" w:rsidRPr="00B32B11" w:rsidRDefault="00626B9A" w:rsidP="0058434E">
            <w:pPr>
              <w:jc w:val="right"/>
              <w:rPr>
                <w:sz w:val="20"/>
                <w:szCs w:val="20"/>
                <w:lang w:val="en-US"/>
              </w:rPr>
            </w:pPr>
            <w:r w:rsidRPr="00B32B11">
              <w:rPr>
                <w:sz w:val="20"/>
                <w:szCs w:val="20"/>
                <w:lang w:val="en-US"/>
              </w:rPr>
              <w:t>150</w:t>
            </w:r>
          </w:p>
        </w:tc>
        <w:tc>
          <w:tcPr>
            <w:tcW w:w="671" w:type="dxa"/>
            <w:tcBorders>
              <w:top w:val="nil"/>
              <w:bottom w:val="single" w:sz="4" w:space="0" w:color="auto"/>
            </w:tcBorders>
          </w:tcPr>
          <w:p w14:paraId="1AF96ED2" w14:textId="77777777" w:rsidR="00626B9A" w:rsidRPr="00B32B11" w:rsidRDefault="00626B9A" w:rsidP="0058434E">
            <w:pPr>
              <w:jc w:val="right"/>
              <w:rPr>
                <w:sz w:val="20"/>
                <w:szCs w:val="20"/>
                <w:lang w:val="en-US"/>
              </w:rPr>
            </w:pPr>
            <w:r w:rsidRPr="00B32B11">
              <w:rPr>
                <w:sz w:val="20"/>
                <w:szCs w:val="20"/>
                <w:lang w:val="en-US"/>
              </w:rPr>
              <w:t>1.6</w:t>
            </w:r>
          </w:p>
        </w:tc>
        <w:tc>
          <w:tcPr>
            <w:tcW w:w="680" w:type="dxa"/>
            <w:tcBorders>
              <w:top w:val="nil"/>
              <w:bottom w:val="single" w:sz="4" w:space="0" w:color="auto"/>
            </w:tcBorders>
          </w:tcPr>
          <w:p w14:paraId="6E1D3073" w14:textId="77777777" w:rsidR="00626B9A" w:rsidRPr="00B32B11" w:rsidRDefault="00626B9A" w:rsidP="0058434E">
            <w:pPr>
              <w:jc w:val="right"/>
              <w:rPr>
                <w:sz w:val="20"/>
                <w:szCs w:val="20"/>
                <w:lang w:val="en-US"/>
              </w:rPr>
            </w:pPr>
            <w:r w:rsidRPr="00B32B11">
              <w:rPr>
                <w:sz w:val="20"/>
                <w:szCs w:val="20"/>
                <w:lang w:val="en-US"/>
              </w:rPr>
              <w:t>4</w:t>
            </w:r>
            <w:r>
              <w:rPr>
                <w:sz w:val="20"/>
                <w:szCs w:val="20"/>
                <w:lang w:val="en-US"/>
              </w:rPr>
              <w:t>6</w:t>
            </w:r>
          </w:p>
        </w:tc>
        <w:tc>
          <w:tcPr>
            <w:tcW w:w="882" w:type="dxa"/>
            <w:tcBorders>
              <w:top w:val="nil"/>
              <w:bottom w:val="single" w:sz="4" w:space="0" w:color="auto"/>
              <w:right w:val="nil"/>
            </w:tcBorders>
          </w:tcPr>
          <w:p w14:paraId="70D89486" w14:textId="77777777" w:rsidR="00626B9A" w:rsidRPr="00B32B11" w:rsidRDefault="00626B9A" w:rsidP="0058434E">
            <w:pPr>
              <w:jc w:val="right"/>
              <w:rPr>
                <w:sz w:val="20"/>
                <w:szCs w:val="20"/>
                <w:lang w:val="en-US"/>
              </w:rPr>
            </w:pPr>
            <w:r w:rsidRPr="00B32B11">
              <w:rPr>
                <w:sz w:val="20"/>
                <w:szCs w:val="20"/>
                <w:lang w:val="en-US"/>
              </w:rPr>
              <w:t>0.5</w:t>
            </w:r>
          </w:p>
        </w:tc>
      </w:tr>
      <w:tr w:rsidR="00626B9A" w:rsidRPr="00FC752A" w14:paraId="56B171CF" w14:textId="77777777" w:rsidTr="00626B9A">
        <w:tc>
          <w:tcPr>
            <w:tcW w:w="3936" w:type="dxa"/>
            <w:tcBorders>
              <w:bottom w:val="nil"/>
            </w:tcBorders>
          </w:tcPr>
          <w:p w14:paraId="28E753B1" w14:textId="77777777" w:rsidR="00626B9A" w:rsidRPr="00B32B11" w:rsidRDefault="00626B9A" w:rsidP="0058434E">
            <w:pPr>
              <w:rPr>
                <w:b/>
                <w:sz w:val="20"/>
                <w:szCs w:val="20"/>
                <w:lang w:val="en-US"/>
              </w:rPr>
            </w:pPr>
            <w:r w:rsidRPr="00B32B11">
              <w:rPr>
                <w:b/>
                <w:sz w:val="20"/>
                <w:szCs w:val="20"/>
                <w:lang w:val="en-US"/>
              </w:rPr>
              <w:t>Paternal age in years (n=51 </w:t>
            </w:r>
            <w:r>
              <w:rPr>
                <w:b/>
                <w:sz w:val="20"/>
                <w:szCs w:val="20"/>
                <w:lang w:val="en-US"/>
              </w:rPr>
              <w:t>487</w:t>
            </w:r>
            <w:r w:rsidRPr="00B32B11">
              <w:rPr>
                <w:b/>
                <w:sz w:val="20"/>
                <w:szCs w:val="20"/>
                <w:lang w:val="en-US"/>
              </w:rPr>
              <w:t>)</w:t>
            </w:r>
          </w:p>
        </w:tc>
        <w:tc>
          <w:tcPr>
            <w:tcW w:w="933" w:type="dxa"/>
            <w:tcBorders>
              <w:bottom w:val="nil"/>
            </w:tcBorders>
          </w:tcPr>
          <w:p w14:paraId="4D826B6A" w14:textId="77777777" w:rsidR="00626B9A" w:rsidRPr="00B01868" w:rsidRDefault="00626B9A" w:rsidP="0058434E">
            <w:pPr>
              <w:jc w:val="right"/>
              <w:rPr>
                <w:sz w:val="20"/>
                <w:szCs w:val="20"/>
                <w:lang w:val="en-US"/>
              </w:rPr>
            </w:pPr>
          </w:p>
        </w:tc>
        <w:tc>
          <w:tcPr>
            <w:tcW w:w="602" w:type="dxa"/>
            <w:tcBorders>
              <w:bottom w:val="nil"/>
            </w:tcBorders>
          </w:tcPr>
          <w:p w14:paraId="1F5FB19A" w14:textId="77777777" w:rsidR="00626B9A" w:rsidRPr="00B32B11" w:rsidRDefault="00626B9A" w:rsidP="0058434E">
            <w:pPr>
              <w:jc w:val="right"/>
              <w:rPr>
                <w:sz w:val="20"/>
                <w:szCs w:val="20"/>
                <w:lang w:val="en-US"/>
              </w:rPr>
            </w:pPr>
          </w:p>
        </w:tc>
        <w:tc>
          <w:tcPr>
            <w:tcW w:w="680" w:type="dxa"/>
            <w:tcBorders>
              <w:bottom w:val="nil"/>
            </w:tcBorders>
          </w:tcPr>
          <w:p w14:paraId="352D3098" w14:textId="77777777" w:rsidR="00626B9A" w:rsidRPr="00B32B11" w:rsidRDefault="00626B9A" w:rsidP="0058434E">
            <w:pPr>
              <w:jc w:val="right"/>
              <w:rPr>
                <w:sz w:val="20"/>
                <w:szCs w:val="20"/>
                <w:lang w:val="en-US"/>
              </w:rPr>
            </w:pPr>
          </w:p>
        </w:tc>
        <w:tc>
          <w:tcPr>
            <w:tcW w:w="671" w:type="dxa"/>
            <w:tcBorders>
              <w:bottom w:val="nil"/>
            </w:tcBorders>
          </w:tcPr>
          <w:p w14:paraId="21AE1448" w14:textId="77777777" w:rsidR="00626B9A" w:rsidRPr="00B32B11" w:rsidRDefault="00626B9A" w:rsidP="0058434E">
            <w:pPr>
              <w:jc w:val="right"/>
              <w:rPr>
                <w:sz w:val="20"/>
                <w:szCs w:val="20"/>
                <w:lang w:val="en-US"/>
              </w:rPr>
            </w:pPr>
          </w:p>
        </w:tc>
        <w:tc>
          <w:tcPr>
            <w:tcW w:w="680" w:type="dxa"/>
            <w:tcBorders>
              <w:bottom w:val="nil"/>
            </w:tcBorders>
          </w:tcPr>
          <w:p w14:paraId="2E4CD890" w14:textId="77777777" w:rsidR="00626B9A" w:rsidRPr="00B32B11" w:rsidRDefault="00626B9A" w:rsidP="0058434E">
            <w:pPr>
              <w:jc w:val="right"/>
              <w:rPr>
                <w:sz w:val="20"/>
                <w:szCs w:val="20"/>
                <w:lang w:val="en-US"/>
              </w:rPr>
            </w:pPr>
          </w:p>
        </w:tc>
        <w:tc>
          <w:tcPr>
            <w:tcW w:w="882" w:type="dxa"/>
            <w:tcBorders>
              <w:bottom w:val="nil"/>
              <w:right w:val="nil"/>
            </w:tcBorders>
          </w:tcPr>
          <w:p w14:paraId="551CCDF3" w14:textId="77777777" w:rsidR="00626B9A" w:rsidRPr="00B32B11" w:rsidRDefault="00626B9A" w:rsidP="0058434E">
            <w:pPr>
              <w:jc w:val="right"/>
              <w:rPr>
                <w:sz w:val="20"/>
                <w:szCs w:val="20"/>
                <w:lang w:val="en-US"/>
              </w:rPr>
            </w:pPr>
          </w:p>
        </w:tc>
      </w:tr>
      <w:tr w:rsidR="00626B9A" w:rsidRPr="00B32B11" w14:paraId="08EA3283" w14:textId="77777777" w:rsidTr="00626B9A">
        <w:tc>
          <w:tcPr>
            <w:tcW w:w="3936" w:type="dxa"/>
            <w:tcBorders>
              <w:top w:val="nil"/>
              <w:bottom w:val="nil"/>
            </w:tcBorders>
          </w:tcPr>
          <w:p w14:paraId="706800DE" w14:textId="77777777" w:rsidR="00626B9A" w:rsidRPr="00B32B11" w:rsidRDefault="00626B9A" w:rsidP="0058434E">
            <w:pPr>
              <w:rPr>
                <w:sz w:val="20"/>
                <w:szCs w:val="20"/>
                <w:lang w:val="en-US"/>
              </w:rPr>
            </w:pPr>
            <w:r w:rsidRPr="00B32B11">
              <w:rPr>
                <w:sz w:val="20"/>
                <w:szCs w:val="20"/>
                <w:lang w:val="en-US"/>
              </w:rPr>
              <w:t>&lt;25</w:t>
            </w:r>
          </w:p>
        </w:tc>
        <w:tc>
          <w:tcPr>
            <w:tcW w:w="933" w:type="dxa"/>
            <w:tcBorders>
              <w:top w:val="nil"/>
              <w:bottom w:val="nil"/>
            </w:tcBorders>
          </w:tcPr>
          <w:p w14:paraId="60F6295A" w14:textId="77777777" w:rsidR="00626B9A" w:rsidRPr="00B01868" w:rsidRDefault="00626B9A" w:rsidP="0058434E">
            <w:pPr>
              <w:jc w:val="right"/>
              <w:rPr>
                <w:sz w:val="20"/>
                <w:szCs w:val="20"/>
                <w:lang w:val="en-US"/>
              </w:rPr>
            </w:pPr>
            <w:r w:rsidRPr="00B01868">
              <w:rPr>
                <w:sz w:val="20"/>
                <w:szCs w:val="20"/>
                <w:lang w:val="en-US"/>
              </w:rPr>
              <w:t>1 890</w:t>
            </w:r>
          </w:p>
        </w:tc>
        <w:tc>
          <w:tcPr>
            <w:tcW w:w="602" w:type="dxa"/>
            <w:tcBorders>
              <w:top w:val="nil"/>
              <w:bottom w:val="nil"/>
            </w:tcBorders>
          </w:tcPr>
          <w:p w14:paraId="5E9D4054" w14:textId="77777777" w:rsidR="00626B9A" w:rsidRPr="00B32B11" w:rsidRDefault="00626B9A" w:rsidP="0058434E">
            <w:pPr>
              <w:jc w:val="right"/>
              <w:rPr>
                <w:sz w:val="20"/>
                <w:szCs w:val="20"/>
                <w:lang w:val="en-US"/>
              </w:rPr>
            </w:pPr>
            <w:r w:rsidRPr="00B32B11">
              <w:rPr>
                <w:sz w:val="20"/>
                <w:szCs w:val="20"/>
                <w:lang w:val="en-US"/>
              </w:rPr>
              <w:t>98.3</w:t>
            </w:r>
          </w:p>
        </w:tc>
        <w:tc>
          <w:tcPr>
            <w:tcW w:w="680" w:type="dxa"/>
            <w:tcBorders>
              <w:top w:val="nil"/>
              <w:bottom w:val="nil"/>
            </w:tcBorders>
          </w:tcPr>
          <w:p w14:paraId="51B9C02A" w14:textId="77777777" w:rsidR="00626B9A" w:rsidRPr="00B32B11" w:rsidRDefault="00626B9A" w:rsidP="0058434E">
            <w:pPr>
              <w:jc w:val="right"/>
              <w:rPr>
                <w:sz w:val="20"/>
                <w:szCs w:val="20"/>
                <w:lang w:val="en-US"/>
              </w:rPr>
            </w:pPr>
            <w:r w:rsidRPr="00B32B11">
              <w:rPr>
                <w:sz w:val="20"/>
                <w:szCs w:val="20"/>
                <w:lang w:val="en-US"/>
              </w:rPr>
              <w:t>29</w:t>
            </w:r>
          </w:p>
        </w:tc>
        <w:tc>
          <w:tcPr>
            <w:tcW w:w="671" w:type="dxa"/>
            <w:tcBorders>
              <w:top w:val="nil"/>
              <w:bottom w:val="nil"/>
            </w:tcBorders>
          </w:tcPr>
          <w:p w14:paraId="5E0DE971" w14:textId="77777777" w:rsidR="00626B9A" w:rsidRPr="00B32B11" w:rsidRDefault="00626B9A" w:rsidP="0058434E">
            <w:pPr>
              <w:jc w:val="right"/>
              <w:rPr>
                <w:sz w:val="20"/>
                <w:szCs w:val="20"/>
                <w:lang w:val="en-US"/>
              </w:rPr>
            </w:pPr>
            <w:r w:rsidRPr="00B32B11">
              <w:rPr>
                <w:sz w:val="20"/>
                <w:szCs w:val="20"/>
                <w:lang w:val="en-US"/>
              </w:rPr>
              <w:t>1.5</w:t>
            </w:r>
          </w:p>
        </w:tc>
        <w:tc>
          <w:tcPr>
            <w:tcW w:w="680" w:type="dxa"/>
            <w:tcBorders>
              <w:top w:val="nil"/>
              <w:bottom w:val="nil"/>
            </w:tcBorders>
          </w:tcPr>
          <w:p w14:paraId="56C17A40" w14:textId="77777777" w:rsidR="00626B9A" w:rsidRPr="00B32B11" w:rsidRDefault="00626B9A" w:rsidP="0058434E">
            <w:pPr>
              <w:jc w:val="right"/>
              <w:rPr>
                <w:sz w:val="20"/>
                <w:szCs w:val="20"/>
                <w:lang w:val="en-US"/>
              </w:rPr>
            </w:pPr>
            <w:r w:rsidRPr="00B32B11">
              <w:rPr>
                <w:sz w:val="20"/>
                <w:szCs w:val="20"/>
                <w:lang w:val="en-US"/>
              </w:rPr>
              <w:t>3</w:t>
            </w:r>
          </w:p>
        </w:tc>
        <w:tc>
          <w:tcPr>
            <w:tcW w:w="882" w:type="dxa"/>
            <w:tcBorders>
              <w:top w:val="nil"/>
              <w:bottom w:val="nil"/>
              <w:right w:val="nil"/>
            </w:tcBorders>
          </w:tcPr>
          <w:p w14:paraId="577BE029" w14:textId="77777777" w:rsidR="00626B9A" w:rsidRPr="00B32B11" w:rsidRDefault="00626B9A" w:rsidP="0058434E">
            <w:pPr>
              <w:jc w:val="right"/>
              <w:rPr>
                <w:sz w:val="20"/>
                <w:szCs w:val="20"/>
                <w:lang w:val="en-US"/>
              </w:rPr>
            </w:pPr>
            <w:r w:rsidRPr="00B32B11">
              <w:rPr>
                <w:sz w:val="20"/>
                <w:szCs w:val="20"/>
                <w:lang w:val="en-US"/>
              </w:rPr>
              <w:t>0.2</w:t>
            </w:r>
          </w:p>
        </w:tc>
      </w:tr>
      <w:tr w:rsidR="00626B9A" w:rsidRPr="00B32B11" w14:paraId="3EDAAFFE" w14:textId="77777777" w:rsidTr="00626B9A">
        <w:tc>
          <w:tcPr>
            <w:tcW w:w="3936" w:type="dxa"/>
            <w:tcBorders>
              <w:top w:val="nil"/>
              <w:bottom w:val="nil"/>
            </w:tcBorders>
          </w:tcPr>
          <w:p w14:paraId="1BA091BA" w14:textId="77777777" w:rsidR="00626B9A" w:rsidRPr="00B32B11" w:rsidRDefault="00626B9A" w:rsidP="0058434E">
            <w:pPr>
              <w:rPr>
                <w:sz w:val="20"/>
                <w:szCs w:val="20"/>
                <w:lang w:val="en-US"/>
              </w:rPr>
            </w:pPr>
            <w:r w:rsidRPr="00B32B11">
              <w:rPr>
                <w:sz w:val="20"/>
                <w:szCs w:val="20"/>
                <w:lang w:val="en-US"/>
              </w:rPr>
              <w:t>25-29</w:t>
            </w:r>
          </w:p>
        </w:tc>
        <w:tc>
          <w:tcPr>
            <w:tcW w:w="933" w:type="dxa"/>
            <w:tcBorders>
              <w:top w:val="nil"/>
              <w:bottom w:val="nil"/>
            </w:tcBorders>
          </w:tcPr>
          <w:p w14:paraId="7A0340A4" w14:textId="77777777" w:rsidR="00626B9A" w:rsidRPr="00B01868" w:rsidRDefault="00626B9A" w:rsidP="0058434E">
            <w:pPr>
              <w:jc w:val="right"/>
              <w:rPr>
                <w:sz w:val="20"/>
                <w:szCs w:val="20"/>
                <w:lang w:val="en-US"/>
              </w:rPr>
            </w:pPr>
            <w:r w:rsidRPr="00B01868">
              <w:rPr>
                <w:sz w:val="20"/>
                <w:szCs w:val="20"/>
                <w:lang w:val="en-US"/>
              </w:rPr>
              <w:t>11 311</w:t>
            </w:r>
          </w:p>
        </w:tc>
        <w:tc>
          <w:tcPr>
            <w:tcW w:w="602" w:type="dxa"/>
            <w:tcBorders>
              <w:top w:val="nil"/>
              <w:bottom w:val="nil"/>
            </w:tcBorders>
          </w:tcPr>
          <w:p w14:paraId="69D3DCFF" w14:textId="77777777" w:rsidR="00626B9A" w:rsidRPr="00B32B11" w:rsidRDefault="00626B9A" w:rsidP="0058434E">
            <w:pPr>
              <w:jc w:val="right"/>
              <w:rPr>
                <w:sz w:val="20"/>
                <w:szCs w:val="20"/>
                <w:lang w:val="en-US"/>
              </w:rPr>
            </w:pPr>
            <w:r w:rsidRPr="00B32B11">
              <w:rPr>
                <w:sz w:val="20"/>
                <w:szCs w:val="20"/>
                <w:lang w:val="en-US"/>
              </w:rPr>
              <w:t>98.3</w:t>
            </w:r>
          </w:p>
        </w:tc>
        <w:tc>
          <w:tcPr>
            <w:tcW w:w="680" w:type="dxa"/>
            <w:tcBorders>
              <w:top w:val="nil"/>
              <w:bottom w:val="nil"/>
            </w:tcBorders>
          </w:tcPr>
          <w:p w14:paraId="7FD20191" w14:textId="77777777" w:rsidR="00626B9A" w:rsidRPr="00B32B11" w:rsidRDefault="00626B9A" w:rsidP="0058434E">
            <w:pPr>
              <w:jc w:val="right"/>
              <w:rPr>
                <w:sz w:val="20"/>
                <w:szCs w:val="20"/>
                <w:lang w:val="en-US"/>
              </w:rPr>
            </w:pPr>
            <w:r w:rsidRPr="00B32B11">
              <w:rPr>
                <w:sz w:val="20"/>
                <w:szCs w:val="20"/>
                <w:lang w:val="en-US"/>
              </w:rPr>
              <w:t>168</w:t>
            </w:r>
          </w:p>
        </w:tc>
        <w:tc>
          <w:tcPr>
            <w:tcW w:w="671" w:type="dxa"/>
            <w:tcBorders>
              <w:top w:val="nil"/>
              <w:bottom w:val="nil"/>
            </w:tcBorders>
          </w:tcPr>
          <w:p w14:paraId="36931D33" w14:textId="77777777" w:rsidR="00626B9A" w:rsidRPr="00B32B11" w:rsidRDefault="00626B9A" w:rsidP="0058434E">
            <w:pPr>
              <w:jc w:val="right"/>
              <w:rPr>
                <w:sz w:val="20"/>
                <w:szCs w:val="20"/>
                <w:lang w:val="en-US"/>
              </w:rPr>
            </w:pPr>
            <w:r w:rsidRPr="00B32B11">
              <w:rPr>
                <w:sz w:val="20"/>
                <w:szCs w:val="20"/>
                <w:lang w:val="en-US"/>
              </w:rPr>
              <w:t>1.5</w:t>
            </w:r>
          </w:p>
        </w:tc>
        <w:tc>
          <w:tcPr>
            <w:tcW w:w="680" w:type="dxa"/>
            <w:tcBorders>
              <w:top w:val="nil"/>
              <w:bottom w:val="nil"/>
            </w:tcBorders>
          </w:tcPr>
          <w:p w14:paraId="44D3FB61" w14:textId="77777777" w:rsidR="00626B9A" w:rsidRPr="00B32B11" w:rsidRDefault="00626B9A" w:rsidP="0058434E">
            <w:pPr>
              <w:jc w:val="right"/>
              <w:rPr>
                <w:sz w:val="20"/>
                <w:szCs w:val="20"/>
                <w:lang w:val="en-US"/>
              </w:rPr>
            </w:pPr>
            <w:r w:rsidRPr="00B32B11">
              <w:rPr>
                <w:sz w:val="20"/>
                <w:szCs w:val="20"/>
                <w:lang w:val="en-US"/>
              </w:rPr>
              <w:t>28</w:t>
            </w:r>
          </w:p>
        </w:tc>
        <w:tc>
          <w:tcPr>
            <w:tcW w:w="882" w:type="dxa"/>
            <w:tcBorders>
              <w:top w:val="nil"/>
              <w:bottom w:val="nil"/>
              <w:right w:val="nil"/>
            </w:tcBorders>
          </w:tcPr>
          <w:p w14:paraId="135F8784" w14:textId="77777777" w:rsidR="00626B9A" w:rsidRPr="00B32B11" w:rsidRDefault="00626B9A" w:rsidP="0058434E">
            <w:pPr>
              <w:jc w:val="right"/>
              <w:rPr>
                <w:sz w:val="20"/>
                <w:szCs w:val="20"/>
                <w:lang w:val="en-US"/>
              </w:rPr>
            </w:pPr>
            <w:r w:rsidRPr="00B32B11">
              <w:rPr>
                <w:sz w:val="20"/>
                <w:szCs w:val="20"/>
                <w:lang w:val="en-US"/>
              </w:rPr>
              <w:t>0.2</w:t>
            </w:r>
          </w:p>
        </w:tc>
      </w:tr>
      <w:tr w:rsidR="00626B9A" w:rsidRPr="00B32B11" w14:paraId="1DEA1CA8" w14:textId="77777777" w:rsidTr="00626B9A">
        <w:tc>
          <w:tcPr>
            <w:tcW w:w="3936" w:type="dxa"/>
            <w:tcBorders>
              <w:top w:val="nil"/>
              <w:bottom w:val="nil"/>
            </w:tcBorders>
          </w:tcPr>
          <w:p w14:paraId="669E8966" w14:textId="77777777" w:rsidR="00626B9A" w:rsidRPr="00B32B11" w:rsidRDefault="00626B9A" w:rsidP="0058434E">
            <w:pPr>
              <w:rPr>
                <w:sz w:val="20"/>
                <w:szCs w:val="20"/>
                <w:lang w:val="en-US"/>
              </w:rPr>
            </w:pPr>
            <w:r w:rsidRPr="00B32B11">
              <w:rPr>
                <w:sz w:val="20"/>
                <w:szCs w:val="20"/>
                <w:lang w:val="en-US"/>
              </w:rPr>
              <w:t>30-34</w:t>
            </w:r>
          </w:p>
        </w:tc>
        <w:tc>
          <w:tcPr>
            <w:tcW w:w="933" w:type="dxa"/>
            <w:tcBorders>
              <w:top w:val="nil"/>
              <w:bottom w:val="nil"/>
            </w:tcBorders>
          </w:tcPr>
          <w:p w14:paraId="6B09FDFF" w14:textId="77777777" w:rsidR="00626B9A" w:rsidRPr="00B01868" w:rsidRDefault="00626B9A" w:rsidP="0058434E">
            <w:pPr>
              <w:jc w:val="right"/>
              <w:rPr>
                <w:sz w:val="20"/>
                <w:szCs w:val="20"/>
                <w:lang w:val="en-US"/>
              </w:rPr>
            </w:pPr>
            <w:r w:rsidRPr="00B01868">
              <w:rPr>
                <w:sz w:val="20"/>
                <w:szCs w:val="20"/>
                <w:lang w:val="en-US"/>
              </w:rPr>
              <w:t>20 152</w:t>
            </w:r>
          </w:p>
        </w:tc>
        <w:tc>
          <w:tcPr>
            <w:tcW w:w="602" w:type="dxa"/>
            <w:tcBorders>
              <w:top w:val="nil"/>
              <w:bottom w:val="nil"/>
            </w:tcBorders>
          </w:tcPr>
          <w:p w14:paraId="796207B5" w14:textId="77777777" w:rsidR="00626B9A" w:rsidRPr="00B32B11" w:rsidRDefault="00626B9A" w:rsidP="0058434E">
            <w:pPr>
              <w:jc w:val="right"/>
              <w:rPr>
                <w:sz w:val="20"/>
                <w:szCs w:val="20"/>
                <w:lang w:val="en-US"/>
              </w:rPr>
            </w:pPr>
            <w:r w:rsidRPr="00B32B11">
              <w:rPr>
                <w:sz w:val="20"/>
                <w:szCs w:val="20"/>
                <w:lang w:val="en-US"/>
              </w:rPr>
              <w:t>98.3</w:t>
            </w:r>
          </w:p>
        </w:tc>
        <w:tc>
          <w:tcPr>
            <w:tcW w:w="680" w:type="dxa"/>
            <w:tcBorders>
              <w:top w:val="nil"/>
              <w:bottom w:val="nil"/>
            </w:tcBorders>
          </w:tcPr>
          <w:p w14:paraId="40CEB67F" w14:textId="77777777" w:rsidR="00626B9A" w:rsidRPr="00B32B11" w:rsidRDefault="00626B9A" w:rsidP="0058434E">
            <w:pPr>
              <w:jc w:val="right"/>
              <w:rPr>
                <w:sz w:val="20"/>
                <w:szCs w:val="20"/>
                <w:lang w:val="en-US"/>
              </w:rPr>
            </w:pPr>
            <w:r w:rsidRPr="00B32B11">
              <w:rPr>
                <w:sz w:val="20"/>
                <w:szCs w:val="20"/>
                <w:lang w:val="en-US"/>
              </w:rPr>
              <w:t>284</w:t>
            </w:r>
          </w:p>
        </w:tc>
        <w:tc>
          <w:tcPr>
            <w:tcW w:w="671" w:type="dxa"/>
            <w:tcBorders>
              <w:top w:val="nil"/>
              <w:bottom w:val="nil"/>
            </w:tcBorders>
          </w:tcPr>
          <w:p w14:paraId="553BF6D5" w14:textId="77777777" w:rsidR="00626B9A" w:rsidRPr="00B32B11" w:rsidRDefault="00626B9A" w:rsidP="0058434E">
            <w:pPr>
              <w:jc w:val="right"/>
              <w:rPr>
                <w:sz w:val="20"/>
                <w:szCs w:val="20"/>
                <w:lang w:val="en-US"/>
              </w:rPr>
            </w:pPr>
            <w:r w:rsidRPr="00B32B11">
              <w:rPr>
                <w:sz w:val="20"/>
                <w:szCs w:val="20"/>
                <w:lang w:val="en-US"/>
              </w:rPr>
              <w:t>1.4</w:t>
            </w:r>
          </w:p>
        </w:tc>
        <w:tc>
          <w:tcPr>
            <w:tcW w:w="680" w:type="dxa"/>
            <w:tcBorders>
              <w:top w:val="nil"/>
              <w:bottom w:val="nil"/>
            </w:tcBorders>
          </w:tcPr>
          <w:p w14:paraId="78793B44" w14:textId="77777777" w:rsidR="00626B9A" w:rsidRPr="00B32B11" w:rsidRDefault="00626B9A" w:rsidP="0058434E">
            <w:pPr>
              <w:jc w:val="right"/>
              <w:rPr>
                <w:sz w:val="20"/>
                <w:szCs w:val="20"/>
                <w:lang w:val="en-US"/>
              </w:rPr>
            </w:pPr>
            <w:r w:rsidRPr="00B32B11">
              <w:rPr>
                <w:sz w:val="20"/>
                <w:szCs w:val="20"/>
                <w:lang w:val="en-US"/>
              </w:rPr>
              <w:t>6</w:t>
            </w:r>
            <w:r>
              <w:rPr>
                <w:sz w:val="20"/>
                <w:szCs w:val="20"/>
                <w:lang w:val="en-US"/>
              </w:rPr>
              <w:t>3</w:t>
            </w:r>
          </w:p>
        </w:tc>
        <w:tc>
          <w:tcPr>
            <w:tcW w:w="882" w:type="dxa"/>
            <w:tcBorders>
              <w:top w:val="nil"/>
              <w:bottom w:val="nil"/>
              <w:right w:val="nil"/>
            </w:tcBorders>
          </w:tcPr>
          <w:p w14:paraId="5DE3A380"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5EF179A0" w14:textId="77777777" w:rsidTr="00626B9A">
        <w:tc>
          <w:tcPr>
            <w:tcW w:w="3936" w:type="dxa"/>
            <w:tcBorders>
              <w:top w:val="nil"/>
              <w:bottom w:val="single" w:sz="4" w:space="0" w:color="auto"/>
            </w:tcBorders>
          </w:tcPr>
          <w:p w14:paraId="395A0EC2" w14:textId="77777777" w:rsidR="00626B9A" w:rsidRPr="00B32B11" w:rsidRDefault="00626B9A" w:rsidP="0058434E">
            <w:pPr>
              <w:rPr>
                <w:sz w:val="20"/>
                <w:szCs w:val="20"/>
                <w:lang w:val="en-US"/>
              </w:rPr>
            </w:pPr>
            <w:r w:rsidRPr="00B32B11">
              <w:rPr>
                <w:sz w:val="20"/>
                <w:szCs w:val="20"/>
                <w:lang w:val="en-US"/>
              </w:rPr>
              <w:t>≥35</w:t>
            </w:r>
          </w:p>
        </w:tc>
        <w:tc>
          <w:tcPr>
            <w:tcW w:w="933" w:type="dxa"/>
            <w:tcBorders>
              <w:top w:val="nil"/>
              <w:bottom w:val="single" w:sz="4" w:space="0" w:color="auto"/>
            </w:tcBorders>
          </w:tcPr>
          <w:p w14:paraId="4EF4F085" w14:textId="77777777" w:rsidR="00626B9A" w:rsidRPr="00B01868" w:rsidRDefault="00626B9A" w:rsidP="0058434E">
            <w:pPr>
              <w:jc w:val="right"/>
              <w:rPr>
                <w:sz w:val="20"/>
                <w:szCs w:val="20"/>
                <w:lang w:val="en-US"/>
              </w:rPr>
            </w:pPr>
            <w:r w:rsidRPr="00B01868">
              <w:rPr>
                <w:sz w:val="20"/>
                <w:szCs w:val="20"/>
                <w:lang w:val="en-US"/>
              </w:rPr>
              <w:t>17 245</w:t>
            </w:r>
          </w:p>
        </w:tc>
        <w:tc>
          <w:tcPr>
            <w:tcW w:w="602" w:type="dxa"/>
            <w:tcBorders>
              <w:top w:val="nil"/>
              <w:bottom w:val="single" w:sz="4" w:space="0" w:color="auto"/>
            </w:tcBorders>
          </w:tcPr>
          <w:p w14:paraId="25BBFDC7" w14:textId="77777777" w:rsidR="00626B9A" w:rsidRPr="00B32B11" w:rsidRDefault="00626B9A" w:rsidP="0058434E">
            <w:pPr>
              <w:jc w:val="right"/>
              <w:rPr>
                <w:sz w:val="20"/>
                <w:szCs w:val="20"/>
                <w:lang w:val="en-US"/>
              </w:rPr>
            </w:pPr>
            <w:r w:rsidRPr="00B32B11">
              <w:rPr>
                <w:sz w:val="20"/>
                <w:szCs w:val="20"/>
                <w:lang w:val="en-US"/>
              </w:rPr>
              <w:t>98.2</w:t>
            </w:r>
          </w:p>
        </w:tc>
        <w:tc>
          <w:tcPr>
            <w:tcW w:w="680" w:type="dxa"/>
            <w:tcBorders>
              <w:top w:val="nil"/>
              <w:bottom w:val="single" w:sz="4" w:space="0" w:color="auto"/>
            </w:tcBorders>
          </w:tcPr>
          <w:p w14:paraId="38037E81" w14:textId="77777777" w:rsidR="00626B9A" w:rsidRPr="00B32B11" w:rsidRDefault="00626B9A" w:rsidP="0058434E">
            <w:pPr>
              <w:jc w:val="right"/>
              <w:rPr>
                <w:sz w:val="20"/>
                <w:szCs w:val="20"/>
                <w:lang w:val="en-US"/>
              </w:rPr>
            </w:pPr>
            <w:r w:rsidRPr="00B32B11">
              <w:rPr>
                <w:sz w:val="20"/>
                <w:szCs w:val="20"/>
                <w:lang w:val="en-US"/>
              </w:rPr>
              <w:t>236</w:t>
            </w:r>
          </w:p>
        </w:tc>
        <w:tc>
          <w:tcPr>
            <w:tcW w:w="671" w:type="dxa"/>
            <w:tcBorders>
              <w:top w:val="nil"/>
              <w:bottom w:val="single" w:sz="4" w:space="0" w:color="auto"/>
            </w:tcBorders>
          </w:tcPr>
          <w:p w14:paraId="7918F214" w14:textId="77777777" w:rsidR="00626B9A" w:rsidRPr="00B32B11" w:rsidRDefault="00626B9A" w:rsidP="0058434E">
            <w:pPr>
              <w:jc w:val="right"/>
              <w:rPr>
                <w:sz w:val="20"/>
                <w:szCs w:val="20"/>
                <w:lang w:val="en-US"/>
              </w:rPr>
            </w:pPr>
            <w:r w:rsidRPr="00B32B11">
              <w:rPr>
                <w:sz w:val="20"/>
                <w:szCs w:val="20"/>
                <w:lang w:val="en-US"/>
              </w:rPr>
              <w:t>1.3</w:t>
            </w:r>
          </w:p>
        </w:tc>
        <w:tc>
          <w:tcPr>
            <w:tcW w:w="680" w:type="dxa"/>
            <w:tcBorders>
              <w:top w:val="nil"/>
              <w:bottom w:val="single" w:sz="4" w:space="0" w:color="auto"/>
            </w:tcBorders>
          </w:tcPr>
          <w:p w14:paraId="4D0BD397" w14:textId="77777777" w:rsidR="00626B9A" w:rsidRPr="00B32B11" w:rsidRDefault="00626B9A" w:rsidP="0058434E">
            <w:pPr>
              <w:jc w:val="right"/>
              <w:rPr>
                <w:sz w:val="20"/>
                <w:szCs w:val="20"/>
                <w:lang w:val="en-US"/>
              </w:rPr>
            </w:pPr>
            <w:r w:rsidRPr="00B32B11">
              <w:rPr>
                <w:sz w:val="20"/>
                <w:szCs w:val="20"/>
                <w:lang w:val="en-US"/>
              </w:rPr>
              <w:t>78</w:t>
            </w:r>
          </w:p>
        </w:tc>
        <w:tc>
          <w:tcPr>
            <w:tcW w:w="882" w:type="dxa"/>
            <w:tcBorders>
              <w:top w:val="nil"/>
              <w:bottom w:val="single" w:sz="4" w:space="0" w:color="auto"/>
              <w:right w:val="nil"/>
            </w:tcBorders>
          </w:tcPr>
          <w:p w14:paraId="59C1181A" w14:textId="77777777" w:rsidR="00626B9A" w:rsidRPr="00B32B11" w:rsidRDefault="00626B9A" w:rsidP="0058434E">
            <w:pPr>
              <w:jc w:val="right"/>
              <w:rPr>
                <w:sz w:val="20"/>
                <w:szCs w:val="20"/>
                <w:lang w:val="en-US"/>
              </w:rPr>
            </w:pPr>
            <w:r w:rsidRPr="00B32B11">
              <w:rPr>
                <w:sz w:val="20"/>
                <w:szCs w:val="20"/>
                <w:lang w:val="en-US"/>
              </w:rPr>
              <w:t>0.4</w:t>
            </w:r>
          </w:p>
        </w:tc>
      </w:tr>
      <w:tr w:rsidR="00626B9A" w:rsidRPr="00B32B11" w14:paraId="21DCBF7F" w14:textId="77777777" w:rsidTr="00626B9A">
        <w:tc>
          <w:tcPr>
            <w:tcW w:w="3936" w:type="dxa"/>
            <w:tcBorders>
              <w:bottom w:val="nil"/>
            </w:tcBorders>
          </w:tcPr>
          <w:p w14:paraId="70D3DA1F" w14:textId="77777777" w:rsidR="00626B9A" w:rsidRPr="00B32B11" w:rsidRDefault="00626B9A" w:rsidP="0058434E">
            <w:pPr>
              <w:rPr>
                <w:b/>
                <w:sz w:val="20"/>
                <w:szCs w:val="20"/>
                <w:lang w:val="en-US"/>
              </w:rPr>
            </w:pPr>
            <w:r w:rsidRPr="00B32B11">
              <w:rPr>
                <w:b/>
                <w:sz w:val="20"/>
                <w:szCs w:val="20"/>
                <w:lang w:val="en-US"/>
              </w:rPr>
              <w:t>Maternal education (n=50 </w:t>
            </w:r>
            <w:r>
              <w:rPr>
                <w:b/>
                <w:sz w:val="20"/>
                <w:szCs w:val="20"/>
                <w:lang w:val="en-US"/>
              </w:rPr>
              <w:t>598</w:t>
            </w:r>
            <w:r w:rsidRPr="00B32B11">
              <w:rPr>
                <w:b/>
                <w:sz w:val="20"/>
                <w:szCs w:val="20"/>
                <w:lang w:val="en-US"/>
              </w:rPr>
              <w:t>)</w:t>
            </w:r>
          </w:p>
        </w:tc>
        <w:tc>
          <w:tcPr>
            <w:tcW w:w="933" w:type="dxa"/>
            <w:tcBorders>
              <w:bottom w:val="nil"/>
            </w:tcBorders>
          </w:tcPr>
          <w:p w14:paraId="0A63BFCA" w14:textId="77777777" w:rsidR="00626B9A" w:rsidRPr="00B01868" w:rsidRDefault="00626B9A" w:rsidP="0058434E">
            <w:pPr>
              <w:jc w:val="right"/>
              <w:rPr>
                <w:sz w:val="20"/>
                <w:szCs w:val="20"/>
                <w:lang w:val="en-US"/>
              </w:rPr>
            </w:pPr>
          </w:p>
        </w:tc>
        <w:tc>
          <w:tcPr>
            <w:tcW w:w="602" w:type="dxa"/>
            <w:tcBorders>
              <w:bottom w:val="nil"/>
            </w:tcBorders>
          </w:tcPr>
          <w:p w14:paraId="2FC16AD8" w14:textId="77777777" w:rsidR="00626B9A" w:rsidRPr="00B32B11" w:rsidRDefault="00626B9A" w:rsidP="0058434E">
            <w:pPr>
              <w:jc w:val="right"/>
              <w:rPr>
                <w:sz w:val="20"/>
                <w:szCs w:val="20"/>
                <w:lang w:val="en-US"/>
              </w:rPr>
            </w:pPr>
          </w:p>
        </w:tc>
        <w:tc>
          <w:tcPr>
            <w:tcW w:w="680" w:type="dxa"/>
            <w:tcBorders>
              <w:bottom w:val="nil"/>
            </w:tcBorders>
          </w:tcPr>
          <w:p w14:paraId="2A2CBEBB" w14:textId="77777777" w:rsidR="00626B9A" w:rsidRPr="00B32B11" w:rsidRDefault="00626B9A" w:rsidP="0058434E">
            <w:pPr>
              <w:jc w:val="right"/>
              <w:rPr>
                <w:sz w:val="20"/>
                <w:szCs w:val="20"/>
                <w:lang w:val="en-US"/>
              </w:rPr>
            </w:pPr>
          </w:p>
        </w:tc>
        <w:tc>
          <w:tcPr>
            <w:tcW w:w="671" w:type="dxa"/>
            <w:tcBorders>
              <w:bottom w:val="nil"/>
            </w:tcBorders>
          </w:tcPr>
          <w:p w14:paraId="119DD2BE" w14:textId="77777777" w:rsidR="00626B9A" w:rsidRPr="00B32B11" w:rsidRDefault="00626B9A" w:rsidP="0058434E">
            <w:pPr>
              <w:jc w:val="right"/>
              <w:rPr>
                <w:sz w:val="20"/>
                <w:szCs w:val="20"/>
                <w:lang w:val="en-US"/>
              </w:rPr>
            </w:pPr>
          </w:p>
        </w:tc>
        <w:tc>
          <w:tcPr>
            <w:tcW w:w="680" w:type="dxa"/>
            <w:tcBorders>
              <w:bottom w:val="nil"/>
            </w:tcBorders>
          </w:tcPr>
          <w:p w14:paraId="6EAA8F73" w14:textId="77777777" w:rsidR="00626B9A" w:rsidRPr="00B32B11" w:rsidRDefault="00626B9A" w:rsidP="0058434E">
            <w:pPr>
              <w:jc w:val="right"/>
              <w:rPr>
                <w:sz w:val="20"/>
                <w:szCs w:val="20"/>
                <w:lang w:val="en-US"/>
              </w:rPr>
            </w:pPr>
          </w:p>
        </w:tc>
        <w:tc>
          <w:tcPr>
            <w:tcW w:w="882" w:type="dxa"/>
            <w:tcBorders>
              <w:bottom w:val="nil"/>
              <w:right w:val="nil"/>
            </w:tcBorders>
          </w:tcPr>
          <w:p w14:paraId="204E131C" w14:textId="77777777" w:rsidR="00626B9A" w:rsidRPr="00B32B11" w:rsidRDefault="00626B9A" w:rsidP="0058434E">
            <w:pPr>
              <w:jc w:val="right"/>
              <w:rPr>
                <w:sz w:val="20"/>
                <w:szCs w:val="20"/>
                <w:lang w:val="en-US"/>
              </w:rPr>
            </w:pPr>
          </w:p>
        </w:tc>
      </w:tr>
      <w:tr w:rsidR="00626B9A" w:rsidRPr="00B32B11" w14:paraId="27D08935" w14:textId="77777777" w:rsidTr="00626B9A">
        <w:tc>
          <w:tcPr>
            <w:tcW w:w="3936" w:type="dxa"/>
            <w:tcBorders>
              <w:top w:val="nil"/>
              <w:bottom w:val="nil"/>
            </w:tcBorders>
          </w:tcPr>
          <w:p w14:paraId="2CAB1D1E" w14:textId="77777777" w:rsidR="00626B9A" w:rsidRPr="00B32B11" w:rsidRDefault="00626B9A" w:rsidP="0058434E">
            <w:pPr>
              <w:rPr>
                <w:sz w:val="20"/>
                <w:szCs w:val="20"/>
                <w:lang w:val="en-US"/>
              </w:rPr>
            </w:pPr>
            <w:r w:rsidRPr="00B32B11">
              <w:rPr>
                <w:sz w:val="20"/>
                <w:szCs w:val="20"/>
                <w:lang w:val="en-US"/>
              </w:rPr>
              <w:t>&lt;12</w:t>
            </w:r>
          </w:p>
        </w:tc>
        <w:tc>
          <w:tcPr>
            <w:tcW w:w="933" w:type="dxa"/>
            <w:tcBorders>
              <w:top w:val="nil"/>
              <w:bottom w:val="nil"/>
            </w:tcBorders>
          </w:tcPr>
          <w:p w14:paraId="3B88C14B" w14:textId="77777777" w:rsidR="00626B9A" w:rsidRPr="00B01868" w:rsidRDefault="00626B9A" w:rsidP="0058434E">
            <w:pPr>
              <w:jc w:val="right"/>
              <w:rPr>
                <w:sz w:val="20"/>
                <w:szCs w:val="20"/>
                <w:lang w:val="en-US"/>
              </w:rPr>
            </w:pPr>
            <w:r w:rsidRPr="00B01868">
              <w:rPr>
                <w:sz w:val="20"/>
                <w:szCs w:val="20"/>
                <w:lang w:val="en-US"/>
              </w:rPr>
              <w:t>8 310</w:t>
            </w:r>
          </w:p>
        </w:tc>
        <w:tc>
          <w:tcPr>
            <w:tcW w:w="602" w:type="dxa"/>
            <w:tcBorders>
              <w:top w:val="nil"/>
              <w:bottom w:val="nil"/>
            </w:tcBorders>
          </w:tcPr>
          <w:p w14:paraId="086C3955" w14:textId="77777777" w:rsidR="00626B9A" w:rsidRPr="00B32B11" w:rsidRDefault="00626B9A" w:rsidP="0058434E">
            <w:pPr>
              <w:jc w:val="right"/>
              <w:rPr>
                <w:sz w:val="20"/>
                <w:szCs w:val="20"/>
                <w:lang w:val="en-US"/>
              </w:rPr>
            </w:pPr>
            <w:r w:rsidRPr="00B32B11">
              <w:rPr>
                <w:sz w:val="20"/>
                <w:szCs w:val="20"/>
                <w:lang w:val="en-US"/>
              </w:rPr>
              <w:t>97.7</w:t>
            </w:r>
          </w:p>
        </w:tc>
        <w:tc>
          <w:tcPr>
            <w:tcW w:w="680" w:type="dxa"/>
            <w:tcBorders>
              <w:top w:val="nil"/>
              <w:bottom w:val="nil"/>
            </w:tcBorders>
          </w:tcPr>
          <w:p w14:paraId="3AE0389D" w14:textId="77777777" w:rsidR="00626B9A" w:rsidRPr="00B32B11" w:rsidRDefault="00626B9A" w:rsidP="0058434E">
            <w:pPr>
              <w:jc w:val="right"/>
              <w:rPr>
                <w:sz w:val="20"/>
                <w:szCs w:val="20"/>
                <w:lang w:val="en-US"/>
              </w:rPr>
            </w:pPr>
            <w:r w:rsidRPr="00B32B11">
              <w:rPr>
                <w:sz w:val="20"/>
                <w:szCs w:val="20"/>
                <w:lang w:val="en-US"/>
              </w:rPr>
              <w:t>146</w:t>
            </w:r>
          </w:p>
        </w:tc>
        <w:tc>
          <w:tcPr>
            <w:tcW w:w="671" w:type="dxa"/>
            <w:tcBorders>
              <w:top w:val="nil"/>
              <w:bottom w:val="nil"/>
            </w:tcBorders>
          </w:tcPr>
          <w:p w14:paraId="46E8A47E" w14:textId="77777777" w:rsidR="00626B9A" w:rsidRPr="00B32B11" w:rsidRDefault="00626B9A" w:rsidP="0058434E">
            <w:pPr>
              <w:jc w:val="right"/>
              <w:rPr>
                <w:sz w:val="20"/>
                <w:szCs w:val="20"/>
                <w:lang w:val="en-US"/>
              </w:rPr>
            </w:pPr>
            <w:r w:rsidRPr="00B32B11">
              <w:rPr>
                <w:sz w:val="20"/>
                <w:szCs w:val="20"/>
                <w:lang w:val="en-US"/>
              </w:rPr>
              <w:t>1.7</w:t>
            </w:r>
          </w:p>
        </w:tc>
        <w:tc>
          <w:tcPr>
            <w:tcW w:w="680" w:type="dxa"/>
            <w:tcBorders>
              <w:top w:val="nil"/>
              <w:bottom w:val="nil"/>
            </w:tcBorders>
          </w:tcPr>
          <w:p w14:paraId="65FB5E39" w14:textId="77777777" w:rsidR="00626B9A" w:rsidRPr="00B32B11" w:rsidRDefault="00626B9A" w:rsidP="0058434E">
            <w:pPr>
              <w:jc w:val="right"/>
              <w:rPr>
                <w:sz w:val="20"/>
                <w:szCs w:val="20"/>
                <w:lang w:val="en-US"/>
              </w:rPr>
            </w:pPr>
            <w:r w:rsidRPr="00B32B11">
              <w:rPr>
                <w:sz w:val="20"/>
                <w:szCs w:val="20"/>
                <w:lang w:val="en-US"/>
              </w:rPr>
              <w:t>49</w:t>
            </w:r>
          </w:p>
        </w:tc>
        <w:tc>
          <w:tcPr>
            <w:tcW w:w="882" w:type="dxa"/>
            <w:tcBorders>
              <w:top w:val="nil"/>
              <w:bottom w:val="nil"/>
              <w:right w:val="nil"/>
            </w:tcBorders>
          </w:tcPr>
          <w:p w14:paraId="775A927C" w14:textId="77777777" w:rsidR="00626B9A" w:rsidRPr="00B32B11" w:rsidRDefault="00626B9A" w:rsidP="0058434E">
            <w:pPr>
              <w:jc w:val="right"/>
              <w:rPr>
                <w:sz w:val="20"/>
                <w:szCs w:val="20"/>
                <w:lang w:val="en-US"/>
              </w:rPr>
            </w:pPr>
            <w:r w:rsidRPr="00B32B11">
              <w:rPr>
                <w:sz w:val="20"/>
                <w:szCs w:val="20"/>
                <w:lang w:val="en-US"/>
              </w:rPr>
              <w:t>0.6</w:t>
            </w:r>
          </w:p>
        </w:tc>
      </w:tr>
      <w:tr w:rsidR="00626B9A" w:rsidRPr="00B32B11" w14:paraId="6046A937" w14:textId="77777777" w:rsidTr="00626B9A">
        <w:tc>
          <w:tcPr>
            <w:tcW w:w="3936" w:type="dxa"/>
            <w:tcBorders>
              <w:top w:val="nil"/>
              <w:bottom w:val="nil"/>
            </w:tcBorders>
          </w:tcPr>
          <w:p w14:paraId="062C85D5" w14:textId="77777777" w:rsidR="00626B9A" w:rsidRPr="00B32B11" w:rsidRDefault="00626B9A" w:rsidP="0058434E">
            <w:pPr>
              <w:rPr>
                <w:sz w:val="20"/>
                <w:szCs w:val="20"/>
                <w:lang w:val="en-US"/>
              </w:rPr>
            </w:pPr>
            <w:r w:rsidRPr="00B32B11">
              <w:rPr>
                <w:sz w:val="20"/>
                <w:szCs w:val="20"/>
                <w:lang w:val="en-US"/>
              </w:rPr>
              <w:t>12</w:t>
            </w:r>
          </w:p>
        </w:tc>
        <w:tc>
          <w:tcPr>
            <w:tcW w:w="933" w:type="dxa"/>
            <w:tcBorders>
              <w:top w:val="nil"/>
              <w:bottom w:val="nil"/>
            </w:tcBorders>
          </w:tcPr>
          <w:p w14:paraId="7516EC1B" w14:textId="77777777" w:rsidR="00626B9A" w:rsidRPr="00B01868" w:rsidRDefault="00626B9A" w:rsidP="0058434E">
            <w:pPr>
              <w:jc w:val="right"/>
              <w:rPr>
                <w:sz w:val="20"/>
                <w:szCs w:val="20"/>
                <w:lang w:val="en-US"/>
              </w:rPr>
            </w:pPr>
            <w:r w:rsidRPr="00B01868">
              <w:rPr>
                <w:sz w:val="20"/>
                <w:szCs w:val="20"/>
                <w:lang w:val="en-US"/>
              </w:rPr>
              <w:t>7 145</w:t>
            </w:r>
          </w:p>
        </w:tc>
        <w:tc>
          <w:tcPr>
            <w:tcW w:w="602" w:type="dxa"/>
            <w:tcBorders>
              <w:top w:val="nil"/>
              <w:bottom w:val="nil"/>
            </w:tcBorders>
          </w:tcPr>
          <w:p w14:paraId="0B6CBCB3" w14:textId="77777777" w:rsidR="00626B9A" w:rsidRPr="00B32B11" w:rsidRDefault="00626B9A" w:rsidP="0058434E">
            <w:pPr>
              <w:jc w:val="right"/>
              <w:rPr>
                <w:sz w:val="20"/>
                <w:szCs w:val="20"/>
                <w:lang w:val="en-US"/>
              </w:rPr>
            </w:pPr>
            <w:r w:rsidRPr="00B32B11">
              <w:rPr>
                <w:sz w:val="20"/>
                <w:szCs w:val="20"/>
                <w:lang w:val="en-US"/>
              </w:rPr>
              <w:t>98.1</w:t>
            </w:r>
          </w:p>
        </w:tc>
        <w:tc>
          <w:tcPr>
            <w:tcW w:w="680" w:type="dxa"/>
            <w:tcBorders>
              <w:top w:val="nil"/>
              <w:bottom w:val="nil"/>
            </w:tcBorders>
          </w:tcPr>
          <w:p w14:paraId="658FE04A" w14:textId="77777777" w:rsidR="00626B9A" w:rsidRPr="00B32B11" w:rsidRDefault="00626B9A" w:rsidP="0058434E">
            <w:pPr>
              <w:jc w:val="right"/>
              <w:rPr>
                <w:sz w:val="20"/>
                <w:szCs w:val="20"/>
                <w:lang w:val="en-US"/>
              </w:rPr>
            </w:pPr>
            <w:r w:rsidRPr="00B32B11">
              <w:rPr>
                <w:sz w:val="20"/>
                <w:szCs w:val="20"/>
                <w:lang w:val="en-US"/>
              </w:rPr>
              <w:t>112</w:t>
            </w:r>
          </w:p>
        </w:tc>
        <w:tc>
          <w:tcPr>
            <w:tcW w:w="671" w:type="dxa"/>
            <w:tcBorders>
              <w:top w:val="nil"/>
              <w:bottom w:val="nil"/>
            </w:tcBorders>
          </w:tcPr>
          <w:p w14:paraId="5B9C58BD" w14:textId="77777777" w:rsidR="00626B9A" w:rsidRPr="00B32B11" w:rsidRDefault="00626B9A" w:rsidP="0058434E">
            <w:pPr>
              <w:jc w:val="right"/>
              <w:rPr>
                <w:sz w:val="20"/>
                <w:szCs w:val="20"/>
                <w:lang w:val="en-US"/>
              </w:rPr>
            </w:pPr>
            <w:r w:rsidRPr="00B32B11">
              <w:rPr>
                <w:sz w:val="20"/>
                <w:szCs w:val="20"/>
                <w:lang w:val="en-US"/>
              </w:rPr>
              <w:t>1.5</w:t>
            </w:r>
          </w:p>
        </w:tc>
        <w:tc>
          <w:tcPr>
            <w:tcW w:w="680" w:type="dxa"/>
            <w:tcBorders>
              <w:top w:val="nil"/>
              <w:bottom w:val="nil"/>
            </w:tcBorders>
          </w:tcPr>
          <w:p w14:paraId="18052D0B" w14:textId="77777777" w:rsidR="00626B9A" w:rsidRPr="00B32B11" w:rsidRDefault="00626B9A" w:rsidP="0058434E">
            <w:pPr>
              <w:jc w:val="right"/>
              <w:rPr>
                <w:sz w:val="20"/>
                <w:szCs w:val="20"/>
                <w:lang w:val="en-US"/>
              </w:rPr>
            </w:pPr>
            <w:r w:rsidRPr="00B32B11">
              <w:rPr>
                <w:sz w:val="20"/>
                <w:szCs w:val="20"/>
                <w:lang w:val="en-US"/>
              </w:rPr>
              <w:t>24</w:t>
            </w:r>
          </w:p>
        </w:tc>
        <w:tc>
          <w:tcPr>
            <w:tcW w:w="882" w:type="dxa"/>
            <w:tcBorders>
              <w:top w:val="nil"/>
              <w:bottom w:val="nil"/>
              <w:right w:val="nil"/>
            </w:tcBorders>
          </w:tcPr>
          <w:p w14:paraId="199DC56E"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707EC161" w14:textId="77777777" w:rsidTr="00626B9A">
        <w:tc>
          <w:tcPr>
            <w:tcW w:w="3936" w:type="dxa"/>
            <w:tcBorders>
              <w:top w:val="nil"/>
              <w:bottom w:val="nil"/>
            </w:tcBorders>
          </w:tcPr>
          <w:p w14:paraId="11D68344" w14:textId="77777777" w:rsidR="00626B9A" w:rsidRPr="00B32B11" w:rsidRDefault="00626B9A" w:rsidP="0058434E">
            <w:pPr>
              <w:rPr>
                <w:sz w:val="20"/>
                <w:szCs w:val="20"/>
                <w:lang w:val="en-US"/>
              </w:rPr>
            </w:pPr>
            <w:r w:rsidRPr="00B32B11">
              <w:rPr>
                <w:sz w:val="20"/>
                <w:szCs w:val="20"/>
                <w:lang w:val="en-US"/>
              </w:rPr>
              <w:t>13-16</w:t>
            </w:r>
          </w:p>
        </w:tc>
        <w:tc>
          <w:tcPr>
            <w:tcW w:w="933" w:type="dxa"/>
            <w:tcBorders>
              <w:top w:val="nil"/>
              <w:bottom w:val="nil"/>
            </w:tcBorders>
          </w:tcPr>
          <w:p w14:paraId="6D768AD6" w14:textId="77777777" w:rsidR="00626B9A" w:rsidRPr="00B01868" w:rsidRDefault="00626B9A" w:rsidP="0058434E">
            <w:pPr>
              <w:jc w:val="right"/>
              <w:rPr>
                <w:sz w:val="20"/>
                <w:szCs w:val="20"/>
                <w:lang w:val="en-US"/>
              </w:rPr>
            </w:pPr>
            <w:r w:rsidRPr="00B01868">
              <w:rPr>
                <w:sz w:val="20"/>
                <w:szCs w:val="20"/>
                <w:lang w:val="en-US"/>
              </w:rPr>
              <w:t>21 834</w:t>
            </w:r>
          </w:p>
        </w:tc>
        <w:tc>
          <w:tcPr>
            <w:tcW w:w="602" w:type="dxa"/>
            <w:tcBorders>
              <w:top w:val="nil"/>
              <w:bottom w:val="nil"/>
            </w:tcBorders>
          </w:tcPr>
          <w:p w14:paraId="77B92A5A" w14:textId="77777777" w:rsidR="00626B9A" w:rsidRPr="00B32B11" w:rsidRDefault="00626B9A" w:rsidP="0058434E">
            <w:pPr>
              <w:jc w:val="right"/>
              <w:rPr>
                <w:sz w:val="20"/>
                <w:szCs w:val="20"/>
                <w:lang w:val="en-US"/>
              </w:rPr>
            </w:pPr>
            <w:r w:rsidRPr="00B32B11">
              <w:rPr>
                <w:sz w:val="20"/>
                <w:szCs w:val="20"/>
                <w:lang w:val="en-US"/>
              </w:rPr>
              <w:t>98.3</w:t>
            </w:r>
          </w:p>
        </w:tc>
        <w:tc>
          <w:tcPr>
            <w:tcW w:w="680" w:type="dxa"/>
            <w:tcBorders>
              <w:top w:val="nil"/>
              <w:bottom w:val="nil"/>
            </w:tcBorders>
          </w:tcPr>
          <w:p w14:paraId="159AAD38" w14:textId="77777777" w:rsidR="00626B9A" w:rsidRPr="00B32B11" w:rsidRDefault="00626B9A" w:rsidP="0058434E">
            <w:pPr>
              <w:jc w:val="right"/>
              <w:rPr>
                <w:sz w:val="20"/>
                <w:szCs w:val="20"/>
                <w:lang w:val="en-US"/>
              </w:rPr>
            </w:pPr>
            <w:r w:rsidRPr="00B32B11">
              <w:rPr>
                <w:sz w:val="20"/>
                <w:szCs w:val="20"/>
                <w:lang w:val="en-US"/>
              </w:rPr>
              <w:t>310</w:t>
            </w:r>
          </w:p>
        </w:tc>
        <w:tc>
          <w:tcPr>
            <w:tcW w:w="671" w:type="dxa"/>
            <w:tcBorders>
              <w:top w:val="nil"/>
              <w:bottom w:val="nil"/>
            </w:tcBorders>
          </w:tcPr>
          <w:p w14:paraId="69F3EDD2" w14:textId="77777777" w:rsidR="00626B9A" w:rsidRPr="00B32B11" w:rsidRDefault="00626B9A" w:rsidP="0058434E">
            <w:pPr>
              <w:jc w:val="right"/>
              <w:rPr>
                <w:sz w:val="20"/>
                <w:szCs w:val="20"/>
                <w:lang w:val="en-US"/>
              </w:rPr>
            </w:pPr>
            <w:r w:rsidRPr="00B32B11">
              <w:rPr>
                <w:sz w:val="20"/>
                <w:szCs w:val="20"/>
                <w:lang w:val="en-US"/>
              </w:rPr>
              <w:t>1.4</w:t>
            </w:r>
          </w:p>
        </w:tc>
        <w:tc>
          <w:tcPr>
            <w:tcW w:w="680" w:type="dxa"/>
            <w:tcBorders>
              <w:top w:val="nil"/>
              <w:bottom w:val="nil"/>
            </w:tcBorders>
          </w:tcPr>
          <w:p w14:paraId="4DF77F22" w14:textId="77777777" w:rsidR="00626B9A" w:rsidRPr="00B32B11" w:rsidRDefault="00626B9A" w:rsidP="0058434E">
            <w:pPr>
              <w:jc w:val="right"/>
              <w:rPr>
                <w:sz w:val="20"/>
                <w:szCs w:val="20"/>
                <w:lang w:val="en-US"/>
              </w:rPr>
            </w:pPr>
            <w:r w:rsidRPr="00B32B11">
              <w:rPr>
                <w:sz w:val="20"/>
                <w:szCs w:val="20"/>
                <w:lang w:val="en-US"/>
              </w:rPr>
              <w:t>6</w:t>
            </w:r>
            <w:r>
              <w:rPr>
                <w:sz w:val="20"/>
                <w:szCs w:val="20"/>
                <w:lang w:val="en-US"/>
              </w:rPr>
              <w:t>1</w:t>
            </w:r>
          </w:p>
        </w:tc>
        <w:tc>
          <w:tcPr>
            <w:tcW w:w="882" w:type="dxa"/>
            <w:tcBorders>
              <w:top w:val="nil"/>
              <w:bottom w:val="nil"/>
              <w:right w:val="nil"/>
            </w:tcBorders>
          </w:tcPr>
          <w:p w14:paraId="2AD52022"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0EE1366B" w14:textId="77777777" w:rsidTr="00626B9A">
        <w:tc>
          <w:tcPr>
            <w:tcW w:w="3936" w:type="dxa"/>
            <w:tcBorders>
              <w:top w:val="nil"/>
              <w:bottom w:val="single" w:sz="4" w:space="0" w:color="auto"/>
            </w:tcBorders>
          </w:tcPr>
          <w:p w14:paraId="49CDAB29" w14:textId="77777777" w:rsidR="00626B9A" w:rsidRPr="00B32B11" w:rsidRDefault="00626B9A" w:rsidP="0058434E">
            <w:pPr>
              <w:rPr>
                <w:sz w:val="20"/>
                <w:szCs w:val="20"/>
                <w:lang w:val="en-US"/>
              </w:rPr>
            </w:pPr>
            <w:r w:rsidRPr="00B32B11">
              <w:rPr>
                <w:sz w:val="20"/>
                <w:szCs w:val="20"/>
                <w:lang w:val="en-US"/>
              </w:rPr>
              <w:t>&gt;16</w:t>
            </w:r>
          </w:p>
        </w:tc>
        <w:tc>
          <w:tcPr>
            <w:tcW w:w="933" w:type="dxa"/>
            <w:tcBorders>
              <w:top w:val="nil"/>
              <w:bottom w:val="single" w:sz="4" w:space="0" w:color="auto"/>
            </w:tcBorders>
          </w:tcPr>
          <w:p w14:paraId="722C26B9" w14:textId="77777777" w:rsidR="00626B9A" w:rsidRPr="00B01868" w:rsidRDefault="00626B9A" w:rsidP="0058434E">
            <w:pPr>
              <w:jc w:val="right"/>
              <w:rPr>
                <w:sz w:val="20"/>
                <w:szCs w:val="20"/>
                <w:lang w:val="en-US"/>
              </w:rPr>
            </w:pPr>
            <w:r w:rsidRPr="00B01868">
              <w:rPr>
                <w:sz w:val="20"/>
                <w:szCs w:val="20"/>
                <w:lang w:val="en-US"/>
              </w:rPr>
              <w:t>12 425</w:t>
            </w:r>
          </w:p>
        </w:tc>
        <w:tc>
          <w:tcPr>
            <w:tcW w:w="602" w:type="dxa"/>
            <w:tcBorders>
              <w:top w:val="nil"/>
              <w:bottom w:val="single" w:sz="4" w:space="0" w:color="auto"/>
            </w:tcBorders>
          </w:tcPr>
          <w:p w14:paraId="22D67774" w14:textId="77777777" w:rsidR="00626B9A" w:rsidRPr="00B32B11" w:rsidRDefault="00626B9A" w:rsidP="0058434E">
            <w:pPr>
              <w:jc w:val="right"/>
              <w:rPr>
                <w:sz w:val="20"/>
                <w:szCs w:val="20"/>
                <w:lang w:val="en-US"/>
              </w:rPr>
            </w:pPr>
            <w:r w:rsidRPr="00B32B11">
              <w:rPr>
                <w:sz w:val="20"/>
                <w:szCs w:val="20"/>
                <w:lang w:val="en-US"/>
              </w:rPr>
              <w:t>98.6</w:t>
            </w:r>
          </w:p>
        </w:tc>
        <w:tc>
          <w:tcPr>
            <w:tcW w:w="680" w:type="dxa"/>
            <w:tcBorders>
              <w:top w:val="nil"/>
              <w:bottom w:val="single" w:sz="4" w:space="0" w:color="auto"/>
            </w:tcBorders>
          </w:tcPr>
          <w:p w14:paraId="18B15484" w14:textId="77777777" w:rsidR="00626B9A" w:rsidRPr="00B32B11" w:rsidRDefault="00626B9A" w:rsidP="0058434E">
            <w:pPr>
              <w:jc w:val="right"/>
              <w:rPr>
                <w:sz w:val="20"/>
                <w:szCs w:val="20"/>
                <w:lang w:val="en-US"/>
              </w:rPr>
            </w:pPr>
            <w:r w:rsidRPr="00B32B11">
              <w:rPr>
                <w:sz w:val="20"/>
                <w:szCs w:val="20"/>
                <w:lang w:val="en-US"/>
              </w:rPr>
              <w:t>145</w:t>
            </w:r>
          </w:p>
        </w:tc>
        <w:tc>
          <w:tcPr>
            <w:tcW w:w="671" w:type="dxa"/>
            <w:tcBorders>
              <w:top w:val="nil"/>
              <w:bottom w:val="single" w:sz="4" w:space="0" w:color="auto"/>
            </w:tcBorders>
          </w:tcPr>
          <w:p w14:paraId="66040858" w14:textId="77777777" w:rsidR="00626B9A" w:rsidRPr="00B32B11" w:rsidRDefault="00626B9A" w:rsidP="0058434E">
            <w:pPr>
              <w:jc w:val="right"/>
              <w:rPr>
                <w:sz w:val="20"/>
                <w:szCs w:val="20"/>
                <w:lang w:val="en-US"/>
              </w:rPr>
            </w:pPr>
            <w:r w:rsidRPr="00B32B11">
              <w:rPr>
                <w:sz w:val="20"/>
                <w:szCs w:val="20"/>
                <w:lang w:val="en-US"/>
              </w:rPr>
              <w:t>1.1</w:t>
            </w:r>
          </w:p>
        </w:tc>
        <w:tc>
          <w:tcPr>
            <w:tcW w:w="680" w:type="dxa"/>
            <w:tcBorders>
              <w:top w:val="nil"/>
              <w:bottom w:val="single" w:sz="4" w:space="0" w:color="auto"/>
            </w:tcBorders>
          </w:tcPr>
          <w:p w14:paraId="43C1013E" w14:textId="77777777" w:rsidR="00626B9A" w:rsidRPr="00B32B11" w:rsidRDefault="00626B9A" w:rsidP="0058434E">
            <w:pPr>
              <w:jc w:val="right"/>
              <w:rPr>
                <w:sz w:val="20"/>
                <w:szCs w:val="20"/>
                <w:lang w:val="en-US"/>
              </w:rPr>
            </w:pPr>
            <w:r w:rsidRPr="00B32B11">
              <w:rPr>
                <w:sz w:val="20"/>
                <w:szCs w:val="20"/>
                <w:lang w:val="en-US"/>
              </w:rPr>
              <w:t>37</w:t>
            </w:r>
          </w:p>
        </w:tc>
        <w:tc>
          <w:tcPr>
            <w:tcW w:w="882" w:type="dxa"/>
            <w:tcBorders>
              <w:top w:val="nil"/>
              <w:bottom w:val="single" w:sz="4" w:space="0" w:color="auto"/>
              <w:right w:val="nil"/>
            </w:tcBorders>
          </w:tcPr>
          <w:p w14:paraId="5E59893A"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0EDF7A04" w14:textId="77777777" w:rsidTr="00626B9A">
        <w:tc>
          <w:tcPr>
            <w:tcW w:w="3936" w:type="dxa"/>
            <w:tcBorders>
              <w:bottom w:val="nil"/>
            </w:tcBorders>
          </w:tcPr>
          <w:p w14:paraId="70F14FB4" w14:textId="77777777" w:rsidR="00626B9A" w:rsidRPr="00B32B11" w:rsidRDefault="00626B9A" w:rsidP="0058434E">
            <w:pPr>
              <w:rPr>
                <w:b/>
                <w:sz w:val="20"/>
                <w:szCs w:val="20"/>
                <w:lang w:val="en-US"/>
              </w:rPr>
            </w:pPr>
            <w:r w:rsidRPr="00B32B11">
              <w:rPr>
                <w:b/>
                <w:sz w:val="20"/>
                <w:szCs w:val="20"/>
                <w:lang w:val="en-US"/>
              </w:rPr>
              <w:t>Paternal education (n=48 </w:t>
            </w:r>
            <w:r>
              <w:rPr>
                <w:b/>
                <w:sz w:val="20"/>
                <w:szCs w:val="20"/>
                <w:lang w:val="en-US"/>
              </w:rPr>
              <w:t>643</w:t>
            </w:r>
            <w:r w:rsidRPr="00B32B11">
              <w:rPr>
                <w:b/>
                <w:sz w:val="20"/>
                <w:szCs w:val="20"/>
                <w:lang w:val="en-US"/>
              </w:rPr>
              <w:t>)</w:t>
            </w:r>
          </w:p>
        </w:tc>
        <w:tc>
          <w:tcPr>
            <w:tcW w:w="933" w:type="dxa"/>
            <w:tcBorders>
              <w:bottom w:val="nil"/>
            </w:tcBorders>
          </w:tcPr>
          <w:p w14:paraId="748BAC5E" w14:textId="77777777" w:rsidR="00626B9A" w:rsidRPr="00B01868" w:rsidRDefault="00626B9A" w:rsidP="0058434E">
            <w:pPr>
              <w:jc w:val="right"/>
              <w:rPr>
                <w:sz w:val="20"/>
                <w:szCs w:val="20"/>
                <w:lang w:val="en-US"/>
              </w:rPr>
            </w:pPr>
          </w:p>
        </w:tc>
        <w:tc>
          <w:tcPr>
            <w:tcW w:w="602" w:type="dxa"/>
            <w:tcBorders>
              <w:bottom w:val="nil"/>
            </w:tcBorders>
          </w:tcPr>
          <w:p w14:paraId="2D607548" w14:textId="77777777" w:rsidR="00626B9A" w:rsidRPr="00B32B11" w:rsidRDefault="00626B9A" w:rsidP="0058434E">
            <w:pPr>
              <w:jc w:val="right"/>
              <w:rPr>
                <w:sz w:val="20"/>
                <w:szCs w:val="20"/>
                <w:lang w:val="en-US"/>
              </w:rPr>
            </w:pPr>
          </w:p>
        </w:tc>
        <w:tc>
          <w:tcPr>
            <w:tcW w:w="680" w:type="dxa"/>
            <w:tcBorders>
              <w:bottom w:val="nil"/>
            </w:tcBorders>
          </w:tcPr>
          <w:p w14:paraId="68800A9E" w14:textId="77777777" w:rsidR="00626B9A" w:rsidRPr="00B32B11" w:rsidRDefault="00626B9A" w:rsidP="0058434E">
            <w:pPr>
              <w:jc w:val="right"/>
              <w:rPr>
                <w:sz w:val="20"/>
                <w:szCs w:val="20"/>
                <w:lang w:val="en-US"/>
              </w:rPr>
            </w:pPr>
          </w:p>
        </w:tc>
        <w:tc>
          <w:tcPr>
            <w:tcW w:w="671" w:type="dxa"/>
            <w:tcBorders>
              <w:bottom w:val="nil"/>
            </w:tcBorders>
          </w:tcPr>
          <w:p w14:paraId="132449D6" w14:textId="77777777" w:rsidR="00626B9A" w:rsidRPr="00B32B11" w:rsidRDefault="00626B9A" w:rsidP="0058434E">
            <w:pPr>
              <w:jc w:val="right"/>
              <w:rPr>
                <w:sz w:val="20"/>
                <w:szCs w:val="20"/>
                <w:lang w:val="en-US"/>
              </w:rPr>
            </w:pPr>
          </w:p>
        </w:tc>
        <w:tc>
          <w:tcPr>
            <w:tcW w:w="680" w:type="dxa"/>
            <w:tcBorders>
              <w:bottom w:val="nil"/>
            </w:tcBorders>
          </w:tcPr>
          <w:p w14:paraId="72314293" w14:textId="77777777" w:rsidR="00626B9A" w:rsidRPr="00B32B11" w:rsidRDefault="00626B9A" w:rsidP="0058434E">
            <w:pPr>
              <w:jc w:val="right"/>
              <w:rPr>
                <w:sz w:val="20"/>
                <w:szCs w:val="20"/>
                <w:lang w:val="en-US"/>
              </w:rPr>
            </w:pPr>
          </w:p>
        </w:tc>
        <w:tc>
          <w:tcPr>
            <w:tcW w:w="882" w:type="dxa"/>
            <w:tcBorders>
              <w:bottom w:val="nil"/>
              <w:right w:val="nil"/>
            </w:tcBorders>
          </w:tcPr>
          <w:p w14:paraId="66D3E534" w14:textId="77777777" w:rsidR="00626B9A" w:rsidRPr="00B32B11" w:rsidRDefault="00626B9A" w:rsidP="0058434E">
            <w:pPr>
              <w:jc w:val="right"/>
              <w:rPr>
                <w:sz w:val="20"/>
                <w:szCs w:val="20"/>
                <w:lang w:val="en-US"/>
              </w:rPr>
            </w:pPr>
          </w:p>
        </w:tc>
      </w:tr>
      <w:tr w:rsidR="00626B9A" w:rsidRPr="00B32B11" w14:paraId="3BE3BCA9" w14:textId="77777777" w:rsidTr="00626B9A">
        <w:tc>
          <w:tcPr>
            <w:tcW w:w="3936" w:type="dxa"/>
            <w:tcBorders>
              <w:top w:val="nil"/>
              <w:bottom w:val="nil"/>
            </w:tcBorders>
          </w:tcPr>
          <w:p w14:paraId="2E589EC8" w14:textId="77777777" w:rsidR="00626B9A" w:rsidRPr="00B32B11" w:rsidRDefault="00626B9A" w:rsidP="0058434E">
            <w:pPr>
              <w:rPr>
                <w:sz w:val="20"/>
                <w:szCs w:val="20"/>
                <w:lang w:val="en-US"/>
              </w:rPr>
            </w:pPr>
            <w:r w:rsidRPr="00B32B11">
              <w:rPr>
                <w:sz w:val="20"/>
                <w:szCs w:val="20"/>
                <w:lang w:val="en-US"/>
              </w:rPr>
              <w:t>&lt;12</w:t>
            </w:r>
          </w:p>
        </w:tc>
        <w:tc>
          <w:tcPr>
            <w:tcW w:w="933" w:type="dxa"/>
            <w:tcBorders>
              <w:top w:val="nil"/>
              <w:bottom w:val="nil"/>
            </w:tcBorders>
          </w:tcPr>
          <w:p w14:paraId="18D02265" w14:textId="77777777" w:rsidR="00626B9A" w:rsidRPr="00B01868" w:rsidRDefault="00626B9A" w:rsidP="0058434E">
            <w:pPr>
              <w:jc w:val="right"/>
              <w:rPr>
                <w:sz w:val="20"/>
                <w:szCs w:val="20"/>
                <w:lang w:val="en-US"/>
              </w:rPr>
            </w:pPr>
            <w:r w:rsidRPr="00B01868">
              <w:rPr>
                <w:sz w:val="20"/>
                <w:szCs w:val="20"/>
                <w:lang w:val="en-US"/>
              </w:rPr>
              <w:t>16 107</w:t>
            </w:r>
          </w:p>
        </w:tc>
        <w:tc>
          <w:tcPr>
            <w:tcW w:w="602" w:type="dxa"/>
            <w:tcBorders>
              <w:top w:val="nil"/>
              <w:bottom w:val="nil"/>
            </w:tcBorders>
          </w:tcPr>
          <w:p w14:paraId="03C437F7" w14:textId="77777777" w:rsidR="00626B9A" w:rsidRPr="00B32B11" w:rsidRDefault="00626B9A" w:rsidP="0058434E">
            <w:pPr>
              <w:jc w:val="right"/>
              <w:rPr>
                <w:sz w:val="20"/>
                <w:szCs w:val="20"/>
                <w:lang w:val="en-US"/>
              </w:rPr>
            </w:pPr>
            <w:r>
              <w:rPr>
                <w:sz w:val="20"/>
                <w:szCs w:val="20"/>
                <w:lang w:val="en-US"/>
              </w:rPr>
              <w:t>98.0</w:t>
            </w:r>
          </w:p>
        </w:tc>
        <w:tc>
          <w:tcPr>
            <w:tcW w:w="680" w:type="dxa"/>
            <w:tcBorders>
              <w:top w:val="nil"/>
              <w:bottom w:val="nil"/>
            </w:tcBorders>
          </w:tcPr>
          <w:p w14:paraId="19A3A5D9" w14:textId="77777777" w:rsidR="00626B9A" w:rsidRPr="00B32B11" w:rsidRDefault="00626B9A" w:rsidP="0058434E">
            <w:pPr>
              <w:jc w:val="right"/>
              <w:rPr>
                <w:sz w:val="20"/>
                <w:szCs w:val="20"/>
                <w:lang w:val="en-US"/>
              </w:rPr>
            </w:pPr>
            <w:r w:rsidRPr="00B32B11">
              <w:rPr>
                <w:sz w:val="20"/>
                <w:szCs w:val="20"/>
                <w:lang w:val="en-US"/>
              </w:rPr>
              <w:t>267</w:t>
            </w:r>
          </w:p>
        </w:tc>
        <w:tc>
          <w:tcPr>
            <w:tcW w:w="671" w:type="dxa"/>
            <w:tcBorders>
              <w:top w:val="nil"/>
              <w:bottom w:val="nil"/>
            </w:tcBorders>
          </w:tcPr>
          <w:p w14:paraId="361E2244" w14:textId="77777777" w:rsidR="00626B9A" w:rsidRPr="00B32B11" w:rsidRDefault="00626B9A" w:rsidP="0058434E">
            <w:pPr>
              <w:jc w:val="right"/>
              <w:rPr>
                <w:sz w:val="20"/>
                <w:szCs w:val="20"/>
                <w:lang w:val="en-US"/>
              </w:rPr>
            </w:pPr>
            <w:r w:rsidRPr="00B32B11">
              <w:rPr>
                <w:sz w:val="20"/>
                <w:szCs w:val="20"/>
                <w:lang w:val="en-US"/>
              </w:rPr>
              <w:t>1.6</w:t>
            </w:r>
          </w:p>
        </w:tc>
        <w:tc>
          <w:tcPr>
            <w:tcW w:w="680" w:type="dxa"/>
            <w:tcBorders>
              <w:top w:val="nil"/>
              <w:bottom w:val="nil"/>
            </w:tcBorders>
          </w:tcPr>
          <w:p w14:paraId="3D155987" w14:textId="77777777" w:rsidR="00626B9A" w:rsidRPr="00B32B11" w:rsidRDefault="00626B9A" w:rsidP="0058434E">
            <w:pPr>
              <w:jc w:val="right"/>
              <w:rPr>
                <w:sz w:val="20"/>
                <w:szCs w:val="20"/>
                <w:lang w:val="en-US"/>
              </w:rPr>
            </w:pPr>
            <w:r w:rsidRPr="00B32B11">
              <w:rPr>
                <w:sz w:val="20"/>
                <w:szCs w:val="20"/>
                <w:lang w:val="en-US"/>
              </w:rPr>
              <w:t>66</w:t>
            </w:r>
          </w:p>
        </w:tc>
        <w:tc>
          <w:tcPr>
            <w:tcW w:w="882" w:type="dxa"/>
            <w:tcBorders>
              <w:top w:val="nil"/>
              <w:bottom w:val="nil"/>
              <w:right w:val="nil"/>
            </w:tcBorders>
          </w:tcPr>
          <w:p w14:paraId="77186D2D" w14:textId="77777777" w:rsidR="00626B9A" w:rsidRPr="00B32B11" w:rsidRDefault="00626B9A" w:rsidP="0058434E">
            <w:pPr>
              <w:jc w:val="right"/>
              <w:rPr>
                <w:sz w:val="20"/>
                <w:szCs w:val="20"/>
                <w:lang w:val="en-US"/>
              </w:rPr>
            </w:pPr>
            <w:r w:rsidRPr="00B32B11">
              <w:rPr>
                <w:sz w:val="20"/>
                <w:szCs w:val="20"/>
                <w:lang w:val="en-US"/>
              </w:rPr>
              <w:t>0.4</w:t>
            </w:r>
          </w:p>
        </w:tc>
      </w:tr>
      <w:tr w:rsidR="00626B9A" w:rsidRPr="00B32B11" w14:paraId="03D98FEE" w14:textId="77777777" w:rsidTr="00626B9A">
        <w:tc>
          <w:tcPr>
            <w:tcW w:w="3936" w:type="dxa"/>
            <w:tcBorders>
              <w:top w:val="nil"/>
              <w:bottom w:val="nil"/>
            </w:tcBorders>
          </w:tcPr>
          <w:p w14:paraId="2AC965C1" w14:textId="77777777" w:rsidR="00626B9A" w:rsidRPr="00B32B11" w:rsidRDefault="00626B9A" w:rsidP="0058434E">
            <w:pPr>
              <w:rPr>
                <w:sz w:val="20"/>
                <w:szCs w:val="20"/>
                <w:lang w:val="en-US"/>
              </w:rPr>
            </w:pPr>
            <w:r w:rsidRPr="00B32B11">
              <w:rPr>
                <w:sz w:val="20"/>
                <w:szCs w:val="20"/>
                <w:lang w:val="en-US"/>
              </w:rPr>
              <w:t>12</w:t>
            </w:r>
          </w:p>
        </w:tc>
        <w:tc>
          <w:tcPr>
            <w:tcW w:w="933" w:type="dxa"/>
            <w:tcBorders>
              <w:top w:val="nil"/>
              <w:bottom w:val="nil"/>
            </w:tcBorders>
          </w:tcPr>
          <w:p w14:paraId="0B516619" w14:textId="77777777" w:rsidR="00626B9A" w:rsidRPr="00B01868" w:rsidRDefault="00626B9A" w:rsidP="0058434E">
            <w:pPr>
              <w:jc w:val="right"/>
              <w:rPr>
                <w:sz w:val="20"/>
                <w:szCs w:val="20"/>
                <w:lang w:val="en-US"/>
              </w:rPr>
            </w:pPr>
            <w:r w:rsidRPr="00B01868">
              <w:rPr>
                <w:sz w:val="20"/>
                <w:szCs w:val="20"/>
                <w:lang w:val="en-US"/>
              </w:rPr>
              <w:t>6 153</w:t>
            </w:r>
          </w:p>
        </w:tc>
        <w:tc>
          <w:tcPr>
            <w:tcW w:w="602" w:type="dxa"/>
            <w:tcBorders>
              <w:top w:val="nil"/>
              <w:bottom w:val="nil"/>
            </w:tcBorders>
          </w:tcPr>
          <w:p w14:paraId="4CC67D69" w14:textId="77777777" w:rsidR="00626B9A" w:rsidRPr="00B32B11" w:rsidRDefault="00626B9A" w:rsidP="0058434E">
            <w:pPr>
              <w:jc w:val="right"/>
              <w:rPr>
                <w:sz w:val="20"/>
                <w:szCs w:val="20"/>
                <w:lang w:val="en-US"/>
              </w:rPr>
            </w:pPr>
            <w:r w:rsidRPr="00B32B11">
              <w:rPr>
                <w:sz w:val="20"/>
                <w:szCs w:val="20"/>
                <w:lang w:val="en-US"/>
              </w:rPr>
              <w:t>98.0</w:t>
            </w:r>
          </w:p>
        </w:tc>
        <w:tc>
          <w:tcPr>
            <w:tcW w:w="680" w:type="dxa"/>
            <w:tcBorders>
              <w:top w:val="nil"/>
              <w:bottom w:val="nil"/>
            </w:tcBorders>
          </w:tcPr>
          <w:p w14:paraId="75C6050D" w14:textId="77777777" w:rsidR="00626B9A" w:rsidRPr="00B32B11" w:rsidRDefault="00626B9A" w:rsidP="0058434E">
            <w:pPr>
              <w:jc w:val="right"/>
              <w:rPr>
                <w:sz w:val="20"/>
                <w:szCs w:val="20"/>
                <w:lang w:val="en-US"/>
              </w:rPr>
            </w:pPr>
            <w:r w:rsidRPr="00B32B11">
              <w:rPr>
                <w:sz w:val="20"/>
                <w:szCs w:val="20"/>
                <w:lang w:val="en-US"/>
              </w:rPr>
              <w:t>102</w:t>
            </w:r>
          </w:p>
        </w:tc>
        <w:tc>
          <w:tcPr>
            <w:tcW w:w="671" w:type="dxa"/>
            <w:tcBorders>
              <w:top w:val="nil"/>
              <w:bottom w:val="nil"/>
            </w:tcBorders>
          </w:tcPr>
          <w:p w14:paraId="48BCB0BE" w14:textId="77777777" w:rsidR="00626B9A" w:rsidRPr="00B32B11" w:rsidRDefault="00626B9A" w:rsidP="0058434E">
            <w:pPr>
              <w:jc w:val="right"/>
              <w:rPr>
                <w:sz w:val="20"/>
                <w:szCs w:val="20"/>
                <w:lang w:val="en-US"/>
              </w:rPr>
            </w:pPr>
            <w:r w:rsidRPr="00B32B11">
              <w:rPr>
                <w:sz w:val="20"/>
                <w:szCs w:val="20"/>
                <w:lang w:val="en-US"/>
              </w:rPr>
              <w:t>1.6</w:t>
            </w:r>
          </w:p>
        </w:tc>
        <w:tc>
          <w:tcPr>
            <w:tcW w:w="680" w:type="dxa"/>
            <w:tcBorders>
              <w:top w:val="nil"/>
              <w:bottom w:val="nil"/>
            </w:tcBorders>
          </w:tcPr>
          <w:p w14:paraId="09D54DF5" w14:textId="77777777" w:rsidR="00626B9A" w:rsidRPr="00B32B11" w:rsidRDefault="00626B9A" w:rsidP="0058434E">
            <w:pPr>
              <w:jc w:val="right"/>
              <w:rPr>
                <w:sz w:val="20"/>
                <w:szCs w:val="20"/>
                <w:lang w:val="en-US"/>
              </w:rPr>
            </w:pPr>
            <w:r w:rsidRPr="00B32B11">
              <w:rPr>
                <w:sz w:val="20"/>
                <w:szCs w:val="20"/>
                <w:lang w:val="en-US"/>
              </w:rPr>
              <w:t>24</w:t>
            </w:r>
          </w:p>
        </w:tc>
        <w:tc>
          <w:tcPr>
            <w:tcW w:w="882" w:type="dxa"/>
            <w:tcBorders>
              <w:top w:val="nil"/>
              <w:bottom w:val="nil"/>
              <w:right w:val="nil"/>
            </w:tcBorders>
          </w:tcPr>
          <w:p w14:paraId="571C56D1" w14:textId="77777777" w:rsidR="00626B9A" w:rsidRPr="00B32B11" w:rsidRDefault="00626B9A" w:rsidP="0058434E">
            <w:pPr>
              <w:jc w:val="right"/>
              <w:rPr>
                <w:sz w:val="20"/>
                <w:szCs w:val="20"/>
                <w:lang w:val="en-US"/>
              </w:rPr>
            </w:pPr>
            <w:r w:rsidRPr="00B32B11">
              <w:rPr>
                <w:sz w:val="20"/>
                <w:szCs w:val="20"/>
                <w:lang w:val="en-US"/>
              </w:rPr>
              <w:t>0.4</w:t>
            </w:r>
          </w:p>
        </w:tc>
      </w:tr>
      <w:tr w:rsidR="00626B9A" w:rsidRPr="00B32B11" w14:paraId="136CB929" w14:textId="77777777" w:rsidTr="00626B9A">
        <w:tc>
          <w:tcPr>
            <w:tcW w:w="3936" w:type="dxa"/>
            <w:tcBorders>
              <w:top w:val="nil"/>
              <w:bottom w:val="nil"/>
            </w:tcBorders>
          </w:tcPr>
          <w:p w14:paraId="4C7352BC" w14:textId="77777777" w:rsidR="00626B9A" w:rsidRPr="00B32B11" w:rsidRDefault="00626B9A" w:rsidP="0058434E">
            <w:pPr>
              <w:rPr>
                <w:sz w:val="20"/>
                <w:szCs w:val="20"/>
                <w:lang w:val="en-US"/>
              </w:rPr>
            </w:pPr>
            <w:r w:rsidRPr="00B32B11">
              <w:rPr>
                <w:sz w:val="20"/>
                <w:szCs w:val="20"/>
                <w:lang w:val="en-US"/>
              </w:rPr>
              <w:t>13-16</w:t>
            </w:r>
          </w:p>
        </w:tc>
        <w:tc>
          <w:tcPr>
            <w:tcW w:w="933" w:type="dxa"/>
            <w:tcBorders>
              <w:top w:val="nil"/>
              <w:bottom w:val="nil"/>
            </w:tcBorders>
          </w:tcPr>
          <w:p w14:paraId="7F39D5C1" w14:textId="77777777" w:rsidR="00626B9A" w:rsidRPr="00B01868" w:rsidRDefault="00626B9A" w:rsidP="0058434E">
            <w:pPr>
              <w:jc w:val="right"/>
              <w:rPr>
                <w:sz w:val="20"/>
                <w:szCs w:val="20"/>
                <w:lang w:val="en-US"/>
              </w:rPr>
            </w:pPr>
            <w:r w:rsidRPr="00B01868">
              <w:rPr>
                <w:sz w:val="20"/>
                <w:szCs w:val="20"/>
                <w:lang w:val="en-US"/>
              </w:rPr>
              <w:t xml:space="preserve"> 13 960</w:t>
            </w:r>
          </w:p>
        </w:tc>
        <w:tc>
          <w:tcPr>
            <w:tcW w:w="602" w:type="dxa"/>
            <w:tcBorders>
              <w:top w:val="nil"/>
              <w:bottom w:val="nil"/>
            </w:tcBorders>
          </w:tcPr>
          <w:p w14:paraId="68CA36AF" w14:textId="77777777" w:rsidR="00626B9A" w:rsidRPr="00B32B11" w:rsidRDefault="00626B9A" w:rsidP="0058434E">
            <w:pPr>
              <w:jc w:val="right"/>
              <w:rPr>
                <w:sz w:val="20"/>
                <w:szCs w:val="20"/>
                <w:lang w:val="en-US"/>
              </w:rPr>
            </w:pPr>
            <w:r w:rsidRPr="00B32B11">
              <w:rPr>
                <w:sz w:val="20"/>
                <w:szCs w:val="20"/>
                <w:lang w:val="en-US"/>
              </w:rPr>
              <w:t>98.3</w:t>
            </w:r>
          </w:p>
        </w:tc>
        <w:tc>
          <w:tcPr>
            <w:tcW w:w="680" w:type="dxa"/>
            <w:tcBorders>
              <w:top w:val="nil"/>
              <w:bottom w:val="nil"/>
            </w:tcBorders>
          </w:tcPr>
          <w:p w14:paraId="30A0D53B" w14:textId="77777777" w:rsidR="00626B9A" w:rsidRPr="00B32B11" w:rsidRDefault="00626B9A" w:rsidP="0058434E">
            <w:pPr>
              <w:jc w:val="right"/>
              <w:rPr>
                <w:sz w:val="20"/>
                <w:szCs w:val="20"/>
                <w:lang w:val="en-US"/>
              </w:rPr>
            </w:pPr>
            <w:r w:rsidRPr="00B32B11">
              <w:rPr>
                <w:sz w:val="20"/>
                <w:szCs w:val="20"/>
                <w:lang w:val="en-US"/>
              </w:rPr>
              <w:t>199</w:t>
            </w:r>
          </w:p>
        </w:tc>
        <w:tc>
          <w:tcPr>
            <w:tcW w:w="671" w:type="dxa"/>
            <w:tcBorders>
              <w:top w:val="nil"/>
              <w:bottom w:val="nil"/>
            </w:tcBorders>
          </w:tcPr>
          <w:p w14:paraId="2521035D" w14:textId="77777777" w:rsidR="00626B9A" w:rsidRPr="00B32B11" w:rsidRDefault="00626B9A" w:rsidP="0058434E">
            <w:pPr>
              <w:jc w:val="right"/>
              <w:rPr>
                <w:sz w:val="20"/>
                <w:szCs w:val="20"/>
                <w:lang w:val="en-US"/>
              </w:rPr>
            </w:pPr>
            <w:r w:rsidRPr="00B32B11">
              <w:rPr>
                <w:sz w:val="20"/>
                <w:szCs w:val="20"/>
                <w:lang w:val="en-US"/>
              </w:rPr>
              <w:t>1.4</w:t>
            </w:r>
          </w:p>
        </w:tc>
        <w:tc>
          <w:tcPr>
            <w:tcW w:w="680" w:type="dxa"/>
            <w:tcBorders>
              <w:top w:val="nil"/>
              <w:bottom w:val="nil"/>
            </w:tcBorders>
          </w:tcPr>
          <w:p w14:paraId="7E8AD2D5" w14:textId="77777777" w:rsidR="00626B9A" w:rsidRPr="00B32B11" w:rsidRDefault="00626B9A" w:rsidP="0058434E">
            <w:pPr>
              <w:jc w:val="right"/>
              <w:rPr>
                <w:sz w:val="20"/>
                <w:szCs w:val="20"/>
                <w:lang w:val="en-US"/>
              </w:rPr>
            </w:pPr>
            <w:r>
              <w:rPr>
                <w:sz w:val="20"/>
                <w:szCs w:val="20"/>
                <w:lang w:val="en-US"/>
              </w:rPr>
              <w:t>39</w:t>
            </w:r>
          </w:p>
        </w:tc>
        <w:tc>
          <w:tcPr>
            <w:tcW w:w="882" w:type="dxa"/>
            <w:tcBorders>
              <w:top w:val="nil"/>
              <w:bottom w:val="nil"/>
              <w:right w:val="nil"/>
            </w:tcBorders>
          </w:tcPr>
          <w:p w14:paraId="2EC74398"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5BC30919" w14:textId="77777777" w:rsidTr="00626B9A">
        <w:tc>
          <w:tcPr>
            <w:tcW w:w="3936" w:type="dxa"/>
            <w:tcBorders>
              <w:top w:val="nil"/>
              <w:bottom w:val="single" w:sz="4" w:space="0" w:color="auto"/>
            </w:tcBorders>
          </w:tcPr>
          <w:p w14:paraId="4D081935" w14:textId="77777777" w:rsidR="00626B9A" w:rsidRPr="00B32B11" w:rsidRDefault="00626B9A" w:rsidP="0058434E">
            <w:pPr>
              <w:rPr>
                <w:sz w:val="20"/>
                <w:szCs w:val="20"/>
                <w:lang w:val="en-US"/>
              </w:rPr>
            </w:pPr>
            <w:r w:rsidRPr="00B32B11">
              <w:rPr>
                <w:sz w:val="20"/>
                <w:szCs w:val="20"/>
                <w:lang w:val="en-US"/>
              </w:rPr>
              <w:t>&gt;16</w:t>
            </w:r>
          </w:p>
        </w:tc>
        <w:tc>
          <w:tcPr>
            <w:tcW w:w="933" w:type="dxa"/>
            <w:tcBorders>
              <w:top w:val="nil"/>
              <w:bottom w:val="single" w:sz="4" w:space="0" w:color="auto"/>
            </w:tcBorders>
          </w:tcPr>
          <w:p w14:paraId="4ABBF2C0" w14:textId="77777777" w:rsidR="00626B9A" w:rsidRPr="00B01868" w:rsidRDefault="00626B9A" w:rsidP="0058434E">
            <w:pPr>
              <w:jc w:val="right"/>
              <w:rPr>
                <w:sz w:val="20"/>
                <w:szCs w:val="20"/>
                <w:lang w:val="en-US"/>
              </w:rPr>
            </w:pPr>
            <w:r w:rsidRPr="00B01868">
              <w:rPr>
                <w:sz w:val="20"/>
                <w:szCs w:val="20"/>
                <w:lang w:val="en-US"/>
              </w:rPr>
              <w:t>11 575</w:t>
            </w:r>
          </w:p>
        </w:tc>
        <w:tc>
          <w:tcPr>
            <w:tcW w:w="602" w:type="dxa"/>
            <w:tcBorders>
              <w:top w:val="nil"/>
              <w:bottom w:val="single" w:sz="4" w:space="0" w:color="auto"/>
            </w:tcBorders>
          </w:tcPr>
          <w:p w14:paraId="275C8A31" w14:textId="77777777" w:rsidR="00626B9A" w:rsidRPr="00B32B11" w:rsidRDefault="00626B9A" w:rsidP="0058434E">
            <w:pPr>
              <w:jc w:val="right"/>
              <w:rPr>
                <w:sz w:val="20"/>
                <w:szCs w:val="20"/>
                <w:lang w:val="en-US"/>
              </w:rPr>
            </w:pPr>
            <w:r w:rsidRPr="00B32B11">
              <w:rPr>
                <w:sz w:val="20"/>
                <w:szCs w:val="20"/>
                <w:lang w:val="en-US"/>
              </w:rPr>
              <w:t>98.7</w:t>
            </w:r>
          </w:p>
        </w:tc>
        <w:tc>
          <w:tcPr>
            <w:tcW w:w="680" w:type="dxa"/>
            <w:tcBorders>
              <w:top w:val="nil"/>
              <w:bottom w:val="single" w:sz="4" w:space="0" w:color="auto"/>
            </w:tcBorders>
          </w:tcPr>
          <w:p w14:paraId="242E367F" w14:textId="77777777" w:rsidR="00626B9A" w:rsidRPr="00B32B11" w:rsidRDefault="00626B9A" w:rsidP="0058434E">
            <w:pPr>
              <w:jc w:val="right"/>
              <w:rPr>
                <w:sz w:val="20"/>
                <w:szCs w:val="20"/>
                <w:lang w:val="en-US"/>
              </w:rPr>
            </w:pPr>
            <w:r w:rsidRPr="00B32B11">
              <w:rPr>
                <w:sz w:val="20"/>
                <w:szCs w:val="20"/>
                <w:lang w:val="en-US"/>
              </w:rPr>
              <w:t>113</w:t>
            </w:r>
          </w:p>
        </w:tc>
        <w:tc>
          <w:tcPr>
            <w:tcW w:w="671" w:type="dxa"/>
            <w:tcBorders>
              <w:top w:val="nil"/>
              <w:bottom w:val="single" w:sz="4" w:space="0" w:color="auto"/>
            </w:tcBorders>
          </w:tcPr>
          <w:p w14:paraId="1BED5E8F" w14:textId="77777777" w:rsidR="00626B9A" w:rsidRPr="00B32B11" w:rsidRDefault="00626B9A" w:rsidP="0058434E">
            <w:pPr>
              <w:jc w:val="right"/>
              <w:rPr>
                <w:sz w:val="20"/>
                <w:szCs w:val="20"/>
                <w:lang w:val="en-US"/>
              </w:rPr>
            </w:pPr>
            <w:r w:rsidRPr="00B32B11">
              <w:rPr>
                <w:sz w:val="20"/>
                <w:szCs w:val="20"/>
                <w:lang w:val="en-US"/>
              </w:rPr>
              <w:t>1.0</w:t>
            </w:r>
          </w:p>
        </w:tc>
        <w:tc>
          <w:tcPr>
            <w:tcW w:w="680" w:type="dxa"/>
            <w:tcBorders>
              <w:top w:val="nil"/>
              <w:bottom w:val="single" w:sz="4" w:space="0" w:color="auto"/>
            </w:tcBorders>
          </w:tcPr>
          <w:p w14:paraId="7C51652B" w14:textId="77777777" w:rsidR="00626B9A" w:rsidRPr="00B32B11" w:rsidRDefault="00626B9A" w:rsidP="0058434E">
            <w:pPr>
              <w:jc w:val="right"/>
              <w:rPr>
                <w:sz w:val="20"/>
                <w:szCs w:val="20"/>
                <w:lang w:val="en-US"/>
              </w:rPr>
            </w:pPr>
            <w:r w:rsidRPr="00B32B11">
              <w:rPr>
                <w:sz w:val="20"/>
                <w:szCs w:val="20"/>
                <w:lang w:val="en-US"/>
              </w:rPr>
              <w:t>38</w:t>
            </w:r>
          </w:p>
        </w:tc>
        <w:tc>
          <w:tcPr>
            <w:tcW w:w="882" w:type="dxa"/>
            <w:tcBorders>
              <w:top w:val="nil"/>
              <w:bottom w:val="single" w:sz="4" w:space="0" w:color="auto"/>
              <w:right w:val="nil"/>
            </w:tcBorders>
          </w:tcPr>
          <w:p w14:paraId="59A31EED"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61F4C351" w14:textId="77777777" w:rsidTr="00626B9A">
        <w:tc>
          <w:tcPr>
            <w:tcW w:w="3936" w:type="dxa"/>
            <w:tcBorders>
              <w:bottom w:val="nil"/>
            </w:tcBorders>
          </w:tcPr>
          <w:p w14:paraId="6440E111" w14:textId="77777777" w:rsidR="00626B9A" w:rsidRPr="00B32B11" w:rsidRDefault="00626B9A" w:rsidP="0058434E">
            <w:pPr>
              <w:rPr>
                <w:b/>
                <w:sz w:val="20"/>
                <w:szCs w:val="20"/>
                <w:lang w:val="en-US"/>
              </w:rPr>
            </w:pPr>
            <w:r w:rsidRPr="00B32B11">
              <w:rPr>
                <w:b/>
                <w:sz w:val="20"/>
                <w:szCs w:val="20"/>
                <w:lang w:val="en-US"/>
              </w:rPr>
              <w:t>Marital status (n=</w:t>
            </w:r>
            <w:r>
              <w:rPr>
                <w:b/>
                <w:sz w:val="20"/>
                <w:szCs w:val="20"/>
                <w:lang w:val="en-US"/>
              </w:rPr>
              <w:t>51 453</w:t>
            </w:r>
            <w:r w:rsidRPr="00B32B11">
              <w:rPr>
                <w:b/>
                <w:sz w:val="20"/>
                <w:szCs w:val="20"/>
                <w:lang w:val="en-US"/>
              </w:rPr>
              <w:t>)</w:t>
            </w:r>
          </w:p>
        </w:tc>
        <w:tc>
          <w:tcPr>
            <w:tcW w:w="933" w:type="dxa"/>
            <w:tcBorders>
              <w:bottom w:val="nil"/>
            </w:tcBorders>
          </w:tcPr>
          <w:p w14:paraId="280732FA" w14:textId="77777777" w:rsidR="00626B9A" w:rsidRPr="00B01868" w:rsidRDefault="00626B9A" w:rsidP="0058434E">
            <w:pPr>
              <w:jc w:val="right"/>
              <w:rPr>
                <w:sz w:val="20"/>
                <w:szCs w:val="20"/>
                <w:lang w:val="en-US"/>
              </w:rPr>
            </w:pPr>
          </w:p>
        </w:tc>
        <w:tc>
          <w:tcPr>
            <w:tcW w:w="602" w:type="dxa"/>
            <w:tcBorders>
              <w:bottom w:val="nil"/>
            </w:tcBorders>
          </w:tcPr>
          <w:p w14:paraId="373B6694" w14:textId="77777777" w:rsidR="00626B9A" w:rsidRPr="00B32B11" w:rsidRDefault="00626B9A" w:rsidP="0058434E">
            <w:pPr>
              <w:jc w:val="right"/>
              <w:rPr>
                <w:sz w:val="20"/>
                <w:szCs w:val="20"/>
                <w:lang w:val="en-US"/>
              </w:rPr>
            </w:pPr>
          </w:p>
        </w:tc>
        <w:tc>
          <w:tcPr>
            <w:tcW w:w="680" w:type="dxa"/>
            <w:tcBorders>
              <w:bottom w:val="nil"/>
            </w:tcBorders>
          </w:tcPr>
          <w:p w14:paraId="7CDB19B9" w14:textId="77777777" w:rsidR="00626B9A" w:rsidRPr="00B32B11" w:rsidRDefault="00626B9A" w:rsidP="0058434E">
            <w:pPr>
              <w:jc w:val="right"/>
              <w:rPr>
                <w:sz w:val="20"/>
                <w:szCs w:val="20"/>
                <w:lang w:val="en-US"/>
              </w:rPr>
            </w:pPr>
          </w:p>
        </w:tc>
        <w:tc>
          <w:tcPr>
            <w:tcW w:w="671" w:type="dxa"/>
            <w:tcBorders>
              <w:bottom w:val="nil"/>
            </w:tcBorders>
          </w:tcPr>
          <w:p w14:paraId="7C76C5DD" w14:textId="77777777" w:rsidR="00626B9A" w:rsidRPr="00B32B11" w:rsidRDefault="00626B9A" w:rsidP="0058434E">
            <w:pPr>
              <w:jc w:val="right"/>
              <w:rPr>
                <w:sz w:val="20"/>
                <w:szCs w:val="20"/>
                <w:lang w:val="en-US"/>
              </w:rPr>
            </w:pPr>
          </w:p>
        </w:tc>
        <w:tc>
          <w:tcPr>
            <w:tcW w:w="680" w:type="dxa"/>
            <w:tcBorders>
              <w:bottom w:val="nil"/>
            </w:tcBorders>
          </w:tcPr>
          <w:p w14:paraId="7391B2A2" w14:textId="77777777" w:rsidR="00626B9A" w:rsidRPr="00B32B11" w:rsidRDefault="00626B9A" w:rsidP="0058434E">
            <w:pPr>
              <w:jc w:val="right"/>
              <w:rPr>
                <w:sz w:val="20"/>
                <w:szCs w:val="20"/>
                <w:lang w:val="en-US"/>
              </w:rPr>
            </w:pPr>
          </w:p>
        </w:tc>
        <w:tc>
          <w:tcPr>
            <w:tcW w:w="882" w:type="dxa"/>
            <w:tcBorders>
              <w:bottom w:val="nil"/>
              <w:right w:val="nil"/>
            </w:tcBorders>
          </w:tcPr>
          <w:p w14:paraId="377EDABA" w14:textId="77777777" w:rsidR="00626B9A" w:rsidRPr="00B32B11" w:rsidRDefault="00626B9A" w:rsidP="0058434E">
            <w:pPr>
              <w:jc w:val="right"/>
              <w:rPr>
                <w:sz w:val="20"/>
                <w:szCs w:val="20"/>
                <w:lang w:val="en-US"/>
              </w:rPr>
            </w:pPr>
          </w:p>
        </w:tc>
      </w:tr>
      <w:tr w:rsidR="00626B9A" w:rsidRPr="00B32B11" w14:paraId="1B37D89E" w14:textId="77777777" w:rsidTr="00626B9A">
        <w:tc>
          <w:tcPr>
            <w:tcW w:w="3936" w:type="dxa"/>
            <w:tcBorders>
              <w:top w:val="nil"/>
              <w:bottom w:val="nil"/>
            </w:tcBorders>
          </w:tcPr>
          <w:p w14:paraId="05F5EE58" w14:textId="77777777" w:rsidR="00626B9A" w:rsidRPr="00B32B11" w:rsidRDefault="00626B9A" w:rsidP="0058434E">
            <w:pPr>
              <w:rPr>
                <w:sz w:val="20"/>
                <w:szCs w:val="20"/>
                <w:lang w:val="en-US"/>
              </w:rPr>
            </w:pPr>
            <w:r w:rsidRPr="00B32B11">
              <w:rPr>
                <w:sz w:val="20"/>
                <w:szCs w:val="20"/>
                <w:lang w:val="en-US"/>
              </w:rPr>
              <w:t>Married or living with partner</w:t>
            </w:r>
          </w:p>
        </w:tc>
        <w:tc>
          <w:tcPr>
            <w:tcW w:w="933" w:type="dxa"/>
            <w:tcBorders>
              <w:top w:val="nil"/>
              <w:bottom w:val="nil"/>
            </w:tcBorders>
          </w:tcPr>
          <w:p w14:paraId="46C5595F" w14:textId="77777777" w:rsidR="00626B9A" w:rsidRPr="00B01868" w:rsidRDefault="00626B9A" w:rsidP="0058434E">
            <w:pPr>
              <w:jc w:val="right"/>
              <w:rPr>
                <w:sz w:val="20"/>
                <w:szCs w:val="20"/>
                <w:lang w:val="en-US"/>
              </w:rPr>
            </w:pPr>
            <w:r w:rsidRPr="00B01868">
              <w:rPr>
                <w:sz w:val="20"/>
                <w:szCs w:val="20"/>
                <w:lang w:val="en-US"/>
              </w:rPr>
              <w:t>49 222</w:t>
            </w:r>
          </w:p>
        </w:tc>
        <w:tc>
          <w:tcPr>
            <w:tcW w:w="602" w:type="dxa"/>
            <w:tcBorders>
              <w:top w:val="nil"/>
              <w:bottom w:val="nil"/>
            </w:tcBorders>
          </w:tcPr>
          <w:p w14:paraId="1C025C38" w14:textId="77777777" w:rsidR="00626B9A" w:rsidRPr="00B32B11" w:rsidRDefault="00626B9A" w:rsidP="0058434E">
            <w:pPr>
              <w:jc w:val="right"/>
              <w:rPr>
                <w:sz w:val="20"/>
                <w:szCs w:val="20"/>
                <w:lang w:val="en-US"/>
              </w:rPr>
            </w:pPr>
            <w:r w:rsidRPr="00B32B11">
              <w:rPr>
                <w:sz w:val="20"/>
                <w:szCs w:val="20"/>
                <w:lang w:val="en-US"/>
              </w:rPr>
              <w:t>98.3</w:t>
            </w:r>
          </w:p>
        </w:tc>
        <w:tc>
          <w:tcPr>
            <w:tcW w:w="680" w:type="dxa"/>
            <w:tcBorders>
              <w:top w:val="nil"/>
              <w:bottom w:val="nil"/>
            </w:tcBorders>
          </w:tcPr>
          <w:p w14:paraId="2198877E" w14:textId="77777777" w:rsidR="00626B9A" w:rsidRPr="00B32B11" w:rsidRDefault="00626B9A" w:rsidP="0058434E">
            <w:pPr>
              <w:jc w:val="right"/>
              <w:rPr>
                <w:sz w:val="20"/>
                <w:szCs w:val="20"/>
                <w:lang w:val="en-US"/>
              </w:rPr>
            </w:pPr>
            <w:r w:rsidRPr="00B32B11">
              <w:rPr>
                <w:sz w:val="20"/>
                <w:szCs w:val="20"/>
                <w:lang w:val="en-US"/>
              </w:rPr>
              <w:t>692</w:t>
            </w:r>
          </w:p>
        </w:tc>
        <w:tc>
          <w:tcPr>
            <w:tcW w:w="671" w:type="dxa"/>
            <w:tcBorders>
              <w:top w:val="nil"/>
              <w:bottom w:val="nil"/>
            </w:tcBorders>
          </w:tcPr>
          <w:p w14:paraId="7392BA9F" w14:textId="77777777" w:rsidR="00626B9A" w:rsidRPr="00B32B11" w:rsidRDefault="00626B9A" w:rsidP="0058434E">
            <w:pPr>
              <w:jc w:val="right"/>
              <w:rPr>
                <w:sz w:val="20"/>
                <w:szCs w:val="20"/>
                <w:lang w:val="en-US"/>
              </w:rPr>
            </w:pPr>
            <w:r w:rsidRPr="00B32B11">
              <w:rPr>
                <w:sz w:val="20"/>
                <w:szCs w:val="20"/>
                <w:lang w:val="en-US"/>
              </w:rPr>
              <w:t>1.4</w:t>
            </w:r>
          </w:p>
        </w:tc>
        <w:tc>
          <w:tcPr>
            <w:tcW w:w="680" w:type="dxa"/>
            <w:tcBorders>
              <w:top w:val="nil"/>
              <w:bottom w:val="nil"/>
            </w:tcBorders>
          </w:tcPr>
          <w:p w14:paraId="5F0E5B66" w14:textId="77777777" w:rsidR="00626B9A" w:rsidRPr="00B32B11" w:rsidRDefault="00626B9A" w:rsidP="0058434E">
            <w:pPr>
              <w:jc w:val="right"/>
              <w:rPr>
                <w:sz w:val="20"/>
                <w:szCs w:val="20"/>
                <w:lang w:val="en-US"/>
              </w:rPr>
            </w:pPr>
            <w:r w:rsidRPr="00B32B11">
              <w:rPr>
                <w:sz w:val="20"/>
                <w:szCs w:val="20"/>
                <w:lang w:val="en-US"/>
              </w:rPr>
              <w:t>16</w:t>
            </w:r>
            <w:r>
              <w:rPr>
                <w:sz w:val="20"/>
                <w:szCs w:val="20"/>
                <w:lang w:val="en-US"/>
              </w:rPr>
              <w:t>2</w:t>
            </w:r>
          </w:p>
        </w:tc>
        <w:tc>
          <w:tcPr>
            <w:tcW w:w="882" w:type="dxa"/>
            <w:tcBorders>
              <w:top w:val="nil"/>
              <w:bottom w:val="nil"/>
              <w:right w:val="nil"/>
            </w:tcBorders>
          </w:tcPr>
          <w:p w14:paraId="44D538CA"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40C0B161" w14:textId="77777777" w:rsidTr="00626B9A">
        <w:tc>
          <w:tcPr>
            <w:tcW w:w="3936" w:type="dxa"/>
            <w:tcBorders>
              <w:top w:val="nil"/>
              <w:bottom w:val="nil"/>
            </w:tcBorders>
          </w:tcPr>
          <w:p w14:paraId="487DEFBA" w14:textId="77777777" w:rsidR="00626B9A" w:rsidRPr="00B32B11" w:rsidRDefault="00626B9A" w:rsidP="0058434E">
            <w:pPr>
              <w:rPr>
                <w:sz w:val="20"/>
                <w:szCs w:val="20"/>
                <w:lang w:val="en-US"/>
              </w:rPr>
            </w:pPr>
            <w:r w:rsidRPr="00B32B11">
              <w:rPr>
                <w:sz w:val="20"/>
                <w:szCs w:val="20"/>
                <w:lang w:val="en-US"/>
              </w:rPr>
              <w:t>Single</w:t>
            </w:r>
          </w:p>
        </w:tc>
        <w:tc>
          <w:tcPr>
            <w:tcW w:w="933" w:type="dxa"/>
            <w:tcBorders>
              <w:top w:val="nil"/>
              <w:bottom w:val="nil"/>
            </w:tcBorders>
          </w:tcPr>
          <w:p w14:paraId="2262939B" w14:textId="77777777" w:rsidR="00626B9A" w:rsidRPr="00B01868" w:rsidRDefault="00626B9A" w:rsidP="0058434E">
            <w:pPr>
              <w:jc w:val="right"/>
              <w:rPr>
                <w:sz w:val="20"/>
                <w:szCs w:val="20"/>
                <w:lang w:val="en-US"/>
              </w:rPr>
            </w:pPr>
            <w:r w:rsidRPr="00B01868">
              <w:rPr>
                <w:sz w:val="20"/>
                <w:szCs w:val="20"/>
                <w:lang w:val="en-US"/>
              </w:rPr>
              <w:t>887</w:t>
            </w:r>
          </w:p>
        </w:tc>
        <w:tc>
          <w:tcPr>
            <w:tcW w:w="602" w:type="dxa"/>
            <w:tcBorders>
              <w:top w:val="nil"/>
              <w:bottom w:val="nil"/>
            </w:tcBorders>
          </w:tcPr>
          <w:p w14:paraId="3AC55D67" w14:textId="77777777" w:rsidR="00626B9A" w:rsidRPr="00B32B11" w:rsidRDefault="00626B9A" w:rsidP="0058434E">
            <w:pPr>
              <w:jc w:val="right"/>
              <w:rPr>
                <w:sz w:val="20"/>
                <w:szCs w:val="20"/>
                <w:lang w:val="en-US"/>
              </w:rPr>
            </w:pPr>
            <w:r w:rsidRPr="00B32B11">
              <w:rPr>
                <w:sz w:val="20"/>
                <w:szCs w:val="20"/>
                <w:lang w:val="en-US"/>
              </w:rPr>
              <w:t>97.0</w:t>
            </w:r>
          </w:p>
        </w:tc>
        <w:tc>
          <w:tcPr>
            <w:tcW w:w="680" w:type="dxa"/>
            <w:tcBorders>
              <w:top w:val="nil"/>
              <w:bottom w:val="nil"/>
            </w:tcBorders>
          </w:tcPr>
          <w:p w14:paraId="409D05D2" w14:textId="77777777" w:rsidR="00626B9A" w:rsidRPr="00B32B11" w:rsidRDefault="00626B9A" w:rsidP="0058434E">
            <w:pPr>
              <w:jc w:val="right"/>
              <w:rPr>
                <w:sz w:val="20"/>
                <w:szCs w:val="20"/>
                <w:lang w:val="en-US"/>
              </w:rPr>
            </w:pPr>
            <w:r w:rsidRPr="00B32B11">
              <w:rPr>
                <w:sz w:val="20"/>
                <w:szCs w:val="20"/>
                <w:lang w:val="en-US"/>
              </w:rPr>
              <w:t xml:space="preserve">22 </w:t>
            </w:r>
          </w:p>
        </w:tc>
        <w:tc>
          <w:tcPr>
            <w:tcW w:w="671" w:type="dxa"/>
            <w:tcBorders>
              <w:top w:val="nil"/>
              <w:bottom w:val="nil"/>
            </w:tcBorders>
          </w:tcPr>
          <w:p w14:paraId="62F5151D" w14:textId="77777777" w:rsidR="00626B9A" w:rsidRPr="00B32B11" w:rsidRDefault="00626B9A" w:rsidP="0058434E">
            <w:pPr>
              <w:jc w:val="right"/>
              <w:rPr>
                <w:sz w:val="20"/>
                <w:szCs w:val="20"/>
                <w:lang w:val="en-US"/>
              </w:rPr>
            </w:pPr>
            <w:r w:rsidRPr="00B32B11">
              <w:rPr>
                <w:sz w:val="20"/>
                <w:szCs w:val="20"/>
                <w:lang w:val="en-US"/>
              </w:rPr>
              <w:t>2.4</w:t>
            </w:r>
          </w:p>
        </w:tc>
        <w:tc>
          <w:tcPr>
            <w:tcW w:w="680" w:type="dxa"/>
            <w:tcBorders>
              <w:top w:val="nil"/>
              <w:bottom w:val="nil"/>
            </w:tcBorders>
          </w:tcPr>
          <w:p w14:paraId="6F37F2D7" w14:textId="77777777" w:rsidR="00626B9A" w:rsidRPr="00B32B11" w:rsidRDefault="00626B9A" w:rsidP="0058434E">
            <w:pPr>
              <w:jc w:val="right"/>
              <w:rPr>
                <w:sz w:val="20"/>
                <w:szCs w:val="20"/>
                <w:lang w:val="en-US"/>
              </w:rPr>
            </w:pPr>
            <w:r w:rsidRPr="00B32B11">
              <w:rPr>
                <w:sz w:val="20"/>
                <w:szCs w:val="20"/>
                <w:lang w:val="en-US"/>
              </w:rPr>
              <w:t>5</w:t>
            </w:r>
          </w:p>
        </w:tc>
        <w:tc>
          <w:tcPr>
            <w:tcW w:w="882" w:type="dxa"/>
            <w:tcBorders>
              <w:top w:val="nil"/>
              <w:bottom w:val="nil"/>
              <w:right w:val="nil"/>
            </w:tcBorders>
          </w:tcPr>
          <w:p w14:paraId="506C253B" w14:textId="77777777" w:rsidR="00626B9A" w:rsidRPr="00B32B11" w:rsidRDefault="00626B9A" w:rsidP="0058434E">
            <w:pPr>
              <w:jc w:val="right"/>
              <w:rPr>
                <w:sz w:val="20"/>
                <w:szCs w:val="20"/>
                <w:lang w:val="en-US"/>
              </w:rPr>
            </w:pPr>
            <w:r w:rsidRPr="00B32B11">
              <w:rPr>
                <w:sz w:val="20"/>
                <w:szCs w:val="20"/>
                <w:lang w:val="en-US"/>
              </w:rPr>
              <w:t>0.</w:t>
            </w:r>
            <w:r>
              <w:rPr>
                <w:sz w:val="20"/>
                <w:szCs w:val="20"/>
                <w:lang w:val="en-US"/>
              </w:rPr>
              <w:t>6</w:t>
            </w:r>
          </w:p>
        </w:tc>
      </w:tr>
      <w:tr w:rsidR="00626B9A" w:rsidRPr="00B32B11" w14:paraId="2FE4DB5C" w14:textId="77777777" w:rsidTr="00626B9A">
        <w:tc>
          <w:tcPr>
            <w:tcW w:w="3936" w:type="dxa"/>
            <w:tcBorders>
              <w:top w:val="nil"/>
              <w:bottom w:val="single" w:sz="4" w:space="0" w:color="auto"/>
            </w:tcBorders>
          </w:tcPr>
          <w:p w14:paraId="3B61AAD5" w14:textId="77777777" w:rsidR="00626B9A" w:rsidRPr="00B32B11" w:rsidRDefault="00626B9A" w:rsidP="0058434E">
            <w:pPr>
              <w:rPr>
                <w:sz w:val="20"/>
                <w:szCs w:val="20"/>
                <w:lang w:val="en-US"/>
              </w:rPr>
            </w:pPr>
            <w:r w:rsidRPr="00B32B11">
              <w:rPr>
                <w:sz w:val="20"/>
                <w:szCs w:val="20"/>
                <w:lang w:val="en-US"/>
              </w:rPr>
              <w:t>Other</w:t>
            </w:r>
          </w:p>
        </w:tc>
        <w:tc>
          <w:tcPr>
            <w:tcW w:w="933" w:type="dxa"/>
            <w:tcBorders>
              <w:top w:val="nil"/>
              <w:bottom w:val="single" w:sz="4" w:space="0" w:color="auto"/>
            </w:tcBorders>
          </w:tcPr>
          <w:p w14:paraId="2CE389FE" w14:textId="77777777" w:rsidR="00626B9A" w:rsidRPr="00B01868" w:rsidRDefault="00626B9A" w:rsidP="0058434E">
            <w:pPr>
              <w:jc w:val="right"/>
              <w:rPr>
                <w:sz w:val="20"/>
                <w:szCs w:val="20"/>
                <w:lang w:val="en-US"/>
              </w:rPr>
            </w:pPr>
            <w:r w:rsidRPr="00B01868">
              <w:rPr>
                <w:sz w:val="20"/>
                <w:szCs w:val="20"/>
                <w:lang w:val="en-US"/>
              </w:rPr>
              <w:t>454</w:t>
            </w:r>
          </w:p>
        </w:tc>
        <w:tc>
          <w:tcPr>
            <w:tcW w:w="602" w:type="dxa"/>
            <w:tcBorders>
              <w:top w:val="nil"/>
              <w:bottom w:val="single" w:sz="4" w:space="0" w:color="auto"/>
            </w:tcBorders>
          </w:tcPr>
          <w:p w14:paraId="30319C3B" w14:textId="77777777" w:rsidR="00626B9A" w:rsidRPr="00B32B11" w:rsidRDefault="00626B9A" w:rsidP="0058434E">
            <w:pPr>
              <w:jc w:val="right"/>
              <w:rPr>
                <w:sz w:val="20"/>
                <w:szCs w:val="20"/>
                <w:lang w:val="en-US"/>
              </w:rPr>
            </w:pPr>
            <w:r w:rsidRPr="00B32B11">
              <w:rPr>
                <w:sz w:val="20"/>
                <w:szCs w:val="20"/>
                <w:lang w:val="en-US"/>
              </w:rPr>
              <w:t>98.1</w:t>
            </w:r>
          </w:p>
        </w:tc>
        <w:tc>
          <w:tcPr>
            <w:tcW w:w="680" w:type="dxa"/>
            <w:tcBorders>
              <w:top w:val="nil"/>
              <w:bottom w:val="single" w:sz="4" w:space="0" w:color="auto"/>
            </w:tcBorders>
          </w:tcPr>
          <w:p w14:paraId="7A435DCB" w14:textId="77777777" w:rsidR="00626B9A" w:rsidRPr="00B32B11" w:rsidRDefault="00626B9A" w:rsidP="0058434E">
            <w:pPr>
              <w:jc w:val="right"/>
              <w:rPr>
                <w:sz w:val="20"/>
                <w:szCs w:val="20"/>
                <w:lang w:val="en-US"/>
              </w:rPr>
            </w:pPr>
            <w:r w:rsidRPr="00B32B11">
              <w:rPr>
                <w:sz w:val="20"/>
                <w:szCs w:val="20"/>
                <w:lang w:val="en-US"/>
              </w:rPr>
              <w:t>6</w:t>
            </w:r>
          </w:p>
        </w:tc>
        <w:tc>
          <w:tcPr>
            <w:tcW w:w="671" w:type="dxa"/>
            <w:tcBorders>
              <w:top w:val="nil"/>
              <w:bottom w:val="single" w:sz="4" w:space="0" w:color="auto"/>
            </w:tcBorders>
          </w:tcPr>
          <w:p w14:paraId="05723733" w14:textId="77777777" w:rsidR="00626B9A" w:rsidRPr="00B32B11" w:rsidRDefault="00626B9A" w:rsidP="0058434E">
            <w:pPr>
              <w:jc w:val="right"/>
              <w:rPr>
                <w:sz w:val="20"/>
                <w:szCs w:val="20"/>
                <w:lang w:val="en-US"/>
              </w:rPr>
            </w:pPr>
            <w:r w:rsidRPr="00B32B11">
              <w:rPr>
                <w:sz w:val="20"/>
                <w:szCs w:val="20"/>
                <w:lang w:val="en-US"/>
              </w:rPr>
              <w:t>1.3</w:t>
            </w:r>
          </w:p>
        </w:tc>
        <w:tc>
          <w:tcPr>
            <w:tcW w:w="680" w:type="dxa"/>
            <w:tcBorders>
              <w:top w:val="nil"/>
              <w:bottom w:val="single" w:sz="4" w:space="0" w:color="auto"/>
            </w:tcBorders>
          </w:tcPr>
          <w:p w14:paraId="09BC5C26" w14:textId="77777777" w:rsidR="00626B9A" w:rsidRPr="00B32B11" w:rsidRDefault="00626B9A" w:rsidP="0058434E">
            <w:pPr>
              <w:jc w:val="right"/>
              <w:rPr>
                <w:sz w:val="20"/>
                <w:szCs w:val="20"/>
                <w:lang w:val="en-US"/>
              </w:rPr>
            </w:pPr>
            <w:r w:rsidRPr="00B32B11">
              <w:rPr>
                <w:sz w:val="20"/>
                <w:szCs w:val="20"/>
                <w:lang w:val="en-US"/>
              </w:rPr>
              <w:t xml:space="preserve">3 </w:t>
            </w:r>
          </w:p>
        </w:tc>
        <w:tc>
          <w:tcPr>
            <w:tcW w:w="882" w:type="dxa"/>
            <w:tcBorders>
              <w:top w:val="nil"/>
              <w:bottom w:val="single" w:sz="4" w:space="0" w:color="auto"/>
              <w:right w:val="nil"/>
            </w:tcBorders>
          </w:tcPr>
          <w:p w14:paraId="1A27CF43" w14:textId="77777777" w:rsidR="00626B9A" w:rsidRPr="00B32B11" w:rsidRDefault="00626B9A" w:rsidP="0058434E">
            <w:pPr>
              <w:jc w:val="right"/>
              <w:rPr>
                <w:sz w:val="20"/>
                <w:szCs w:val="20"/>
                <w:lang w:val="en-US"/>
              </w:rPr>
            </w:pPr>
            <w:r w:rsidRPr="00B32B11">
              <w:rPr>
                <w:sz w:val="20"/>
                <w:szCs w:val="20"/>
                <w:lang w:val="en-US"/>
              </w:rPr>
              <w:t>0.</w:t>
            </w:r>
            <w:r>
              <w:rPr>
                <w:sz w:val="20"/>
                <w:szCs w:val="20"/>
                <w:lang w:val="en-US"/>
              </w:rPr>
              <w:t>7</w:t>
            </w:r>
          </w:p>
        </w:tc>
      </w:tr>
      <w:tr w:rsidR="00626B9A" w:rsidRPr="00B32B11" w14:paraId="27619731" w14:textId="77777777" w:rsidTr="00626B9A">
        <w:tc>
          <w:tcPr>
            <w:tcW w:w="3936" w:type="dxa"/>
            <w:tcBorders>
              <w:bottom w:val="nil"/>
            </w:tcBorders>
          </w:tcPr>
          <w:p w14:paraId="79C01C87" w14:textId="77777777" w:rsidR="00626B9A" w:rsidRPr="00B32B11" w:rsidRDefault="00626B9A" w:rsidP="0058434E">
            <w:pPr>
              <w:rPr>
                <w:b/>
                <w:sz w:val="20"/>
                <w:szCs w:val="20"/>
                <w:lang w:val="en-US"/>
              </w:rPr>
            </w:pPr>
            <w:r w:rsidRPr="00B32B11">
              <w:rPr>
                <w:b/>
                <w:sz w:val="20"/>
                <w:szCs w:val="20"/>
                <w:lang w:val="en-US"/>
              </w:rPr>
              <w:t>Parity</w:t>
            </w:r>
            <w:r>
              <w:rPr>
                <w:b/>
                <w:sz w:val="20"/>
                <w:szCs w:val="20"/>
                <w:lang w:val="en-US"/>
              </w:rPr>
              <w:t xml:space="preserve"> (n= 51 610</w:t>
            </w:r>
            <w:r w:rsidRPr="00B32B11">
              <w:rPr>
                <w:b/>
                <w:sz w:val="20"/>
                <w:szCs w:val="20"/>
                <w:lang w:val="en-US"/>
              </w:rPr>
              <w:t>)</w:t>
            </w:r>
          </w:p>
        </w:tc>
        <w:tc>
          <w:tcPr>
            <w:tcW w:w="933" w:type="dxa"/>
            <w:tcBorders>
              <w:bottom w:val="nil"/>
            </w:tcBorders>
          </w:tcPr>
          <w:p w14:paraId="5A136B84" w14:textId="77777777" w:rsidR="00626B9A" w:rsidRPr="00B01868" w:rsidRDefault="00626B9A" w:rsidP="0058434E">
            <w:pPr>
              <w:jc w:val="right"/>
              <w:rPr>
                <w:sz w:val="20"/>
                <w:szCs w:val="20"/>
                <w:lang w:val="en-US"/>
              </w:rPr>
            </w:pPr>
          </w:p>
        </w:tc>
        <w:tc>
          <w:tcPr>
            <w:tcW w:w="602" w:type="dxa"/>
            <w:tcBorders>
              <w:bottom w:val="nil"/>
            </w:tcBorders>
          </w:tcPr>
          <w:p w14:paraId="36108630" w14:textId="77777777" w:rsidR="00626B9A" w:rsidRPr="00B32B11" w:rsidRDefault="00626B9A" w:rsidP="0058434E">
            <w:pPr>
              <w:jc w:val="right"/>
              <w:rPr>
                <w:sz w:val="20"/>
                <w:szCs w:val="20"/>
                <w:lang w:val="en-US"/>
              </w:rPr>
            </w:pPr>
          </w:p>
        </w:tc>
        <w:tc>
          <w:tcPr>
            <w:tcW w:w="680" w:type="dxa"/>
            <w:tcBorders>
              <w:bottom w:val="nil"/>
            </w:tcBorders>
          </w:tcPr>
          <w:p w14:paraId="32F8B41C" w14:textId="77777777" w:rsidR="00626B9A" w:rsidRPr="00B32B11" w:rsidRDefault="00626B9A" w:rsidP="0058434E">
            <w:pPr>
              <w:jc w:val="right"/>
              <w:rPr>
                <w:sz w:val="20"/>
                <w:szCs w:val="20"/>
                <w:lang w:val="en-US"/>
              </w:rPr>
            </w:pPr>
          </w:p>
        </w:tc>
        <w:tc>
          <w:tcPr>
            <w:tcW w:w="671" w:type="dxa"/>
            <w:tcBorders>
              <w:bottom w:val="nil"/>
            </w:tcBorders>
          </w:tcPr>
          <w:p w14:paraId="0A225364" w14:textId="77777777" w:rsidR="00626B9A" w:rsidRPr="00B32B11" w:rsidRDefault="00626B9A" w:rsidP="0058434E">
            <w:pPr>
              <w:jc w:val="right"/>
              <w:rPr>
                <w:sz w:val="20"/>
                <w:szCs w:val="20"/>
                <w:lang w:val="en-US"/>
              </w:rPr>
            </w:pPr>
          </w:p>
        </w:tc>
        <w:tc>
          <w:tcPr>
            <w:tcW w:w="680" w:type="dxa"/>
            <w:tcBorders>
              <w:bottom w:val="nil"/>
            </w:tcBorders>
          </w:tcPr>
          <w:p w14:paraId="61E5E62A" w14:textId="77777777" w:rsidR="00626B9A" w:rsidRPr="00B32B11" w:rsidRDefault="00626B9A" w:rsidP="0058434E">
            <w:pPr>
              <w:jc w:val="right"/>
              <w:rPr>
                <w:sz w:val="20"/>
                <w:szCs w:val="20"/>
                <w:lang w:val="en-US"/>
              </w:rPr>
            </w:pPr>
          </w:p>
        </w:tc>
        <w:tc>
          <w:tcPr>
            <w:tcW w:w="882" w:type="dxa"/>
            <w:tcBorders>
              <w:bottom w:val="nil"/>
              <w:right w:val="nil"/>
            </w:tcBorders>
          </w:tcPr>
          <w:p w14:paraId="4BBBB3FF" w14:textId="77777777" w:rsidR="00626B9A" w:rsidRPr="00B32B11" w:rsidRDefault="00626B9A" w:rsidP="0058434E">
            <w:pPr>
              <w:jc w:val="right"/>
              <w:rPr>
                <w:sz w:val="20"/>
                <w:szCs w:val="20"/>
                <w:lang w:val="en-US"/>
              </w:rPr>
            </w:pPr>
          </w:p>
        </w:tc>
      </w:tr>
      <w:tr w:rsidR="00626B9A" w:rsidRPr="00B32B11" w14:paraId="14D6B692" w14:textId="77777777" w:rsidTr="00626B9A">
        <w:tc>
          <w:tcPr>
            <w:tcW w:w="3936" w:type="dxa"/>
            <w:tcBorders>
              <w:top w:val="nil"/>
              <w:bottom w:val="nil"/>
            </w:tcBorders>
          </w:tcPr>
          <w:p w14:paraId="65F20598" w14:textId="77777777" w:rsidR="00626B9A" w:rsidRPr="00B32B11" w:rsidRDefault="00626B9A" w:rsidP="0058434E">
            <w:pPr>
              <w:rPr>
                <w:sz w:val="20"/>
                <w:szCs w:val="20"/>
                <w:lang w:val="en-US"/>
              </w:rPr>
            </w:pPr>
            <w:r w:rsidRPr="00B32B11">
              <w:rPr>
                <w:sz w:val="20"/>
                <w:szCs w:val="20"/>
                <w:lang w:val="en-US"/>
              </w:rPr>
              <w:t>0</w:t>
            </w:r>
          </w:p>
        </w:tc>
        <w:tc>
          <w:tcPr>
            <w:tcW w:w="933" w:type="dxa"/>
            <w:tcBorders>
              <w:top w:val="nil"/>
              <w:bottom w:val="nil"/>
            </w:tcBorders>
          </w:tcPr>
          <w:p w14:paraId="10CD8D69" w14:textId="77777777" w:rsidR="00626B9A" w:rsidRPr="00B01868" w:rsidRDefault="00626B9A" w:rsidP="0058434E">
            <w:pPr>
              <w:jc w:val="right"/>
              <w:rPr>
                <w:sz w:val="20"/>
                <w:szCs w:val="20"/>
                <w:lang w:val="en-US"/>
              </w:rPr>
            </w:pPr>
            <w:r w:rsidRPr="00B01868">
              <w:rPr>
                <w:sz w:val="20"/>
                <w:szCs w:val="20"/>
                <w:lang w:val="en-US"/>
              </w:rPr>
              <w:t>24 272</w:t>
            </w:r>
          </w:p>
        </w:tc>
        <w:tc>
          <w:tcPr>
            <w:tcW w:w="602" w:type="dxa"/>
            <w:tcBorders>
              <w:top w:val="nil"/>
              <w:bottom w:val="nil"/>
            </w:tcBorders>
          </w:tcPr>
          <w:p w14:paraId="38B6ABEB" w14:textId="77777777" w:rsidR="00626B9A" w:rsidRPr="00B32B11" w:rsidRDefault="00626B9A" w:rsidP="0058434E">
            <w:pPr>
              <w:jc w:val="right"/>
              <w:rPr>
                <w:sz w:val="20"/>
                <w:szCs w:val="20"/>
                <w:lang w:val="en-US"/>
              </w:rPr>
            </w:pPr>
            <w:r w:rsidRPr="00B32B11">
              <w:rPr>
                <w:sz w:val="20"/>
                <w:szCs w:val="20"/>
                <w:lang w:val="en-US"/>
              </w:rPr>
              <w:t>98.4</w:t>
            </w:r>
          </w:p>
        </w:tc>
        <w:tc>
          <w:tcPr>
            <w:tcW w:w="680" w:type="dxa"/>
            <w:tcBorders>
              <w:top w:val="nil"/>
              <w:bottom w:val="nil"/>
            </w:tcBorders>
          </w:tcPr>
          <w:p w14:paraId="52EE27BE" w14:textId="77777777" w:rsidR="00626B9A" w:rsidRPr="00B32B11" w:rsidRDefault="00626B9A" w:rsidP="0058434E">
            <w:pPr>
              <w:jc w:val="right"/>
              <w:rPr>
                <w:sz w:val="20"/>
                <w:szCs w:val="20"/>
                <w:lang w:val="en-US"/>
              </w:rPr>
            </w:pPr>
            <w:r w:rsidRPr="00B32B11">
              <w:rPr>
                <w:sz w:val="20"/>
                <w:szCs w:val="20"/>
                <w:lang w:val="en-US"/>
              </w:rPr>
              <w:t>329</w:t>
            </w:r>
          </w:p>
        </w:tc>
        <w:tc>
          <w:tcPr>
            <w:tcW w:w="671" w:type="dxa"/>
            <w:tcBorders>
              <w:top w:val="nil"/>
              <w:bottom w:val="nil"/>
            </w:tcBorders>
          </w:tcPr>
          <w:p w14:paraId="157787E8" w14:textId="77777777" w:rsidR="00626B9A" w:rsidRPr="00B32B11" w:rsidRDefault="00626B9A" w:rsidP="0058434E">
            <w:pPr>
              <w:jc w:val="right"/>
              <w:rPr>
                <w:sz w:val="20"/>
                <w:szCs w:val="20"/>
                <w:lang w:val="en-US"/>
              </w:rPr>
            </w:pPr>
            <w:r w:rsidRPr="00B32B11">
              <w:rPr>
                <w:sz w:val="20"/>
                <w:szCs w:val="20"/>
                <w:lang w:val="en-US"/>
              </w:rPr>
              <w:t>1.3</w:t>
            </w:r>
          </w:p>
        </w:tc>
        <w:tc>
          <w:tcPr>
            <w:tcW w:w="680" w:type="dxa"/>
            <w:tcBorders>
              <w:top w:val="nil"/>
              <w:bottom w:val="nil"/>
            </w:tcBorders>
          </w:tcPr>
          <w:p w14:paraId="25A587A1" w14:textId="77777777" w:rsidR="00626B9A" w:rsidRPr="00B32B11" w:rsidRDefault="00626B9A" w:rsidP="0058434E">
            <w:pPr>
              <w:jc w:val="right"/>
              <w:rPr>
                <w:sz w:val="20"/>
                <w:szCs w:val="20"/>
                <w:lang w:val="en-US"/>
              </w:rPr>
            </w:pPr>
            <w:r w:rsidRPr="00B32B11">
              <w:rPr>
                <w:sz w:val="20"/>
                <w:szCs w:val="20"/>
                <w:lang w:val="en-US"/>
              </w:rPr>
              <w:t>55</w:t>
            </w:r>
          </w:p>
        </w:tc>
        <w:tc>
          <w:tcPr>
            <w:tcW w:w="882" w:type="dxa"/>
            <w:tcBorders>
              <w:top w:val="nil"/>
              <w:bottom w:val="nil"/>
              <w:right w:val="nil"/>
            </w:tcBorders>
          </w:tcPr>
          <w:p w14:paraId="5A50F5BE" w14:textId="77777777" w:rsidR="00626B9A" w:rsidRPr="00B32B11" w:rsidRDefault="00626B9A" w:rsidP="0058434E">
            <w:pPr>
              <w:jc w:val="right"/>
              <w:rPr>
                <w:sz w:val="20"/>
                <w:szCs w:val="20"/>
                <w:lang w:val="en-US"/>
              </w:rPr>
            </w:pPr>
            <w:r w:rsidRPr="00B32B11">
              <w:rPr>
                <w:sz w:val="20"/>
                <w:szCs w:val="20"/>
                <w:lang w:val="en-US"/>
              </w:rPr>
              <w:t>0.2</w:t>
            </w:r>
          </w:p>
        </w:tc>
      </w:tr>
      <w:tr w:rsidR="00626B9A" w:rsidRPr="00B32B11" w14:paraId="50FF684C" w14:textId="77777777" w:rsidTr="00626B9A">
        <w:tc>
          <w:tcPr>
            <w:tcW w:w="3936" w:type="dxa"/>
            <w:tcBorders>
              <w:top w:val="nil"/>
              <w:bottom w:val="nil"/>
            </w:tcBorders>
          </w:tcPr>
          <w:p w14:paraId="0C26CC25" w14:textId="77777777" w:rsidR="00626B9A" w:rsidRPr="00B32B11" w:rsidRDefault="00626B9A" w:rsidP="0058434E">
            <w:pPr>
              <w:rPr>
                <w:sz w:val="20"/>
                <w:szCs w:val="20"/>
                <w:lang w:val="en-US"/>
              </w:rPr>
            </w:pPr>
            <w:r w:rsidRPr="00B32B11">
              <w:rPr>
                <w:sz w:val="20"/>
                <w:szCs w:val="20"/>
                <w:lang w:val="en-US"/>
              </w:rPr>
              <w:t>1</w:t>
            </w:r>
          </w:p>
        </w:tc>
        <w:tc>
          <w:tcPr>
            <w:tcW w:w="933" w:type="dxa"/>
            <w:tcBorders>
              <w:top w:val="nil"/>
              <w:bottom w:val="nil"/>
            </w:tcBorders>
          </w:tcPr>
          <w:p w14:paraId="47725765" w14:textId="77777777" w:rsidR="00626B9A" w:rsidRPr="00B01868" w:rsidRDefault="00626B9A" w:rsidP="0058434E">
            <w:pPr>
              <w:jc w:val="right"/>
              <w:rPr>
                <w:sz w:val="20"/>
                <w:szCs w:val="20"/>
                <w:lang w:val="en-US"/>
              </w:rPr>
            </w:pPr>
            <w:r w:rsidRPr="00B01868">
              <w:rPr>
                <w:sz w:val="20"/>
                <w:szCs w:val="20"/>
                <w:lang w:val="en-US"/>
              </w:rPr>
              <w:t>17 363</w:t>
            </w:r>
          </w:p>
        </w:tc>
        <w:tc>
          <w:tcPr>
            <w:tcW w:w="602" w:type="dxa"/>
            <w:tcBorders>
              <w:top w:val="nil"/>
              <w:bottom w:val="nil"/>
            </w:tcBorders>
          </w:tcPr>
          <w:p w14:paraId="088FA120" w14:textId="77777777" w:rsidR="00626B9A" w:rsidRPr="00B32B11" w:rsidRDefault="00626B9A" w:rsidP="0058434E">
            <w:pPr>
              <w:jc w:val="right"/>
              <w:rPr>
                <w:sz w:val="20"/>
                <w:szCs w:val="20"/>
                <w:lang w:val="en-US"/>
              </w:rPr>
            </w:pPr>
            <w:r w:rsidRPr="00B32B11">
              <w:rPr>
                <w:sz w:val="20"/>
                <w:szCs w:val="20"/>
                <w:lang w:val="en-US"/>
              </w:rPr>
              <w:t>98.2</w:t>
            </w:r>
          </w:p>
        </w:tc>
        <w:tc>
          <w:tcPr>
            <w:tcW w:w="680" w:type="dxa"/>
            <w:tcBorders>
              <w:top w:val="nil"/>
              <w:bottom w:val="nil"/>
            </w:tcBorders>
          </w:tcPr>
          <w:p w14:paraId="0924FD87" w14:textId="77777777" w:rsidR="00626B9A" w:rsidRPr="00B32B11" w:rsidRDefault="00626B9A" w:rsidP="0058434E">
            <w:pPr>
              <w:jc w:val="right"/>
              <w:rPr>
                <w:sz w:val="20"/>
                <w:szCs w:val="20"/>
                <w:lang w:val="en-US"/>
              </w:rPr>
            </w:pPr>
            <w:r w:rsidRPr="00B32B11">
              <w:rPr>
                <w:sz w:val="20"/>
                <w:szCs w:val="20"/>
                <w:lang w:val="en-US"/>
              </w:rPr>
              <w:t>243</w:t>
            </w:r>
          </w:p>
        </w:tc>
        <w:tc>
          <w:tcPr>
            <w:tcW w:w="671" w:type="dxa"/>
            <w:tcBorders>
              <w:top w:val="nil"/>
              <w:bottom w:val="nil"/>
            </w:tcBorders>
          </w:tcPr>
          <w:p w14:paraId="6B1EE0A8" w14:textId="77777777" w:rsidR="00626B9A" w:rsidRPr="00B32B11" w:rsidRDefault="00626B9A" w:rsidP="0058434E">
            <w:pPr>
              <w:jc w:val="right"/>
              <w:rPr>
                <w:sz w:val="20"/>
                <w:szCs w:val="20"/>
                <w:lang w:val="en-US"/>
              </w:rPr>
            </w:pPr>
            <w:r w:rsidRPr="00B32B11">
              <w:rPr>
                <w:sz w:val="20"/>
                <w:szCs w:val="20"/>
                <w:lang w:val="en-US"/>
              </w:rPr>
              <w:t>1.4</w:t>
            </w:r>
          </w:p>
        </w:tc>
        <w:tc>
          <w:tcPr>
            <w:tcW w:w="680" w:type="dxa"/>
            <w:tcBorders>
              <w:top w:val="nil"/>
              <w:bottom w:val="nil"/>
            </w:tcBorders>
          </w:tcPr>
          <w:p w14:paraId="1A9D8B37" w14:textId="77777777" w:rsidR="00626B9A" w:rsidRPr="00B32B11" w:rsidRDefault="00626B9A" w:rsidP="0058434E">
            <w:pPr>
              <w:jc w:val="right"/>
              <w:rPr>
                <w:sz w:val="20"/>
                <w:szCs w:val="20"/>
                <w:lang w:val="en-US"/>
              </w:rPr>
            </w:pPr>
            <w:r w:rsidRPr="00B32B11">
              <w:rPr>
                <w:sz w:val="20"/>
                <w:szCs w:val="20"/>
                <w:lang w:val="en-US"/>
              </w:rPr>
              <w:t>7</w:t>
            </w:r>
            <w:r>
              <w:rPr>
                <w:sz w:val="20"/>
                <w:szCs w:val="20"/>
                <w:lang w:val="en-US"/>
              </w:rPr>
              <w:t>5</w:t>
            </w:r>
          </w:p>
        </w:tc>
        <w:tc>
          <w:tcPr>
            <w:tcW w:w="882" w:type="dxa"/>
            <w:tcBorders>
              <w:top w:val="nil"/>
              <w:bottom w:val="nil"/>
              <w:right w:val="nil"/>
            </w:tcBorders>
          </w:tcPr>
          <w:p w14:paraId="28F26BF6" w14:textId="77777777" w:rsidR="00626B9A" w:rsidRPr="00B32B11" w:rsidRDefault="00626B9A" w:rsidP="0058434E">
            <w:pPr>
              <w:jc w:val="right"/>
              <w:rPr>
                <w:sz w:val="20"/>
                <w:szCs w:val="20"/>
                <w:lang w:val="en-US"/>
              </w:rPr>
            </w:pPr>
            <w:r w:rsidRPr="00B32B11">
              <w:rPr>
                <w:sz w:val="20"/>
                <w:szCs w:val="20"/>
                <w:lang w:val="en-US"/>
              </w:rPr>
              <w:t>0.4</w:t>
            </w:r>
          </w:p>
        </w:tc>
      </w:tr>
      <w:tr w:rsidR="00626B9A" w:rsidRPr="00B32B11" w14:paraId="6473B2DA" w14:textId="77777777" w:rsidTr="00626B9A">
        <w:tc>
          <w:tcPr>
            <w:tcW w:w="3936" w:type="dxa"/>
            <w:tcBorders>
              <w:top w:val="nil"/>
              <w:bottom w:val="single" w:sz="4" w:space="0" w:color="auto"/>
            </w:tcBorders>
          </w:tcPr>
          <w:p w14:paraId="715109CB" w14:textId="77777777" w:rsidR="00626B9A" w:rsidRPr="00B32B11" w:rsidRDefault="00626B9A" w:rsidP="0058434E">
            <w:pPr>
              <w:rPr>
                <w:sz w:val="20"/>
                <w:szCs w:val="20"/>
                <w:lang w:val="en-US"/>
              </w:rPr>
            </w:pPr>
            <w:r w:rsidRPr="00B32B11">
              <w:rPr>
                <w:sz w:val="20"/>
                <w:szCs w:val="20"/>
                <w:lang w:val="en-US"/>
              </w:rPr>
              <w:t>≥2</w:t>
            </w:r>
          </w:p>
        </w:tc>
        <w:tc>
          <w:tcPr>
            <w:tcW w:w="933" w:type="dxa"/>
            <w:tcBorders>
              <w:top w:val="nil"/>
              <w:bottom w:val="single" w:sz="4" w:space="0" w:color="auto"/>
            </w:tcBorders>
          </w:tcPr>
          <w:p w14:paraId="4CF196F3" w14:textId="77777777" w:rsidR="00626B9A" w:rsidRPr="00B01868" w:rsidRDefault="00626B9A" w:rsidP="0058434E">
            <w:pPr>
              <w:jc w:val="right"/>
              <w:rPr>
                <w:sz w:val="20"/>
                <w:szCs w:val="20"/>
                <w:lang w:val="en-US"/>
              </w:rPr>
            </w:pPr>
            <w:r w:rsidRPr="00B01868">
              <w:rPr>
                <w:sz w:val="20"/>
                <w:szCs w:val="20"/>
                <w:lang w:val="en-US"/>
              </w:rPr>
              <w:t>9 083</w:t>
            </w:r>
          </w:p>
        </w:tc>
        <w:tc>
          <w:tcPr>
            <w:tcW w:w="602" w:type="dxa"/>
            <w:tcBorders>
              <w:top w:val="nil"/>
              <w:bottom w:val="single" w:sz="4" w:space="0" w:color="auto"/>
            </w:tcBorders>
          </w:tcPr>
          <w:p w14:paraId="6B38B8D3" w14:textId="77777777" w:rsidR="00626B9A" w:rsidRPr="00B32B11" w:rsidRDefault="00626B9A" w:rsidP="0058434E">
            <w:pPr>
              <w:jc w:val="right"/>
              <w:rPr>
                <w:sz w:val="20"/>
                <w:szCs w:val="20"/>
                <w:lang w:val="en-US"/>
              </w:rPr>
            </w:pPr>
            <w:r w:rsidRPr="00B32B11">
              <w:rPr>
                <w:sz w:val="20"/>
                <w:szCs w:val="20"/>
                <w:lang w:val="en-US"/>
              </w:rPr>
              <w:t>98.0</w:t>
            </w:r>
          </w:p>
        </w:tc>
        <w:tc>
          <w:tcPr>
            <w:tcW w:w="680" w:type="dxa"/>
            <w:tcBorders>
              <w:top w:val="nil"/>
              <w:bottom w:val="single" w:sz="4" w:space="0" w:color="auto"/>
            </w:tcBorders>
          </w:tcPr>
          <w:p w14:paraId="7A175A9A" w14:textId="77777777" w:rsidR="00626B9A" w:rsidRPr="00B32B11" w:rsidRDefault="00626B9A" w:rsidP="0058434E">
            <w:pPr>
              <w:jc w:val="right"/>
              <w:rPr>
                <w:sz w:val="20"/>
                <w:szCs w:val="20"/>
                <w:lang w:val="en-US"/>
              </w:rPr>
            </w:pPr>
            <w:r w:rsidRPr="00B32B11">
              <w:rPr>
                <w:sz w:val="20"/>
                <w:szCs w:val="20"/>
                <w:lang w:val="en-US"/>
              </w:rPr>
              <w:t>148</w:t>
            </w:r>
          </w:p>
        </w:tc>
        <w:tc>
          <w:tcPr>
            <w:tcW w:w="671" w:type="dxa"/>
            <w:tcBorders>
              <w:top w:val="nil"/>
              <w:bottom w:val="single" w:sz="4" w:space="0" w:color="auto"/>
            </w:tcBorders>
          </w:tcPr>
          <w:p w14:paraId="6CFBD222" w14:textId="77777777" w:rsidR="00626B9A" w:rsidRPr="00B32B11" w:rsidRDefault="00626B9A" w:rsidP="0058434E">
            <w:pPr>
              <w:jc w:val="right"/>
              <w:rPr>
                <w:sz w:val="20"/>
                <w:szCs w:val="20"/>
                <w:lang w:val="en-US"/>
              </w:rPr>
            </w:pPr>
            <w:r w:rsidRPr="00B32B11">
              <w:rPr>
                <w:sz w:val="20"/>
                <w:szCs w:val="20"/>
                <w:lang w:val="en-US"/>
              </w:rPr>
              <w:t>1.6</w:t>
            </w:r>
          </w:p>
        </w:tc>
        <w:tc>
          <w:tcPr>
            <w:tcW w:w="680" w:type="dxa"/>
            <w:tcBorders>
              <w:top w:val="nil"/>
              <w:bottom w:val="single" w:sz="4" w:space="0" w:color="auto"/>
            </w:tcBorders>
          </w:tcPr>
          <w:p w14:paraId="13B95CDD" w14:textId="77777777" w:rsidR="00626B9A" w:rsidRPr="00B32B11" w:rsidRDefault="00626B9A" w:rsidP="0058434E">
            <w:pPr>
              <w:jc w:val="right"/>
              <w:rPr>
                <w:sz w:val="20"/>
                <w:szCs w:val="20"/>
                <w:lang w:val="en-US"/>
              </w:rPr>
            </w:pPr>
            <w:r w:rsidRPr="00B32B11">
              <w:rPr>
                <w:sz w:val="20"/>
                <w:szCs w:val="20"/>
                <w:lang w:val="en-US"/>
              </w:rPr>
              <w:t>42</w:t>
            </w:r>
          </w:p>
        </w:tc>
        <w:tc>
          <w:tcPr>
            <w:tcW w:w="882" w:type="dxa"/>
            <w:tcBorders>
              <w:top w:val="nil"/>
              <w:bottom w:val="single" w:sz="4" w:space="0" w:color="auto"/>
              <w:right w:val="nil"/>
            </w:tcBorders>
          </w:tcPr>
          <w:p w14:paraId="492C3D29" w14:textId="77777777" w:rsidR="00626B9A" w:rsidRPr="00B32B11" w:rsidRDefault="00626B9A" w:rsidP="0058434E">
            <w:pPr>
              <w:jc w:val="right"/>
              <w:rPr>
                <w:sz w:val="20"/>
                <w:szCs w:val="20"/>
                <w:lang w:val="en-US"/>
              </w:rPr>
            </w:pPr>
            <w:r w:rsidRPr="00B32B11">
              <w:rPr>
                <w:sz w:val="20"/>
                <w:szCs w:val="20"/>
                <w:lang w:val="en-US"/>
              </w:rPr>
              <w:t>0.5</w:t>
            </w:r>
          </w:p>
        </w:tc>
      </w:tr>
      <w:tr w:rsidR="00626B9A" w:rsidRPr="00B32B11" w14:paraId="54427F12" w14:textId="77777777" w:rsidTr="00626B9A">
        <w:tc>
          <w:tcPr>
            <w:tcW w:w="3936" w:type="dxa"/>
            <w:tcBorders>
              <w:bottom w:val="nil"/>
            </w:tcBorders>
          </w:tcPr>
          <w:p w14:paraId="45A146C9" w14:textId="77777777" w:rsidR="00626B9A" w:rsidRPr="00B32B11" w:rsidRDefault="00626B9A" w:rsidP="0058434E">
            <w:pPr>
              <w:rPr>
                <w:b/>
                <w:sz w:val="20"/>
                <w:szCs w:val="20"/>
                <w:lang w:val="en-US"/>
              </w:rPr>
            </w:pPr>
            <w:r w:rsidRPr="00B32B11">
              <w:rPr>
                <w:b/>
                <w:sz w:val="20"/>
                <w:szCs w:val="20"/>
                <w:lang w:val="en-US"/>
              </w:rPr>
              <w:t>Planned pregnancy (n=51 </w:t>
            </w:r>
            <w:r>
              <w:rPr>
                <w:b/>
                <w:sz w:val="20"/>
                <w:szCs w:val="20"/>
                <w:lang w:val="en-US"/>
              </w:rPr>
              <w:t>143</w:t>
            </w:r>
            <w:r w:rsidRPr="00B32B11">
              <w:rPr>
                <w:b/>
                <w:sz w:val="20"/>
                <w:szCs w:val="20"/>
                <w:lang w:val="en-US"/>
              </w:rPr>
              <w:t>)</w:t>
            </w:r>
          </w:p>
        </w:tc>
        <w:tc>
          <w:tcPr>
            <w:tcW w:w="933" w:type="dxa"/>
            <w:tcBorders>
              <w:bottom w:val="nil"/>
            </w:tcBorders>
          </w:tcPr>
          <w:p w14:paraId="572574F2" w14:textId="77777777" w:rsidR="00626B9A" w:rsidRPr="00B01868" w:rsidRDefault="00626B9A" w:rsidP="0058434E">
            <w:pPr>
              <w:jc w:val="right"/>
              <w:rPr>
                <w:sz w:val="20"/>
                <w:szCs w:val="20"/>
                <w:lang w:val="en-US"/>
              </w:rPr>
            </w:pPr>
          </w:p>
        </w:tc>
        <w:tc>
          <w:tcPr>
            <w:tcW w:w="602" w:type="dxa"/>
            <w:tcBorders>
              <w:bottom w:val="nil"/>
            </w:tcBorders>
          </w:tcPr>
          <w:p w14:paraId="53043F48" w14:textId="77777777" w:rsidR="00626B9A" w:rsidRPr="00B32B11" w:rsidRDefault="00626B9A" w:rsidP="0058434E">
            <w:pPr>
              <w:jc w:val="right"/>
              <w:rPr>
                <w:sz w:val="20"/>
                <w:szCs w:val="20"/>
                <w:lang w:val="en-US"/>
              </w:rPr>
            </w:pPr>
          </w:p>
        </w:tc>
        <w:tc>
          <w:tcPr>
            <w:tcW w:w="680" w:type="dxa"/>
            <w:tcBorders>
              <w:bottom w:val="nil"/>
            </w:tcBorders>
          </w:tcPr>
          <w:p w14:paraId="64FC7F0D" w14:textId="77777777" w:rsidR="00626B9A" w:rsidRPr="00B32B11" w:rsidRDefault="00626B9A" w:rsidP="0058434E">
            <w:pPr>
              <w:jc w:val="right"/>
              <w:rPr>
                <w:sz w:val="20"/>
                <w:szCs w:val="20"/>
                <w:lang w:val="en-US"/>
              </w:rPr>
            </w:pPr>
          </w:p>
        </w:tc>
        <w:tc>
          <w:tcPr>
            <w:tcW w:w="671" w:type="dxa"/>
            <w:tcBorders>
              <w:bottom w:val="nil"/>
            </w:tcBorders>
          </w:tcPr>
          <w:p w14:paraId="45A30404" w14:textId="77777777" w:rsidR="00626B9A" w:rsidRPr="00B32B11" w:rsidRDefault="00626B9A" w:rsidP="0058434E">
            <w:pPr>
              <w:jc w:val="right"/>
              <w:rPr>
                <w:sz w:val="20"/>
                <w:szCs w:val="20"/>
                <w:lang w:val="en-US"/>
              </w:rPr>
            </w:pPr>
          </w:p>
        </w:tc>
        <w:tc>
          <w:tcPr>
            <w:tcW w:w="680" w:type="dxa"/>
            <w:tcBorders>
              <w:bottom w:val="nil"/>
            </w:tcBorders>
          </w:tcPr>
          <w:p w14:paraId="19DDF5AE" w14:textId="77777777" w:rsidR="00626B9A" w:rsidRPr="00B32B11" w:rsidRDefault="00626B9A" w:rsidP="0058434E">
            <w:pPr>
              <w:jc w:val="right"/>
              <w:rPr>
                <w:sz w:val="20"/>
                <w:szCs w:val="20"/>
                <w:lang w:val="en-US"/>
              </w:rPr>
            </w:pPr>
          </w:p>
        </w:tc>
        <w:tc>
          <w:tcPr>
            <w:tcW w:w="882" w:type="dxa"/>
            <w:tcBorders>
              <w:bottom w:val="nil"/>
              <w:right w:val="nil"/>
            </w:tcBorders>
          </w:tcPr>
          <w:p w14:paraId="7326E116" w14:textId="77777777" w:rsidR="00626B9A" w:rsidRPr="00B32B11" w:rsidRDefault="00626B9A" w:rsidP="0058434E">
            <w:pPr>
              <w:jc w:val="right"/>
              <w:rPr>
                <w:sz w:val="20"/>
                <w:szCs w:val="20"/>
                <w:lang w:val="en-US"/>
              </w:rPr>
            </w:pPr>
          </w:p>
        </w:tc>
      </w:tr>
      <w:tr w:rsidR="00626B9A" w:rsidRPr="00B32B11" w14:paraId="1C5664B6" w14:textId="77777777" w:rsidTr="00626B9A">
        <w:tc>
          <w:tcPr>
            <w:tcW w:w="3936" w:type="dxa"/>
            <w:tcBorders>
              <w:top w:val="nil"/>
              <w:bottom w:val="nil"/>
            </w:tcBorders>
          </w:tcPr>
          <w:p w14:paraId="1611B6A6" w14:textId="77777777" w:rsidR="00626B9A" w:rsidRPr="00B32B11" w:rsidRDefault="00626B9A" w:rsidP="0058434E">
            <w:pPr>
              <w:rPr>
                <w:sz w:val="20"/>
                <w:szCs w:val="20"/>
                <w:lang w:val="en-US"/>
              </w:rPr>
            </w:pPr>
            <w:r w:rsidRPr="00B32B11">
              <w:rPr>
                <w:sz w:val="20"/>
                <w:szCs w:val="20"/>
                <w:lang w:val="en-US"/>
              </w:rPr>
              <w:t>No</w:t>
            </w:r>
          </w:p>
        </w:tc>
        <w:tc>
          <w:tcPr>
            <w:tcW w:w="933" w:type="dxa"/>
            <w:tcBorders>
              <w:top w:val="nil"/>
              <w:bottom w:val="nil"/>
            </w:tcBorders>
          </w:tcPr>
          <w:p w14:paraId="4098C15E" w14:textId="77777777" w:rsidR="00626B9A" w:rsidRPr="00B01868" w:rsidRDefault="00626B9A" w:rsidP="0058434E">
            <w:pPr>
              <w:jc w:val="right"/>
              <w:rPr>
                <w:sz w:val="20"/>
                <w:szCs w:val="20"/>
                <w:lang w:val="en-US"/>
              </w:rPr>
            </w:pPr>
            <w:r w:rsidRPr="00B01868">
              <w:rPr>
                <w:sz w:val="20"/>
                <w:szCs w:val="20"/>
                <w:lang w:val="en-US"/>
              </w:rPr>
              <w:t>8 478</w:t>
            </w:r>
          </w:p>
        </w:tc>
        <w:tc>
          <w:tcPr>
            <w:tcW w:w="602" w:type="dxa"/>
            <w:tcBorders>
              <w:top w:val="nil"/>
              <w:bottom w:val="nil"/>
            </w:tcBorders>
          </w:tcPr>
          <w:p w14:paraId="3F3EFC6E" w14:textId="77777777" w:rsidR="00626B9A" w:rsidRPr="00B32B11" w:rsidRDefault="00626B9A" w:rsidP="0058434E">
            <w:pPr>
              <w:jc w:val="right"/>
              <w:rPr>
                <w:sz w:val="20"/>
                <w:szCs w:val="20"/>
                <w:lang w:val="en-US"/>
              </w:rPr>
            </w:pPr>
            <w:r w:rsidRPr="00B32B11">
              <w:rPr>
                <w:sz w:val="20"/>
                <w:szCs w:val="20"/>
                <w:lang w:val="en-US"/>
              </w:rPr>
              <w:t>98.0</w:t>
            </w:r>
          </w:p>
        </w:tc>
        <w:tc>
          <w:tcPr>
            <w:tcW w:w="680" w:type="dxa"/>
            <w:tcBorders>
              <w:top w:val="nil"/>
              <w:bottom w:val="nil"/>
            </w:tcBorders>
          </w:tcPr>
          <w:p w14:paraId="6E66D429" w14:textId="77777777" w:rsidR="00626B9A" w:rsidRPr="00B32B11" w:rsidRDefault="00626B9A" w:rsidP="0058434E">
            <w:pPr>
              <w:jc w:val="right"/>
              <w:rPr>
                <w:sz w:val="20"/>
                <w:szCs w:val="20"/>
                <w:lang w:val="en-US"/>
              </w:rPr>
            </w:pPr>
            <w:r w:rsidRPr="00B32B11">
              <w:rPr>
                <w:sz w:val="20"/>
                <w:szCs w:val="20"/>
                <w:lang w:val="en-US"/>
              </w:rPr>
              <w:t>144</w:t>
            </w:r>
          </w:p>
        </w:tc>
        <w:tc>
          <w:tcPr>
            <w:tcW w:w="671" w:type="dxa"/>
            <w:tcBorders>
              <w:top w:val="nil"/>
              <w:bottom w:val="nil"/>
            </w:tcBorders>
          </w:tcPr>
          <w:p w14:paraId="79E61EAE" w14:textId="77777777" w:rsidR="00626B9A" w:rsidRPr="00B32B11" w:rsidRDefault="00626B9A" w:rsidP="0058434E">
            <w:pPr>
              <w:jc w:val="right"/>
              <w:rPr>
                <w:sz w:val="20"/>
                <w:szCs w:val="20"/>
                <w:lang w:val="en-US"/>
              </w:rPr>
            </w:pPr>
            <w:r w:rsidRPr="00B32B11">
              <w:rPr>
                <w:sz w:val="20"/>
                <w:szCs w:val="20"/>
                <w:lang w:val="en-US"/>
              </w:rPr>
              <w:t>1.7</w:t>
            </w:r>
          </w:p>
        </w:tc>
        <w:tc>
          <w:tcPr>
            <w:tcW w:w="680" w:type="dxa"/>
            <w:tcBorders>
              <w:top w:val="nil"/>
              <w:bottom w:val="nil"/>
            </w:tcBorders>
          </w:tcPr>
          <w:p w14:paraId="0C33E7BC" w14:textId="77777777" w:rsidR="00626B9A" w:rsidRPr="00B32B11" w:rsidRDefault="00626B9A" w:rsidP="0058434E">
            <w:pPr>
              <w:jc w:val="right"/>
              <w:rPr>
                <w:sz w:val="20"/>
                <w:szCs w:val="20"/>
                <w:lang w:val="en-US"/>
              </w:rPr>
            </w:pPr>
            <w:r w:rsidRPr="00B32B11">
              <w:rPr>
                <w:sz w:val="20"/>
                <w:szCs w:val="20"/>
                <w:lang w:val="en-US"/>
              </w:rPr>
              <w:t>2</w:t>
            </w:r>
            <w:r>
              <w:rPr>
                <w:sz w:val="20"/>
                <w:szCs w:val="20"/>
                <w:lang w:val="en-US"/>
              </w:rPr>
              <w:t>7</w:t>
            </w:r>
          </w:p>
        </w:tc>
        <w:tc>
          <w:tcPr>
            <w:tcW w:w="882" w:type="dxa"/>
            <w:tcBorders>
              <w:top w:val="nil"/>
              <w:bottom w:val="nil"/>
              <w:right w:val="nil"/>
            </w:tcBorders>
          </w:tcPr>
          <w:p w14:paraId="3E4DC7C7"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4FC796CC" w14:textId="77777777" w:rsidTr="00626B9A">
        <w:tc>
          <w:tcPr>
            <w:tcW w:w="3936" w:type="dxa"/>
            <w:tcBorders>
              <w:top w:val="nil"/>
              <w:bottom w:val="single" w:sz="4" w:space="0" w:color="auto"/>
            </w:tcBorders>
          </w:tcPr>
          <w:p w14:paraId="3962595B" w14:textId="77777777" w:rsidR="00626B9A" w:rsidRPr="00B32B11" w:rsidRDefault="00626B9A" w:rsidP="0058434E">
            <w:pPr>
              <w:rPr>
                <w:sz w:val="20"/>
                <w:szCs w:val="20"/>
                <w:lang w:val="en-US"/>
              </w:rPr>
            </w:pPr>
            <w:r w:rsidRPr="00B32B11">
              <w:rPr>
                <w:sz w:val="20"/>
                <w:szCs w:val="20"/>
                <w:lang w:val="en-US"/>
              </w:rPr>
              <w:t>Yes</w:t>
            </w:r>
          </w:p>
        </w:tc>
        <w:tc>
          <w:tcPr>
            <w:tcW w:w="933" w:type="dxa"/>
            <w:tcBorders>
              <w:top w:val="nil"/>
              <w:bottom w:val="single" w:sz="4" w:space="0" w:color="auto"/>
            </w:tcBorders>
          </w:tcPr>
          <w:p w14:paraId="0D0ADD97" w14:textId="77777777" w:rsidR="00626B9A" w:rsidRPr="00B01868" w:rsidRDefault="00626B9A" w:rsidP="0058434E">
            <w:pPr>
              <w:jc w:val="right"/>
              <w:rPr>
                <w:sz w:val="20"/>
                <w:szCs w:val="20"/>
                <w:lang w:val="en-US"/>
              </w:rPr>
            </w:pPr>
            <w:r w:rsidRPr="00B01868">
              <w:rPr>
                <w:sz w:val="20"/>
                <w:szCs w:val="20"/>
                <w:lang w:val="en-US"/>
              </w:rPr>
              <w:t>41 782</w:t>
            </w:r>
          </w:p>
        </w:tc>
        <w:tc>
          <w:tcPr>
            <w:tcW w:w="602" w:type="dxa"/>
            <w:tcBorders>
              <w:top w:val="nil"/>
              <w:bottom w:val="single" w:sz="4" w:space="0" w:color="auto"/>
            </w:tcBorders>
          </w:tcPr>
          <w:p w14:paraId="74E3A20C" w14:textId="77777777" w:rsidR="00626B9A" w:rsidRPr="00B32B11" w:rsidRDefault="00626B9A" w:rsidP="0058434E">
            <w:pPr>
              <w:jc w:val="right"/>
              <w:rPr>
                <w:sz w:val="20"/>
                <w:szCs w:val="20"/>
                <w:lang w:val="en-US"/>
              </w:rPr>
            </w:pPr>
            <w:r w:rsidRPr="00B32B11">
              <w:rPr>
                <w:sz w:val="20"/>
                <w:szCs w:val="20"/>
                <w:lang w:val="en-US"/>
              </w:rPr>
              <w:t>98.3</w:t>
            </w:r>
          </w:p>
        </w:tc>
        <w:tc>
          <w:tcPr>
            <w:tcW w:w="680" w:type="dxa"/>
            <w:tcBorders>
              <w:top w:val="nil"/>
              <w:bottom w:val="single" w:sz="4" w:space="0" w:color="auto"/>
            </w:tcBorders>
          </w:tcPr>
          <w:p w14:paraId="5BCCAF67" w14:textId="77777777" w:rsidR="00626B9A" w:rsidRPr="00B32B11" w:rsidRDefault="00626B9A" w:rsidP="0058434E">
            <w:pPr>
              <w:jc w:val="right"/>
              <w:rPr>
                <w:sz w:val="20"/>
                <w:szCs w:val="20"/>
                <w:lang w:val="en-US"/>
              </w:rPr>
            </w:pPr>
            <w:r w:rsidRPr="00B32B11">
              <w:rPr>
                <w:sz w:val="20"/>
                <w:szCs w:val="20"/>
                <w:lang w:val="en-US"/>
              </w:rPr>
              <w:t>569</w:t>
            </w:r>
          </w:p>
        </w:tc>
        <w:tc>
          <w:tcPr>
            <w:tcW w:w="671" w:type="dxa"/>
            <w:tcBorders>
              <w:top w:val="nil"/>
              <w:bottom w:val="single" w:sz="4" w:space="0" w:color="auto"/>
            </w:tcBorders>
          </w:tcPr>
          <w:p w14:paraId="5671E4CC" w14:textId="77777777" w:rsidR="00626B9A" w:rsidRPr="00B32B11" w:rsidRDefault="00626B9A" w:rsidP="0058434E">
            <w:pPr>
              <w:jc w:val="right"/>
              <w:rPr>
                <w:sz w:val="20"/>
                <w:szCs w:val="20"/>
                <w:lang w:val="en-US"/>
              </w:rPr>
            </w:pPr>
            <w:r w:rsidRPr="00B32B11">
              <w:rPr>
                <w:sz w:val="20"/>
                <w:szCs w:val="20"/>
                <w:lang w:val="en-US"/>
              </w:rPr>
              <w:t>1.3</w:t>
            </w:r>
          </w:p>
        </w:tc>
        <w:tc>
          <w:tcPr>
            <w:tcW w:w="680" w:type="dxa"/>
            <w:tcBorders>
              <w:top w:val="nil"/>
              <w:bottom w:val="single" w:sz="4" w:space="0" w:color="auto"/>
            </w:tcBorders>
          </w:tcPr>
          <w:p w14:paraId="6A6352E7" w14:textId="77777777" w:rsidR="00626B9A" w:rsidRPr="00B32B11" w:rsidRDefault="00626B9A" w:rsidP="0058434E">
            <w:pPr>
              <w:jc w:val="right"/>
              <w:rPr>
                <w:sz w:val="20"/>
                <w:szCs w:val="20"/>
                <w:lang w:val="en-US"/>
              </w:rPr>
            </w:pPr>
            <w:r w:rsidRPr="00B32B11">
              <w:rPr>
                <w:sz w:val="20"/>
                <w:szCs w:val="20"/>
                <w:lang w:val="en-US"/>
              </w:rPr>
              <w:t>143</w:t>
            </w:r>
          </w:p>
        </w:tc>
        <w:tc>
          <w:tcPr>
            <w:tcW w:w="882" w:type="dxa"/>
            <w:tcBorders>
              <w:top w:val="nil"/>
              <w:bottom w:val="single" w:sz="4" w:space="0" w:color="auto"/>
              <w:right w:val="nil"/>
            </w:tcBorders>
          </w:tcPr>
          <w:p w14:paraId="7F705E3A"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60F8E7E7" w14:textId="77777777" w:rsidTr="00626B9A">
        <w:tc>
          <w:tcPr>
            <w:tcW w:w="3936" w:type="dxa"/>
            <w:tcBorders>
              <w:bottom w:val="nil"/>
            </w:tcBorders>
          </w:tcPr>
          <w:p w14:paraId="36F0E12F" w14:textId="77777777" w:rsidR="00626B9A" w:rsidRPr="00B32B11" w:rsidRDefault="00626B9A" w:rsidP="0058434E">
            <w:pPr>
              <w:rPr>
                <w:b/>
                <w:sz w:val="20"/>
                <w:szCs w:val="20"/>
                <w:lang w:val="en-US"/>
              </w:rPr>
            </w:pPr>
            <w:r w:rsidRPr="00B32B11">
              <w:rPr>
                <w:b/>
                <w:sz w:val="20"/>
                <w:szCs w:val="20"/>
                <w:lang w:val="en-US"/>
              </w:rPr>
              <w:t>Maternal work situation (n=51 </w:t>
            </w:r>
            <w:r>
              <w:rPr>
                <w:b/>
                <w:sz w:val="20"/>
                <w:szCs w:val="20"/>
                <w:lang w:val="en-US"/>
              </w:rPr>
              <w:t>470</w:t>
            </w:r>
            <w:r w:rsidRPr="00B32B11">
              <w:rPr>
                <w:b/>
                <w:sz w:val="20"/>
                <w:szCs w:val="20"/>
                <w:lang w:val="en-US"/>
              </w:rPr>
              <w:t>)</w:t>
            </w:r>
          </w:p>
        </w:tc>
        <w:tc>
          <w:tcPr>
            <w:tcW w:w="933" w:type="dxa"/>
            <w:tcBorders>
              <w:bottom w:val="nil"/>
            </w:tcBorders>
          </w:tcPr>
          <w:p w14:paraId="51FB9014" w14:textId="77777777" w:rsidR="00626B9A" w:rsidRPr="00B01868" w:rsidRDefault="00626B9A" w:rsidP="0058434E">
            <w:pPr>
              <w:jc w:val="right"/>
              <w:rPr>
                <w:sz w:val="20"/>
                <w:szCs w:val="20"/>
                <w:lang w:val="en-US"/>
              </w:rPr>
            </w:pPr>
          </w:p>
        </w:tc>
        <w:tc>
          <w:tcPr>
            <w:tcW w:w="602" w:type="dxa"/>
            <w:tcBorders>
              <w:bottom w:val="nil"/>
            </w:tcBorders>
          </w:tcPr>
          <w:p w14:paraId="3AD33E76" w14:textId="77777777" w:rsidR="00626B9A" w:rsidRPr="00B32B11" w:rsidRDefault="00626B9A" w:rsidP="0058434E">
            <w:pPr>
              <w:jc w:val="right"/>
              <w:rPr>
                <w:sz w:val="20"/>
                <w:szCs w:val="20"/>
                <w:lang w:val="en-US"/>
              </w:rPr>
            </w:pPr>
          </w:p>
        </w:tc>
        <w:tc>
          <w:tcPr>
            <w:tcW w:w="680" w:type="dxa"/>
            <w:tcBorders>
              <w:bottom w:val="nil"/>
            </w:tcBorders>
          </w:tcPr>
          <w:p w14:paraId="550FFD9F" w14:textId="77777777" w:rsidR="00626B9A" w:rsidRPr="00B32B11" w:rsidRDefault="00626B9A" w:rsidP="0058434E">
            <w:pPr>
              <w:jc w:val="right"/>
              <w:rPr>
                <w:sz w:val="20"/>
                <w:szCs w:val="20"/>
                <w:lang w:val="en-US"/>
              </w:rPr>
            </w:pPr>
          </w:p>
        </w:tc>
        <w:tc>
          <w:tcPr>
            <w:tcW w:w="671" w:type="dxa"/>
            <w:tcBorders>
              <w:bottom w:val="nil"/>
            </w:tcBorders>
          </w:tcPr>
          <w:p w14:paraId="6181A4E9" w14:textId="77777777" w:rsidR="00626B9A" w:rsidRPr="00B32B11" w:rsidRDefault="00626B9A" w:rsidP="0058434E">
            <w:pPr>
              <w:jc w:val="right"/>
              <w:rPr>
                <w:sz w:val="20"/>
                <w:szCs w:val="20"/>
                <w:lang w:val="en-US"/>
              </w:rPr>
            </w:pPr>
          </w:p>
        </w:tc>
        <w:tc>
          <w:tcPr>
            <w:tcW w:w="680" w:type="dxa"/>
            <w:tcBorders>
              <w:bottom w:val="nil"/>
            </w:tcBorders>
          </w:tcPr>
          <w:p w14:paraId="45A06AEA" w14:textId="77777777" w:rsidR="00626B9A" w:rsidRPr="00B32B11" w:rsidRDefault="00626B9A" w:rsidP="0058434E">
            <w:pPr>
              <w:jc w:val="right"/>
              <w:rPr>
                <w:sz w:val="20"/>
                <w:szCs w:val="20"/>
                <w:lang w:val="en-US"/>
              </w:rPr>
            </w:pPr>
          </w:p>
        </w:tc>
        <w:tc>
          <w:tcPr>
            <w:tcW w:w="882" w:type="dxa"/>
            <w:tcBorders>
              <w:bottom w:val="nil"/>
              <w:right w:val="nil"/>
            </w:tcBorders>
          </w:tcPr>
          <w:p w14:paraId="36327EE8" w14:textId="77777777" w:rsidR="00626B9A" w:rsidRPr="00B32B11" w:rsidRDefault="00626B9A" w:rsidP="0058434E">
            <w:pPr>
              <w:jc w:val="right"/>
              <w:rPr>
                <w:sz w:val="20"/>
                <w:szCs w:val="20"/>
                <w:lang w:val="en-US"/>
              </w:rPr>
            </w:pPr>
          </w:p>
        </w:tc>
      </w:tr>
      <w:tr w:rsidR="00626B9A" w:rsidRPr="00B32B11" w14:paraId="7D82E752" w14:textId="77777777" w:rsidTr="00626B9A">
        <w:tc>
          <w:tcPr>
            <w:tcW w:w="3936" w:type="dxa"/>
            <w:tcBorders>
              <w:top w:val="nil"/>
              <w:bottom w:val="nil"/>
            </w:tcBorders>
          </w:tcPr>
          <w:p w14:paraId="47E564B4" w14:textId="77777777" w:rsidR="00626B9A" w:rsidRPr="00B32B11" w:rsidRDefault="00626B9A" w:rsidP="0058434E">
            <w:pPr>
              <w:rPr>
                <w:sz w:val="20"/>
                <w:szCs w:val="20"/>
                <w:lang w:val="en-US"/>
              </w:rPr>
            </w:pPr>
            <w:r w:rsidRPr="00B32B11">
              <w:rPr>
                <w:sz w:val="20"/>
                <w:szCs w:val="20"/>
                <w:lang w:val="en-US"/>
              </w:rPr>
              <w:t>Working</w:t>
            </w:r>
          </w:p>
        </w:tc>
        <w:tc>
          <w:tcPr>
            <w:tcW w:w="933" w:type="dxa"/>
            <w:tcBorders>
              <w:top w:val="nil"/>
              <w:bottom w:val="nil"/>
            </w:tcBorders>
          </w:tcPr>
          <w:p w14:paraId="46553AC9" w14:textId="77777777" w:rsidR="00626B9A" w:rsidRPr="00B01868" w:rsidRDefault="00626B9A" w:rsidP="0058434E">
            <w:pPr>
              <w:jc w:val="right"/>
              <w:rPr>
                <w:sz w:val="20"/>
                <w:szCs w:val="20"/>
                <w:lang w:val="en-US"/>
              </w:rPr>
            </w:pPr>
            <w:r w:rsidRPr="00B01868">
              <w:rPr>
                <w:sz w:val="20"/>
                <w:szCs w:val="20"/>
                <w:lang w:val="en-US"/>
              </w:rPr>
              <w:t>46 774</w:t>
            </w:r>
          </w:p>
        </w:tc>
        <w:tc>
          <w:tcPr>
            <w:tcW w:w="602" w:type="dxa"/>
            <w:tcBorders>
              <w:top w:val="nil"/>
              <w:bottom w:val="nil"/>
            </w:tcBorders>
          </w:tcPr>
          <w:p w14:paraId="4EBD125A" w14:textId="77777777" w:rsidR="00626B9A" w:rsidRPr="00B32B11" w:rsidRDefault="00626B9A" w:rsidP="0058434E">
            <w:pPr>
              <w:jc w:val="right"/>
              <w:rPr>
                <w:sz w:val="20"/>
                <w:szCs w:val="20"/>
                <w:lang w:val="en-US"/>
              </w:rPr>
            </w:pPr>
            <w:r w:rsidRPr="00B32B11">
              <w:rPr>
                <w:sz w:val="20"/>
                <w:szCs w:val="20"/>
                <w:lang w:val="en-US"/>
              </w:rPr>
              <w:t>98.4</w:t>
            </w:r>
          </w:p>
        </w:tc>
        <w:tc>
          <w:tcPr>
            <w:tcW w:w="680" w:type="dxa"/>
            <w:tcBorders>
              <w:top w:val="nil"/>
              <w:bottom w:val="nil"/>
            </w:tcBorders>
          </w:tcPr>
          <w:p w14:paraId="4675DEA9" w14:textId="77777777" w:rsidR="00626B9A" w:rsidRPr="00B32B11" w:rsidRDefault="00626B9A" w:rsidP="0058434E">
            <w:pPr>
              <w:jc w:val="right"/>
              <w:rPr>
                <w:sz w:val="20"/>
                <w:szCs w:val="20"/>
                <w:lang w:val="en-US"/>
              </w:rPr>
            </w:pPr>
            <w:r w:rsidRPr="00B32B11">
              <w:rPr>
                <w:sz w:val="20"/>
                <w:szCs w:val="20"/>
                <w:lang w:val="en-US"/>
              </w:rPr>
              <w:t>642</w:t>
            </w:r>
          </w:p>
        </w:tc>
        <w:tc>
          <w:tcPr>
            <w:tcW w:w="671" w:type="dxa"/>
            <w:tcBorders>
              <w:top w:val="nil"/>
              <w:bottom w:val="nil"/>
            </w:tcBorders>
          </w:tcPr>
          <w:p w14:paraId="32EBDCAD" w14:textId="77777777" w:rsidR="00626B9A" w:rsidRPr="00B32B11" w:rsidRDefault="00626B9A" w:rsidP="0058434E">
            <w:pPr>
              <w:jc w:val="right"/>
              <w:rPr>
                <w:sz w:val="20"/>
                <w:szCs w:val="20"/>
                <w:lang w:val="en-US"/>
              </w:rPr>
            </w:pPr>
            <w:r w:rsidRPr="00B32B11">
              <w:rPr>
                <w:sz w:val="20"/>
                <w:szCs w:val="20"/>
                <w:lang w:val="en-US"/>
              </w:rPr>
              <w:t>1.3</w:t>
            </w:r>
          </w:p>
        </w:tc>
        <w:tc>
          <w:tcPr>
            <w:tcW w:w="680" w:type="dxa"/>
            <w:tcBorders>
              <w:top w:val="nil"/>
              <w:bottom w:val="nil"/>
            </w:tcBorders>
          </w:tcPr>
          <w:p w14:paraId="1D7DA62D" w14:textId="77777777" w:rsidR="00626B9A" w:rsidRPr="00B32B11" w:rsidRDefault="00626B9A" w:rsidP="0058434E">
            <w:pPr>
              <w:jc w:val="right"/>
              <w:rPr>
                <w:sz w:val="20"/>
                <w:szCs w:val="20"/>
                <w:lang w:val="en-US"/>
              </w:rPr>
            </w:pPr>
            <w:r>
              <w:rPr>
                <w:sz w:val="20"/>
                <w:szCs w:val="20"/>
                <w:lang w:val="en-US"/>
              </w:rPr>
              <w:t>139</w:t>
            </w:r>
          </w:p>
        </w:tc>
        <w:tc>
          <w:tcPr>
            <w:tcW w:w="882" w:type="dxa"/>
            <w:tcBorders>
              <w:top w:val="nil"/>
              <w:bottom w:val="nil"/>
              <w:right w:val="nil"/>
            </w:tcBorders>
          </w:tcPr>
          <w:p w14:paraId="785CD134"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7B1B819E" w14:textId="77777777" w:rsidTr="00626B9A">
        <w:tc>
          <w:tcPr>
            <w:tcW w:w="3936" w:type="dxa"/>
            <w:tcBorders>
              <w:top w:val="nil"/>
              <w:bottom w:val="nil"/>
            </w:tcBorders>
          </w:tcPr>
          <w:p w14:paraId="21F14182" w14:textId="77777777" w:rsidR="00626B9A" w:rsidRPr="00B32B11" w:rsidRDefault="00626B9A" w:rsidP="0058434E">
            <w:pPr>
              <w:rPr>
                <w:sz w:val="20"/>
                <w:szCs w:val="20"/>
                <w:lang w:val="en-US"/>
              </w:rPr>
            </w:pPr>
            <w:r w:rsidRPr="00B32B11">
              <w:rPr>
                <w:sz w:val="20"/>
                <w:szCs w:val="20"/>
                <w:lang w:val="en-US"/>
              </w:rPr>
              <w:t>Not working</w:t>
            </w:r>
          </w:p>
        </w:tc>
        <w:tc>
          <w:tcPr>
            <w:tcW w:w="933" w:type="dxa"/>
            <w:tcBorders>
              <w:top w:val="nil"/>
              <w:bottom w:val="nil"/>
            </w:tcBorders>
          </w:tcPr>
          <w:p w14:paraId="3F6AD080" w14:textId="77777777" w:rsidR="00626B9A" w:rsidRPr="00B01868" w:rsidRDefault="00626B9A" w:rsidP="0058434E">
            <w:pPr>
              <w:jc w:val="right"/>
              <w:rPr>
                <w:sz w:val="20"/>
                <w:szCs w:val="20"/>
                <w:lang w:val="en-US"/>
              </w:rPr>
            </w:pPr>
            <w:r w:rsidRPr="00B01868">
              <w:rPr>
                <w:sz w:val="20"/>
                <w:szCs w:val="20"/>
                <w:lang w:val="en-US"/>
              </w:rPr>
              <w:t>2 787</w:t>
            </w:r>
          </w:p>
        </w:tc>
        <w:tc>
          <w:tcPr>
            <w:tcW w:w="602" w:type="dxa"/>
            <w:tcBorders>
              <w:top w:val="nil"/>
              <w:bottom w:val="nil"/>
            </w:tcBorders>
          </w:tcPr>
          <w:p w14:paraId="7FCD81C8" w14:textId="77777777" w:rsidR="00626B9A" w:rsidRPr="00B32B11" w:rsidRDefault="00626B9A" w:rsidP="0058434E">
            <w:pPr>
              <w:jc w:val="right"/>
              <w:rPr>
                <w:sz w:val="20"/>
                <w:szCs w:val="20"/>
                <w:lang w:val="en-US"/>
              </w:rPr>
            </w:pPr>
            <w:r w:rsidRPr="00B32B11">
              <w:rPr>
                <w:sz w:val="20"/>
                <w:szCs w:val="20"/>
                <w:lang w:val="en-US"/>
              </w:rPr>
              <w:t>97.6</w:t>
            </w:r>
          </w:p>
        </w:tc>
        <w:tc>
          <w:tcPr>
            <w:tcW w:w="680" w:type="dxa"/>
            <w:tcBorders>
              <w:top w:val="nil"/>
              <w:bottom w:val="nil"/>
            </w:tcBorders>
          </w:tcPr>
          <w:p w14:paraId="09F8DA35" w14:textId="77777777" w:rsidR="00626B9A" w:rsidRPr="00B32B11" w:rsidRDefault="00626B9A" w:rsidP="0058434E">
            <w:pPr>
              <w:jc w:val="right"/>
              <w:rPr>
                <w:sz w:val="20"/>
                <w:szCs w:val="20"/>
                <w:lang w:val="en-US"/>
              </w:rPr>
            </w:pPr>
            <w:r w:rsidRPr="00B32B11">
              <w:rPr>
                <w:sz w:val="20"/>
                <w:szCs w:val="20"/>
                <w:lang w:val="en-US"/>
              </w:rPr>
              <w:t>51</w:t>
            </w:r>
          </w:p>
        </w:tc>
        <w:tc>
          <w:tcPr>
            <w:tcW w:w="671" w:type="dxa"/>
            <w:tcBorders>
              <w:top w:val="nil"/>
              <w:bottom w:val="nil"/>
            </w:tcBorders>
          </w:tcPr>
          <w:p w14:paraId="2AD7E32B" w14:textId="77777777" w:rsidR="00626B9A" w:rsidRPr="00B32B11" w:rsidRDefault="00626B9A" w:rsidP="0058434E">
            <w:pPr>
              <w:jc w:val="right"/>
              <w:rPr>
                <w:sz w:val="20"/>
                <w:szCs w:val="20"/>
                <w:lang w:val="en-US"/>
              </w:rPr>
            </w:pPr>
            <w:r w:rsidRPr="00B32B11">
              <w:rPr>
                <w:sz w:val="20"/>
                <w:szCs w:val="20"/>
                <w:lang w:val="en-US"/>
              </w:rPr>
              <w:t>1.8</w:t>
            </w:r>
          </w:p>
        </w:tc>
        <w:tc>
          <w:tcPr>
            <w:tcW w:w="680" w:type="dxa"/>
            <w:tcBorders>
              <w:top w:val="nil"/>
              <w:bottom w:val="nil"/>
            </w:tcBorders>
          </w:tcPr>
          <w:p w14:paraId="3732C023" w14:textId="77777777" w:rsidR="00626B9A" w:rsidRPr="00B32B11" w:rsidRDefault="00626B9A" w:rsidP="0058434E">
            <w:pPr>
              <w:jc w:val="right"/>
              <w:rPr>
                <w:sz w:val="20"/>
                <w:szCs w:val="20"/>
                <w:lang w:val="en-US"/>
              </w:rPr>
            </w:pPr>
            <w:r w:rsidRPr="00B32B11">
              <w:rPr>
                <w:sz w:val="20"/>
                <w:szCs w:val="20"/>
                <w:lang w:val="en-US"/>
              </w:rPr>
              <w:t>19</w:t>
            </w:r>
          </w:p>
        </w:tc>
        <w:tc>
          <w:tcPr>
            <w:tcW w:w="882" w:type="dxa"/>
            <w:tcBorders>
              <w:top w:val="nil"/>
              <w:bottom w:val="nil"/>
              <w:right w:val="nil"/>
            </w:tcBorders>
          </w:tcPr>
          <w:p w14:paraId="3101DE8D" w14:textId="77777777" w:rsidR="00626B9A" w:rsidRPr="00B32B11" w:rsidRDefault="00626B9A" w:rsidP="0058434E">
            <w:pPr>
              <w:jc w:val="right"/>
              <w:rPr>
                <w:sz w:val="20"/>
                <w:szCs w:val="20"/>
                <w:lang w:val="en-US"/>
              </w:rPr>
            </w:pPr>
            <w:r w:rsidRPr="00B32B11">
              <w:rPr>
                <w:sz w:val="20"/>
                <w:szCs w:val="20"/>
                <w:lang w:val="en-US"/>
              </w:rPr>
              <w:t>0.7</w:t>
            </w:r>
          </w:p>
        </w:tc>
      </w:tr>
      <w:tr w:rsidR="00626B9A" w:rsidRPr="00B32B11" w14:paraId="4CE30AA0" w14:textId="77777777" w:rsidTr="00626B9A">
        <w:tc>
          <w:tcPr>
            <w:tcW w:w="3936" w:type="dxa"/>
            <w:tcBorders>
              <w:top w:val="nil"/>
              <w:bottom w:val="nil"/>
            </w:tcBorders>
          </w:tcPr>
          <w:p w14:paraId="69487698" w14:textId="77777777" w:rsidR="00626B9A" w:rsidRPr="00B32B11" w:rsidRDefault="00626B9A" w:rsidP="0058434E">
            <w:pPr>
              <w:rPr>
                <w:sz w:val="20"/>
                <w:szCs w:val="20"/>
                <w:lang w:val="en-US"/>
              </w:rPr>
            </w:pPr>
            <w:r w:rsidRPr="00B32B11">
              <w:rPr>
                <w:sz w:val="20"/>
                <w:szCs w:val="20"/>
                <w:lang w:val="en-US"/>
              </w:rPr>
              <w:t>Disability pensioner</w:t>
            </w:r>
          </w:p>
        </w:tc>
        <w:tc>
          <w:tcPr>
            <w:tcW w:w="933" w:type="dxa"/>
            <w:tcBorders>
              <w:top w:val="nil"/>
              <w:bottom w:val="nil"/>
            </w:tcBorders>
          </w:tcPr>
          <w:p w14:paraId="1BFA8A26" w14:textId="77777777" w:rsidR="00626B9A" w:rsidRPr="00B01868" w:rsidRDefault="00626B9A" w:rsidP="0058434E">
            <w:pPr>
              <w:jc w:val="right"/>
              <w:rPr>
                <w:sz w:val="20"/>
                <w:szCs w:val="20"/>
                <w:lang w:val="en-US"/>
              </w:rPr>
            </w:pPr>
            <w:r w:rsidRPr="00B01868">
              <w:rPr>
                <w:sz w:val="20"/>
                <w:szCs w:val="20"/>
                <w:lang w:val="en-US"/>
              </w:rPr>
              <w:t>342</w:t>
            </w:r>
          </w:p>
        </w:tc>
        <w:tc>
          <w:tcPr>
            <w:tcW w:w="602" w:type="dxa"/>
            <w:tcBorders>
              <w:top w:val="nil"/>
              <w:bottom w:val="nil"/>
            </w:tcBorders>
          </w:tcPr>
          <w:p w14:paraId="7592A0FA" w14:textId="77777777" w:rsidR="00626B9A" w:rsidRPr="00B32B11" w:rsidRDefault="00626B9A" w:rsidP="0058434E">
            <w:pPr>
              <w:jc w:val="right"/>
              <w:rPr>
                <w:sz w:val="20"/>
                <w:szCs w:val="20"/>
                <w:lang w:val="en-US"/>
              </w:rPr>
            </w:pPr>
            <w:r w:rsidRPr="00B32B11">
              <w:rPr>
                <w:sz w:val="20"/>
                <w:szCs w:val="20"/>
                <w:lang w:val="en-US"/>
              </w:rPr>
              <w:t>92.2</w:t>
            </w:r>
          </w:p>
        </w:tc>
        <w:tc>
          <w:tcPr>
            <w:tcW w:w="680" w:type="dxa"/>
            <w:tcBorders>
              <w:top w:val="nil"/>
              <w:bottom w:val="nil"/>
            </w:tcBorders>
          </w:tcPr>
          <w:p w14:paraId="15369A79" w14:textId="77777777" w:rsidR="00626B9A" w:rsidRPr="00B32B11" w:rsidRDefault="00626B9A" w:rsidP="0058434E">
            <w:pPr>
              <w:jc w:val="right"/>
              <w:rPr>
                <w:sz w:val="20"/>
                <w:szCs w:val="20"/>
                <w:lang w:val="en-US"/>
              </w:rPr>
            </w:pPr>
            <w:r w:rsidRPr="00B32B11">
              <w:rPr>
                <w:sz w:val="20"/>
                <w:szCs w:val="20"/>
                <w:lang w:val="en-US"/>
              </w:rPr>
              <w:t>18</w:t>
            </w:r>
          </w:p>
        </w:tc>
        <w:tc>
          <w:tcPr>
            <w:tcW w:w="671" w:type="dxa"/>
            <w:tcBorders>
              <w:top w:val="nil"/>
              <w:bottom w:val="nil"/>
            </w:tcBorders>
          </w:tcPr>
          <w:p w14:paraId="6AD0CCFA" w14:textId="77777777" w:rsidR="00626B9A" w:rsidRPr="00B32B11" w:rsidRDefault="00626B9A" w:rsidP="0058434E">
            <w:pPr>
              <w:jc w:val="right"/>
              <w:rPr>
                <w:sz w:val="20"/>
                <w:szCs w:val="20"/>
                <w:lang w:val="en-US"/>
              </w:rPr>
            </w:pPr>
            <w:r w:rsidRPr="00B32B11">
              <w:rPr>
                <w:sz w:val="20"/>
                <w:szCs w:val="20"/>
                <w:lang w:val="en-US"/>
              </w:rPr>
              <w:t>4.9</w:t>
            </w:r>
          </w:p>
        </w:tc>
        <w:tc>
          <w:tcPr>
            <w:tcW w:w="680" w:type="dxa"/>
            <w:tcBorders>
              <w:top w:val="nil"/>
              <w:bottom w:val="nil"/>
            </w:tcBorders>
          </w:tcPr>
          <w:p w14:paraId="6754756D" w14:textId="77777777" w:rsidR="00626B9A" w:rsidRPr="00B32B11" w:rsidRDefault="00626B9A" w:rsidP="0058434E">
            <w:pPr>
              <w:jc w:val="right"/>
              <w:rPr>
                <w:sz w:val="20"/>
                <w:szCs w:val="20"/>
                <w:lang w:val="en-US"/>
              </w:rPr>
            </w:pPr>
            <w:r w:rsidRPr="00B32B11">
              <w:rPr>
                <w:sz w:val="20"/>
                <w:szCs w:val="20"/>
                <w:lang w:val="en-US"/>
              </w:rPr>
              <w:t>11</w:t>
            </w:r>
          </w:p>
        </w:tc>
        <w:tc>
          <w:tcPr>
            <w:tcW w:w="882" w:type="dxa"/>
            <w:tcBorders>
              <w:top w:val="nil"/>
              <w:bottom w:val="nil"/>
              <w:right w:val="nil"/>
            </w:tcBorders>
          </w:tcPr>
          <w:p w14:paraId="2E29B1F0" w14:textId="77777777" w:rsidR="00626B9A" w:rsidRPr="00B32B11" w:rsidRDefault="00626B9A" w:rsidP="0058434E">
            <w:pPr>
              <w:jc w:val="right"/>
              <w:rPr>
                <w:sz w:val="20"/>
                <w:szCs w:val="20"/>
                <w:lang w:val="en-US"/>
              </w:rPr>
            </w:pPr>
            <w:r w:rsidRPr="00B32B11">
              <w:rPr>
                <w:sz w:val="20"/>
                <w:szCs w:val="20"/>
                <w:lang w:val="en-US"/>
              </w:rPr>
              <w:t>3.0</w:t>
            </w:r>
          </w:p>
        </w:tc>
      </w:tr>
      <w:tr w:rsidR="00626B9A" w:rsidRPr="00B32B11" w14:paraId="37C7BDA0" w14:textId="77777777" w:rsidTr="00626B9A">
        <w:tc>
          <w:tcPr>
            <w:tcW w:w="3936" w:type="dxa"/>
            <w:tcBorders>
              <w:top w:val="nil"/>
              <w:bottom w:val="single" w:sz="4" w:space="0" w:color="auto"/>
            </w:tcBorders>
          </w:tcPr>
          <w:p w14:paraId="3D1B71D8" w14:textId="77777777" w:rsidR="00626B9A" w:rsidRPr="00B32B11" w:rsidRDefault="00626B9A" w:rsidP="0058434E">
            <w:pPr>
              <w:rPr>
                <w:sz w:val="20"/>
                <w:szCs w:val="20"/>
                <w:lang w:val="en-US"/>
              </w:rPr>
            </w:pPr>
            <w:r w:rsidRPr="00B32B11">
              <w:rPr>
                <w:sz w:val="20"/>
                <w:szCs w:val="20"/>
                <w:lang w:val="en-US"/>
              </w:rPr>
              <w:t>Other</w:t>
            </w:r>
          </w:p>
        </w:tc>
        <w:tc>
          <w:tcPr>
            <w:tcW w:w="933" w:type="dxa"/>
            <w:tcBorders>
              <w:top w:val="nil"/>
              <w:bottom w:val="single" w:sz="4" w:space="0" w:color="auto"/>
            </w:tcBorders>
          </w:tcPr>
          <w:p w14:paraId="60EB3D83" w14:textId="77777777" w:rsidR="00626B9A" w:rsidRPr="00B01868" w:rsidRDefault="00626B9A" w:rsidP="0058434E">
            <w:pPr>
              <w:jc w:val="right"/>
              <w:rPr>
                <w:sz w:val="20"/>
                <w:szCs w:val="20"/>
                <w:lang w:val="en-US"/>
              </w:rPr>
            </w:pPr>
            <w:r w:rsidRPr="00B01868">
              <w:rPr>
                <w:sz w:val="20"/>
                <w:szCs w:val="20"/>
                <w:lang w:val="en-US"/>
              </w:rPr>
              <w:t>677</w:t>
            </w:r>
          </w:p>
        </w:tc>
        <w:tc>
          <w:tcPr>
            <w:tcW w:w="602" w:type="dxa"/>
            <w:tcBorders>
              <w:top w:val="nil"/>
              <w:bottom w:val="single" w:sz="4" w:space="0" w:color="auto"/>
            </w:tcBorders>
          </w:tcPr>
          <w:p w14:paraId="3BA3C6D2" w14:textId="77777777" w:rsidR="00626B9A" w:rsidRPr="00B32B11" w:rsidRDefault="00626B9A" w:rsidP="0058434E">
            <w:pPr>
              <w:jc w:val="right"/>
              <w:rPr>
                <w:sz w:val="20"/>
                <w:szCs w:val="20"/>
                <w:lang w:val="en-US"/>
              </w:rPr>
            </w:pPr>
            <w:r w:rsidRPr="00B32B11">
              <w:rPr>
                <w:sz w:val="20"/>
                <w:szCs w:val="20"/>
                <w:lang w:val="en-US"/>
              </w:rPr>
              <w:t>98.5</w:t>
            </w:r>
          </w:p>
        </w:tc>
        <w:tc>
          <w:tcPr>
            <w:tcW w:w="680" w:type="dxa"/>
            <w:tcBorders>
              <w:top w:val="nil"/>
              <w:bottom w:val="single" w:sz="4" w:space="0" w:color="auto"/>
            </w:tcBorders>
          </w:tcPr>
          <w:p w14:paraId="150F4646" w14:textId="77777777" w:rsidR="00626B9A" w:rsidRPr="00B32B11" w:rsidRDefault="00626B9A" w:rsidP="0058434E">
            <w:pPr>
              <w:jc w:val="right"/>
              <w:rPr>
                <w:sz w:val="20"/>
                <w:szCs w:val="20"/>
                <w:lang w:val="en-US"/>
              </w:rPr>
            </w:pPr>
            <w:r w:rsidRPr="00B32B11">
              <w:rPr>
                <w:sz w:val="20"/>
                <w:szCs w:val="20"/>
                <w:lang w:val="en-US"/>
              </w:rPr>
              <w:t>7</w:t>
            </w:r>
          </w:p>
        </w:tc>
        <w:tc>
          <w:tcPr>
            <w:tcW w:w="671" w:type="dxa"/>
            <w:tcBorders>
              <w:top w:val="nil"/>
              <w:bottom w:val="single" w:sz="4" w:space="0" w:color="auto"/>
            </w:tcBorders>
          </w:tcPr>
          <w:p w14:paraId="0607B90F" w14:textId="77777777" w:rsidR="00626B9A" w:rsidRPr="00B32B11" w:rsidRDefault="00626B9A" w:rsidP="0058434E">
            <w:pPr>
              <w:jc w:val="right"/>
              <w:rPr>
                <w:sz w:val="20"/>
                <w:szCs w:val="20"/>
                <w:lang w:val="en-US"/>
              </w:rPr>
            </w:pPr>
            <w:r w:rsidRPr="00B32B11">
              <w:rPr>
                <w:sz w:val="20"/>
                <w:szCs w:val="20"/>
                <w:lang w:val="en-US"/>
              </w:rPr>
              <w:t>1.0</w:t>
            </w:r>
          </w:p>
        </w:tc>
        <w:tc>
          <w:tcPr>
            <w:tcW w:w="680" w:type="dxa"/>
            <w:tcBorders>
              <w:top w:val="nil"/>
              <w:bottom w:val="single" w:sz="4" w:space="0" w:color="auto"/>
            </w:tcBorders>
          </w:tcPr>
          <w:p w14:paraId="71532ED1" w14:textId="77777777" w:rsidR="00626B9A" w:rsidRPr="00B32B11" w:rsidRDefault="00626B9A" w:rsidP="0058434E">
            <w:pPr>
              <w:jc w:val="right"/>
              <w:rPr>
                <w:sz w:val="20"/>
                <w:szCs w:val="20"/>
                <w:lang w:val="en-US"/>
              </w:rPr>
            </w:pPr>
            <w:r w:rsidRPr="00B32B11">
              <w:rPr>
                <w:sz w:val="20"/>
                <w:szCs w:val="20"/>
                <w:lang w:val="en-US"/>
              </w:rPr>
              <w:t>3</w:t>
            </w:r>
          </w:p>
        </w:tc>
        <w:tc>
          <w:tcPr>
            <w:tcW w:w="882" w:type="dxa"/>
            <w:tcBorders>
              <w:top w:val="nil"/>
              <w:bottom w:val="single" w:sz="4" w:space="0" w:color="auto"/>
              <w:right w:val="nil"/>
            </w:tcBorders>
          </w:tcPr>
          <w:p w14:paraId="1F37F4E0" w14:textId="77777777" w:rsidR="00626B9A" w:rsidRPr="00B32B11" w:rsidRDefault="00626B9A" w:rsidP="0058434E">
            <w:pPr>
              <w:jc w:val="right"/>
              <w:rPr>
                <w:sz w:val="20"/>
                <w:szCs w:val="20"/>
                <w:lang w:val="en-US"/>
              </w:rPr>
            </w:pPr>
            <w:r w:rsidRPr="00B32B11">
              <w:rPr>
                <w:sz w:val="20"/>
                <w:szCs w:val="20"/>
                <w:lang w:val="en-US"/>
              </w:rPr>
              <w:t>0.4</w:t>
            </w:r>
          </w:p>
        </w:tc>
      </w:tr>
      <w:tr w:rsidR="00626B9A" w:rsidRPr="00B32B11" w14:paraId="0B963299" w14:textId="77777777" w:rsidTr="00626B9A">
        <w:tc>
          <w:tcPr>
            <w:tcW w:w="3936" w:type="dxa"/>
            <w:tcBorders>
              <w:bottom w:val="nil"/>
            </w:tcBorders>
          </w:tcPr>
          <w:p w14:paraId="04C27BEB" w14:textId="77777777" w:rsidR="00626B9A" w:rsidRPr="00B32B11" w:rsidRDefault="00626B9A" w:rsidP="0058434E">
            <w:pPr>
              <w:rPr>
                <w:b/>
                <w:sz w:val="20"/>
                <w:szCs w:val="20"/>
                <w:lang w:val="en-US"/>
              </w:rPr>
            </w:pPr>
            <w:r w:rsidRPr="00B32B11">
              <w:rPr>
                <w:b/>
                <w:sz w:val="20"/>
                <w:szCs w:val="20"/>
                <w:lang w:val="en-US"/>
              </w:rPr>
              <w:t>Maternal BMI</w:t>
            </w:r>
            <w:r>
              <w:rPr>
                <w:b/>
                <w:sz w:val="20"/>
                <w:szCs w:val="20"/>
                <w:lang w:val="en-US"/>
              </w:rPr>
              <w:t xml:space="preserve"> (n=50 561</w:t>
            </w:r>
            <w:r w:rsidRPr="00B32B11">
              <w:rPr>
                <w:b/>
                <w:sz w:val="20"/>
                <w:szCs w:val="20"/>
                <w:lang w:val="en-US"/>
              </w:rPr>
              <w:t>)</w:t>
            </w:r>
          </w:p>
        </w:tc>
        <w:tc>
          <w:tcPr>
            <w:tcW w:w="933" w:type="dxa"/>
            <w:tcBorders>
              <w:bottom w:val="nil"/>
            </w:tcBorders>
          </w:tcPr>
          <w:p w14:paraId="3418A337" w14:textId="77777777" w:rsidR="00626B9A" w:rsidRPr="00B01868" w:rsidRDefault="00626B9A" w:rsidP="0058434E">
            <w:pPr>
              <w:jc w:val="right"/>
              <w:rPr>
                <w:sz w:val="20"/>
                <w:szCs w:val="20"/>
                <w:lang w:val="en-US"/>
              </w:rPr>
            </w:pPr>
          </w:p>
        </w:tc>
        <w:tc>
          <w:tcPr>
            <w:tcW w:w="602" w:type="dxa"/>
            <w:tcBorders>
              <w:bottom w:val="nil"/>
            </w:tcBorders>
          </w:tcPr>
          <w:p w14:paraId="303A3B57" w14:textId="77777777" w:rsidR="00626B9A" w:rsidRPr="00B32B11" w:rsidRDefault="00626B9A" w:rsidP="0058434E">
            <w:pPr>
              <w:jc w:val="right"/>
              <w:rPr>
                <w:sz w:val="20"/>
                <w:szCs w:val="20"/>
                <w:lang w:val="en-US"/>
              </w:rPr>
            </w:pPr>
          </w:p>
        </w:tc>
        <w:tc>
          <w:tcPr>
            <w:tcW w:w="680" w:type="dxa"/>
            <w:tcBorders>
              <w:bottom w:val="nil"/>
            </w:tcBorders>
          </w:tcPr>
          <w:p w14:paraId="45034196" w14:textId="77777777" w:rsidR="00626B9A" w:rsidRPr="00B32B11" w:rsidRDefault="00626B9A" w:rsidP="0058434E">
            <w:pPr>
              <w:jc w:val="right"/>
              <w:rPr>
                <w:sz w:val="20"/>
                <w:szCs w:val="20"/>
                <w:lang w:val="en-US"/>
              </w:rPr>
            </w:pPr>
          </w:p>
        </w:tc>
        <w:tc>
          <w:tcPr>
            <w:tcW w:w="671" w:type="dxa"/>
            <w:tcBorders>
              <w:bottom w:val="nil"/>
            </w:tcBorders>
          </w:tcPr>
          <w:p w14:paraId="28F7EE30" w14:textId="77777777" w:rsidR="00626B9A" w:rsidRPr="00B32B11" w:rsidRDefault="00626B9A" w:rsidP="0058434E">
            <w:pPr>
              <w:jc w:val="right"/>
              <w:rPr>
                <w:sz w:val="20"/>
                <w:szCs w:val="20"/>
                <w:lang w:val="en-US"/>
              </w:rPr>
            </w:pPr>
          </w:p>
        </w:tc>
        <w:tc>
          <w:tcPr>
            <w:tcW w:w="680" w:type="dxa"/>
            <w:tcBorders>
              <w:bottom w:val="nil"/>
            </w:tcBorders>
          </w:tcPr>
          <w:p w14:paraId="4A7960FB" w14:textId="77777777" w:rsidR="00626B9A" w:rsidRPr="00B32B11" w:rsidRDefault="00626B9A" w:rsidP="0058434E">
            <w:pPr>
              <w:jc w:val="right"/>
              <w:rPr>
                <w:sz w:val="20"/>
                <w:szCs w:val="20"/>
                <w:lang w:val="en-US"/>
              </w:rPr>
            </w:pPr>
          </w:p>
        </w:tc>
        <w:tc>
          <w:tcPr>
            <w:tcW w:w="882" w:type="dxa"/>
            <w:tcBorders>
              <w:bottom w:val="nil"/>
              <w:right w:val="nil"/>
            </w:tcBorders>
          </w:tcPr>
          <w:p w14:paraId="2D8A6A35" w14:textId="77777777" w:rsidR="00626B9A" w:rsidRPr="00B32B11" w:rsidRDefault="00626B9A" w:rsidP="0058434E">
            <w:pPr>
              <w:jc w:val="right"/>
              <w:rPr>
                <w:sz w:val="20"/>
                <w:szCs w:val="20"/>
                <w:lang w:val="en-US"/>
              </w:rPr>
            </w:pPr>
          </w:p>
        </w:tc>
      </w:tr>
      <w:tr w:rsidR="00626B9A" w:rsidRPr="00B32B11" w14:paraId="773BCA6F" w14:textId="77777777" w:rsidTr="00626B9A">
        <w:tc>
          <w:tcPr>
            <w:tcW w:w="3936" w:type="dxa"/>
            <w:tcBorders>
              <w:top w:val="nil"/>
              <w:bottom w:val="nil"/>
            </w:tcBorders>
          </w:tcPr>
          <w:p w14:paraId="1C1FD2A1" w14:textId="77777777" w:rsidR="00626B9A" w:rsidRPr="00B32B11" w:rsidRDefault="00626B9A" w:rsidP="0058434E">
            <w:pPr>
              <w:rPr>
                <w:sz w:val="20"/>
                <w:szCs w:val="20"/>
                <w:lang w:val="en-US"/>
              </w:rPr>
            </w:pPr>
            <w:r w:rsidRPr="00B32B11">
              <w:rPr>
                <w:sz w:val="20"/>
                <w:szCs w:val="20"/>
                <w:lang w:val="en-US"/>
              </w:rPr>
              <w:t>&lt;25</w:t>
            </w:r>
          </w:p>
        </w:tc>
        <w:tc>
          <w:tcPr>
            <w:tcW w:w="933" w:type="dxa"/>
            <w:tcBorders>
              <w:top w:val="nil"/>
              <w:bottom w:val="nil"/>
            </w:tcBorders>
          </w:tcPr>
          <w:p w14:paraId="0BE02310" w14:textId="77777777" w:rsidR="00626B9A" w:rsidRPr="00B01868" w:rsidRDefault="00626B9A" w:rsidP="0058434E">
            <w:pPr>
              <w:jc w:val="right"/>
              <w:rPr>
                <w:sz w:val="20"/>
                <w:szCs w:val="20"/>
                <w:lang w:val="en-US"/>
              </w:rPr>
            </w:pPr>
            <w:r w:rsidRPr="00B01868">
              <w:rPr>
                <w:sz w:val="20"/>
                <w:szCs w:val="20"/>
                <w:lang w:val="en-US"/>
              </w:rPr>
              <w:t>34 625</w:t>
            </w:r>
          </w:p>
        </w:tc>
        <w:tc>
          <w:tcPr>
            <w:tcW w:w="602" w:type="dxa"/>
            <w:tcBorders>
              <w:top w:val="nil"/>
              <w:bottom w:val="nil"/>
            </w:tcBorders>
          </w:tcPr>
          <w:p w14:paraId="30ADD59C" w14:textId="77777777" w:rsidR="00626B9A" w:rsidRPr="00B32B11" w:rsidRDefault="00626B9A" w:rsidP="0058434E">
            <w:pPr>
              <w:jc w:val="right"/>
              <w:rPr>
                <w:sz w:val="20"/>
                <w:szCs w:val="20"/>
                <w:lang w:val="en-US"/>
              </w:rPr>
            </w:pPr>
            <w:r w:rsidRPr="00B32B11">
              <w:rPr>
                <w:sz w:val="20"/>
                <w:szCs w:val="20"/>
                <w:lang w:val="en-US"/>
              </w:rPr>
              <w:t>98.5</w:t>
            </w:r>
          </w:p>
        </w:tc>
        <w:tc>
          <w:tcPr>
            <w:tcW w:w="680" w:type="dxa"/>
            <w:tcBorders>
              <w:top w:val="nil"/>
              <w:bottom w:val="nil"/>
            </w:tcBorders>
          </w:tcPr>
          <w:p w14:paraId="17E88F60" w14:textId="77777777" w:rsidR="00626B9A" w:rsidRPr="00B32B11" w:rsidRDefault="00626B9A" w:rsidP="0058434E">
            <w:pPr>
              <w:jc w:val="right"/>
              <w:rPr>
                <w:sz w:val="20"/>
                <w:szCs w:val="20"/>
                <w:lang w:val="en-US"/>
              </w:rPr>
            </w:pPr>
            <w:r w:rsidRPr="00B32B11">
              <w:rPr>
                <w:sz w:val="20"/>
                <w:szCs w:val="20"/>
                <w:lang w:val="en-US"/>
              </w:rPr>
              <w:t>430</w:t>
            </w:r>
          </w:p>
        </w:tc>
        <w:tc>
          <w:tcPr>
            <w:tcW w:w="671" w:type="dxa"/>
            <w:tcBorders>
              <w:top w:val="nil"/>
              <w:bottom w:val="nil"/>
            </w:tcBorders>
          </w:tcPr>
          <w:p w14:paraId="4FD11736" w14:textId="77777777" w:rsidR="00626B9A" w:rsidRPr="00B32B11" w:rsidRDefault="00626B9A" w:rsidP="0058434E">
            <w:pPr>
              <w:jc w:val="right"/>
              <w:rPr>
                <w:sz w:val="20"/>
                <w:szCs w:val="20"/>
                <w:lang w:val="en-US"/>
              </w:rPr>
            </w:pPr>
            <w:r w:rsidRPr="00B32B11">
              <w:rPr>
                <w:sz w:val="20"/>
                <w:szCs w:val="20"/>
                <w:lang w:val="en-US"/>
              </w:rPr>
              <w:t>1.2</w:t>
            </w:r>
          </w:p>
        </w:tc>
        <w:tc>
          <w:tcPr>
            <w:tcW w:w="680" w:type="dxa"/>
            <w:tcBorders>
              <w:top w:val="nil"/>
              <w:bottom w:val="nil"/>
            </w:tcBorders>
          </w:tcPr>
          <w:p w14:paraId="23745B72" w14:textId="77777777" w:rsidR="00626B9A" w:rsidRPr="00B32B11" w:rsidRDefault="00626B9A" w:rsidP="0058434E">
            <w:pPr>
              <w:jc w:val="right"/>
              <w:rPr>
                <w:sz w:val="20"/>
                <w:szCs w:val="20"/>
                <w:lang w:val="en-US"/>
              </w:rPr>
            </w:pPr>
            <w:r w:rsidRPr="00B32B11">
              <w:rPr>
                <w:sz w:val="20"/>
                <w:szCs w:val="20"/>
                <w:lang w:val="en-US"/>
              </w:rPr>
              <w:t>10</w:t>
            </w:r>
            <w:r>
              <w:rPr>
                <w:sz w:val="20"/>
                <w:szCs w:val="20"/>
                <w:lang w:val="en-US"/>
              </w:rPr>
              <w:t>3</w:t>
            </w:r>
          </w:p>
        </w:tc>
        <w:tc>
          <w:tcPr>
            <w:tcW w:w="882" w:type="dxa"/>
            <w:tcBorders>
              <w:top w:val="nil"/>
              <w:bottom w:val="nil"/>
              <w:right w:val="nil"/>
            </w:tcBorders>
          </w:tcPr>
          <w:p w14:paraId="41E4DC50"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5ABDDDF2" w14:textId="77777777" w:rsidTr="00626B9A">
        <w:tc>
          <w:tcPr>
            <w:tcW w:w="3936" w:type="dxa"/>
            <w:tcBorders>
              <w:top w:val="nil"/>
              <w:bottom w:val="nil"/>
            </w:tcBorders>
          </w:tcPr>
          <w:p w14:paraId="4BD20F04" w14:textId="77777777" w:rsidR="00626B9A" w:rsidRPr="00B32B11" w:rsidRDefault="00626B9A" w:rsidP="0058434E">
            <w:pPr>
              <w:rPr>
                <w:sz w:val="20"/>
                <w:szCs w:val="20"/>
                <w:lang w:val="en-US"/>
              </w:rPr>
            </w:pPr>
            <w:r w:rsidRPr="00B32B11">
              <w:rPr>
                <w:sz w:val="20"/>
                <w:szCs w:val="20"/>
                <w:lang w:val="en-US"/>
              </w:rPr>
              <w:t>25-29</w:t>
            </w:r>
          </w:p>
        </w:tc>
        <w:tc>
          <w:tcPr>
            <w:tcW w:w="933" w:type="dxa"/>
            <w:tcBorders>
              <w:top w:val="nil"/>
              <w:bottom w:val="nil"/>
            </w:tcBorders>
          </w:tcPr>
          <w:p w14:paraId="5496EEAF" w14:textId="77777777" w:rsidR="00626B9A" w:rsidRPr="00B01868" w:rsidRDefault="00626B9A" w:rsidP="0058434E">
            <w:pPr>
              <w:jc w:val="right"/>
              <w:rPr>
                <w:sz w:val="20"/>
                <w:szCs w:val="20"/>
                <w:lang w:val="en-US"/>
              </w:rPr>
            </w:pPr>
            <w:r w:rsidRPr="00B01868">
              <w:rPr>
                <w:sz w:val="20"/>
                <w:szCs w:val="20"/>
                <w:lang w:val="en-US"/>
              </w:rPr>
              <w:t>10 663</w:t>
            </w:r>
          </w:p>
        </w:tc>
        <w:tc>
          <w:tcPr>
            <w:tcW w:w="602" w:type="dxa"/>
            <w:tcBorders>
              <w:top w:val="nil"/>
              <w:bottom w:val="nil"/>
            </w:tcBorders>
          </w:tcPr>
          <w:p w14:paraId="3D4F8E6F" w14:textId="77777777" w:rsidR="00626B9A" w:rsidRPr="00B32B11" w:rsidRDefault="00626B9A" w:rsidP="0058434E">
            <w:pPr>
              <w:jc w:val="right"/>
              <w:rPr>
                <w:sz w:val="20"/>
                <w:szCs w:val="20"/>
                <w:lang w:val="en-US"/>
              </w:rPr>
            </w:pPr>
            <w:r w:rsidRPr="00B32B11">
              <w:rPr>
                <w:sz w:val="20"/>
                <w:szCs w:val="20"/>
                <w:lang w:val="en-US"/>
              </w:rPr>
              <w:t>98.0</w:t>
            </w:r>
          </w:p>
        </w:tc>
        <w:tc>
          <w:tcPr>
            <w:tcW w:w="680" w:type="dxa"/>
            <w:tcBorders>
              <w:top w:val="nil"/>
              <w:bottom w:val="nil"/>
            </w:tcBorders>
          </w:tcPr>
          <w:p w14:paraId="30181084" w14:textId="77777777" w:rsidR="00626B9A" w:rsidRPr="00B32B11" w:rsidRDefault="00626B9A" w:rsidP="0058434E">
            <w:pPr>
              <w:jc w:val="right"/>
              <w:rPr>
                <w:sz w:val="20"/>
                <w:szCs w:val="20"/>
                <w:lang w:val="en-US"/>
              </w:rPr>
            </w:pPr>
            <w:r w:rsidRPr="00B32B11">
              <w:rPr>
                <w:sz w:val="20"/>
                <w:szCs w:val="20"/>
                <w:lang w:val="en-US"/>
              </w:rPr>
              <w:t>178</w:t>
            </w:r>
          </w:p>
        </w:tc>
        <w:tc>
          <w:tcPr>
            <w:tcW w:w="671" w:type="dxa"/>
            <w:tcBorders>
              <w:top w:val="nil"/>
              <w:bottom w:val="nil"/>
            </w:tcBorders>
          </w:tcPr>
          <w:p w14:paraId="263E69C7" w14:textId="77777777" w:rsidR="00626B9A" w:rsidRPr="00B32B11" w:rsidRDefault="00626B9A" w:rsidP="0058434E">
            <w:pPr>
              <w:jc w:val="right"/>
              <w:rPr>
                <w:sz w:val="20"/>
                <w:szCs w:val="20"/>
                <w:lang w:val="en-US"/>
              </w:rPr>
            </w:pPr>
            <w:r w:rsidRPr="00B32B11">
              <w:rPr>
                <w:sz w:val="20"/>
                <w:szCs w:val="20"/>
                <w:lang w:val="en-US"/>
              </w:rPr>
              <w:t>1.6</w:t>
            </w:r>
          </w:p>
        </w:tc>
        <w:tc>
          <w:tcPr>
            <w:tcW w:w="680" w:type="dxa"/>
            <w:tcBorders>
              <w:top w:val="nil"/>
              <w:bottom w:val="nil"/>
            </w:tcBorders>
          </w:tcPr>
          <w:p w14:paraId="436CB842" w14:textId="77777777" w:rsidR="00626B9A" w:rsidRPr="00B32B11" w:rsidRDefault="00626B9A" w:rsidP="0058434E">
            <w:pPr>
              <w:jc w:val="right"/>
              <w:rPr>
                <w:sz w:val="20"/>
                <w:szCs w:val="20"/>
                <w:lang w:val="en-US"/>
              </w:rPr>
            </w:pPr>
            <w:r w:rsidRPr="00B32B11">
              <w:rPr>
                <w:sz w:val="20"/>
                <w:szCs w:val="20"/>
                <w:lang w:val="en-US"/>
              </w:rPr>
              <w:t>38</w:t>
            </w:r>
          </w:p>
        </w:tc>
        <w:tc>
          <w:tcPr>
            <w:tcW w:w="882" w:type="dxa"/>
            <w:tcBorders>
              <w:top w:val="nil"/>
              <w:bottom w:val="nil"/>
              <w:right w:val="nil"/>
            </w:tcBorders>
          </w:tcPr>
          <w:p w14:paraId="3CE581F6" w14:textId="77777777" w:rsidR="00626B9A" w:rsidRPr="00B32B11" w:rsidRDefault="00626B9A" w:rsidP="0058434E">
            <w:pPr>
              <w:jc w:val="right"/>
              <w:rPr>
                <w:sz w:val="20"/>
                <w:szCs w:val="20"/>
                <w:lang w:val="en-US"/>
              </w:rPr>
            </w:pPr>
            <w:r w:rsidRPr="00B32B11">
              <w:rPr>
                <w:sz w:val="20"/>
                <w:szCs w:val="20"/>
                <w:lang w:val="en-US"/>
              </w:rPr>
              <w:t>0.</w:t>
            </w:r>
            <w:r>
              <w:rPr>
                <w:sz w:val="20"/>
                <w:szCs w:val="20"/>
                <w:lang w:val="en-US"/>
              </w:rPr>
              <w:t>4</w:t>
            </w:r>
          </w:p>
        </w:tc>
      </w:tr>
      <w:tr w:rsidR="00626B9A" w:rsidRPr="00B32B11" w14:paraId="4D61807B" w14:textId="77777777" w:rsidTr="00626B9A">
        <w:tc>
          <w:tcPr>
            <w:tcW w:w="3936" w:type="dxa"/>
            <w:tcBorders>
              <w:top w:val="nil"/>
              <w:bottom w:val="nil"/>
            </w:tcBorders>
          </w:tcPr>
          <w:p w14:paraId="40F86AF3" w14:textId="77777777" w:rsidR="00626B9A" w:rsidRPr="00B32B11" w:rsidRDefault="00626B9A" w:rsidP="0058434E">
            <w:pPr>
              <w:rPr>
                <w:sz w:val="20"/>
                <w:szCs w:val="20"/>
                <w:lang w:val="en-US"/>
              </w:rPr>
            </w:pPr>
            <w:r w:rsidRPr="00B32B11">
              <w:rPr>
                <w:sz w:val="20"/>
                <w:szCs w:val="20"/>
                <w:lang w:val="en-US"/>
              </w:rPr>
              <w:t>30-34</w:t>
            </w:r>
          </w:p>
        </w:tc>
        <w:tc>
          <w:tcPr>
            <w:tcW w:w="933" w:type="dxa"/>
            <w:tcBorders>
              <w:top w:val="nil"/>
              <w:bottom w:val="nil"/>
            </w:tcBorders>
          </w:tcPr>
          <w:p w14:paraId="152BC48C" w14:textId="77777777" w:rsidR="00626B9A" w:rsidRPr="00B01868" w:rsidRDefault="00626B9A" w:rsidP="0058434E">
            <w:pPr>
              <w:jc w:val="right"/>
              <w:rPr>
                <w:sz w:val="20"/>
                <w:szCs w:val="20"/>
                <w:lang w:val="en-US"/>
              </w:rPr>
            </w:pPr>
            <w:r w:rsidRPr="00B01868">
              <w:rPr>
                <w:sz w:val="20"/>
                <w:szCs w:val="20"/>
                <w:lang w:val="en-US"/>
              </w:rPr>
              <w:t>3 248</w:t>
            </w:r>
          </w:p>
        </w:tc>
        <w:tc>
          <w:tcPr>
            <w:tcW w:w="602" w:type="dxa"/>
            <w:tcBorders>
              <w:top w:val="nil"/>
              <w:bottom w:val="nil"/>
            </w:tcBorders>
          </w:tcPr>
          <w:p w14:paraId="4B1FE149" w14:textId="77777777" w:rsidR="00626B9A" w:rsidRPr="00B32B11" w:rsidRDefault="00626B9A" w:rsidP="0058434E">
            <w:pPr>
              <w:jc w:val="right"/>
              <w:rPr>
                <w:sz w:val="20"/>
                <w:szCs w:val="20"/>
                <w:lang w:val="en-US"/>
              </w:rPr>
            </w:pPr>
            <w:r w:rsidRPr="00B32B11">
              <w:rPr>
                <w:sz w:val="20"/>
                <w:szCs w:val="20"/>
                <w:lang w:val="en-US"/>
              </w:rPr>
              <w:t>97.3</w:t>
            </w:r>
          </w:p>
        </w:tc>
        <w:tc>
          <w:tcPr>
            <w:tcW w:w="680" w:type="dxa"/>
            <w:tcBorders>
              <w:top w:val="nil"/>
              <w:bottom w:val="nil"/>
            </w:tcBorders>
          </w:tcPr>
          <w:p w14:paraId="211290BA" w14:textId="77777777" w:rsidR="00626B9A" w:rsidRPr="00B32B11" w:rsidRDefault="00626B9A" w:rsidP="0058434E">
            <w:pPr>
              <w:jc w:val="right"/>
              <w:rPr>
                <w:sz w:val="20"/>
                <w:szCs w:val="20"/>
                <w:lang w:val="en-US"/>
              </w:rPr>
            </w:pPr>
            <w:r w:rsidRPr="00B32B11">
              <w:rPr>
                <w:sz w:val="20"/>
                <w:szCs w:val="20"/>
                <w:lang w:val="en-US"/>
              </w:rPr>
              <w:t>72</w:t>
            </w:r>
          </w:p>
        </w:tc>
        <w:tc>
          <w:tcPr>
            <w:tcW w:w="671" w:type="dxa"/>
            <w:tcBorders>
              <w:top w:val="nil"/>
              <w:bottom w:val="nil"/>
            </w:tcBorders>
          </w:tcPr>
          <w:p w14:paraId="6046F5ED" w14:textId="77777777" w:rsidR="00626B9A" w:rsidRPr="00B32B11" w:rsidRDefault="00626B9A" w:rsidP="0058434E">
            <w:pPr>
              <w:jc w:val="right"/>
              <w:rPr>
                <w:sz w:val="20"/>
                <w:szCs w:val="20"/>
                <w:lang w:val="en-US"/>
              </w:rPr>
            </w:pPr>
            <w:r w:rsidRPr="00B32B11">
              <w:rPr>
                <w:sz w:val="20"/>
                <w:szCs w:val="20"/>
                <w:lang w:val="en-US"/>
              </w:rPr>
              <w:t>2.2</w:t>
            </w:r>
          </w:p>
        </w:tc>
        <w:tc>
          <w:tcPr>
            <w:tcW w:w="680" w:type="dxa"/>
            <w:tcBorders>
              <w:top w:val="nil"/>
              <w:bottom w:val="nil"/>
            </w:tcBorders>
          </w:tcPr>
          <w:p w14:paraId="1D557472" w14:textId="77777777" w:rsidR="00626B9A" w:rsidRPr="00B32B11" w:rsidRDefault="00626B9A" w:rsidP="0058434E">
            <w:pPr>
              <w:jc w:val="right"/>
              <w:rPr>
                <w:sz w:val="20"/>
                <w:szCs w:val="20"/>
                <w:lang w:val="en-US"/>
              </w:rPr>
            </w:pPr>
            <w:r w:rsidRPr="00B32B11">
              <w:rPr>
                <w:sz w:val="20"/>
                <w:szCs w:val="20"/>
                <w:lang w:val="en-US"/>
              </w:rPr>
              <w:t>17</w:t>
            </w:r>
          </w:p>
        </w:tc>
        <w:tc>
          <w:tcPr>
            <w:tcW w:w="882" w:type="dxa"/>
            <w:tcBorders>
              <w:top w:val="nil"/>
              <w:bottom w:val="nil"/>
              <w:right w:val="nil"/>
            </w:tcBorders>
          </w:tcPr>
          <w:p w14:paraId="7260E9BD" w14:textId="77777777" w:rsidR="00626B9A" w:rsidRPr="00B32B11" w:rsidRDefault="00626B9A" w:rsidP="0058434E">
            <w:pPr>
              <w:jc w:val="right"/>
              <w:rPr>
                <w:sz w:val="20"/>
                <w:szCs w:val="20"/>
                <w:lang w:val="en-US"/>
              </w:rPr>
            </w:pPr>
            <w:r w:rsidRPr="00B32B11">
              <w:rPr>
                <w:sz w:val="20"/>
                <w:szCs w:val="20"/>
                <w:lang w:val="en-US"/>
              </w:rPr>
              <w:t>0.5</w:t>
            </w:r>
          </w:p>
        </w:tc>
      </w:tr>
      <w:tr w:rsidR="00626B9A" w:rsidRPr="00B32B11" w14:paraId="0312BC5A" w14:textId="77777777" w:rsidTr="00626B9A">
        <w:tc>
          <w:tcPr>
            <w:tcW w:w="3936" w:type="dxa"/>
            <w:tcBorders>
              <w:top w:val="nil"/>
              <w:bottom w:val="single" w:sz="4" w:space="0" w:color="auto"/>
            </w:tcBorders>
          </w:tcPr>
          <w:p w14:paraId="308AD38A" w14:textId="77777777" w:rsidR="00626B9A" w:rsidRPr="00B32B11" w:rsidRDefault="00626B9A" w:rsidP="0058434E">
            <w:pPr>
              <w:rPr>
                <w:sz w:val="20"/>
                <w:szCs w:val="20"/>
                <w:lang w:val="en-US"/>
              </w:rPr>
            </w:pPr>
            <w:r w:rsidRPr="00B32B11">
              <w:rPr>
                <w:sz w:val="20"/>
                <w:szCs w:val="20"/>
                <w:lang w:val="en-US"/>
              </w:rPr>
              <w:t>≥35</w:t>
            </w:r>
          </w:p>
        </w:tc>
        <w:tc>
          <w:tcPr>
            <w:tcW w:w="933" w:type="dxa"/>
            <w:tcBorders>
              <w:top w:val="nil"/>
              <w:bottom w:val="single" w:sz="4" w:space="0" w:color="auto"/>
            </w:tcBorders>
          </w:tcPr>
          <w:p w14:paraId="58E21B57" w14:textId="77777777" w:rsidR="00626B9A" w:rsidRPr="00B01868" w:rsidRDefault="00626B9A" w:rsidP="0058434E">
            <w:pPr>
              <w:jc w:val="right"/>
              <w:rPr>
                <w:sz w:val="20"/>
                <w:szCs w:val="20"/>
                <w:lang w:val="en-US"/>
              </w:rPr>
            </w:pPr>
            <w:r w:rsidRPr="00B01868">
              <w:rPr>
                <w:sz w:val="20"/>
                <w:szCs w:val="20"/>
                <w:lang w:val="en-US"/>
              </w:rPr>
              <w:t>1 148</w:t>
            </w:r>
          </w:p>
        </w:tc>
        <w:tc>
          <w:tcPr>
            <w:tcW w:w="602" w:type="dxa"/>
            <w:tcBorders>
              <w:top w:val="nil"/>
              <w:bottom w:val="single" w:sz="4" w:space="0" w:color="auto"/>
            </w:tcBorders>
          </w:tcPr>
          <w:p w14:paraId="753FBA02" w14:textId="77777777" w:rsidR="00626B9A" w:rsidRPr="00B32B11" w:rsidRDefault="00626B9A" w:rsidP="0058434E">
            <w:pPr>
              <w:jc w:val="right"/>
              <w:rPr>
                <w:sz w:val="20"/>
                <w:szCs w:val="20"/>
                <w:lang w:val="en-US"/>
              </w:rPr>
            </w:pPr>
            <w:r w:rsidRPr="00B32B11">
              <w:rPr>
                <w:sz w:val="20"/>
                <w:szCs w:val="20"/>
                <w:lang w:val="en-US"/>
              </w:rPr>
              <w:t>96.7</w:t>
            </w:r>
          </w:p>
        </w:tc>
        <w:tc>
          <w:tcPr>
            <w:tcW w:w="680" w:type="dxa"/>
            <w:tcBorders>
              <w:top w:val="nil"/>
              <w:bottom w:val="single" w:sz="4" w:space="0" w:color="auto"/>
            </w:tcBorders>
          </w:tcPr>
          <w:p w14:paraId="28CFE407" w14:textId="77777777" w:rsidR="00626B9A" w:rsidRPr="00B32B11" w:rsidRDefault="00626B9A" w:rsidP="0058434E">
            <w:pPr>
              <w:jc w:val="right"/>
              <w:rPr>
                <w:sz w:val="20"/>
                <w:szCs w:val="20"/>
                <w:lang w:val="en-US"/>
              </w:rPr>
            </w:pPr>
            <w:r w:rsidRPr="00B32B11">
              <w:rPr>
                <w:sz w:val="20"/>
                <w:szCs w:val="20"/>
                <w:lang w:val="en-US"/>
              </w:rPr>
              <w:t>28</w:t>
            </w:r>
          </w:p>
        </w:tc>
        <w:tc>
          <w:tcPr>
            <w:tcW w:w="671" w:type="dxa"/>
            <w:tcBorders>
              <w:top w:val="nil"/>
              <w:bottom w:val="single" w:sz="4" w:space="0" w:color="auto"/>
            </w:tcBorders>
          </w:tcPr>
          <w:p w14:paraId="4A6B996A" w14:textId="77777777" w:rsidR="00626B9A" w:rsidRPr="00B32B11" w:rsidRDefault="00626B9A" w:rsidP="0058434E">
            <w:pPr>
              <w:jc w:val="right"/>
              <w:rPr>
                <w:sz w:val="20"/>
                <w:szCs w:val="20"/>
                <w:lang w:val="en-US"/>
              </w:rPr>
            </w:pPr>
            <w:r w:rsidRPr="00B32B11">
              <w:rPr>
                <w:sz w:val="20"/>
                <w:szCs w:val="20"/>
                <w:lang w:val="en-US"/>
              </w:rPr>
              <w:t>2.4</w:t>
            </w:r>
          </w:p>
        </w:tc>
        <w:tc>
          <w:tcPr>
            <w:tcW w:w="680" w:type="dxa"/>
            <w:tcBorders>
              <w:top w:val="nil"/>
              <w:bottom w:val="single" w:sz="4" w:space="0" w:color="auto"/>
            </w:tcBorders>
          </w:tcPr>
          <w:p w14:paraId="1CE94C2E" w14:textId="77777777" w:rsidR="00626B9A" w:rsidRPr="00B32B11" w:rsidRDefault="00626B9A" w:rsidP="0058434E">
            <w:pPr>
              <w:jc w:val="right"/>
              <w:rPr>
                <w:sz w:val="20"/>
                <w:szCs w:val="20"/>
                <w:lang w:val="en-US"/>
              </w:rPr>
            </w:pPr>
            <w:r w:rsidRPr="00B32B11">
              <w:rPr>
                <w:sz w:val="20"/>
                <w:szCs w:val="20"/>
                <w:lang w:val="en-US"/>
              </w:rPr>
              <w:t>11</w:t>
            </w:r>
          </w:p>
        </w:tc>
        <w:tc>
          <w:tcPr>
            <w:tcW w:w="882" w:type="dxa"/>
            <w:tcBorders>
              <w:top w:val="nil"/>
              <w:bottom w:val="single" w:sz="4" w:space="0" w:color="auto"/>
              <w:right w:val="nil"/>
            </w:tcBorders>
          </w:tcPr>
          <w:p w14:paraId="3D1C3DEE" w14:textId="77777777" w:rsidR="00626B9A" w:rsidRPr="00B32B11" w:rsidRDefault="00626B9A" w:rsidP="0058434E">
            <w:pPr>
              <w:jc w:val="right"/>
              <w:rPr>
                <w:sz w:val="20"/>
                <w:szCs w:val="20"/>
                <w:lang w:val="en-US"/>
              </w:rPr>
            </w:pPr>
            <w:r w:rsidRPr="00B32B11">
              <w:rPr>
                <w:sz w:val="20"/>
                <w:szCs w:val="20"/>
                <w:lang w:val="en-US"/>
              </w:rPr>
              <w:t>0.9</w:t>
            </w:r>
          </w:p>
        </w:tc>
      </w:tr>
      <w:tr w:rsidR="00626B9A" w:rsidRPr="00B32B11" w14:paraId="022028F1" w14:textId="77777777" w:rsidTr="00626B9A">
        <w:tc>
          <w:tcPr>
            <w:tcW w:w="3936" w:type="dxa"/>
            <w:tcBorders>
              <w:bottom w:val="nil"/>
            </w:tcBorders>
          </w:tcPr>
          <w:p w14:paraId="00D07AFA" w14:textId="77777777" w:rsidR="00626B9A" w:rsidRPr="00B32B11" w:rsidRDefault="00626B9A" w:rsidP="0058434E">
            <w:pPr>
              <w:rPr>
                <w:b/>
                <w:sz w:val="20"/>
                <w:szCs w:val="20"/>
                <w:lang w:val="en-US"/>
              </w:rPr>
            </w:pPr>
            <w:r w:rsidRPr="00B32B11">
              <w:rPr>
                <w:b/>
                <w:sz w:val="20"/>
                <w:szCs w:val="20"/>
                <w:lang w:val="en-US"/>
              </w:rPr>
              <w:t>Maternal smoking week 17-18 (n=49 </w:t>
            </w:r>
            <w:r>
              <w:rPr>
                <w:b/>
                <w:sz w:val="20"/>
                <w:szCs w:val="20"/>
                <w:lang w:val="en-US"/>
              </w:rPr>
              <w:t>598</w:t>
            </w:r>
            <w:r w:rsidRPr="00B32B11">
              <w:rPr>
                <w:b/>
                <w:sz w:val="20"/>
                <w:szCs w:val="20"/>
                <w:lang w:val="en-US"/>
              </w:rPr>
              <w:t>)</w:t>
            </w:r>
          </w:p>
        </w:tc>
        <w:tc>
          <w:tcPr>
            <w:tcW w:w="933" w:type="dxa"/>
            <w:tcBorders>
              <w:bottom w:val="nil"/>
            </w:tcBorders>
          </w:tcPr>
          <w:p w14:paraId="590A77BA" w14:textId="77777777" w:rsidR="00626B9A" w:rsidRPr="00B01868" w:rsidRDefault="00626B9A" w:rsidP="0058434E">
            <w:pPr>
              <w:jc w:val="right"/>
              <w:rPr>
                <w:sz w:val="20"/>
                <w:szCs w:val="20"/>
                <w:lang w:val="en-US"/>
              </w:rPr>
            </w:pPr>
          </w:p>
        </w:tc>
        <w:tc>
          <w:tcPr>
            <w:tcW w:w="602" w:type="dxa"/>
            <w:tcBorders>
              <w:bottom w:val="nil"/>
            </w:tcBorders>
          </w:tcPr>
          <w:p w14:paraId="01A0002C" w14:textId="77777777" w:rsidR="00626B9A" w:rsidRPr="00B32B11" w:rsidRDefault="00626B9A" w:rsidP="0058434E">
            <w:pPr>
              <w:jc w:val="right"/>
              <w:rPr>
                <w:sz w:val="20"/>
                <w:szCs w:val="20"/>
                <w:lang w:val="en-US"/>
              </w:rPr>
            </w:pPr>
          </w:p>
        </w:tc>
        <w:tc>
          <w:tcPr>
            <w:tcW w:w="680" w:type="dxa"/>
            <w:tcBorders>
              <w:bottom w:val="nil"/>
            </w:tcBorders>
          </w:tcPr>
          <w:p w14:paraId="7233440A" w14:textId="77777777" w:rsidR="00626B9A" w:rsidRPr="00B32B11" w:rsidRDefault="00626B9A" w:rsidP="0058434E">
            <w:pPr>
              <w:jc w:val="right"/>
              <w:rPr>
                <w:sz w:val="20"/>
                <w:szCs w:val="20"/>
                <w:lang w:val="en-US"/>
              </w:rPr>
            </w:pPr>
          </w:p>
        </w:tc>
        <w:tc>
          <w:tcPr>
            <w:tcW w:w="671" w:type="dxa"/>
            <w:tcBorders>
              <w:bottom w:val="nil"/>
            </w:tcBorders>
          </w:tcPr>
          <w:p w14:paraId="33C62C58" w14:textId="77777777" w:rsidR="00626B9A" w:rsidRPr="00B32B11" w:rsidRDefault="00626B9A" w:rsidP="0058434E">
            <w:pPr>
              <w:jc w:val="right"/>
              <w:rPr>
                <w:sz w:val="20"/>
                <w:szCs w:val="20"/>
                <w:lang w:val="en-US"/>
              </w:rPr>
            </w:pPr>
          </w:p>
        </w:tc>
        <w:tc>
          <w:tcPr>
            <w:tcW w:w="680" w:type="dxa"/>
            <w:tcBorders>
              <w:bottom w:val="nil"/>
            </w:tcBorders>
          </w:tcPr>
          <w:p w14:paraId="54A002F6" w14:textId="77777777" w:rsidR="00626B9A" w:rsidRPr="00B32B11" w:rsidRDefault="00626B9A" w:rsidP="0058434E">
            <w:pPr>
              <w:jc w:val="right"/>
              <w:rPr>
                <w:sz w:val="20"/>
                <w:szCs w:val="20"/>
                <w:lang w:val="en-US"/>
              </w:rPr>
            </w:pPr>
          </w:p>
        </w:tc>
        <w:tc>
          <w:tcPr>
            <w:tcW w:w="882" w:type="dxa"/>
            <w:tcBorders>
              <w:bottom w:val="nil"/>
              <w:right w:val="nil"/>
            </w:tcBorders>
          </w:tcPr>
          <w:p w14:paraId="199E6CCA" w14:textId="77777777" w:rsidR="00626B9A" w:rsidRPr="00B32B11" w:rsidRDefault="00626B9A" w:rsidP="0058434E">
            <w:pPr>
              <w:jc w:val="right"/>
              <w:rPr>
                <w:sz w:val="20"/>
                <w:szCs w:val="20"/>
                <w:lang w:val="en-US"/>
              </w:rPr>
            </w:pPr>
          </w:p>
        </w:tc>
      </w:tr>
      <w:tr w:rsidR="00626B9A" w:rsidRPr="00B32B11" w14:paraId="3560F633" w14:textId="77777777" w:rsidTr="00626B9A">
        <w:tc>
          <w:tcPr>
            <w:tcW w:w="3936" w:type="dxa"/>
            <w:tcBorders>
              <w:top w:val="nil"/>
              <w:bottom w:val="nil"/>
            </w:tcBorders>
          </w:tcPr>
          <w:p w14:paraId="26CF5DD3" w14:textId="77777777" w:rsidR="00626B9A" w:rsidRPr="00B32B11" w:rsidRDefault="00626B9A" w:rsidP="0058434E">
            <w:pPr>
              <w:rPr>
                <w:sz w:val="20"/>
                <w:szCs w:val="20"/>
                <w:lang w:val="en-US"/>
              </w:rPr>
            </w:pPr>
            <w:r w:rsidRPr="00B32B11">
              <w:rPr>
                <w:sz w:val="20"/>
                <w:szCs w:val="20"/>
                <w:lang w:val="en-US"/>
              </w:rPr>
              <w:t xml:space="preserve">No </w:t>
            </w:r>
          </w:p>
        </w:tc>
        <w:tc>
          <w:tcPr>
            <w:tcW w:w="933" w:type="dxa"/>
            <w:tcBorders>
              <w:top w:val="nil"/>
              <w:bottom w:val="nil"/>
            </w:tcBorders>
          </w:tcPr>
          <w:p w14:paraId="7C4F2AF0" w14:textId="77777777" w:rsidR="00626B9A" w:rsidRPr="00B01868" w:rsidRDefault="00626B9A" w:rsidP="0058434E">
            <w:pPr>
              <w:jc w:val="right"/>
              <w:rPr>
                <w:sz w:val="20"/>
                <w:szCs w:val="20"/>
                <w:lang w:val="en-US"/>
              </w:rPr>
            </w:pPr>
            <w:r w:rsidRPr="00B01868">
              <w:rPr>
                <w:sz w:val="20"/>
                <w:szCs w:val="20"/>
                <w:lang w:val="en-US"/>
              </w:rPr>
              <w:t>44 990</w:t>
            </w:r>
          </w:p>
        </w:tc>
        <w:tc>
          <w:tcPr>
            <w:tcW w:w="602" w:type="dxa"/>
            <w:tcBorders>
              <w:top w:val="nil"/>
              <w:bottom w:val="nil"/>
            </w:tcBorders>
          </w:tcPr>
          <w:p w14:paraId="042F2E61" w14:textId="77777777" w:rsidR="00626B9A" w:rsidRPr="00B32B11" w:rsidRDefault="00626B9A" w:rsidP="0058434E">
            <w:pPr>
              <w:jc w:val="right"/>
              <w:rPr>
                <w:sz w:val="20"/>
                <w:szCs w:val="20"/>
                <w:lang w:val="en-US"/>
              </w:rPr>
            </w:pPr>
            <w:r w:rsidRPr="00B32B11">
              <w:rPr>
                <w:sz w:val="20"/>
                <w:szCs w:val="20"/>
                <w:lang w:val="en-US"/>
              </w:rPr>
              <w:t>98.4</w:t>
            </w:r>
          </w:p>
        </w:tc>
        <w:tc>
          <w:tcPr>
            <w:tcW w:w="680" w:type="dxa"/>
            <w:tcBorders>
              <w:top w:val="nil"/>
              <w:bottom w:val="nil"/>
            </w:tcBorders>
          </w:tcPr>
          <w:p w14:paraId="2112F603" w14:textId="77777777" w:rsidR="00626B9A" w:rsidRPr="00B32B11" w:rsidRDefault="00626B9A" w:rsidP="0058434E">
            <w:pPr>
              <w:jc w:val="right"/>
              <w:rPr>
                <w:sz w:val="20"/>
                <w:szCs w:val="20"/>
                <w:lang w:val="en-US"/>
              </w:rPr>
            </w:pPr>
            <w:r w:rsidRPr="00B32B11">
              <w:rPr>
                <w:sz w:val="20"/>
                <w:szCs w:val="20"/>
                <w:lang w:val="en-US"/>
              </w:rPr>
              <w:t>606</w:t>
            </w:r>
          </w:p>
        </w:tc>
        <w:tc>
          <w:tcPr>
            <w:tcW w:w="671" w:type="dxa"/>
            <w:tcBorders>
              <w:top w:val="nil"/>
              <w:bottom w:val="nil"/>
            </w:tcBorders>
          </w:tcPr>
          <w:p w14:paraId="6F74A276" w14:textId="77777777" w:rsidR="00626B9A" w:rsidRPr="00B32B11" w:rsidRDefault="00626B9A" w:rsidP="0058434E">
            <w:pPr>
              <w:jc w:val="right"/>
              <w:rPr>
                <w:sz w:val="20"/>
                <w:szCs w:val="20"/>
                <w:lang w:val="en-US"/>
              </w:rPr>
            </w:pPr>
            <w:r w:rsidRPr="00B32B11">
              <w:rPr>
                <w:sz w:val="20"/>
                <w:szCs w:val="20"/>
                <w:lang w:val="en-US"/>
              </w:rPr>
              <w:t>1.3</w:t>
            </w:r>
          </w:p>
        </w:tc>
        <w:tc>
          <w:tcPr>
            <w:tcW w:w="680" w:type="dxa"/>
            <w:tcBorders>
              <w:top w:val="nil"/>
              <w:bottom w:val="nil"/>
            </w:tcBorders>
          </w:tcPr>
          <w:p w14:paraId="68896CBF" w14:textId="77777777" w:rsidR="00626B9A" w:rsidRPr="00B32B11" w:rsidRDefault="00626B9A" w:rsidP="0058434E">
            <w:pPr>
              <w:jc w:val="right"/>
              <w:rPr>
                <w:sz w:val="20"/>
                <w:szCs w:val="20"/>
                <w:lang w:val="en-US"/>
              </w:rPr>
            </w:pPr>
            <w:r w:rsidRPr="00B32B11">
              <w:rPr>
                <w:sz w:val="20"/>
                <w:szCs w:val="20"/>
                <w:lang w:val="en-US"/>
              </w:rPr>
              <w:t>13</w:t>
            </w:r>
            <w:r>
              <w:rPr>
                <w:sz w:val="20"/>
                <w:szCs w:val="20"/>
                <w:lang w:val="en-US"/>
              </w:rPr>
              <w:t>7</w:t>
            </w:r>
          </w:p>
        </w:tc>
        <w:tc>
          <w:tcPr>
            <w:tcW w:w="882" w:type="dxa"/>
            <w:tcBorders>
              <w:top w:val="nil"/>
              <w:bottom w:val="nil"/>
              <w:right w:val="nil"/>
            </w:tcBorders>
          </w:tcPr>
          <w:p w14:paraId="7B1DBA2B"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2CC63155" w14:textId="77777777" w:rsidTr="00626B9A">
        <w:tc>
          <w:tcPr>
            <w:tcW w:w="3936" w:type="dxa"/>
            <w:tcBorders>
              <w:top w:val="nil"/>
              <w:bottom w:val="single" w:sz="4" w:space="0" w:color="auto"/>
            </w:tcBorders>
          </w:tcPr>
          <w:p w14:paraId="63D1C31D" w14:textId="77777777" w:rsidR="00626B9A" w:rsidRPr="00B32B11" w:rsidRDefault="00626B9A" w:rsidP="0058434E">
            <w:pPr>
              <w:rPr>
                <w:sz w:val="20"/>
                <w:szCs w:val="20"/>
                <w:lang w:val="en-US"/>
              </w:rPr>
            </w:pPr>
            <w:r w:rsidRPr="00B32B11">
              <w:rPr>
                <w:sz w:val="20"/>
                <w:szCs w:val="20"/>
                <w:lang w:val="en-US"/>
              </w:rPr>
              <w:t>Yes</w:t>
            </w:r>
          </w:p>
        </w:tc>
        <w:tc>
          <w:tcPr>
            <w:tcW w:w="933" w:type="dxa"/>
            <w:tcBorders>
              <w:top w:val="nil"/>
              <w:bottom w:val="single" w:sz="4" w:space="0" w:color="auto"/>
            </w:tcBorders>
          </w:tcPr>
          <w:p w14:paraId="01371F68" w14:textId="77777777" w:rsidR="00626B9A" w:rsidRPr="00B01868" w:rsidRDefault="00626B9A" w:rsidP="0058434E">
            <w:pPr>
              <w:jc w:val="right"/>
              <w:rPr>
                <w:sz w:val="20"/>
                <w:szCs w:val="20"/>
                <w:lang w:val="en-US"/>
              </w:rPr>
            </w:pPr>
            <w:r w:rsidRPr="00B01868">
              <w:rPr>
                <w:sz w:val="20"/>
                <w:szCs w:val="20"/>
                <w:lang w:val="en-US"/>
              </w:rPr>
              <w:t>3 747</w:t>
            </w:r>
          </w:p>
        </w:tc>
        <w:tc>
          <w:tcPr>
            <w:tcW w:w="602" w:type="dxa"/>
            <w:tcBorders>
              <w:top w:val="nil"/>
              <w:bottom w:val="single" w:sz="4" w:space="0" w:color="auto"/>
            </w:tcBorders>
          </w:tcPr>
          <w:p w14:paraId="3ABC9387" w14:textId="77777777" w:rsidR="00626B9A" w:rsidRPr="00B32B11" w:rsidRDefault="00626B9A" w:rsidP="0058434E">
            <w:pPr>
              <w:jc w:val="right"/>
              <w:rPr>
                <w:sz w:val="20"/>
                <w:szCs w:val="20"/>
                <w:lang w:val="en-US"/>
              </w:rPr>
            </w:pPr>
            <w:r>
              <w:rPr>
                <w:sz w:val="20"/>
                <w:szCs w:val="20"/>
                <w:lang w:val="en-US"/>
              </w:rPr>
              <w:t>97.0</w:t>
            </w:r>
          </w:p>
        </w:tc>
        <w:tc>
          <w:tcPr>
            <w:tcW w:w="680" w:type="dxa"/>
            <w:tcBorders>
              <w:top w:val="nil"/>
              <w:bottom w:val="single" w:sz="4" w:space="0" w:color="auto"/>
            </w:tcBorders>
          </w:tcPr>
          <w:p w14:paraId="6F74651A" w14:textId="77777777" w:rsidR="00626B9A" w:rsidRPr="00B32B11" w:rsidRDefault="00626B9A" w:rsidP="0058434E">
            <w:pPr>
              <w:jc w:val="right"/>
              <w:rPr>
                <w:sz w:val="20"/>
                <w:szCs w:val="20"/>
                <w:lang w:val="en-US"/>
              </w:rPr>
            </w:pPr>
            <w:r w:rsidRPr="00B32B11">
              <w:rPr>
                <w:sz w:val="20"/>
                <w:szCs w:val="20"/>
                <w:lang w:val="en-US"/>
              </w:rPr>
              <w:t>86</w:t>
            </w:r>
          </w:p>
        </w:tc>
        <w:tc>
          <w:tcPr>
            <w:tcW w:w="671" w:type="dxa"/>
            <w:tcBorders>
              <w:top w:val="nil"/>
              <w:bottom w:val="single" w:sz="4" w:space="0" w:color="auto"/>
            </w:tcBorders>
          </w:tcPr>
          <w:p w14:paraId="5F57918D" w14:textId="77777777" w:rsidR="00626B9A" w:rsidRPr="00B32B11" w:rsidRDefault="00626B9A" w:rsidP="0058434E">
            <w:pPr>
              <w:jc w:val="right"/>
              <w:rPr>
                <w:sz w:val="20"/>
                <w:szCs w:val="20"/>
                <w:lang w:val="en-US"/>
              </w:rPr>
            </w:pPr>
            <w:r w:rsidRPr="00B32B11">
              <w:rPr>
                <w:sz w:val="20"/>
                <w:szCs w:val="20"/>
                <w:lang w:val="en-US"/>
              </w:rPr>
              <w:t>2.2</w:t>
            </w:r>
          </w:p>
        </w:tc>
        <w:tc>
          <w:tcPr>
            <w:tcW w:w="680" w:type="dxa"/>
            <w:tcBorders>
              <w:top w:val="nil"/>
              <w:bottom w:val="single" w:sz="4" w:space="0" w:color="auto"/>
            </w:tcBorders>
          </w:tcPr>
          <w:p w14:paraId="3D77B8D9" w14:textId="77777777" w:rsidR="00626B9A" w:rsidRPr="00B32B11" w:rsidRDefault="00626B9A" w:rsidP="0058434E">
            <w:pPr>
              <w:jc w:val="right"/>
              <w:rPr>
                <w:sz w:val="20"/>
                <w:szCs w:val="20"/>
                <w:lang w:val="en-US"/>
              </w:rPr>
            </w:pPr>
            <w:r w:rsidRPr="00B32B11">
              <w:rPr>
                <w:sz w:val="20"/>
                <w:szCs w:val="20"/>
                <w:lang w:val="en-US"/>
              </w:rPr>
              <w:t>32</w:t>
            </w:r>
          </w:p>
        </w:tc>
        <w:tc>
          <w:tcPr>
            <w:tcW w:w="882" w:type="dxa"/>
            <w:tcBorders>
              <w:top w:val="nil"/>
              <w:bottom w:val="single" w:sz="4" w:space="0" w:color="auto"/>
              <w:right w:val="nil"/>
            </w:tcBorders>
          </w:tcPr>
          <w:p w14:paraId="34FB2284" w14:textId="77777777" w:rsidR="00626B9A" w:rsidRPr="00B32B11" w:rsidRDefault="00626B9A" w:rsidP="0058434E">
            <w:pPr>
              <w:jc w:val="right"/>
              <w:rPr>
                <w:sz w:val="20"/>
                <w:szCs w:val="20"/>
                <w:lang w:val="en-US"/>
              </w:rPr>
            </w:pPr>
            <w:r w:rsidRPr="00B32B11">
              <w:rPr>
                <w:sz w:val="20"/>
                <w:szCs w:val="20"/>
                <w:lang w:val="en-US"/>
              </w:rPr>
              <w:t>0.8</w:t>
            </w:r>
          </w:p>
        </w:tc>
      </w:tr>
      <w:tr w:rsidR="00626B9A" w:rsidRPr="00FC752A" w14:paraId="1036EBBD" w14:textId="77777777" w:rsidTr="00626B9A">
        <w:tc>
          <w:tcPr>
            <w:tcW w:w="3936" w:type="dxa"/>
            <w:tcBorders>
              <w:bottom w:val="nil"/>
            </w:tcBorders>
          </w:tcPr>
          <w:p w14:paraId="4A5F666A" w14:textId="77777777" w:rsidR="00626B9A" w:rsidRPr="00B32B11" w:rsidRDefault="00626B9A" w:rsidP="0058434E">
            <w:pPr>
              <w:rPr>
                <w:b/>
                <w:sz w:val="20"/>
                <w:szCs w:val="20"/>
                <w:lang w:val="en-US"/>
              </w:rPr>
            </w:pPr>
            <w:r w:rsidRPr="00B32B11">
              <w:rPr>
                <w:b/>
                <w:sz w:val="20"/>
                <w:szCs w:val="20"/>
                <w:lang w:val="en-US"/>
              </w:rPr>
              <w:t>Maternal alcohol use during pregnancy</w:t>
            </w:r>
            <w:r>
              <w:rPr>
                <w:b/>
                <w:sz w:val="20"/>
                <w:szCs w:val="20"/>
                <w:lang w:val="en-US"/>
              </w:rPr>
              <w:t xml:space="preserve"> (n=51 584</w:t>
            </w:r>
            <w:r w:rsidRPr="00B32B11">
              <w:rPr>
                <w:b/>
                <w:sz w:val="20"/>
                <w:szCs w:val="20"/>
                <w:lang w:val="en-US"/>
              </w:rPr>
              <w:t>)</w:t>
            </w:r>
          </w:p>
        </w:tc>
        <w:tc>
          <w:tcPr>
            <w:tcW w:w="933" w:type="dxa"/>
            <w:tcBorders>
              <w:bottom w:val="nil"/>
            </w:tcBorders>
          </w:tcPr>
          <w:p w14:paraId="48E8D6DC" w14:textId="77777777" w:rsidR="00626B9A" w:rsidRPr="00B01868" w:rsidRDefault="00626B9A" w:rsidP="0058434E">
            <w:pPr>
              <w:jc w:val="right"/>
              <w:rPr>
                <w:sz w:val="20"/>
                <w:szCs w:val="20"/>
                <w:lang w:val="en-US"/>
              </w:rPr>
            </w:pPr>
          </w:p>
        </w:tc>
        <w:tc>
          <w:tcPr>
            <w:tcW w:w="602" w:type="dxa"/>
            <w:tcBorders>
              <w:bottom w:val="nil"/>
            </w:tcBorders>
          </w:tcPr>
          <w:p w14:paraId="27879469" w14:textId="77777777" w:rsidR="00626B9A" w:rsidRPr="00B32B11" w:rsidRDefault="00626B9A" w:rsidP="0058434E">
            <w:pPr>
              <w:jc w:val="right"/>
              <w:rPr>
                <w:sz w:val="20"/>
                <w:szCs w:val="20"/>
                <w:lang w:val="en-US"/>
              </w:rPr>
            </w:pPr>
          </w:p>
        </w:tc>
        <w:tc>
          <w:tcPr>
            <w:tcW w:w="680" w:type="dxa"/>
            <w:tcBorders>
              <w:bottom w:val="nil"/>
            </w:tcBorders>
          </w:tcPr>
          <w:p w14:paraId="1755357F" w14:textId="77777777" w:rsidR="00626B9A" w:rsidRPr="00B32B11" w:rsidRDefault="00626B9A" w:rsidP="0058434E">
            <w:pPr>
              <w:jc w:val="right"/>
              <w:rPr>
                <w:sz w:val="20"/>
                <w:szCs w:val="20"/>
                <w:lang w:val="en-US"/>
              </w:rPr>
            </w:pPr>
          </w:p>
        </w:tc>
        <w:tc>
          <w:tcPr>
            <w:tcW w:w="671" w:type="dxa"/>
            <w:tcBorders>
              <w:bottom w:val="nil"/>
            </w:tcBorders>
          </w:tcPr>
          <w:p w14:paraId="3AF20933" w14:textId="77777777" w:rsidR="00626B9A" w:rsidRPr="00B32B11" w:rsidRDefault="00626B9A" w:rsidP="0058434E">
            <w:pPr>
              <w:jc w:val="right"/>
              <w:rPr>
                <w:sz w:val="20"/>
                <w:szCs w:val="20"/>
                <w:lang w:val="en-US"/>
              </w:rPr>
            </w:pPr>
          </w:p>
        </w:tc>
        <w:tc>
          <w:tcPr>
            <w:tcW w:w="680" w:type="dxa"/>
            <w:tcBorders>
              <w:bottom w:val="nil"/>
            </w:tcBorders>
          </w:tcPr>
          <w:p w14:paraId="7257CEFA" w14:textId="77777777" w:rsidR="00626B9A" w:rsidRPr="00B32B11" w:rsidRDefault="00626B9A" w:rsidP="0058434E">
            <w:pPr>
              <w:jc w:val="right"/>
              <w:rPr>
                <w:sz w:val="20"/>
                <w:szCs w:val="20"/>
                <w:lang w:val="en-US"/>
              </w:rPr>
            </w:pPr>
          </w:p>
        </w:tc>
        <w:tc>
          <w:tcPr>
            <w:tcW w:w="882" w:type="dxa"/>
            <w:tcBorders>
              <w:bottom w:val="nil"/>
              <w:right w:val="nil"/>
            </w:tcBorders>
          </w:tcPr>
          <w:p w14:paraId="2DAC4AC7" w14:textId="77777777" w:rsidR="00626B9A" w:rsidRPr="00B32B11" w:rsidRDefault="00626B9A" w:rsidP="0058434E">
            <w:pPr>
              <w:jc w:val="right"/>
              <w:rPr>
                <w:sz w:val="20"/>
                <w:szCs w:val="20"/>
                <w:lang w:val="en-US"/>
              </w:rPr>
            </w:pPr>
          </w:p>
        </w:tc>
      </w:tr>
      <w:tr w:rsidR="00626B9A" w:rsidRPr="00B32B11" w14:paraId="32410C5C" w14:textId="77777777" w:rsidTr="00626B9A">
        <w:trPr>
          <w:trHeight w:val="80"/>
        </w:trPr>
        <w:tc>
          <w:tcPr>
            <w:tcW w:w="3936" w:type="dxa"/>
            <w:tcBorders>
              <w:top w:val="nil"/>
              <w:bottom w:val="nil"/>
            </w:tcBorders>
          </w:tcPr>
          <w:p w14:paraId="25FE7087" w14:textId="77777777" w:rsidR="00626B9A" w:rsidRPr="00B32B11" w:rsidRDefault="00626B9A" w:rsidP="0058434E">
            <w:pPr>
              <w:rPr>
                <w:sz w:val="20"/>
                <w:szCs w:val="20"/>
                <w:lang w:val="en-US"/>
              </w:rPr>
            </w:pPr>
            <w:r w:rsidRPr="00B32B11">
              <w:rPr>
                <w:sz w:val="20"/>
                <w:szCs w:val="20"/>
                <w:lang w:val="en-US"/>
              </w:rPr>
              <w:t>No</w:t>
            </w:r>
          </w:p>
        </w:tc>
        <w:tc>
          <w:tcPr>
            <w:tcW w:w="933" w:type="dxa"/>
            <w:tcBorders>
              <w:top w:val="nil"/>
              <w:bottom w:val="nil"/>
            </w:tcBorders>
          </w:tcPr>
          <w:p w14:paraId="2D2FADBB" w14:textId="77777777" w:rsidR="00626B9A" w:rsidRPr="00B01868" w:rsidRDefault="00626B9A" w:rsidP="0058434E">
            <w:pPr>
              <w:jc w:val="right"/>
              <w:rPr>
                <w:sz w:val="20"/>
                <w:szCs w:val="20"/>
                <w:lang w:val="en-US"/>
              </w:rPr>
            </w:pPr>
            <w:r w:rsidRPr="00B01868">
              <w:rPr>
                <w:sz w:val="20"/>
                <w:szCs w:val="20"/>
                <w:lang w:val="en-US"/>
              </w:rPr>
              <w:t xml:space="preserve">25 </w:t>
            </w:r>
            <w:r>
              <w:rPr>
                <w:sz w:val="20"/>
                <w:szCs w:val="20"/>
                <w:lang w:val="en-US"/>
              </w:rPr>
              <w:t>245</w:t>
            </w:r>
          </w:p>
        </w:tc>
        <w:tc>
          <w:tcPr>
            <w:tcW w:w="602" w:type="dxa"/>
            <w:tcBorders>
              <w:top w:val="nil"/>
              <w:bottom w:val="nil"/>
            </w:tcBorders>
          </w:tcPr>
          <w:p w14:paraId="1928ABBD" w14:textId="77777777" w:rsidR="00626B9A" w:rsidRPr="00B32B11" w:rsidRDefault="00626B9A" w:rsidP="0058434E">
            <w:pPr>
              <w:jc w:val="right"/>
              <w:rPr>
                <w:sz w:val="20"/>
                <w:szCs w:val="20"/>
                <w:lang w:val="en-US"/>
              </w:rPr>
            </w:pPr>
            <w:r w:rsidRPr="00B32B11">
              <w:rPr>
                <w:sz w:val="20"/>
                <w:szCs w:val="20"/>
                <w:lang w:val="en-US"/>
              </w:rPr>
              <w:t>98.4</w:t>
            </w:r>
          </w:p>
        </w:tc>
        <w:tc>
          <w:tcPr>
            <w:tcW w:w="680" w:type="dxa"/>
            <w:tcBorders>
              <w:top w:val="nil"/>
              <w:bottom w:val="nil"/>
            </w:tcBorders>
          </w:tcPr>
          <w:p w14:paraId="48512C1B" w14:textId="77777777" w:rsidR="00626B9A" w:rsidRPr="00B32B11" w:rsidRDefault="00626B9A" w:rsidP="0058434E">
            <w:pPr>
              <w:jc w:val="right"/>
              <w:rPr>
                <w:sz w:val="20"/>
                <w:szCs w:val="20"/>
                <w:lang w:val="en-US"/>
              </w:rPr>
            </w:pPr>
            <w:r>
              <w:rPr>
                <w:sz w:val="20"/>
                <w:szCs w:val="20"/>
                <w:lang w:val="en-US"/>
              </w:rPr>
              <w:t>338</w:t>
            </w:r>
          </w:p>
        </w:tc>
        <w:tc>
          <w:tcPr>
            <w:tcW w:w="671" w:type="dxa"/>
            <w:tcBorders>
              <w:top w:val="nil"/>
              <w:bottom w:val="nil"/>
            </w:tcBorders>
          </w:tcPr>
          <w:p w14:paraId="6D15D55B" w14:textId="77777777" w:rsidR="00626B9A" w:rsidRPr="00B32B11" w:rsidRDefault="00626B9A" w:rsidP="0058434E">
            <w:pPr>
              <w:jc w:val="right"/>
              <w:rPr>
                <w:sz w:val="20"/>
                <w:szCs w:val="20"/>
                <w:lang w:val="en-US"/>
              </w:rPr>
            </w:pPr>
            <w:r w:rsidRPr="00B32B11">
              <w:rPr>
                <w:sz w:val="20"/>
                <w:szCs w:val="20"/>
                <w:lang w:val="en-US"/>
              </w:rPr>
              <w:t>1.3</w:t>
            </w:r>
          </w:p>
        </w:tc>
        <w:tc>
          <w:tcPr>
            <w:tcW w:w="680" w:type="dxa"/>
            <w:tcBorders>
              <w:top w:val="nil"/>
              <w:bottom w:val="nil"/>
            </w:tcBorders>
          </w:tcPr>
          <w:p w14:paraId="79A7042F" w14:textId="77777777" w:rsidR="00626B9A" w:rsidRPr="00B32B11" w:rsidRDefault="00626B9A" w:rsidP="0058434E">
            <w:pPr>
              <w:jc w:val="right"/>
              <w:rPr>
                <w:sz w:val="20"/>
                <w:szCs w:val="20"/>
                <w:lang w:val="en-US"/>
              </w:rPr>
            </w:pPr>
            <w:r>
              <w:rPr>
                <w:sz w:val="20"/>
                <w:szCs w:val="20"/>
                <w:lang w:val="en-US"/>
              </w:rPr>
              <w:t>79</w:t>
            </w:r>
          </w:p>
        </w:tc>
        <w:tc>
          <w:tcPr>
            <w:tcW w:w="882" w:type="dxa"/>
            <w:tcBorders>
              <w:top w:val="nil"/>
              <w:bottom w:val="nil"/>
              <w:right w:val="nil"/>
            </w:tcBorders>
          </w:tcPr>
          <w:p w14:paraId="1758704B"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360961AF" w14:textId="77777777" w:rsidTr="00626B9A">
        <w:tc>
          <w:tcPr>
            <w:tcW w:w="3936" w:type="dxa"/>
            <w:tcBorders>
              <w:top w:val="nil"/>
              <w:bottom w:val="nil"/>
            </w:tcBorders>
          </w:tcPr>
          <w:p w14:paraId="0483F154" w14:textId="77777777" w:rsidR="00626B9A" w:rsidRPr="00B32B11" w:rsidRDefault="00626B9A" w:rsidP="0058434E">
            <w:pPr>
              <w:rPr>
                <w:sz w:val="20"/>
                <w:szCs w:val="20"/>
                <w:lang w:val="en-US"/>
              </w:rPr>
            </w:pPr>
            <w:r>
              <w:rPr>
                <w:sz w:val="20"/>
                <w:szCs w:val="20"/>
                <w:lang w:val="en-US"/>
              </w:rPr>
              <w:t>Some</w:t>
            </w:r>
          </w:p>
        </w:tc>
        <w:tc>
          <w:tcPr>
            <w:tcW w:w="933" w:type="dxa"/>
            <w:tcBorders>
              <w:top w:val="nil"/>
              <w:bottom w:val="nil"/>
            </w:tcBorders>
          </w:tcPr>
          <w:p w14:paraId="54CDD711" w14:textId="77777777" w:rsidR="00626B9A" w:rsidRPr="00B01868" w:rsidRDefault="00626B9A" w:rsidP="0058434E">
            <w:pPr>
              <w:jc w:val="right"/>
              <w:rPr>
                <w:sz w:val="20"/>
                <w:szCs w:val="20"/>
                <w:lang w:val="en-US"/>
              </w:rPr>
            </w:pPr>
            <w:r>
              <w:rPr>
                <w:sz w:val="20"/>
                <w:szCs w:val="20"/>
                <w:lang w:val="en-US"/>
              </w:rPr>
              <w:t>17 985</w:t>
            </w:r>
          </w:p>
        </w:tc>
        <w:tc>
          <w:tcPr>
            <w:tcW w:w="602" w:type="dxa"/>
            <w:tcBorders>
              <w:top w:val="nil"/>
              <w:bottom w:val="nil"/>
            </w:tcBorders>
          </w:tcPr>
          <w:p w14:paraId="77C07FD0" w14:textId="77777777" w:rsidR="00626B9A" w:rsidRPr="00B32B11" w:rsidRDefault="00626B9A" w:rsidP="0058434E">
            <w:pPr>
              <w:jc w:val="right"/>
              <w:rPr>
                <w:sz w:val="20"/>
                <w:szCs w:val="20"/>
                <w:lang w:val="en-US"/>
              </w:rPr>
            </w:pPr>
            <w:r>
              <w:rPr>
                <w:sz w:val="20"/>
                <w:szCs w:val="20"/>
                <w:lang w:val="en-US"/>
              </w:rPr>
              <w:t>98.3</w:t>
            </w:r>
          </w:p>
        </w:tc>
        <w:tc>
          <w:tcPr>
            <w:tcW w:w="680" w:type="dxa"/>
            <w:tcBorders>
              <w:top w:val="nil"/>
              <w:bottom w:val="nil"/>
            </w:tcBorders>
          </w:tcPr>
          <w:p w14:paraId="2EF44A32" w14:textId="77777777" w:rsidR="00626B9A" w:rsidRPr="00B32B11" w:rsidRDefault="00626B9A" w:rsidP="0058434E">
            <w:pPr>
              <w:jc w:val="right"/>
              <w:rPr>
                <w:sz w:val="20"/>
                <w:szCs w:val="20"/>
                <w:lang w:val="en-US"/>
              </w:rPr>
            </w:pPr>
            <w:r>
              <w:rPr>
                <w:sz w:val="20"/>
                <w:szCs w:val="20"/>
                <w:lang w:val="en-US"/>
              </w:rPr>
              <w:t>252</w:t>
            </w:r>
          </w:p>
        </w:tc>
        <w:tc>
          <w:tcPr>
            <w:tcW w:w="671" w:type="dxa"/>
            <w:tcBorders>
              <w:top w:val="nil"/>
              <w:bottom w:val="nil"/>
            </w:tcBorders>
          </w:tcPr>
          <w:p w14:paraId="6CCF2EE9" w14:textId="77777777" w:rsidR="00626B9A" w:rsidRPr="00B32B11" w:rsidRDefault="00626B9A" w:rsidP="0058434E">
            <w:pPr>
              <w:jc w:val="right"/>
              <w:rPr>
                <w:sz w:val="20"/>
                <w:szCs w:val="20"/>
                <w:lang w:val="en-US"/>
              </w:rPr>
            </w:pPr>
            <w:r>
              <w:rPr>
                <w:sz w:val="20"/>
                <w:szCs w:val="20"/>
                <w:lang w:val="en-US"/>
              </w:rPr>
              <w:t>1.4</w:t>
            </w:r>
          </w:p>
        </w:tc>
        <w:tc>
          <w:tcPr>
            <w:tcW w:w="680" w:type="dxa"/>
            <w:tcBorders>
              <w:top w:val="nil"/>
              <w:bottom w:val="nil"/>
            </w:tcBorders>
          </w:tcPr>
          <w:p w14:paraId="63479D2C" w14:textId="77777777" w:rsidR="00626B9A" w:rsidRPr="00B32B11" w:rsidRDefault="00626B9A" w:rsidP="0058434E">
            <w:pPr>
              <w:jc w:val="right"/>
              <w:rPr>
                <w:sz w:val="20"/>
                <w:szCs w:val="20"/>
                <w:lang w:val="en-US"/>
              </w:rPr>
            </w:pPr>
            <w:r>
              <w:rPr>
                <w:sz w:val="20"/>
                <w:szCs w:val="20"/>
                <w:lang w:val="en-US"/>
              </w:rPr>
              <w:t>62</w:t>
            </w:r>
          </w:p>
        </w:tc>
        <w:tc>
          <w:tcPr>
            <w:tcW w:w="882" w:type="dxa"/>
            <w:tcBorders>
              <w:top w:val="nil"/>
              <w:bottom w:val="nil"/>
              <w:right w:val="nil"/>
            </w:tcBorders>
          </w:tcPr>
          <w:p w14:paraId="4D659CFD" w14:textId="77777777" w:rsidR="00626B9A" w:rsidRPr="00B32B11" w:rsidRDefault="00626B9A" w:rsidP="0058434E">
            <w:pPr>
              <w:jc w:val="right"/>
              <w:rPr>
                <w:sz w:val="20"/>
                <w:szCs w:val="20"/>
                <w:lang w:val="en-US"/>
              </w:rPr>
            </w:pPr>
            <w:r>
              <w:rPr>
                <w:sz w:val="20"/>
                <w:szCs w:val="20"/>
                <w:lang w:val="en-US"/>
              </w:rPr>
              <w:t>0.3</w:t>
            </w:r>
          </w:p>
        </w:tc>
      </w:tr>
      <w:tr w:rsidR="00626B9A" w:rsidRPr="000065F8" w14:paraId="4209D53A" w14:textId="77777777" w:rsidTr="00626B9A">
        <w:tc>
          <w:tcPr>
            <w:tcW w:w="3936" w:type="dxa"/>
            <w:tcBorders>
              <w:top w:val="nil"/>
              <w:bottom w:val="single" w:sz="4" w:space="0" w:color="auto"/>
            </w:tcBorders>
          </w:tcPr>
          <w:p w14:paraId="20F5562F" w14:textId="77777777" w:rsidR="00626B9A" w:rsidRPr="00B32B11" w:rsidRDefault="00626B9A" w:rsidP="0058434E">
            <w:pPr>
              <w:rPr>
                <w:sz w:val="20"/>
                <w:szCs w:val="20"/>
                <w:lang w:val="en-US"/>
              </w:rPr>
            </w:pPr>
            <w:r>
              <w:rPr>
                <w:sz w:val="20"/>
                <w:szCs w:val="20"/>
                <w:lang w:val="en-US"/>
              </w:rPr>
              <w:t>Weekly in periods</w:t>
            </w:r>
          </w:p>
        </w:tc>
        <w:tc>
          <w:tcPr>
            <w:tcW w:w="933" w:type="dxa"/>
            <w:tcBorders>
              <w:top w:val="nil"/>
              <w:bottom w:val="single" w:sz="4" w:space="0" w:color="auto"/>
            </w:tcBorders>
          </w:tcPr>
          <w:p w14:paraId="7EF81A38" w14:textId="77777777" w:rsidR="00626B9A" w:rsidRPr="00B01868" w:rsidRDefault="00626B9A" w:rsidP="0058434E">
            <w:pPr>
              <w:jc w:val="right"/>
              <w:rPr>
                <w:sz w:val="20"/>
                <w:szCs w:val="20"/>
                <w:lang w:val="en-US"/>
              </w:rPr>
            </w:pPr>
            <w:r>
              <w:rPr>
                <w:sz w:val="20"/>
                <w:szCs w:val="20"/>
                <w:lang w:val="en-US"/>
              </w:rPr>
              <w:t>7</w:t>
            </w:r>
            <w:r w:rsidRPr="00B01868">
              <w:rPr>
                <w:sz w:val="20"/>
                <w:szCs w:val="20"/>
                <w:lang w:val="en-US"/>
              </w:rPr>
              <w:t xml:space="preserve"> </w:t>
            </w:r>
            <w:r>
              <w:rPr>
                <w:sz w:val="20"/>
                <w:szCs w:val="20"/>
                <w:lang w:val="en-US"/>
              </w:rPr>
              <w:t>462</w:t>
            </w:r>
          </w:p>
        </w:tc>
        <w:tc>
          <w:tcPr>
            <w:tcW w:w="602" w:type="dxa"/>
            <w:tcBorders>
              <w:top w:val="nil"/>
              <w:bottom w:val="single" w:sz="4" w:space="0" w:color="auto"/>
            </w:tcBorders>
          </w:tcPr>
          <w:p w14:paraId="0F12CBAF" w14:textId="77777777" w:rsidR="00626B9A" w:rsidRPr="00B32B11" w:rsidRDefault="00626B9A" w:rsidP="0058434E">
            <w:pPr>
              <w:jc w:val="right"/>
              <w:rPr>
                <w:sz w:val="20"/>
                <w:szCs w:val="20"/>
                <w:lang w:val="en-US"/>
              </w:rPr>
            </w:pPr>
            <w:r>
              <w:rPr>
                <w:sz w:val="20"/>
                <w:szCs w:val="20"/>
                <w:lang w:val="en-US"/>
              </w:rPr>
              <w:t>97.9</w:t>
            </w:r>
          </w:p>
        </w:tc>
        <w:tc>
          <w:tcPr>
            <w:tcW w:w="680" w:type="dxa"/>
            <w:tcBorders>
              <w:top w:val="nil"/>
              <w:bottom w:val="single" w:sz="4" w:space="0" w:color="auto"/>
            </w:tcBorders>
          </w:tcPr>
          <w:p w14:paraId="5F1CBD6F" w14:textId="77777777" w:rsidR="00626B9A" w:rsidRPr="00B32B11" w:rsidRDefault="00626B9A" w:rsidP="0058434E">
            <w:pPr>
              <w:jc w:val="right"/>
              <w:rPr>
                <w:sz w:val="20"/>
                <w:szCs w:val="20"/>
                <w:lang w:val="en-US"/>
              </w:rPr>
            </w:pPr>
            <w:r>
              <w:rPr>
                <w:sz w:val="20"/>
                <w:szCs w:val="20"/>
                <w:lang w:val="en-US"/>
              </w:rPr>
              <w:t>130</w:t>
            </w:r>
          </w:p>
        </w:tc>
        <w:tc>
          <w:tcPr>
            <w:tcW w:w="671" w:type="dxa"/>
            <w:tcBorders>
              <w:top w:val="nil"/>
              <w:bottom w:val="single" w:sz="4" w:space="0" w:color="auto"/>
            </w:tcBorders>
          </w:tcPr>
          <w:p w14:paraId="6C9C2263" w14:textId="77777777" w:rsidR="00626B9A" w:rsidRPr="00B32B11" w:rsidRDefault="00626B9A" w:rsidP="0058434E">
            <w:pPr>
              <w:jc w:val="right"/>
              <w:rPr>
                <w:sz w:val="20"/>
                <w:szCs w:val="20"/>
                <w:lang w:val="en-US"/>
              </w:rPr>
            </w:pPr>
            <w:r w:rsidRPr="00B32B11">
              <w:rPr>
                <w:sz w:val="20"/>
                <w:szCs w:val="20"/>
                <w:lang w:val="en-US"/>
              </w:rPr>
              <w:t>1.</w:t>
            </w:r>
            <w:r>
              <w:rPr>
                <w:sz w:val="20"/>
                <w:szCs w:val="20"/>
                <w:lang w:val="en-US"/>
              </w:rPr>
              <w:t>7</w:t>
            </w:r>
          </w:p>
        </w:tc>
        <w:tc>
          <w:tcPr>
            <w:tcW w:w="680" w:type="dxa"/>
            <w:tcBorders>
              <w:top w:val="nil"/>
              <w:bottom w:val="single" w:sz="4" w:space="0" w:color="auto"/>
            </w:tcBorders>
          </w:tcPr>
          <w:p w14:paraId="3CE032B7" w14:textId="77777777" w:rsidR="00626B9A" w:rsidRPr="00B32B11" w:rsidRDefault="00626B9A" w:rsidP="0058434E">
            <w:pPr>
              <w:jc w:val="right"/>
              <w:rPr>
                <w:sz w:val="20"/>
                <w:szCs w:val="20"/>
                <w:lang w:val="en-US"/>
              </w:rPr>
            </w:pPr>
            <w:r>
              <w:rPr>
                <w:sz w:val="20"/>
                <w:szCs w:val="20"/>
                <w:lang w:val="en-US"/>
              </w:rPr>
              <w:t>31</w:t>
            </w:r>
          </w:p>
        </w:tc>
        <w:tc>
          <w:tcPr>
            <w:tcW w:w="882" w:type="dxa"/>
            <w:tcBorders>
              <w:top w:val="nil"/>
              <w:bottom w:val="single" w:sz="4" w:space="0" w:color="auto"/>
              <w:right w:val="nil"/>
            </w:tcBorders>
          </w:tcPr>
          <w:p w14:paraId="00066EFA" w14:textId="77777777" w:rsidR="00626B9A" w:rsidRPr="00B32B11" w:rsidRDefault="00626B9A" w:rsidP="0058434E">
            <w:pPr>
              <w:jc w:val="right"/>
              <w:rPr>
                <w:sz w:val="20"/>
                <w:szCs w:val="20"/>
                <w:lang w:val="en-US"/>
              </w:rPr>
            </w:pPr>
            <w:r>
              <w:rPr>
                <w:sz w:val="20"/>
                <w:szCs w:val="20"/>
                <w:lang w:val="en-US"/>
              </w:rPr>
              <w:t>0.4</w:t>
            </w:r>
          </w:p>
        </w:tc>
      </w:tr>
      <w:tr w:rsidR="00626B9A" w:rsidRPr="000065F8" w14:paraId="76887AE9" w14:textId="77777777" w:rsidTr="00626B9A">
        <w:tc>
          <w:tcPr>
            <w:tcW w:w="3936" w:type="dxa"/>
            <w:tcBorders>
              <w:bottom w:val="nil"/>
            </w:tcBorders>
          </w:tcPr>
          <w:p w14:paraId="0E45E736" w14:textId="77777777" w:rsidR="00626B9A" w:rsidRPr="00B32B11" w:rsidRDefault="00626B9A" w:rsidP="0058434E">
            <w:pPr>
              <w:rPr>
                <w:b/>
                <w:sz w:val="20"/>
                <w:szCs w:val="20"/>
                <w:lang w:val="en-US"/>
              </w:rPr>
            </w:pPr>
            <w:r>
              <w:rPr>
                <w:b/>
                <w:sz w:val="20"/>
                <w:szCs w:val="20"/>
                <w:lang w:val="en-US"/>
              </w:rPr>
              <w:t>Maternal c</w:t>
            </w:r>
            <w:r w:rsidRPr="00B32B11">
              <w:rPr>
                <w:b/>
                <w:sz w:val="20"/>
                <w:szCs w:val="20"/>
                <w:lang w:val="en-US"/>
              </w:rPr>
              <w:t>hronic disease (n=51 </w:t>
            </w:r>
            <w:r>
              <w:rPr>
                <w:b/>
                <w:sz w:val="20"/>
                <w:szCs w:val="20"/>
                <w:lang w:val="en-US"/>
              </w:rPr>
              <w:t>679</w:t>
            </w:r>
            <w:r w:rsidRPr="00B32B11">
              <w:rPr>
                <w:b/>
                <w:sz w:val="20"/>
                <w:szCs w:val="20"/>
                <w:lang w:val="en-US"/>
              </w:rPr>
              <w:t>)</w:t>
            </w:r>
            <w:r>
              <w:rPr>
                <w:b/>
                <w:sz w:val="20"/>
                <w:szCs w:val="20"/>
                <w:lang w:val="en-US"/>
              </w:rPr>
              <w:t xml:space="preserve"> </w:t>
            </w:r>
          </w:p>
        </w:tc>
        <w:tc>
          <w:tcPr>
            <w:tcW w:w="933" w:type="dxa"/>
            <w:tcBorders>
              <w:bottom w:val="nil"/>
            </w:tcBorders>
          </w:tcPr>
          <w:p w14:paraId="2AC3BB6A" w14:textId="77777777" w:rsidR="00626B9A" w:rsidRPr="00B01868" w:rsidRDefault="00626B9A" w:rsidP="0058434E">
            <w:pPr>
              <w:jc w:val="right"/>
              <w:rPr>
                <w:sz w:val="20"/>
                <w:szCs w:val="20"/>
                <w:lang w:val="en-US"/>
              </w:rPr>
            </w:pPr>
          </w:p>
        </w:tc>
        <w:tc>
          <w:tcPr>
            <w:tcW w:w="602" w:type="dxa"/>
            <w:tcBorders>
              <w:bottom w:val="nil"/>
            </w:tcBorders>
          </w:tcPr>
          <w:p w14:paraId="31F99F36" w14:textId="77777777" w:rsidR="00626B9A" w:rsidRPr="00B32B11" w:rsidRDefault="00626B9A" w:rsidP="0058434E">
            <w:pPr>
              <w:jc w:val="right"/>
              <w:rPr>
                <w:sz w:val="20"/>
                <w:szCs w:val="20"/>
                <w:lang w:val="en-US"/>
              </w:rPr>
            </w:pPr>
          </w:p>
        </w:tc>
        <w:tc>
          <w:tcPr>
            <w:tcW w:w="680" w:type="dxa"/>
            <w:tcBorders>
              <w:bottom w:val="nil"/>
            </w:tcBorders>
          </w:tcPr>
          <w:p w14:paraId="505D9BF4" w14:textId="77777777" w:rsidR="00626B9A" w:rsidRPr="00B32B11" w:rsidRDefault="00626B9A" w:rsidP="0058434E">
            <w:pPr>
              <w:jc w:val="right"/>
              <w:rPr>
                <w:sz w:val="20"/>
                <w:szCs w:val="20"/>
                <w:lang w:val="en-US"/>
              </w:rPr>
            </w:pPr>
          </w:p>
        </w:tc>
        <w:tc>
          <w:tcPr>
            <w:tcW w:w="671" w:type="dxa"/>
            <w:tcBorders>
              <w:bottom w:val="nil"/>
            </w:tcBorders>
          </w:tcPr>
          <w:p w14:paraId="3234C877" w14:textId="77777777" w:rsidR="00626B9A" w:rsidRPr="00B32B11" w:rsidRDefault="00626B9A" w:rsidP="0058434E">
            <w:pPr>
              <w:jc w:val="right"/>
              <w:rPr>
                <w:sz w:val="20"/>
                <w:szCs w:val="20"/>
                <w:lang w:val="en-US"/>
              </w:rPr>
            </w:pPr>
          </w:p>
        </w:tc>
        <w:tc>
          <w:tcPr>
            <w:tcW w:w="680" w:type="dxa"/>
            <w:tcBorders>
              <w:bottom w:val="nil"/>
            </w:tcBorders>
          </w:tcPr>
          <w:p w14:paraId="2DFB5B7E" w14:textId="77777777" w:rsidR="00626B9A" w:rsidRPr="00B32B11" w:rsidRDefault="00626B9A" w:rsidP="0058434E">
            <w:pPr>
              <w:jc w:val="right"/>
              <w:rPr>
                <w:sz w:val="20"/>
                <w:szCs w:val="20"/>
                <w:lang w:val="en-US"/>
              </w:rPr>
            </w:pPr>
          </w:p>
        </w:tc>
        <w:tc>
          <w:tcPr>
            <w:tcW w:w="882" w:type="dxa"/>
            <w:tcBorders>
              <w:bottom w:val="nil"/>
              <w:right w:val="nil"/>
            </w:tcBorders>
          </w:tcPr>
          <w:p w14:paraId="1EF1B795" w14:textId="77777777" w:rsidR="00626B9A" w:rsidRPr="00B32B11" w:rsidRDefault="00626B9A" w:rsidP="0058434E">
            <w:pPr>
              <w:jc w:val="right"/>
              <w:rPr>
                <w:sz w:val="20"/>
                <w:szCs w:val="20"/>
                <w:lang w:val="en-US"/>
              </w:rPr>
            </w:pPr>
          </w:p>
        </w:tc>
      </w:tr>
      <w:tr w:rsidR="00626B9A" w:rsidRPr="000065F8" w14:paraId="61018B41" w14:textId="77777777" w:rsidTr="00626B9A">
        <w:tc>
          <w:tcPr>
            <w:tcW w:w="3936" w:type="dxa"/>
            <w:tcBorders>
              <w:top w:val="nil"/>
              <w:bottom w:val="nil"/>
            </w:tcBorders>
          </w:tcPr>
          <w:p w14:paraId="6CE04529" w14:textId="77777777" w:rsidR="00626B9A" w:rsidRPr="00B32B11" w:rsidRDefault="00626B9A" w:rsidP="0058434E">
            <w:pPr>
              <w:rPr>
                <w:sz w:val="20"/>
                <w:szCs w:val="20"/>
                <w:lang w:val="en-US"/>
              </w:rPr>
            </w:pPr>
            <w:r w:rsidRPr="00B32B11">
              <w:rPr>
                <w:sz w:val="20"/>
                <w:szCs w:val="20"/>
                <w:lang w:val="en-US"/>
              </w:rPr>
              <w:t>No</w:t>
            </w:r>
          </w:p>
        </w:tc>
        <w:tc>
          <w:tcPr>
            <w:tcW w:w="933" w:type="dxa"/>
            <w:tcBorders>
              <w:top w:val="nil"/>
              <w:bottom w:val="nil"/>
            </w:tcBorders>
          </w:tcPr>
          <w:p w14:paraId="72CA344C" w14:textId="77777777" w:rsidR="00626B9A" w:rsidRPr="00B01868" w:rsidRDefault="00626B9A" w:rsidP="0058434E">
            <w:pPr>
              <w:jc w:val="right"/>
              <w:rPr>
                <w:sz w:val="20"/>
                <w:szCs w:val="20"/>
                <w:lang w:val="en-US"/>
              </w:rPr>
            </w:pPr>
            <w:r w:rsidRPr="00B01868">
              <w:rPr>
                <w:sz w:val="20"/>
                <w:szCs w:val="20"/>
                <w:lang w:val="en-US"/>
              </w:rPr>
              <w:t>45 366</w:t>
            </w:r>
          </w:p>
        </w:tc>
        <w:tc>
          <w:tcPr>
            <w:tcW w:w="602" w:type="dxa"/>
            <w:tcBorders>
              <w:top w:val="nil"/>
              <w:bottom w:val="nil"/>
            </w:tcBorders>
          </w:tcPr>
          <w:p w14:paraId="524531EF" w14:textId="77777777" w:rsidR="00626B9A" w:rsidRPr="00B32B11" w:rsidRDefault="00626B9A" w:rsidP="0058434E">
            <w:pPr>
              <w:jc w:val="right"/>
              <w:rPr>
                <w:sz w:val="20"/>
                <w:szCs w:val="20"/>
                <w:lang w:val="en-US"/>
              </w:rPr>
            </w:pPr>
            <w:r>
              <w:rPr>
                <w:sz w:val="20"/>
                <w:szCs w:val="20"/>
                <w:lang w:val="en-US"/>
              </w:rPr>
              <w:t>98.4</w:t>
            </w:r>
          </w:p>
        </w:tc>
        <w:tc>
          <w:tcPr>
            <w:tcW w:w="680" w:type="dxa"/>
            <w:tcBorders>
              <w:top w:val="nil"/>
              <w:bottom w:val="nil"/>
            </w:tcBorders>
          </w:tcPr>
          <w:p w14:paraId="43996E13" w14:textId="77777777" w:rsidR="00626B9A" w:rsidRPr="00B32B11" w:rsidRDefault="00626B9A" w:rsidP="0058434E">
            <w:pPr>
              <w:jc w:val="right"/>
              <w:rPr>
                <w:sz w:val="20"/>
                <w:szCs w:val="20"/>
                <w:lang w:val="en-US"/>
              </w:rPr>
            </w:pPr>
            <w:r>
              <w:rPr>
                <w:sz w:val="20"/>
                <w:szCs w:val="20"/>
                <w:lang w:val="en-US"/>
              </w:rPr>
              <w:t>604</w:t>
            </w:r>
          </w:p>
        </w:tc>
        <w:tc>
          <w:tcPr>
            <w:tcW w:w="671" w:type="dxa"/>
            <w:tcBorders>
              <w:top w:val="nil"/>
              <w:bottom w:val="nil"/>
            </w:tcBorders>
          </w:tcPr>
          <w:p w14:paraId="702096FB" w14:textId="77777777" w:rsidR="00626B9A" w:rsidRPr="00B32B11" w:rsidRDefault="00626B9A" w:rsidP="0058434E">
            <w:pPr>
              <w:jc w:val="right"/>
              <w:rPr>
                <w:sz w:val="20"/>
                <w:szCs w:val="20"/>
                <w:lang w:val="en-US"/>
              </w:rPr>
            </w:pPr>
            <w:r>
              <w:rPr>
                <w:sz w:val="20"/>
                <w:szCs w:val="20"/>
                <w:lang w:val="en-US"/>
              </w:rPr>
              <w:t>1.3</w:t>
            </w:r>
          </w:p>
        </w:tc>
        <w:tc>
          <w:tcPr>
            <w:tcW w:w="680" w:type="dxa"/>
            <w:tcBorders>
              <w:top w:val="nil"/>
              <w:bottom w:val="nil"/>
            </w:tcBorders>
          </w:tcPr>
          <w:p w14:paraId="2D4D1159" w14:textId="77777777" w:rsidR="00626B9A" w:rsidRPr="00B32B11" w:rsidRDefault="00626B9A" w:rsidP="0058434E">
            <w:pPr>
              <w:jc w:val="right"/>
              <w:rPr>
                <w:sz w:val="20"/>
                <w:szCs w:val="20"/>
                <w:lang w:val="en-US"/>
              </w:rPr>
            </w:pPr>
            <w:r>
              <w:rPr>
                <w:sz w:val="20"/>
                <w:szCs w:val="20"/>
                <w:lang w:val="en-US"/>
              </w:rPr>
              <w:t>144</w:t>
            </w:r>
          </w:p>
        </w:tc>
        <w:tc>
          <w:tcPr>
            <w:tcW w:w="882" w:type="dxa"/>
            <w:tcBorders>
              <w:top w:val="nil"/>
              <w:bottom w:val="nil"/>
              <w:right w:val="nil"/>
            </w:tcBorders>
          </w:tcPr>
          <w:p w14:paraId="009F480C" w14:textId="77777777" w:rsidR="00626B9A" w:rsidRPr="00B32B11" w:rsidRDefault="00626B9A" w:rsidP="0058434E">
            <w:pPr>
              <w:jc w:val="right"/>
              <w:rPr>
                <w:sz w:val="20"/>
                <w:szCs w:val="20"/>
                <w:lang w:val="en-US"/>
              </w:rPr>
            </w:pPr>
            <w:r>
              <w:rPr>
                <w:sz w:val="20"/>
                <w:szCs w:val="20"/>
                <w:lang w:val="en-US"/>
              </w:rPr>
              <w:t>0.3</w:t>
            </w:r>
          </w:p>
        </w:tc>
      </w:tr>
      <w:tr w:rsidR="00626B9A" w:rsidRPr="00E2015B" w14:paraId="46A19825" w14:textId="77777777" w:rsidTr="00626B9A">
        <w:tc>
          <w:tcPr>
            <w:tcW w:w="3936" w:type="dxa"/>
            <w:tcBorders>
              <w:top w:val="nil"/>
              <w:bottom w:val="single" w:sz="4" w:space="0" w:color="auto"/>
            </w:tcBorders>
          </w:tcPr>
          <w:p w14:paraId="13481FE5" w14:textId="77777777" w:rsidR="00626B9A" w:rsidRPr="00B32B11" w:rsidRDefault="00626B9A" w:rsidP="0058434E">
            <w:pPr>
              <w:ind w:right="-254"/>
              <w:rPr>
                <w:sz w:val="20"/>
                <w:szCs w:val="20"/>
                <w:lang w:val="en-US"/>
              </w:rPr>
            </w:pPr>
            <w:r w:rsidRPr="00B32B11">
              <w:rPr>
                <w:sz w:val="20"/>
                <w:szCs w:val="20"/>
                <w:lang w:val="en-US"/>
              </w:rPr>
              <w:lastRenderedPageBreak/>
              <w:t>Yes</w:t>
            </w:r>
          </w:p>
        </w:tc>
        <w:tc>
          <w:tcPr>
            <w:tcW w:w="933" w:type="dxa"/>
            <w:tcBorders>
              <w:top w:val="nil"/>
              <w:bottom w:val="single" w:sz="4" w:space="0" w:color="auto"/>
            </w:tcBorders>
          </w:tcPr>
          <w:p w14:paraId="50FC6184" w14:textId="77777777" w:rsidR="00626B9A" w:rsidRPr="00B01868" w:rsidRDefault="00626B9A" w:rsidP="0058434E">
            <w:pPr>
              <w:jc w:val="right"/>
              <w:rPr>
                <w:sz w:val="20"/>
                <w:szCs w:val="20"/>
                <w:lang w:val="en-US"/>
              </w:rPr>
            </w:pPr>
            <w:r w:rsidRPr="00B01868">
              <w:rPr>
                <w:sz w:val="20"/>
                <w:szCs w:val="20"/>
                <w:lang w:val="en-US"/>
              </w:rPr>
              <w:t xml:space="preserve">5 421 </w:t>
            </w:r>
          </w:p>
        </w:tc>
        <w:tc>
          <w:tcPr>
            <w:tcW w:w="602" w:type="dxa"/>
            <w:tcBorders>
              <w:top w:val="nil"/>
              <w:bottom w:val="single" w:sz="4" w:space="0" w:color="auto"/>
            </w:tcBorders>
          </w:tcPr>
          <w:p w14:paraId="7D35F02C" w14:textId="77777777" w:rsidR="00626B9A" w:rsidRPr="00B32B11" w:rsidRDefault="00626B9A" w:rsidP="0058434E">
            <w:pPr>
              <w:jc w:val="right"/>
              <w:rPr>
                <w:sz w:val="20"/>
                <w:szCs w:val="20"/>
                <w:lang w:val="en-US"/>
              </w:rPr>
            </w:pPr>
            <w:r>
              <w:rPr>
                <w:sz w:val="20"/>
                <w:szCs w:val="20"/>
                <w:lang w:val="en-US"/>
              </w:rPr>
              <w:t>97.4</w:t>
            </w:r>
          </w:p>
        </w:tc>
        <w:tc>
          <w:tcPr>
            <w:tcW w:w="680" w:type="dxa"/>
            <w:tcBorders>
              <w:top w:val="nil"/>
              <w:bottom w:val="single" w:sz="4" w:space="0" w:color="auto"/>
            </w:tcBorders>
          </w:tcPr>
          <w:p w14:paraId="194BC56B" w14:textId="77777777" w:rsidR="00626B9A" w:rsidRPr="00B32B11" w:rsidRDefault="00626B9A" w:rsidP="0058434E">
            <w:pPr>
              <w:jc w:val="right"/>
              <w:rPr>
                <w:sz w:val="20"/>
                <w:szCs w:val="20"/>
                <w:lang w:val="en-US"/>
              </w:rPr>
            </w:pPr>
            <w:r>
              <w:rPr>
                <w:sz w:val="20"/>
                <w:szCs w:val="20"/>
                <w:lang w:val="en-US"/>
              </w:rPr>
              <w:t>116</w:t>
            </w:r>
          </w:p>
        </w:tc>
        <w:tc>
          <w:tcPr>
            <w:tcW w:w="671" w:type="dxa"/>
            <w:tcBorders>
              <w:top w:val="nil"/>
              <w:bottom w:val="single" w:sz="4" w:space="0" w:color="auto"/>
            </w:tcBorders>
          </w:tcPr>
          <w:p w14:paraId="0AE1500C" w14:textId="77777777" w:rsidR="00626B9A" w:rsidRPr="00B32B11" w:rsidRDefault="00626B9A" w:rsidP="0058434E">
            <w:pPr>
              <w:jc w:val="right"/>
              <w:rPr>
                <w:sz w:val="20"/>
                <w:szCs w:val="20"/>
                <w:lang w:val="en-US"/>
              </w:rPr>
            </w:pPr>
            <w:r>
              <w:rPr>
                <w:sz w:val="20"/>
                <w:szCs w:val="20"/>
                <w:lang w:val="en-US"/>
              </w:rPr>
              <w:t>2.1</w:t>
            </w:r>
          </w:p>
        </w:tc>
        <w:tc>
          <w:tcPr>
            <w:tcW w:w="680" w:type="dxa"/>
            <w:tcBorders>
              <w:top w:val="nil"/>
              <w:bottom w:val="single" w:sz="4" w:space="0" w:color="auto"/>
            </w:tcBorders>
          </w:tcPr>
          <w:p w14:paraId="00C89C5A" w14:textId="77777777" w:rsidR="00626B9A" w:rsidRPr="00B32B11" w:rsidRDefault="00626B9A" w:rsidP="0058434E">
            <w:pPr>
              <w:jc w:val="right"/>
              <w:rPr>
                <w:sz w:val="20"/>
                <w:szCs w:val="20"/>
                <w:lang w:val="en-US"/>
              </w:rPr>
            </w:pPr>
            <w:r>
              <w:rPr>
                <w:sz w:val="20"/>
                <w:szCs w:val="20"/>
                <w:lang w:val="en-US"/>
              </w:rPr>
              <w:t>28</w:t>
            </w:r>
          </w:p>
        </w:tc>
        <w:tc>
          <w:tcPr>
            <w:tcW w:w="882" w:type="dxa"/>
            <w:tcBorders>
              <w:top w:val="nil"/>
              <w:bottom w:val="single" w:sz="4" w:space="0" w:color="auto"/>
              <w:right w:val="nil"/>
            </w:tcBorders>
          </w:tcPr>
          <w:p w14:paraId="2B22E0D1" w14:textId="77777777" w:rsidR="00626B9A" w:rsidRPr="00B32B11" w:rsidRDefault="00626B9A" w:rsidP="0058434E">
            <w:pPr>
              <w:jc w:val="right"/>
              <w:rPr>
                <w:sz w:val="20"/>
                <w:szCs w:val="20"/>
                <w:lang w:val="en-US"/>
              </w:rPr>
            </w:pPr>
            <w:r>
              <w:rPr>
                <w:sz w:val="20"/>
                <w:szCs w:val="20"/>
                <w:lang w:val="en-US"/>
              </w:rPr>
              <w:t>0.5</w:t>
            </w:r>
          </w:p>
        </w:tc>
      </w:tr>
      <w:tr w:rsidR="00626B9A" w:rsidRPr="00FC752A" w14:paraId="2533AF00" w14:textId="77777777" w:rsidTr="00626B9A">
        <w:tc>
          <w:tcPr>
            <w:tcW w:w="3936" w:type="dxa"/>
            <w:tcBorders>
              <w:top w:val="single" w:sz="4" w:space="0" w:color="auto"/>
              <w:bottom w:val="nil"/>
            </w:tcBorders>
          </w:tcPr>
          <w:p w14:paraId="4056914B" w14:textId="77777777" w:rsidR="00626B9A" w:rsidRPr="00372D03" w:rsidRDefault="00626B9A" w:rsidP="0058434E">
            <w:pPr>
              <w:rPr>
                <w:b/>
                <w:sz w:val="20"/>
                <w:szCs w:val="20"/>
                <w:lang w:val="en-US"/>
              </w:rPr>
            </w:pPr>
            <w:r w:rsidRPr="00372D03">
              <w:rPr>
                <w:b/>
                <w:sz w:val="20"/>
                <w:szCs w:val="20"/>
                <w:lang w:val="en-US"/>
              </w:rPr>
              <w:t>Maternal pain during pregnancy (n=51 </w:t>
            </w:r>
            <w:r>
              <w:rPr>
                <w:b/>
                <w:sz w:val="20"/>
                <w:szCs w:val="20"/>
                <w:lang w:val="en-US"/>
              </w:rPr>
              <w:t>679</w:t>
            </w:r>
            <w:r w:rsidRPr="00372D03">
              <w:rPr>
                <w:b/>
                <w:sz w:val="20"/>
                <w:szCs w:val="20"/>
                <w:lang w:val="en-US"/>
              </w:rPr>
              <w:t>)</w:t>
            </w:r>
          </w:p>
        </w:tc>
        <w:tc>
          <w:tcPr>
            <w:tcW w:w="933" w:type="dxa"/>
            <w:tcBorders>
              <w:top w:val="single" w:sz="4" w:space="0" w:color="auto"/>
              <w:bottom w:val="nil"/>
            </w:tcBorders>
          </w:tcPr>
          <w:p w14:paraId="5410B985" w14:textId="77777777" w:rsidR="00626B9A" w:rsidRPr="00B01868" w:rsidRDefault="00626B9A" w:rsidP="0058434E">
            <w:pPr>
              <w:jc w:val="right"/>
              <w:rPr>
                <w:sz w:val="20"/>
                <w:szCs w:val="20"/>
                <w:lang w:val="en-US"/>
              </w:rPr>
            </w:pPr>
          </w:p>
        </w:tc>
        <w:tc>
          <w:tcPr>
            <w:tcW w:w="602" w:type="dxa"/>
            <w:tcBorders>
              <w:top w:val="single" w:sz="4" w:space="0" w:color="auto"/>
              <w:bottom w:val="nil"/>
            </w:tcBorders>
          </w:tcPr>
          <w:p w14:paraId="20AA03E7" w14:textId="77777777" w:rsidR="00626B9A" w:rsidRPr="00B32B11" w:rsidRDefault="00626B9A" w:rsidP="0058434E">
            <w:pPr>
              <w:jc w:val="right"/>
              <w:rPr>
                <w:sz w:val="20"/>
                <w:szCs w:val="20"/>
                <w:lang w:val="en-US"/>
              </w:rPr>
            </w:pPr>
          </w:p>
        </w:tc>
        <w:tc>
          <w:tcPr>
            <w:tcW w:w="680" w:type="dxa"/>
            <w:tcBorders>
              <w:top w:val="single" w:sz="4" w:space="0" w:color="auto"/>
              <w:bottom w:val="nil"/>
            </w:tcBorders>
          </w:tcPr>
          <w:p w14:paraId="35646D91" w14:textId="77777777" w:rsidR="00626B9A" w:rsidRPr="00B32B11" w:rsidRDefault="00626B9A" w:rsidP="0058434E">
            <w:pPr>
              <w:jc w:val="right"/>
              <w:rPr>
                <w:sz w:val="20"/>
                <w:szCs w:val="20"/>
                <w:lang w:val="en-US"/>
              </w:rPr>
            </w:pPr>
          </w:p>
        </w:tc>
        <w:tc>
          <w:tcPr>
            <w:tcW w:w="671" w:type="dxa"/>
            <w:tcBorders>
              <w:top w:val="single" w:sz="4" w:space="0" w:color="auto"/>
              <w:bottom w:val="nil"/>
            </w:tcBorders>
          </w:tcPr>
          <w:p w14:paraId="68CC1370" w14:textId="77777777" w:rsidR="00626B9A" w:rsidRPr="00B32B11" w:rsidRDefault="00626B9A" w:rsidP="0058434E">
            <w:pPr>
              <w:jc w:val="right"/>
              <w:rPr>
                <w:sz w:val="20"/>
                <w:szCs w:val="20"/>
                <w:lang w:val="en-US"/>
              </w:rPr>
            </w:pPr>
          </w:p>
        </w:tc>
        <w:tc>
          <w:tcPr>
            <w:tcW w:w="680" w:type="dxa"/>
            <w:tcBorders>
              <w:top w:val="single" w:sz="4" w:space="0" w:color="auto"/>
              <w:bottom w:val="nil"/>
            </w:tcBorders>
          </w:tcPr>
          <w:p w14:paraId="78129FA1" w14:textId="77777777" w:rsidR="00626B9A" w:rsidRPr="00B32B11" w:rsidRDefault="00626B9A" w:rsidP="0058434E">
            <w:pPr>
              <w:jc w:val="right"/>
              <w:rPr>
                <w:sz w:val="20"/>
                <w:szCs w:val="20"/>
                <w:lang w:val="en-US"/>
              </w:rPr>
            </w:pPr>
          </w:p>
        </w:tc>
        <w:tc>
          <w:tcPr>
            <w:tcW w:w="882" w:type="dxa"/>
            <w:tcBorders>
              <w:top w:val="single" w:sz="4" w:space="0" w:color="auto"/>
              <w:bottom w:val="nil"/>
              <w:right w:val="nil"/>
            </w:tcBorders>
          </w:tcPr>
          <w:p w14:paraId="7D82CB8F" w14:textId="77777777" w:rsidR="00626B9A" w:rsidRPr="00B32B11" w:rsidRDefault="00626B9A" w:rsidP="0058434E">
            <w:pPr>
              <w:jc w:val="right"/>
              <w:rPr>
                <w:sz w:val="20"/>
                <w:szCs w:val="20"/>
                <w:lang w:val="en-US"/>
              </w:rPr>
            </w:pPr>
          </w:p>
        </w:tc>
      </w:tr>
      <w:tr w:rsidR="00626B9A" w:rsidRPr="00E2015B" w14:paraId="7F812C53" w14:textId="77777777" w:rsidTr="00626B9A">
        <w:tc>
          <w:tcPr>
            <w:tcW w:w="3936" w:type="dxa"/>
            <w:tcBorders>
              <w:top w:val="nil"/>
              <w:bottom w:val="nil"/>
            </w:tcBorders>
          </w:tcPr>
          <w:p w14:paraId="4ACD5E87" w14:textId="77777777" w:rsidR="00626B9A" w:rsidRPr="00372D03" w:rsidRDefault="00626B9A" w:rsidP="0058434E">
            <w:pPr>
              <w:rPr>
                <w:sz w:val="20"/>
                <w:szCs w:val="20"/>
                <w:lang w:val="en-US"/>
              </w:rPr>
            </w:pPr>
            <w:r w:rsidRPr="00372D03">
              <w:rPr>
                <w:sz w:val="20"/>
                <w:szCs w:val="20"/>
                <w:lang w:val="en-US"/>
              </w:rPr>
              <w:t>No</w:t>
            </w:r>
          </w:p>
        </w:tc>
        <w:tc>
          <w:tcPr>
            <w:tcW w:w="933" w:type="dxa"/>
            <w:tcBorders>
              <w:top w:val="nil"/>
              <w:bottom w:val="nil"/>
            </w:tcBorders>
          </w:tcPr>
          <w:p w14:paraId="43B03E7B" w14:textId="77777777" w:rsidR="00626B9A" w:rsidRPr="00B01868" w:rsidRDefault="00626B9A" w:rsidP="0058434E">
            <w:pPr>
              <w:jc w:val="right"/>
              <w:rPr>
                <w:sz w:val="20"/>
                <w:szCs w:val="20"/>
                <w:lang w:val="en-US"/>
              </w:rPr>
            </w:pPr>
            <w:r w:rsidRPr="00B01868">
              <w:rPr>
                <w:sz w:val="20"/>
                <w:szCs w:val="20"/>
                <w:lang w:val="en-US"/>
              </w:rPr>
              <w:t>4 597</w:t>
            </w:r>
          </w:p>
        </w:tc>
        <w:tc>
          <w:tcPr>
            <w:tcW w:w="602" w:type="dxa"/>
            <w:tcBorders>
              <w:top w:val="nil"/>
              <w:bottom w:val="nil"/>
            </w:tcBorders>
          </w:tcPr>
          <w:p w14:paraId="5B59BB90" w14:textId="77777777" w:rsidR="00626B9A" w:rsidRPr="00B32B11" w:rsidRDefault="00626B9A" w:rsidP="0058434E">
            <w:pPr>
              <w:jc w:val="right"/>
              <w:rPr>
                <w:sz w:val="20"/>
                <w:szCs w:val="20"/>
                <w:lang w:val="en-US"/>
              </w:rPr>
            </w:pPr>
            <w:r>
              <w:rPr>
                <w:sz w:val="20"/>
                <w:szCs w:val="20"/>
                <w:lang w:val="en-US"/>
              </w:rPr>
              <w:t>99.5</w:t>
            </w:r>
          </w:p>
        </w:tc>
        <w:tc>
          <w:tcPr>
            <w:tcW w:w="680" w:type="dxa"/>
            <w:tcBorders>
              <w:top w:val="nil"/>
              <w:bottom w:val="nil"/>
            </w:tcBorders>
          </w:tcPr>
          <w:p w14:paraId="1C7D7D13" w14:textId="77777777" w:rsidR="00626B9A" w:rsidRPr="00B32B11" w:rsidRDefault="00626B9A" w:rsidP="0058434E">
            <w:pPr>
              <w:jc w:val="right"/>
              <w:rPr>
                <w:sz w:val="20"/>
                <w:szCs w:val="20"/>
                <w:lang w:val="en-US"/>
              </w:rPr>
            </w:pPr>
            <w:r>
              <w:rPr>
                <w:sz w:val="20"/>
                <w:szCs w:val="20"/>
                <w:lang w:val="en-US"/>
              </w:rPr>
              <w:t>22</w:t>
            </w:r>
          </w:p>
        </w:tc>
        <w:tc>
          <w:tcPr>
            <w:tcW w:w="671" w:type="dxa"/>
            <w:tcBorders>
              <w:top w:val="nil"/>
              <w:bottom w:val="nil"/>
            </w:tcBorders>
          </w:tcPr>
          <w:p w14:paraId="1533FBC0" w14:textId="77777777" w:rsidR="00626B9A" w:rsidRPr="00B32B11" w:rsidRDefault="00626B9A" w:rsidP="0058434E">
            <w:pPr>
              <w:jc w:val="right"/>
              <w:rPr>
                <w:sz w:val="20"/>
                <w:szCs w:val="20"/>
                <w:lang w:val="en-US"/>
              </w:rPr>
            </w:pPr>
            <w:r>
              <w:rPr>
                <w:sz w:val="20"/>
                <w:szCs w:val="20"/>
                <w:lang w:val="en-US"/>
              </w:rPr>
              <w:t>0.5</w:t>
            </w:r>
          </w:p>
        </w:tc>
        <w:tc>
          <w:tcPr>
            <w:tcW w:w="680" w:type="dxa"/>
            <w:tcBorders>
              <w:top w:val="nil"/>
              <w:bottom w:val="nil"/>
            </w:tcBorders>
          </w:tcPr>
          <w:p w14:paraId="064DB0EC" w14:textId="77777777" w:rsidR="00626B9A" w:rsidRPr="00B32B11" w:rsidRDefault="00626B9A" w:rsidP="0058434E">
            <w:pPr>
              <w:jc w:val="right"/>
              <w:rPr>
                <w:sz w:val="20"/>
                <w:szCs w:val="20"/>
                <w:lang w:val="en-US"/>
              </w:rPr>
            </w:pPr>
            <w:r>
              <w:rPr>
                <w:sz w:val="20"/>
                <w:szCs w:val="20"/>
                <w:lang w:val="en-US"/>
              </w:rPr>
              <w:t>2</w:t>
            </w:r>
          </w:p>
        </w:tc>
        <w:tc>
          <w:tcPr>
            <w:tcW w:w="882" w:type="dxa"/>
            <w:tcBorders>
              <w:top w:val="nil"/>
              <w:bottom w:val="nil"/>
              <w:right w:val="nil"/>
            </w:tcBorders>
          </w:tcPr>
          <w:p w14:paraId="6D88FBBD" w14:textId="77777777" w:rsidR="00626B9A" w:rsidRPr="00B32B11" w:rsidRDefault="00626B9A" w:rsidP="0058434E">
            <w:pPr>
              <w:jc w:val="right"/>
              <w:rPr>
                <w:sz w:val="20"/>
                <w:szCs w:val="20"/>
                <w:lang w:val="en-US"/>
              </w:rPr>
            </w:pPr>
            <w:r>
              <w:rPr>
                <w:sz w:val="20"/>
                <w:szCs w:val="20"/>
                <w:lang w:val="en-US"/>
              </w:rPr>
              <w:t>0.1</w:t>
            </w:r>
          </w:p>
        </w:tc>
      </w:tr>
      <w:tr w:rsidR="00626B9A" w:rsidRPr="00E2015B" w14:paraId="7384FE78" w14:textId="77777777" w:rsidTr="00626B9A">
        <w:tc>
          <w:tcPr>
            <w:tcW w:w="3936" w:type="dxa"/>
            <w:tcBorders>
              <w:top w:val="nil"/>
              <w:bottom w:val="nil"/>
            </w:tcBorders>
          </w:tcPr>
          <w:p w14:paraId="198E72BA" w14:textId="77777777" w:rsidR="00626B9A" w:rsidRPr="00372D03" w:rsidRDefault="00626B9A" w:rsidP="0058434E">
            <w:pPr>
              <w:rPr>
                <w:sz w:val="20"/>
                <w:szCs w:val="20"/>
                <w:lang w:val="en-US"/>
              </w:rPr>
            </w:pPr>
            <w:r w:rsidRPr="00372D03">
              <w:rPr>
                <w:sz w:val="20"/>
                <w:szCs w:val="20"/>
                <w:lang w:val="en-US"/>
              </w:rPr>
              <w:t xml:space="preserve">Yes </w:t>
            </w:r>
          </w:p>
        </w:tc>
        <w:tc>
          <w:tcPr>
            <w:tcW w:w="933" w:type="dxa"/>
            <w:tcBorders>
              <w:top w:val="nil"/>
              <w:bottom w:val="nil"/>
            </w:tcBorders>
          </w:tcPr>
          <w:p w14:paraId="08D405BE" w14:textId="77777777" w:rsidR="00626B9A" w:rsidRPr="00B01868" w:rsidRDefault="00626B9A" w:rsidP="0058434E">
            <w:pPr>
              <w:jc w:val="right"/>
              <w:rPr>
                <w:sz w:val="20"/>
                <w:szCs w:val="20"/>
                <w:lang w:val="en-US"/>
              </w:rPr>
            </w:pPr>
            <w:r w:rsidRPr="00B01868">
              <w:rPr>
                <w:sz w:val="20"/>
                <w:szCs w:val="20"/>
                <w:lang w:val="en-US"/>
              </w:rPr>
              <w:t xml:space="preserve">46 190 </w:t>
            </w:r>
          </w:p>
        </w:tc>
        <w:tc>
          <w:tcPr>
            <w:tcW w:w="602" w:type="dxa"/>
            <w:tcBorders>
              <w:top w:val="nil"/>
              <w:bottom w:val="nil"/>
            </w:tcBorders>
          </w:tcPr>
          <w:p w14:paraId="48ECF807" w14:textId="77777777" w:rsidR="00626B9A" w:rsidRPr="00B32B11" w:rsidRDefault="00626B9A" w:rsidP="0058434E">
            <w:pPr>
              <w:jc w:val="right"/>
              <w:rPr>
                <w:sz w:val="20"/>
                <w:szCs w:val="20"/>
                <w:lang w:val="en-US"/>
              </w:rPr>
            </w:pPr>
            <w:r>
              <w:rPr>
                <w:sz w:val="20"/>
                <w:szCs w:val="20"/>
                <w:lang w:val="en-US"/>
              </w:rPr>
              <w:t>98.2</w:t>
            </w:r>
          </w:p>
        </w:tc>
        <w:tc>
          <w:tcPr>
            <w:tcW w:w="680" w:type="dxa"/>
            <w:tcBorders>
              <w:top w:val="nil"/>
              <w:bottom w:val="nil"/>
            </w:tcBorders>
          </w:tcPr>
          <w:p w14:paraId="45F4129D" w14:textId="77777777" w:rsidR="00626B9A" w:rsidRPr="00B32B11" w:rsidRDefault="00626B9A" w:rsidP="0058434E">
            <w:pPr>
              <w:jc w:val="right"/>
              <w:rPr>
                <w:sz w:val="20"/>
                <w:szCs w:val="20"/>
                <w:lang w:val="en-US"/>
              </w:rPr>
            </w:pPr>
            <w:r>
              <w:rPr>
                <w:sz w:val="20"/>
                <w:szCs w:val="20"/>
                <w:lang w:val="en-US"/>
              </w:rPr>
              <w:t>698</w:t>
            </w:r>
          </w:p>
        </w:tc>
        <w:tc>
          <w:tcPr>
            <w:tcW w:w="671" w:type="dxa"/>
            <w:tcBorders>
              <w:top w:val="nil"/>
              <w:bottom w:val="nil"/>
            </w:tcBorders>
          </w:tcPr>
          <w:p w14:paraId="3F7AE45B" w14:textId="77777777" w:rsidR="00626B9A" w:rsidRPr="00B32B11" w:rsidRDefault="00626B9A" w:rsidP="0058434E">
            <w:pPr>
              <w:jc w:val="right"/>
              <w:rPr>
                <w:sz w:val="20"/>
                <w:szCs w:val="20"/>
                <w:lang w:val="en-US"/>
              </w:rPr>
            </w:pPr>
            <w:r>
              <w:rPr>
                <w:sz w:val="20"/>
                <w:szCs w:val="20"/>
                <w:lang w:val="en-US"/>
              </w:rPr>
              <w:t>1.5</w:t>
            </w:r>
          </w:p>
        </w:tc>
        <w:tc>
          <w:tcPr>
            <w:tcW w:w="680" w:type="dxa"/>
            <w:tcBorders>
              <w:top w:val="nil"/>
              <w:bottom w:val="nil"/>
            </w:tcBorders>
          </w:tcPr>
          <w:p w14:paraId="6897504C" w14:textId="77777777" w:rsidR="00626B9A" w:rsidRPr="00B32B11" w:rsidRDefault="00626B9A" w:rsidP="0058434E">
            <w:pPr>
              <w:jc w:val="right"/>
              <w:rPr>
                <w:sz w:val="20"/>
                <w:szCs w:val="20"/>
                <w:lang w:val="en-US"/>
              </w:rPr>
            </w:pPr>
            <w:r>
              <w:rPr>
                <w:sz w:val="20"/>
                <w:szCs w:val="20"/>
                <w:lang w:val="en-US"/>
              </w:rPr>
              <w:t>170</w:t>
            </w:r>
          </w:p>
        </w:tc>
        <w:tc>
          <w:tcPr>
            <w:tcW w:w="882" w:type="dxa"/>
            <w:tcBorders>
              <w:top w:val="nil"/>
              <w:bottom w:val="nil"/>
              <w:right w:val="nil"/>
            </w:tcBorders>
          </w:tcPr>
          <w:p w14:paraId="0FF05A44" w14:textId="77777777" w:rsidR="00626B9A" w:rsidRPr="00B32B11" w:rsidRDefault="00626B9A" w:rsidP="0058434E">
            <w:pPr>
              <w:jc w:val="right"/>
              <w:rPr>
                <w:sz w:val="20"/>
                <w:szCs w:val="20"/>
                <w:lang w:val="en-US"/>
              </w:rPr>
            </w:pPr>
            <w:r>
              <w:rPr>
                <w:sz w:val="20"/>
                <w:szCs w:val="20"/>
                <w:lang w:val="en-US"/>
              </w:rPr>
              <w:t>0.4</w:t>
            </w:r>
          </w:p>
        </w:tc>
      </w:tr>
      <w:tr w:rsidR="00626B9A" w:rsidRPr="00FC752A" w14:paraId="34894271" w14:textId="77777777" w:rsidTr="00626B9A">
        <w:tc>
          <w:tcPr>
            <w:tcW w:w="3936" w:type="dxa"/>
            <w:tcBorders>
              <w:bottom w:val="nil"/>
            </w:tcBorders>
          </w:tcPr>
          <w:p w14:paraId="50232985" w14:textId="77777777" w:rsidR="00626B9A" w:rsidRPr="00B32B11" w:rsidRDefault="00626B9A" w:rsidP="0058434E">
            <w:pPr>
              <w:rPr>
                <w:b/>
                <w:sz w:val="20"/>
                <w:szCs w:val="20"/>
                <w:lang w:val="en-US"/>
              </w:rPr>
            </w:pPr>
            <w:r w:rsidRPr="00B32B11">
              <w:rPr>
                <w:b/>
                <w:sz w:val="20"/>
                <w:szCs w:val="20"/>
                <w:lang w:val="en-US"/>
              </w:rPr>
              <w:t>Maternal tr</w:t>
            </w:r>
            <w:r>
              <w:rPr>
                <w:b/>
                <w:sz w:val="20"/>
                <w:szCs w:val="20"/>
                <w:lang w:val="en-US"/>
              </w:rPr>
              <w:t>iptans use in pregnancy (n=51 679</w:t>
            </w:r>
            <w:r w:rsidRPr="00B32B11">
              <w:rPr>
                <w:b/>
                <w:sz w:val="20"/>
                <w:szCs w:val="20"/>
                <w:lang w:val="en-US"/>
              </w:rPr>
              <w:t>)</w:t>
            </w:r>
            <w:r>
              <w:rPr>
                <w:b/>
                <w:sz w:val="20"/>
                <w:szCs w:val="20"/>
                <w:lang w:val="en-US"/>
              </w:rPr>
              <w:t xml:space="preserve"> </w:t>
            </w:r>
          </w:p>
        </w:tc>
        <w:tc>
          <w:tcPr>
            <w:tcW w:w="933" w:type="dxa"/>
            <w:tcBorders>
              <w:bottom w:val="nil"/>
            </w:tcBorders>
          </w:tcPr>
          <w:p w14:paraId="6FFCAAC1" w14:textId="77777777" w:rsidR="00626B9A" w:rsidRPr="00B01868" w:rsidRDefault="00626B9A" w:rsidP="0058434E">
            <w:pPr>
              <w:jc w:val="right"/>
              <w:rPr>
                <w:sz w:val="20"/>
                <w:szCs w:val="20"/>
                <w:lang w:val="en-US"/>
              </w:rPr>
            </w:pPr>
          </w:p>
        </w:tc>
        <w:tc>
          <w:tcPr>
            <w:tcW w:w="602" w:type="dxa"/>
            <w:tcBorders>
              <w:bottom w:val="nil"/>
            </w:tcBorders>
          </w:tcPr>
          <w:p w14:paraId="4B2FAD57" w14:textId="77777777" w:rsidR="00626B9A" w:rsidRPr="00B32B11" w:rsidRDefault="00626B9A" w:rsidP="0058434E">
            <w:pPr>
              <w:jc w:val="right"/>
              <w:rPr>
                <w:sz w:val="20"/>
                <w:szCs w:val="20"/>
                <w:lang w:val="en-US"/>
              </w:rPr>
            </w:pPr>
          </w:p>
        </w:tc>
        <w:tc>
          <w:tcPr>
            <w:tcW w:w="680" w:type="dxa"/>
            <w:tcBorders>
              <w:bottom w:val="nil"/>
            </w:tcBorders>
          </w:tcPr>
          <w:p w14:paraId="7F19CCED" w14:textId="77777777" w:rsidR="00626B9A" w:rsidRPr="00B32B11" w:rsidRDefault="00626B9A" w:rsidP="0058434E">
            <w:pPr>
              <w:jc w:val="right"/>
              <w:rPr>
                <w:sz w:val="20"/>
                <w:szCs w:val="20"/>
                <w:lang w:val="en-US"/>
              </w:rPr>
            </w:pPr>
          </w:p>
        </w:tc>
        <w:tc>
          <w:tcPr>
            <w:tcW w:w="671" w:type="dxa"/>
            <w:tcBorders>
              <w:bottom w:val="nil"/>
            </w:tcBorders>
          </w:tcPr>
          <w:p w14:paraId="1BD796A3" w14:textId="77777777" w:rsidR="00626B9A" w:rsidRPr="00B32B11" w:rsidRDefault="00626B9A" w:rsidP="0058434E">
            <w:pPr>
              <w:jc w:val="right"/>
              <w:rPr>
                <w:sz w:val="20"/>
                <w:szCs w:val="20"/>
                <w:lang w:val="en-US"/>
              </w:rPr>
            </w:pPr>
          </w:p>
        </w:tc>
        <w:tc>
          <w:tcPr>
            <w:tcW w:w="680" w:type="dxa"/>
            <w:tcBorders>
              <w:bottom w:val="nil"/>
            </w:tcBorders>
          </w:tcPr>
          <w:p w14:paraId="38BAAC7A" w14:textId="77777777" w:rsidR="00626B9A" w:rsidRPr="00B32B11" w:rsidRDefault="00626B9A" w:rsidP="0058434E">
            <w:pPr>
              <w:jc w:val="right"/>
              <w:rPr>
                <w:sz w:val="20"/>
                <w:szCs w:val="20"/>
                <w:lang w:val="en-US"/>
              </w:rPr>
            </w:pPr>
          </w:p>
        </w:tc>
        <w:tc>
          <w:tcPr>
            <w:tcW w:w="882" w:type="dxa"/>
            <w:tcBorders>
              <w:bottom w:val="nil"/>
              <w:right w:val="nil"/>
            </w:tcBorders>
          </w:tcPr>
          <w:p w14:paraId="6C77A62D" w14:textId="77777777" w:rsidR="00626B9A" w:rsidRPr="00B32B11" w:rsidRDefault="00626B9A" w:rsidP="0058434E">
            <w:pPr>
              <w:jc w:val="right"/>
              <w:rPr>
                <w:sz w:val="20"/>
                <w:szCs w:val="20"/>
                <w:lang w:val="en-US"/>
              </w:rPr>
            </w:pPr>
          </w:p>
        </w:tc>
      </w:tr>
      <w:tr w:rsidR="00626B9A" w:rsidRPr="00B32B11" w14:paraId="44DF1DBD" w14:textId="77777777" w:rsidTr="00626B9A">
        <w:tc>
          <w:tcPr>
            <w:tcW w:w="3936" w:type="dxa"/>
            <w:tcBorders>
              <w:top w:val="nil"/>
              <w:bottom w:val="nil"/>
            </w:tcBorders>
          </w:tcPr>
          <w:p w14:paraId="10C6BFF9" w14:textId="77777777" w:rsidR="00626B9A" w:rsidRPr="00B32B11" w:rsidRDefault="00626B9A" w:rsidP="0058434E">
            <w:pPr>
              <w:rPr>
                <w:sz w:val="20"/>
                <w:szCs w:val="20"/>
                <w:lang w:val="en-US"/>
              </w:rPr>
            </w:pPr>
            <w:r w:rsidRPr="00B32B11">
              <w:rPr>
                <w:sz w:val="20"/>
                <w:szCs w:val="20"/>
                <w:lang w:val="en-US"/>
              </w:rPr>
              <w:t>No</w:t>
            </w:r>
          </w:p>
        </w:tc>
        <w:tc>
          <w:tcPr>
            <w:tcW w:w="933" w:type="dxa"/>
            <w:tcBorders>
              <w:top w:val="nil"/>
              <w:bottom w:val="nil"/>
            </w:tcBorders>
          </w:tcPr>
          <w:p w14:paraId="33BF5B8B" w14:textId="77777777" w:rsidR="00626B9A" w:rsidRPr="00B01868" w:rsidRDefault="00626B9A" w:rsidP="0058434E">
            <w:pPr>
              <w:jc w:val="right"/>
              <w:rPr>
                <w:sz w:val="20"/>
                <w:szCs w:val="20"/>
                <w:lang w:val="en-US"/>
              </w:rPr>
            </w:pPr>
            <w:r w:rsidRPr="00B01868">
              <w:rPr>
                <w:sz w:val="20"/>
                <w:szCs w:val="20"/>
                <w:lang w:val="en-US"/>
              </w:rPr>
              <w:t>50 440</w:t>
            </w:r>
          </w:p>
        </w:tc>
        <w:tc>
          <w:tcPr>
            <w:tcW w:w="602" w:type="dxa"/>
            <w:tcBorders>
              <w:top w:val="nil"/>
              <w:bottom w:val="nil"/>
            </w:tcBorders>
          </w:tcPr>
          <w:p w14:paraId="4F27C427" w14:textId="77777777" w:rsidR="00626B9A" w:rsidRPr="00B32B11" w:rsidRDefault="00626B9A" w:rsidP="0058434E">
            <w:pPr>
              <w:jc w:val="right"/>
              <w:rPr>
                <w:sz w:val="20"/>
                <w:szCs w:val="20"/>
                <w:lang w:val="en-US"/>
              </w:rPr>
            </w:pPr>
            <w:r>
              <w:rPr>
                <w:sz w:val="20"/>
                <w:szCs w:val="20"/>
                <w:lang w:val="en-US"/>
              </w:rPr>
              <w:t>98.3</w:t>
            </w:r>
          </w:p>
        </w:tc>
        <w:tc>
          <w:tcPr>
            <w:tcW w:w="680" w:type="dxa"/>
            <w:tcBorders>
              <w:top w:val="nil"/>
              <w:bottom w:val="nil"/>
            </w:tcBorders>
          </w:tcPr>
          <w:p w14:paraId="439CF225" w14:textId="77777777" w:rsidR="00626B9A" w:rsidRPr="00B32B11" w:rsidRDefault="00626B9A" w:rsidP="0058434E">
            <w:pPr>
              <w:jc w:val="right"/>
              <w:rPr>
                <w:sz w:val="20"/>
                <w:szCs w:val="20"/>
                <w:lang w:val="en-US"/>
              </w:rPr>
            </w:pPr>
            <w:r>
              <w:rPr>
                <w:sz w:val="20"/>
                <w:szCs w:val="20"/>
                <w:lang w:val="en-US"/>
              </w:rPr>
              <w:t>697</w:t>
            </w:r>
          </w:p>
        </w:tc>
        <w:tc>
          <w:tcPr>
            <w:tcW w:w="671" w:type="dxa"/>
            <w:tcBorders>
              <w:top w:val="nil"/>
              <w:bottom w:val="nil"/>
            </w:tcBorders>
          </w:tcPr>
          <w:p w14:paraId="77025772" w14:textId="77777777" w:rsidR="00626B9A" w:rsidRPr="00B32B11" w:rsidRDefault="00626B9A" w:rsidP="0058434E">
            <w:pPr>
              <w:jc w:val="right"/>
              <w:rPr>
                <w:sz w:val="20"/>
                <w:szCs w:val="20"/>
                <w:lang w:val="en-US"/>
              </w:rPr>
            </w:pPr>
            <w:r>
              <w:rPr>
                <w:sz w:val="20"/>
                <w:szCs w:val="20"/>
                <w:lang w:val="en-US"/>
              </w:rPr>
              <w:t>1.4</w:t>
            </w:r>
          </w:p>
        </w:tc>
        <w:tc>
          <w:tcPr>
            <w:tcW w:w="680" w:type="dxa"/>
            <w:tcBorders>
              <w:top w:val="nil"/>
              <w:bottom w:val="nil"/>
            </w:tcBorders>
          </w:tcPr>
          <w:p w14:paraId="2FE1A0BC" w14:textId="77777777" w:rsidR="00626B9A" w:rsidRPr="00B32B11" w:rsidRDefault="00626B9A" w:rsidP="0058434E">
            <w:pPr>
              <w:jc w:val="right"/>
              <w:rPr>
                <w:sz w:val="20"/>
                <w:szCs w:val="20"/>
                <w:lang w:val="en-US"/>
              </w:rPr>
            </w:pPr>
            <w:r>
              <w:rPr>
                <w:sz w:val="20"/>
                <w:szCs w:val="20"/>
                <w:lang w:val="en-US"/>
              </w:rPr>
              <w:t>157</w:t>
            </w:r>
          </w:p>
        </w:tc>
        <w:tc>
          <w:tcPr>
            <w:tcW w:w="882" w:type="dxa"/>
            <w:tcBorders>
              <w:top w:val="nil"/>
              <w:bottom w:val="nil"/>
              <w:right w:val="nil"/>
            </w:tcBorders>
          </w:tcPr>
          <w:p w14:paraId="7DE00A8F" w14:textId="77777777" w:rsidR="00626B9A" w:rsidRPr="00B32B11" w:rsidRDefault="00626B9A" w:rsidP="0058434E">
            <w:pPr>
              <w:jc w:val="right"/>
              <w:rPr>
                <w:sz w:val="20"/>
                <w:szCs w:val="20"/>
                <w:lang w:val="en-US"/>
              </w:rPr>
            </w:pPr>
            <w:r>
              <w:rPr>
                <w:sz w:val="20"/>
                <w:szCs w:val="20"/>
                <w:lang w:val="en-US"/>
              </w:rPr>
              <w:t>0.3</w:t>
            </w:r>
          </w:p>
        </w:tc>
      </w:tr>
      <w:tr w:rsidR="00626B9A" w:rsidRPr="00B32B11" w14:paraId="10DF739C" w14:textId="77777777" w:rsidTr="00626B9A">
        <w:tc>
          <w:tcPr>
            <w:tcW w:w="3936" w:type="dxa"/>
            <w:tcBorders>
              <w:top w:val="nil"/>
              <w:bottom w:val="single" w:sz="4" w:space="0" w:color="auto"/>
            </w:tcBorders>
          </w:tcPr>
          <w:p w14:paraId="3E84C768" w14:textId="77777777" w:rsidR="00626B9A" w:rsidRPr="00B32B11" w:rsidRDefault="00626B9A" w:rsidP="0058434E">
            <w:pPr>
              <w:rPr>
                <w:sz w:val="20"/>
                <w:szCs w:val="20"/>
                <w:lang w:val="en-US"/>
              </w:rPr>
            </w:pPr>
            <w:r w:rsidRPr="00B32B11">
              <w:rPr>
                <w:sz w:val="20"/>
                <w:szCs w:val="20"/>
                <w:lang w:val="en-US"/>
              </w:rPr>
              <w:t>Yes</w:t>
            </w:r>
          </w:p>
        </w:tc>
        <w:tc>
          <w:tcPr>
            <w:tcW w:w="933" w:type="dxa"/>
            <w:tcBorders>
              <w:top w:val="nil"/>
              <w:bottom w:val="single" w:sz="4" w:space="0" w:color="auto"/>
            </w:tcBorders>
          </w:tcPr>
          <w:p w14:paraId="06E2C244" w14:textId="77777777" w:rsidR="00626B9A" w:rsidRPr="00B01868" w:rsidRDefault="00626B9A" w:rsidP="0058434E">
            <w:pPr>
              <w:jc w:val="right"/>
              <w:rPr>
                <w:sz w:val="20"/>
                <w:szCs w:val="20"/>
                <w:lang w:val="en-US"/>
              </w:rPr>
            </w:pPr>
            <w:r w:rsidRPr="00B01868">
              <w:rPr>
                <w:sz w:val="20"/>
                <w:szCs w:val="20"/>
                <w:lang w:val="en-US"/>
              </w:rPr>
              <w:t>347</w:t>
            </w:r>
          </w:p>
        </w:tc>
        <w:tc>
          <w:tcPr>
            <w:tcW w:w="602" w:type="dxa"/>
            <w:tcBorders>
              <w:top w:val="nil"/>
              <w:bottom w:val="single" w:sz="4" w:space="0" w:color="auto"/>
            </w:tcBorders>
          </w:tcPr>
          <w:p w14:paraId="44436A3E" w14:textId="77777777" w:rsidR="00626B9A" w:rsidRPr="00B32B11" w:rsidRDefault="00626B9A" w:rsidP="0058434E">
            <w:pPr>
              <w:jc w:val="right"/>
              <w:rPr>
                <w:sz w:val="20"/>
                <w:szCs w:val="20"/>
                <w:lang w:val="en-US"/>
              </w:rPr>
            </w:pPr>
            <w:r>
              <w:rPr>
                <w:sz w:val="20"/>
                <w:szCs w:val="20"/>
                <w:lang w:val="en-US"/>
              </w:rPr>
              <w:t>90.1</w:t>
            </w:r>
          </w:p>
        </w:tc>
        <w:tc>
          <w:tcPr>
            <w:tcW w:w="680" w:type="dxa"/>
            <w:tcBorders>
              <w:top w:val="nil"/>
              <w:bottom w:val="single" w:sz="4" w:space="0" w:color="auto"/>
            </w:tcBorders>
          </w:tcPr>
          <w:p w14:paraId="694FA78F" w14:textId="77777777" w:rsidR="00626B9A" w:rsidRPr="00B32B11" w:rsidRDefault="00626B9A" w:rsidP="0058434E">
            <w:pPr>
              <w:jc w:val="right"/>
              <w:rPr>
                <w:sz w:val="20"/>
                <w:szCs w:val="20"/>
                <w:lang w:val="en-US"/>
              </w:rPr>
            </w:pPr>
            <w:r>
              <w:rPr>
                <w:sz w:val="20"/>
                <w:szCs w:val="20"/>
                <w:lang w:val="en-US"/>
              </w:rPr>
              <w:t>23</w:t>
            </w:r>
          </w:p>
        </w:tc>
        <w:tc>
          <w:tcPr>
            <w:tcW w:w="671" w:type="dxa"/>
            <w:tcBorders>
              <w:top w:val="nil"/>
              <w:bottom w:val="single" w:sz="4" w:space="0" w:color="auto"/>
            </w:tcBorders>
          </w:tcPr>
          <w:p w14:paraId="2FDC0D64" w14:textId="77777777" w:rsidR="00626B9A" w:rsidRPr="00B32B11" w:rsidRDefault="00626B9A" w:rsidP="0058434E">
            <w:pPr>
              <w:jc w:val="right"/>
              <w:rPr>
                <w:sz w:val="20"/>
                <w:szCs w:val="20"/>
                <w:lang w:val="en-US"/>
              </w:rPr>
            </w:pPr>
            <w:r>
              <w:rPr>
                <w:sz w:val="20"/>
                <w:szCs w:val="20"/>
                <w:lang w:val="en-US"/>
              </w:rPr>
              <w:t>6.0</w:t>
            </w:r>
          </w:p>
        </w:tc>
        <w:tc>
          <w:tcPr>
            <w:tcW w:w="680" w:type="dxa"/>
            <w:tcBorders>
              <w:top w:val="nil"/>
              <w:bottom w:val="single" w:sz="4" w:space="0" w:color="auto"/>
            </w:tcBorders>
          </w:tcPr>
          <w:p w14:paraId="27FA7325" w14:textId="77777777" w:rsidR="00626B9A" w:rsidRPr="00B32B11" w:rsidRDefault="00626B9A" w:rsidP="0058434E">
            <w:pPr>
              <w:jc w:val="right"/>
              <w:rPr>
                <w:sz w:val="20"/>
                <w:szCs w:val="20"/>
                <w:lang w:val="en-US"/>
              </w:rPr>
            </w:pPr>
            <w:r>
              <w:rPr>
                <w:sz w:val="20"/>
                <w:szCs w:val="20"/>
                <w:lang w:val="en-US"/>
              </w:rPr>
              <w:t>15</w:t>
            </w:r>
          </w:p>
        </w:tc>
        <w:tc>
          <w:tcPr>
            <w:tcW w:w="882" w:type="dxa"/>
            <w:tcBorders>
              <w:top w:val="nil"/>
              <w:bottom w:val="single" w:sz="4" w:space="0" w:color="auto"/>
              <w:right w:val="nil"/>
            </w:tcBorders>
          </w:tcPr>
          <w:p w14:paraId="4E2026A9" w14:textId="77777777" w:rsidR="00626B9A" w:rsidRPr="00B32B11" w:rsidRDefault="00626B9A" w:rsidP="0058434E">
            <w:pPr>
              <w:jc w:val="right"/>
              <w:rPr>
                <w:sz w:val="20"/>
                <w:szCs w:val="20"/>
                <w:lang w:val="en-US"/>
              </w:rPr>
            </w:pPr>
            <w:r>
              <w:rPr>
                <w:sz w:val="20"/>
                <w:szCs w:val="20"/>
                <w:lang w:val="en-US"/>
              </w:rPr>
              <w:t>3.9</w:t>
            </w:r>
          </w:p>
        </w:tc>
      </w:tr>
      <w:tr w:rsidR="00626B9A" w:rsidRPr="00FC752A" w14:paraId="7D0E2DB2" w14:textId="77777777" w:rsidTr="00626B9A">
        <w:tc>
          <w:tcPr>
            <w:tcW w:w="3936" w:type="dxa"/>
            <w:tcBorders>
              <w:bottom w:val="nil"/>
            </w:tcBorders>
          </w:tcPr>
          <w:p w14:paraId="6762D9CC" w14:textId="77777777" w:rsidR="00626B9A" w:rsidRPr="00B71C05" w:rsidRDefault="00626B9A" w:rsidP="0058434E">
            <w:pPr>
              <w:rPr>
                <w:b/>
                <w:sz w:val="20"/>
                <w:szCs w:val="20"/>
                <w:lang w:val="en-US"/>
              </w:rPr>
            </w:pPr>
            <w:r w:rsidRPr="00B71C05">
              <w:rPr>
                <w:b/>
                <w:sz w:val="20"/>
                <w:szCs w:val="20"/>
                <w:lang w:val="en-US"/>
              </w:rPr>
              <w:t>Maternal benzodiazepine use in pregnancy, including z-hypnotics</w:t>
            </w:r>
            <w:r>
              <w:rPr>
                <w:b/>
                <w:sz w:val="20"/>
                <w:szCs w:val="20"/>
                <w:lang w:val="en-US"/>
              </w:rPr>
              <w:t xml:space="preserve"> </w:t>
            </w:r>
            <w:r w:rsidRPr="00B71C05">
              <w:rPr>
                <w:b/>
                <w:sz w:val="20"/>
                <w:szCs w:val="20"/>
                <w:lang w:val="en-US"/>
              </w:rPr>
              <w:t>(n=51 679)</w:t>
            </w:r>
          </w:p>
        </w:tc>
        <w:tc>
          <w:tcPr>
            <w:tcW w:w="933" w:type="dxa"/>
            <w:tcBorders>
              <w:bottom w:val="nil"/>
            </w:tcBorders>
          </w:tcPr>
          <w:p w14:paraId="564A54CE" w14:textId="77777777" w:rsidR="00626B9A" w:rsidRPr="00B01868" w:rsidRDefault="00626B9A" w:rsidP="0058434E">
            <w:pPr>
              <w:jc w:val="right"/>
              <w:rPr>
                <w:sz w:val="20"/>
                <w:szCs w:val="20"/>
                <w:lang w:val="en-US"/>
              </w:rPr>
            </w:pPr>
          </w:p>
        </w:tc>
        <w:tc>
          <w:tcPr>
            <w:tcW w:w="602" w:type="dxa"/>
            <w:tcBorders>
              <w:bottom w:val="nil"/>
            </w:tcBorders>
          </w:tcPr>
          <w:p w14:paraId="7CA439AD" w14:textId="77777777" w:rsidR="00626B9A" w:rsidRPr="00B71C05" w:rsidRDefault="00626B9A" w:rsidP="0058434E">
            <w:pPr>
              <w:jc w:val="right"/>
              <w:rPr>
                <w:sz w:val="20"/>
                <w:szCs w:val="20"/>
                <w:lang w:val="en-US"/>
              </w:rPr>
            </w:pPr>
          </w:p>
        </w:tc>
        <w:tc>
          <w:tcPr>
            <w:tcW w:w="680" w:type="dxa"/>
            <w:tcBorders>
              <w:bottom w:val="nil"/>
            </w:tcBorders>
          </w:tcPr>
          <w:p w14:paraId="43458FB1" w14:textId="77777777" w:rsidR="00626B9A" w:rsidRPr="00B71C05" w:rsidRDefault="00626B9A" w:rsidP="0058434E">
            <w:pPr>
              <w:jc w:val="right"/>
              <w:rPr>
                <w:sz w:val="20"/>
                <w:szCs w:val="20"/>
                <w:lang w:val="en-US"/>
              </w:rPr>
            </w:pPr>
          </w:p>
        </w:tc>
        <w:tc>
          <w:tcPr>
            <w:tcW w:w="671" w:type="dxa"/>
            <w:tcBorders>
              <w:bottom w:val="nil"/>
            </w:tcBorders>
          </w:tcPr>
          <w:p w14:paraId="5EA65E3A" w14:textId="77777777" w:rsidR="00626B9A" w:rsidRPr="00B71C05" w:rsidRDefault="00626B9A" w:rsidP="0058434E">
            <w:pPr>
              <w:jc w:val="right"/>
              <w:rPr>
                <w:sz w:val="20"/>
                <w:szCs w:val="20"/>
                <w:lang w:val="en-US"/>
              </w:rPr>
            </w:pPr>
          </w:p>
        </w:tc>
        <w:tc>
          <w:tcPr>
            <w:tcW w:w="680" w:type="dxa"/>
            <w:tcBorders>
              <w:bottom w:val="nil"/>
            </w:tcBorders>
          </w:tcPr>
          <w:p w14:paraId="2F79CA9C" w14:textId="77777777" w:rsidR="00626B9A" w:rsidRPr="00B71C05" w:rsidRDefault="00626B9A" w:rsidP="0058434E">
            <w:pPr>
              <w:jc w:val="right"/>
              <w:rPr>
                <w:sz w:val="20"/>
                <w:szCs w:val="20"/>
                <w:lang w:val="en-US"/>
              </w:rPr>
            </w:pPr>
          </w:p>
        </w:tc>
        <w:tc>
          <w:tcPr>
            <w:tcW w:w="882" w:type="dxa"/>
            <w:tcBorders>
              <w:bottom w:val="nil"/>
              <w:right w:val="nil"/>
            </w:tcBorders>
          </w:tcPr>
          <w:p w14:paraId="6E5E9FF5" w14:textId="77777777" w:rsidR="00626B9A" w:rsidRPr="00B71C05" w:rsidRDefault="00626B9A" w:rsidP="0058434E">
            <w:pPr>
              <w:jc w:val="right"/>
              <w:rPr>
                <w:sz w:val="20"/>
                <w:szCs w:val="20"/>
                <w:lang w:val="en-US"/>
              </w:rPr>
            </w:pPr>
          </w:p>
        </w:tc>
      </w:tr>
      <w:tr w:rsidR="00626B9A" w:rsidRPr="00B32B11" w14:paraId="4217BAFF" w14:textId="77777777" w:rsidTr="00626B9A">
        <w:tc>
          <w:tcPr>
            <w:tcW w:w="3936" w:type="dxa"/>
            <w:tcBorders>
              <w:top w:val="nil"/>
              <w:bottom w:val="nil"/>
            </w:tcBorders>
          </w:tcPr>
          <w:p w14:paraId="23FC0B7D" w14:textId="77777777" w:rsidR="00626B9A" w:rsidRPr="00B71C05" w:rsidRDefault="00626B9A" w:rsidP="0058434E">
            <w:pPr>
              <w:rPr>
                <w:sz w:val="20"/>
                <w:szCs w:val="20"/>
                <w:lang w:val="en-US"/>
              </w:rPr>
            </w:pPr>
            <w:r w:rsidRPr="00B71C05">
              <w:rPr>
                <w:sz w:val="20"/>
                <w:szCs w:val="20"/>
                <w:lang w:val="en-US"/>
              </w:rPr>
              <w:t>No</w:t>
            </w:r>
          </w:p>
        </w:tc>
        <w:tc>
          <w:tcPr>
            <w:tcW w:w="933" w:type="dxa"/>
            <w:tcBorders>
              <w:top w:val="nil"/>
              <w:bottom w:val="nil"/>
            </w:tcBorders>
          </w:tcPr>
          <w:p w14:paraId="17517DC6" w14:textId="77777777" w:rsidR="00626B9A" w:rsidRPr="00B01868" w:rsidRDefault="00626B9A" w:rsidP="0058434E">
            <w:pPr>
              <w:jc w:val="right"/>
              <w:rPr>
                <w:sz w:val="20"/>
                <w:szCs w:val="20"/>
                <w:lang w:val="en-US"/>
              </w:rPr>
            </w:pPr>
            <w:r w:rsidRPr="00B01868">
              <w:rPr>
                <w:sz w:val="20"/>
                <w:szCs w:val="20"/>
                <w:lang w:val="en-US"/>
              </w:rPr>
              <w:t>50 428</w:t>
            </w:r>
          </w:p>
        </w:tc>
        <w:tc>
          <w:tcPr>
            <w:tcW w:w="602" w:type="dxa"/>
            <w:tcBorders>
              <w:top w:val="nil"/>
              <w:bottom w:val="nil"/>
            </w:tcBorders>
          </w:tcPr>
          <w:p w14:paraId="2C52D3B9" w14:textId="77777777" w:rsidR="00626B9A" w:rsidRPr="00B71C05" w:rsidRDefault="00626B9A" w:rsidP="0058434E">
            <w:pPr>
              <w:jc w:val="right"/>
              <w:rPr>
                <w:sz w:val="20"/>
                <w:szCs w:val="20"/>
                <w:lang w:val="en-US"/>
              </w:rPr>
            </w:pPr>
            <w:r w:rsidRPr="00B71C05">
              <w:rPr>
                <w:sz w:val="20"/>
                <w:szCs w:val="20"/>
                <w:lang w:val="en-US"/>
              </w:rPr>
              <w:t>98.3</w:t>
            </w:r>
          </w:p>
        </w:tc>
        <w:tc>
          <w:tcPr>
            <w:tcW w:w="680" w:type="dxa"/>
            <w:tcBorders>
              <w:top w:val="nil"/>
              <w:bottom w:val="nil"/>
            </w:tcBorders>
          </w:tcPr>
          <w:p w14:paraId="00911BEE" w14:textId="77777777" w:rsidR="00626B9A" w:rsidRPr="00B71C05" w:rsidRDefault="00626B9A" w:rsidP="0058434E">
            <w:pPr>
              <w:jc w:val="right"/>
              <w:rPr>
                <w:sz w:val="20"/>
                <w:szCs w:val="20"/>
                <w:lang w:val="en-US"/>
              </w:rPr>
            </w:pPr>
            <w:r w:rsidRPr="00B71C05">
              <w:rPr>
                <w:sz w:val="20"/>
                <w:szCs w:val="20"/>
                <w:lang w:val="en-US"/>
              </w:rPr>
              <w:t>696</w:t>
            </w:r>
          </w:p>
        </w:tc>
        <w:tc>
          <w:tcPr>
            <w:tcW w:w="671" w:type="dxa"/>
            <w:tcBorders>
              <w:top w:val="nil"/>
              <w:bottom w:val="nil"/>
            </w:tcBorders>
          </w:tcPr>
          <w:p w14:paraId="59E92405" w14:textId="77777777" w:rsidR="00626B9A" w:rsidRPr="00B71C05" w:rsidRDefault="00626B9A" w:rsidP="0058434E">
            <w:pPr>
              <w:jc w:val="right"/>
              <w:rPr>
                <w:sz w:val="20"/>
                <w:szCs w:val="20"/>
                <w:lang w:val="en-US"/>
              </w:rPr>
            </w:pPr>
            <w:r w:rsidRPr="00B71C05">
              <w:rPr>
                <w:sz w:val="20"/>
                <w:szCs w:val="20"/>
                <w:lang w:val="en-US"/>
              </w:rPr>
              <w:t>1.4</w:t>
            </w:r>
          </w:p>
        </w:tc>
        <w:tc>
          <w:tcPr>
            <w:tcW w:w="680" w:type="dxa"/>
            <w:tcBorders>
              <w:top w:val="nil"/>
              <w:bottom w:val="nil"/>
            </w:tcBorders>
          </w:tcPr>
          <w:p w14:paraId="6017B440" w14:textId="77777777" w:rsidR="00626B9A" w:rsidRPr="00B71C05" w:rsidRDefault="00626B9A" w:rsidP="0058434E">
            <w:pPr>
              <w:jc w:val="right"/>
              <w:rPr>
                <w:sz w:val="20"/>
                <w:szCs w:val="20"/>
                <w:lang w:val="en-US"/>
              </w:rPr>
            </w:pPr>
            <w:r w:rsidRPr="00B71C05">
              <w:rPr>
                <w:sz w:val="20"/>
                <w:szCs w:val="20"/>
                <w:lang w:val="en-US"/>
              </w:rPr>
              <w:t>160</w:t>
            </w:r>
          </w:p>
        </w:tc>
        <w:tc>
          <w:tcPr>
            <w:tcW w:w="882" w:type="dxa"/>
            <w:tcBorders>
              <w:top w:val="nil"/>
              <w:bottom w:val="nil"/>
              <w:right w:val="nil"/>
            </w:tcBorders>
          </w:tcPr>
          <w:p w14:paraId="086AD7CA" w14:textId="77777777" w:rsidR="00626B9A" w:rsidRPr="00B71C05" w:rsidRDefault="00626B9A" w:rsidP="0058434E">
            <w:pPr>
              <w:jc w:val="right"/>
              <w:rPr>
                <w:sz w:val="20"/>
                <w:szCs w:val="20"/>
                <w:lang w:val="en-US"/>
              </w:rPr>
            </w:pPr>
            <w:r w:rsidRPr="00B71C05">
              <w:rPr>
                <w:sz w:val="20"/>
                <w:szCs w:val="20"/>
                <w:lang w:val="en-US"/>
              </w:rPr>
              <w:t>0.3</w:t>
            </w:r>
          </w:p>
        </w:tc>
      </w:tr>
      <w:tr w:rsidR="00626B9A" w:rsidRPr="00B32B11" w14:paraId="61322B77" w14:textId="77777777" w:rsidTr="00626B9A">
        <w:tc>
          <w:tcPr>
            <w:tcW w:w="3936" w:type="dxa"/>
            <w:tcBorders>
              <w:top w:val="nil"/>
              <w:bottom w:val="single" w:sz="4" w:space="0" w:color="auto"/>
            </w:tcBorders>
          </w:tcPr>
          <w:p w14:paraId="236DA45A" w14:textId="77777777" w:rsidR="00626B9A" w:rsidRPr="00B71C05" w:rsidRDefault="00626B9A" w:rsidP="0058434E">
            <w:pPr>
              <w:rPr>
                <w:sz w:val="20"/>
                <w:szCs w:val="20"/>
                <w:lang w:val="en-US"/>
              </w:rPr>
            </w:pPr>
            <w:r w:rsidRPr="00B71C05">
              <w:rPr>
                <w:sz w:val="20"/>
                <w:szCs w:val="20"/>
                <w:lang w:val="en-US"/>
              </w:rPr>
              <w:t>Yes</w:t>
            </w:r>
          </w:p>
        </w:tc>
        <w:tc>
          <w:tcPr>
            <w:tcW w:w="933" w:type="dxa"/>
            <w:tcBorders>
              <w:top w:val="nil"/>
              <w:bottom w:val="single" w:sz="4" w:space="0" w:color="auto"/>
            </w:tcBorders>
          </w:tcPr>
          <w:p w14:paraId="4046D0C2" w14:textId="77777777" w:rsidR="00626B9A" w:rsidRPr="00B01868" w:rsidRDefault="00626B9A" w:rsidP="0058434E">
            <w:pPr>
              <w:jc w:val="right"/>
              <w:rPr>
                <w:sz w:val="20"/>
                <w:szCs w:val="20"/>
                <w:lang w:val="en-US"/>
              </w:rPr>
            </w:pPr>
            <w:r w:rsidRPr="00B01868">
              <w:rPr>
                <w:sz w:val="20"/>
                <w:szCs w:val="20"/>
                <w:lang w:val="en-US"/>
              </w:rPr>
              <w:t>359</w:t>
            </w:r>
          </w:p>
        </w:tc>
        <w:tc>
          <w:tcPr>
            <w:tcW w:w="602" w:type="dxa"/>
            <w:tcBorders>
              <w:top w:val="nil"/>
              <w:bottom w:val="single" w:sz="4" w:space="0" w:color="auto"/>
            </w:tcBorders>
          </w:tcPr>
          <w:p w14:paraId="77C387ED" w14:textId="77777777" w:rsidR="00626B9A" w:rsidRPr="00B71C05" w:rsidRDefault="00626B9A" w:rsidP="0058434E">
            <w:pPr>
              <w:jc w:val="right"/>
              <w:rPr>
                <w:sz w:val="20"/>
                <w:szCs w:val="20"/>
                <w:lang w:val="en-US"/>
              </w:rPr>
            </w:pPr>
            <w:r w:rsidRPr="00B71C05">
              <w:rPr>
                <w:sz w:val="20"/>
                <w:szCs w:val="20"/>
                <w:lang w:val="en-US"/>
              </w:rPr>
              <w:t>90.9</w:t>
            </w:r>
          </w:p>
        </w:tc>
        <w:tc>
          <w:tcPr>
            <w:tcW w:w="680" w:type="dxa"/>
            <w:tcBorders>
              <w:top w:val="nil"/>
              <w:bottom w:val="single" w:sz="4" w:space="0" w:color="auto"/>
            </w:tcBorders>
          </w:tcPr>
          <w:p w14:paraId="23428D0E" w14:textId="77777777" w:rsidR="00626B9A" w:rsidRPr="00B71C05" w:rsidRDefault="00626B9A" w:rsidP="0058434E">
            <w:pPr>
              <w:jc w:val="right"/>
              <w:rPr>
                <w:sz w:val="20"/>
                <w:szCs w:val="20"/>
                <w:lang w:val="en-US"/>
              </w:rPr>
            </w:pPr>
            <w:r w:rsidRPr="00B71C05">
              <w:rPr>
                <w:sz w:val="20"/>
                <w:szCs w:val="20"/>
                <w:lang w:val="en-US"/>
              </w:rPr>
              <w:t>24</w:t>
            </w:r>
          </w:p>
        </w:tc>
        <w:tc>
          <w:tcPr>
            <w:tcW w:w="671" w:type="dxa"/>
            <w:tcBorders>
              <w:top w:val="nil"/>
              <w:bottom w:val="single" w:sz="4" w:space="0" w:color="auto"/>
            </w:tcBorders>
          </w:tcPr>
          <w:p w14:paraId="4B2A1299" w14:textId="77777777" w:rsidR="00626B9A" w:rsidRPr="00B71C05" w:rsidRDefault="00626B9A" w:rsidP="0058434E">
            <w:pPr>
              <w:jc w:val="right"/>
              <w:rPr>
                <w:sz w:val="20"/>
                <w:szCs w:val="20"/>
                <w:lang w:val="en-US"/>
              </w:rPr>
            </w:pPr>
            <w:r w:rsidRPr="00B71C05">
              <w:rPr>
                <w:sz w:val="20"/>
                <w:szCs w:val="20"/>
                <w:lang w:val="en-US"/>
              </w:rPr>
              <w:t>6.1</w:t>
            </w:r>
          </w:p>
        </w:tc>
        <w:tc>
          <w:tcPr>
            <w:tcW w:w="680" w:type="dxa"/>
            <w:tcBorders>
              <w:top w:val="nil"/>
              <w:bottom w:val="single" w:sz="4" w:space="0" w:color="auto"/>
            </w:tcBorders>
          </w:tcPr>
          <w:p w14:paraId="2818607C" w14:textId="77777777" w:rsidR="00626B9A" w:rsidRPr="00B71C05" w:rsidRDefault="00626B9A" w:rsidP="0058434E">
            <w:pPr>
              <w:jc w:val="right"/>
              <w:rPr>
                <w:sz w:val="20"/>
                <w:szCs w:val="20"/>
                <w:lang w:val="en-US"/>
              </w:rPr>
            </w:pPr>
            <w:r w:rsidRPr="00B71C05">
              <w:rPr>
                <w:sz w:val="20"/>
                <w:szCs w:val="20"/>
                <w:lang w:val="en-US"/>
              </w:rPr>
              <w:t>12</w:t>
            </w:r>
          </w:p>
        </w:tc>
        <w:tc>
          <w:tcPr>
            <w:tcW w:w="882" w:type="dxa"/>
            <w:tcBorders>
              <w:top w:val="nil"/>
              <w:bottom w:val="single" w:sz="4" w:space="0" w:color="auto"/>
              <w:right w:val="nil"/>
            </w:tcBorders>
          </w:tcPr>
          <w:p w14:paraId="4A3A33E9" w14:textId="77777777" w:rsidR="00626B9A" w:rsidRPr="00B71C05" w:rsidRDefault="00626B9A" w:rsidP="0058434E">
            <w:pPr>
              <w:jc w:val="right"/>
              <w:rPr>
                <w:sz w:val="20"/>
                <w:szCs w:val="20"/>
                <w:lang w:val="en-US"/>
              </w:rPr>
            </w:pPr>
            <w:r w:rsidRPr="00B71C05">
              <w:rPr>
                <w:sz w:val="20"/>
                <w:szCs w:val="20"/>
                <w:lang w:val="en-US"/>
              </w:rPr>
              <w:t>3.0</w:t>
            </w:r>
          </w:p>
        </w:tc>
      </w:tr>
      <w:tr w:rsidR="00626B9A" w:rsidRPr="00FC752A" w14:paraId="2DE30EC2" w14:textId="77777777" w:rsidTr="00626B9A">
        <w:tc>
          <w:tcPr>
            <w:tcW w:w="3936" w:type="dxa"/>
            <w:tcBorders>
              <w:bottom w:val="nil"/>
            </w:tcBorders>
          </w:tcPr>
          <w:p w14:paraId="5CBA5509" w14:textId="77777777" w:rsidR="00626B9A" w:rsidRPr="00970613" w:rsidRDefault="00626B9A" w:rsidP="0058434E">
            <w:pPr>
              <w:rPr>
                <w:b/>
                <w:sz w:val="20"/>
                <w:szCs w:val="20"/>
                <w:lang w:val="en-US"/>
              </w:rPr>
            </w:pPr>
            <w:r w:rsidRPr="00970613">
              <w:rPr>
                <w:b/>
                <w:sz w:val="20"/>
                <w:szCs w:val="20"/>
                <w:lang w:val="en-US"/>
              </w:rPr>
              <w:t>Maternal SSRI use in pregnancy (n=51 679)</w:t>
            </w:r>
          </w:p>
        </w:tc>
        <w:tc>
          <w:tcPr>
            <w:tcW w:w="933" w:type="dxa"/>
            <w:tcBorders>
              <w:bottom w:val="nil"/>
            </w:tcBorders>
          </w:tcPr>
          <w:p w14:paraId="735D2E2E" w14:textId="77777777" w:rsidR="00626B9A" w:rsidRPr="00B01868" w:rsidRDefault="00626B9A" w:rsidP="0058434E">
            <w:pPr>
              <w:jc w:val="right"/>
              <w:rPr>
                <w:sz w:val="20"/>
                <w:szCs w:val="20"/>
                <w:lang w:val="en-US"/>
              </w:rPr>
            </w:pPr>
          </w:p>
        </w:tc>
        <w:tc>
          <w:tcPr>
            <w:tcW w:w="602" w:type="dxa"/>
            <w:tcBorders>
              <w:bottom w:val="nil"/>
            </w:tcBorders>
          </w:tcPr>
          <w:p w14:paraId="58C19AD6" w14:textId="77777777" w:rsidR="00626B9A" w:rsidRPr="00970613" w:rsidRDefault="00626B9A" w:rsidP="0058434E">
            <w:pPr>
              <w:jc w:val="right"/>
              <w:rPr>
                <w:sz w:val="20"/>
                <w:szCs w:val="20"/>
                <w:lang w:val="en-US"/>
              </w:rPr>
            </w:pPr>
          </w:p>
        </w:tc>
        <w:tc>
          <w:tcPr>
            <w:tcW w:w="680" w:type="dxa"/>
            <w:tcBorders>
              <w:bottom w:val="nil"/>
            </w:tcBorders>
          </w:tcPr>
          <w:p w14:paraId="165DF4F6" w14:textId="77777777" w:rsidR="00626B9A" w:rsidRPr="00970613" w:rsidRDefault="00626B9A" w:rsidP="0058434E">
            <w:pPr>
              <w:jc w:val="right"/>
              <w:rPr>
                <w:sz w:val="20"/>
                <w:szCs w:val="20"/>
                <w:lang w:val="en-US"/>
              </w:rPr>
            </w:pPr>
          </w:p>
        </w:tc>
        <w:tc>
          <w:tcPr>
            <w:tcW w:w="671" w:type="dxa"/>
            <w:tcBorders>
              <w:bottom w:val="nil"/>
            </w:tcBorders>
          </w:tcPr>
          <w:p w14:paraId="2D8B4674" w14:textId="77777777" w:rsidR="00626B9A" w:rsidRPr="00970613" w:rsidRDefault="00626B9A" w:rsidP="0058434E">
            <w:pPr>
              <w:jc w:val="right"/>
              <w:rPr>
                <w:sz w:val="20"/>
                <w:szCs w:val="20"/>
                <w:lang w:val="en-US"/>
              </w:rPr>
            </w:pPr>
          </w:p>
        </w:tc>
        <w:tc>
          <w:tcPr>
            <w:tcW w:w="680" w:type="dxa"/>
            <w:tcBorders>
              <w:bottom w:val="nil"/>
            </w:tcBorders>
          </w:tcPr>
          <w:p w14:paraId="531A95C0" w14:textId="77777777" w:rsidR="00626B9A" w:rsidRPr="00970613" w:rsidRDefault="00626B9A" w:rsidP="0058434E">
            <w:pPr>
              <w:jc w:val="right"/>
              <w:rPr>
                <w:sz w:val="20"/>
                <w:szCs w:val="20"/>
                <w:lang w:val="en-US"/>
              </w:rPr>
            </w:pPr>
          </w:p>
        </w:tc>
        <w:tc>
          <w:tcPr>
            <w:tcW w:w="882" w:type="dxa"/>
            <w:tcBorders>
              <w:bottom w:val="nil"/>
              <w:right w:val="nil"/>
            </w:tcBorders>
          </w:tcPr>
          <w:p w14:paraId="3DEFB6C6" w14:textId="77777777" w:rsidR="00626B9A" w:rsidRPr="00970613" w:rsidRDefault="00626B9A" w:rsidP="0058434E">
            <w:pPr>
              <w:jc w:val="right"/>
              <w:rPr>
                <w:sz w:val="20"/>
                <w:szCs w:val="20"/>
                <w:lang w:val="en-US"/>
              </w:rPr>
            </w:pPr>
          </w:p>
        </w:tc>
      </w:tr>
      <w:tr w:rsidR="00626B9A" w:rsidRPr="00B32B11" w14:paraId="4ED75A50" w14:textId="77777777" w:rsidTr="00626B9A">
        <w:tc>
          <w:tcPr>
            <w:tcW w:w="3936" w:type="dxa"/>
            <w:tcBorders>
              <w:top w:val="nil"/>
              <w:bottom w:val="nil"/>
            </w:tcBorders>
          </w:tcPr>
          <w:p w14:paraId="7AB9EBFC" w14:textId="77777777" w:rsidR="00626B9A" w:rsidRPr="00970613" w:rsidRDefault="00626B9A" w:rsidP="0058434E">
            <w:pPr>
              <w:rPr>
                <w:sz w:val="20"/>
                <w:szCs w:val="20"/>
                <w:lang w:val="en-US"/>
              </w:rPr>
            </w:pPr>
            <w:r w:rsidRPr="00970613">
              <w:rPr>
                <w:sz w:val="20"/>
                <w:szCs w:val="20"/>
                <w:lang w:val="en-US"/>
              </w:rPr>
              <w:t>No</w:t>
            </w:r>
          </w:p>
        </w:tc>
        <w:tc>
          <w:tcPr>
            <w:tcW w:w="933" w:type="dxa"/>
            <w:tcBorders>
              <w:top w:val="nil"/>
              <w:bottom w:val="nil"/>
            </w:tcBorders>
          </w:tcPr>
          <w:p w14:paraId="499F15A3" w14:textId="77777777" w:rsidR="00626B9A" w:rsidRPr="00B01868" w:rsidRDefault="00626B9A" w:rsidP="0058434E">
            <w:pPr>
              <w:jc w:val="right"/>
              <w:rPr>
                <w:sz w:val="20"/>
                <w:szCs w:val="20"/>
                <w:lang w:val="en-US"/>
              </w:rPr>
            </w:pPr>
            <w:r w:rsidRPr="00B01868">
              <w:rPr>
                <w:sz w:val="20"/>
                <w:szCs w:val="20"/>
                <w:lang w:val="en-US"/>
              </w:rPr>
              <w:t>50 417</w:t>
            </w:r>
          </w:p>
        </w:tc>
        <w:tc>
          <w:tcPr>
            <w:tcW w:w="602" w:type="dxa"/>
            <w:tcBorders>
              <w:top w:val="nil"/>
              <w:bottom w:val="nil"/>
            </w:tcBorders>
          </w:tcPr>
          <w:p w14:paraId="770DE80D" w14:textId="77777777" w:rsidR="00626B9A" w:rsidRPr="00970613" w:rsidRDefault="00626B9A" w:rsidP="0058434E">
            <w:pPr>
              <w:jc w:val="right"/>
              <w:rPr>
                <w:sz w:val="20"/>
                <w:szCs w:val="20"/>
                <w:lang w:val="en-US"/>
              </w:rPr>
            </w:pPr>
            <w:r w:rsidRPr="00970613">
              <w:rPr>
                <w:sz w:val="20"/>
                <w:szCs w:val="20"/>
                <w:lang w:val="en-US"/>
              </w:rPr>
              <w:t>98.3</w:t>
            </w:r>
          </w:p>
        </w:tc>
        <w:tc>
          <w:tcPr>
            <w:tcW w:w="680" w:type="dxa"/>
            <w:tcBorders>
              <w:top w:val="nil"/>
              <w:bottom w:val="nil"/>
            </w:tcBorders>
          </w:tcPr>
          <w:p w14:paraId="6B8C32C1" w14:textId="77777777" w:rsidR="00626B9A" w:rsidRPr="00970613" w:rsidRDefault="00626B9A" w:rsidP="0058434E">
            <w:pPr>
              <w:jc w:val="right"/>
              <w:rPr>
                <w:sz w:val="20"/>
                <w:szCs w:val="20"/>
                <w:lang w:val="en-US"/>
              </w:rPr>
            </w:pPr>
            <w:r w:rsidRPr="00970613">
              <w:rPr>
                <w:sz w:val="20"/>
                <w:szCs w:val="20"/>
                <w:lang w:val="en-US"/>
              </w:rPr>
              <w:t>707</w:t>
            </w:r>
          </w:p>
        </w:tc>
        <w:tc>
          <w:tcPr>
            <w:tcW w:w="671" w:type="dxa"/>
            <w:tcBorders>
              <w:top w:val="nil"/>
              <w:bottom w:val="nil"/>
            </w:tcBorders>
          </w:tcPr>
          <w:p w14:paraId="7C841603" w14:textId="77777777" w:rsidR="00626B9A" w:rsidRPr="00970613" w:rsidRDefault="00626B9A" w:rsidP="0058434E">
            <w:pPr>
              <w:jc w:val="right"/>
              <w:rPr>
                <w:sz w:val="20"/>
                <w:szCs w:val="20"/>
                <w:lang w:val="en-US"/>
              </w:rPr>
            </w:pPr>
            <w:r w:rsidRPr="00970613">
              <w:rPr>
                <w:sz w:val="20"/>
                <w:szCs w:val="20"/>
                <w:lang w:val="en-US"/>
              </w:rPr>
              <w:t>1.4</w:t>
            </w:r>
          </w:p>
        </w:tc>
        <w:tc>
          <w:tcPr>
            <w:tcW w:w="680" w:type="dxa"/>
            <w:tcBorders>
              <w:top w:val="nil"/>
              <w:bottom w:val="nil"/>
            </w:tcBorders>
          </w:tcPr>
          <w:p w14:paraId="724D73B0" w14:textId="77777777" w:rsidR="00626B9A" w:rsidRPr="00970613" w:rsidRDefault="00626B9A" w:rsidP="0058434E">
            <w:pPr>
              <w:jc w:val="right"/>
              <w:rPr>
                <w:sz w:val="20"/>
                <w:szCs w:val="20"/>
                <w:lang w:val="en-US"/>
              </w:rPr>
            </w:pPr>
            <w:r w:rsidRPr="00970613">
              <w:rPr>
                <w:sz w:val="20"/>
                <w:szCs w:val="20"/>
                <w:lang w:val="en-US"/>
              </w:rPr>
              <w:t>169</w:t>
            </w:r>
          </w:p>
        </w:tc>
        <w:tc>
          <w:tcPr>
            <w:tcW w:w="882" w:type="dxa"/>
            <w:tcBorders>
              <w:top w:val="nil"/>
              <w:bottom w:val="nil"/>
              <w:right w:val="nil"/>
            </w:tcBorders>
          </w:tcPr>
          <w:p w14:paraId="205C17DB" w14:textId="77777777" w:rsidR="00626B9A" w:rsidRPr="00970613" w:rsidRDefault="00626B9A" w:rsidP="0058434E">
            <w:pPr>
              <w:jc w:val="right"/>
              <w:rPr>
                <w:sz w:val="20"/>
                <w:szCs w:val="20"/>
                <w:lang w:val="en-US"/>
              </w:rPr>
            </w:pPr>
            <w:r w:rsidRPr="00970613">
              <w:rPr>
                <w:sz w:val="20"/>
                <w:szCs w:val="20"/>
                <w:lang w:val="en-US"/>
              </w:rPr>
              <w:t>0.3</w:t>
            </w:r>
          </w:p>
        </w:tc>
      </w:tr>
      <w:tr w:rsidR="00626B9A" w:rsidRPr="00B32B11" w14:paraId="68802DEE" w14:textId="77777777" w:rsidTr="00626B9A">
        <w:tc>
          <w:tcPr>
            <w:tcW w:w="3936" w:type="dxa"/>
            <w:tcBorders>
              <w:top w:val="nil"/>
              <w:bottom w:val="single" w:sz="4" w:space="0" w:color="auto"/>
            </w:tcBorders>
          </w:tcPr>
          <w:p w14:paraId="36B09FD5" w14:textId="77777777" w:rsidR="00626B9A" w:rsidRPr="00970613" w:rsidRDefault="00626B9A" w:rsidP="0058434E">
            <w:pPr>
              <w:rPr>
                <w:sz w:val="20"/>
                <w:szCs w:val="20"/>
                <w:lang w:val="en-US"/>
              </w:rPr>
            </w:pPr>
            <w:r w:rsidRPr="00970613">
              <w:rPr>
                <w:sz w:val="20"/>
                <w:szCs w:val="20"/>
                <w:lang w:val="en-US"/>
              </w:rPr>
              <w:t>Yes</w:t>
            </w:r>
          </w:p>
        </w:tc>
        <w:tc>
          <w:tcPr>
            <w:tcW w:w="933" w:type="dxa"/>
            <w:tcBorders>
              <w:top w:val="nil"/>
              <w:bottom w:val="single" w:sz="4" w:space="0" w:color="auto"/>
            </w:tcBorders>
          </w:tcPr>
          <w:p w14:paraId="30F07004" w14:textId="77777777" w:rsidR="00626B9A" w:rsidRPr="00B01868" w:rsidRDefault="00626B9A" w:rsidP="0058434E">
            <w:pPr>
              <w:jc w:val="right"/>
              <w:rPr>
                <w:sz w:val="20"/>
                <w:szCs w:val="20"/>
                <w:lang w:val="en-US"/>
              </w:rPr>
            </w:pPr>
            <w:r w:rsidRPr="00B01868">
              <w:rPr>
                <w:sz w:val="20"/>
                <w:szCs w:val="20"/>
                <w:lang w:val="en-US"/>
              </w:rPr>
              <w:t>370</w:t>
            </w:r>
          </w:p>
        </w:tc>
        <w:tc>
          <w:tcPr>
            <w:tcW w:w="602" w:type="dxa"/>
            <w:tcBorders>
              <w:top w:val="nil"/>
              <w:bottom w:val="single" w:sz="4" w:space="0" w:color="auto"/>
            </w:tcBorders>
          </w:tcPr>
          <w:p w14:paraId="130627CA" w14:textId="77777777" w:rsidR="00626B9A" w:rsidRPr="00970613" w:rsidRDefault="00626B9A" w:rsidP="0058434E">
            <w:pPr>
              <w:jc w:val="right"/>
              <w:rPr>
                <w:sz w:val="20"/>
                <w:szCs w:val="20"/>
                <w:lang w:val="en-US"/>
              </w:rPr>
            </w:pPr>
            <w:r w:rsidRPr="00970613">
              <w:rPr>
                <w:sz w:val="20"/>
                <w:szCs w:val="20"/>
                <w:lang w:val="en-US"/>
              </w:rPr>
              <w:t>95.9</w:t>
            </w:r>
          </w:p>
        </w:tc>
        <w:tc>
          <w:tcPr>
            <w:tcW w:w="680" w:type="dxa"/>
            <w:tcBorders>
              <w:top w:val="nil"/>
              <w:bottom w:val="single" w:sz="4" w:space="0" w:color="auto"/>
            </w:tcBorders>
          </w:tcPr>
          <w:p w14:paraId="6E313E28" w14:textId="77777777" w:rsidR="00626B9A" w:rsidRPr="00970613" w:rsidRDefault="00626B9A" w:rsidP="0058434E">
            <w:pPr>
              <w:jc w:val="right"/>
              <w:rPr>
                <w:sz w:val="20"/>
                <w:szCs w:val="20"/>
                <w:lang w:val="en-US"/>
              </w:rPr>
            </w:pPr>
            <w:r w:rsidRPr="00970613">
              <w:rPr>
                <w:sz w:val="20"/>
                <w:szCs w:val="20"/>
                <w:lang w:val="en-US"/>
              </w:rPr>
              <w:t>13</w:t>
            </w:r>
          </w:p>
        </w:tc>
        <w:tc>
          <w:tcPr>
            <w:tcW w:w="671" w:type="dxa"/>
            <w:tcBorders>
              <w:top w:val="nil"/>
              <w:bottom w:val="single" w:sz="4" w:space="0" w:color="auto"/>
            </w:tcBorders>
          </w:tcPr>
          <w:p w14:paraId="722A7333" w14:textId="77777777" w:rsidR="00626B9A" w:rsidRPr="00970613" w:rsidRDefault="00626B9A" w:rsidP="0058434E">
            <w:pPr>
              <w:jc w:val="right"/>
              <w:rPr>
                <w:sz w:val="20"/>
                <w:szCs w:val="20"/>
                <w:lang w:val="en-US"/>
              </w:rPr>
            </w:pPr>
            <w:r w:rsidRPr="00970613">
              <w:rPr>
                <w:sz w:val="20"/>
                <w:szCs w:val="20"/>
                <w:lang w:val="en-US"/>
              </w:rPr>
              <w:t>3.4</w:t>
            </w:r>
          </w:p>
        </w:tc>
        <w:tc>
          <w:tcPr>
            <w:tcW w:w="680" w:type="dxa"/>
            <w:tcBorders>
              <w:top w:val="nil"/>
              <w:bottom w:val="single" w:sz="4" w:space="0" w:color="auto"/>
            </w:tcBorders>
          </w:tcPr>
          <w:p w14:paraId="6192504E" w14:textId="77777777" w:rsidR="00626B9A" w:rsidRPr="00970613" w:rsidRDefault="00626B9A" w:rsidP="0058434E">
            <w:pPr>
              <w:jc w:val="right"/>
              <w:rPr>
                <w:sz w:val="20"/>
                <w:szCs w:val="20"/>
                <w:lang w:val="en-US"/>
              </w:rPr>
            </w:pPr>
            <w:r w:rsidRPr="00970613">
              <w:rPr>
                <w:sz w:val="20"/>
                <w:szCs w:val="20"/>
                <w:lang w:val="en-US"/>
              </w:rPr>
              <w:t>3</w:t>
            </w:r>
          </w:p>
        </w:tc>
        <w:tc>
          <w:tcPr>
            <w:tcW w:w="882" w:type="dxa"/>
            <w:tcBorders>
              <w:top w:val="nil"/>
              <w:bottom w:val="single" w:sz="4" w:space="0" w:color="auto"/>
              <w:right w:val="nil"/>
            </w:tcBorders>
          </w:tcPr>
          <w:p w14:paraId="451FA603" w14:textId="77777777" w:rsidR="00626B9A" w:rsidRPr="00970613" w:rsidRDefault="00626B9A" w:rsidP="0058434E">
            <w:pPr>
              <w:jc w:val="right"/>
              <w:rPr>
                <w:sz w:val="20"/>
                <w:szCs w:val="20"/>
                <w:lang w:val="en-US"/>
              </w:rPr>
            </w:pPr>
            <w:r w:rsidRPr="00970613">
              <w:rPr>
                <w:sz w:val="20"/>
                <w:szCs w:val="20"/>
                <w:lang w:val="en-US"/>
              </w:rPr>
              <w:t>0.8</w:t>
            </w:r>
          </w:p>
        </w:tc>
      </w:tr>
      <w:tr w:rsidR="00626B9A" w:rsidRPr="00FC752A" w14:paraId="54852A5A" w14:textId="77777777" w:rsidTr="00626B9A">
        <w:tc>
          <w:tcPr>
            <w:tcW w:w="3936" w:type="dxa"/>
            <w:tcBorders>
              <w:top w:val="single" w:sz="4" w:space="0" w:color="auto"/>
              <w:bottom w:val="nil"/>
            </w:tcBorders>
          </w:tcPr>
          <w:p w14:paraId="186EE685" w14:textId="77777777" w:rsidR="00626B9A" w:rsidRPr="004203BB" w:rsidRDefault="00626B9A" w:rsidP="0058434E">
            <w:pPr>
              <w:rPr>
                <w:b/>
                <w:sz w:val="20"/>
                <w:szCs w:val="20"/>
                <w:lang w:val="en-US"/>
              </w:rPr>
            </w:pPr>
            <w:r>
              <w:rPr>
                <w:b/>
                <w:sz w:val="20"/>
                <w:szCs w:val="20"/>
                <w:lang w:val="en-US"/>
              </w:rPr>
              <w:t>Maternal paracetamol use in pregnancy (n=51 679)</w:t>
            </w:r>
          </w:p>
        </w:tc>
        <w:tc>
          <w:tcPr>
            <w:tcW w:w="933" w:type="dxa"/>
            <w:tcBorders>
              <w:top w:val="single" w:sz="4" w:space="0" w:color="auto"/>
              <w:bottom w:val="nil"/>
            </w:tcBorders>
          </w:tcPr>
          <w:p w14:paraId="718E34BC" w14:textId="77777777" w:rsidR="00626B9A" w:rsidRPr="00B01868" w:rsidRDefault="00626B9A" w:rsidP="0058434E">
            <w:pPr>
              <w:jc w:val="right"/>
              <w:rPr>
                <w:sz w:val="20"/>
                <w:szCs w:val="20"/>
                <w:lang w:val="en-US"/>
              </w:rPr>
            </w:pPr>
          </w:p>
        </w:tc>
        <w:tc>
          <w:tcPr>
            <w:tcW w:w="602" w:type="dxa"/>
            <w:tcBorders>
              <w:top w:val="single" w:sz="4" w:space="0" w:color="auto"/>
              <w:bottom w:val="nil"/>
            </w:tcBorders>
          </w:tcPr>
          <w:p w14:paraId="778A07E1" w14:textId="77777777" w:rsidR="00626B9A" w:rsidRPr="004203BB" w:rsidRDefault="00626B9A" w:rsidP="0058434E">
            <w:pPr>
              <w:jc w:val="right"/>
              <w:rPr>
                <w:sz w:val="20"/>
                <w:szCs w:val="20"/>
                <w:lang w:val="en-US"/>
              </w:rPr>
            </w:pPr>
          </w:p>
        </w:tc>
        <w:tc>
          <w:tcPr>
            <w:tcW w:w="680" w:type="dxa"/>
            <w:tcBorders>
              <w:top w:val="single" w:sz="4" w:space="0" w:color="auto"/>
              <w:bottom w:val="nil"/>
            </w:tcBorders>
          </w:tcPr>
          <w:p w14:paraId="055D3F0C" w14:textId="77777777" w:rsidR="00626B9A" w:rsidRPr="004203BB" w:rsidRDefault="00626B9A" w:rsidP="0058434E">
            <w:pPr>
              <w:jc w:val="right"/>
              <w:rPr>
                <w:sz w:val="20"/>
                <w:szCs w:val="20"/>
                <w:lang w:val="en-US"/>
              </w:rPr>
            </w:pPr>
          </w:p>
        </w:tc>
        <w:tc>
          <w:tcPr>
            <w:tcW w:w="671" w:type="dxa"/>
            <w:tcBorders>
              <w:top w:val="single" w:sz="4" w:space="0" w:color="auto"/>
              <w:bottom w:val="nil"/>
            </w:tcBorders>
          </w:tcPr>
          <w:p w14:paraId="65487005" w14:textId="77777777" w:rsidR="00626B9A" w:rsidRPr="004203BB" w:rsidRDefault="00626B9A" w:rsidP="0058434E">
            <w:pPr>
              <w:jc w:val="right"/>
              <w:rPr>
                <w:sz w:val="20"/>
                <w:szCs w:val="20"/>
                <w:lang w:val="en-US"/>
              </w:rPr>
            </w:pPr>
          </w:p>
        </w:tc>
        <w:tc>
          <w:tcPr>
            <w:tcW w:w="680" w:type="dxa"/>
            <w:tcBorders>
              <w:top w:val="single" w:sz="4" w:space="0" w:color="auto"/>
              <w:bottom w:val="nil"/>
            </w:tcBorders>
          </w:tcPr>
          <w:p w14:paraId="26FE66A8" w14:textId="77777777" w:rsidR="00626B9A" w:rsidRPr="004203BB" w:rsidRDefault="00626B9A" w:rsidP="0058434E">
            <w:pPr>
              <w:jc w:val="right"/>
              <w:rPr>
                <w:sz w:val="20"/>
                <w:szCs w:val="20"/>
                <w:lang w:val="en-US"/>
              </w:rPr>
            </w:pPr>
          </w:p>
        </w:tc>
        <w:tc>
          <w:tcPr>
            <w:tcW w:w="882" w:type="dxa"/>
            <w:tcBorders>
              <w:top w:val="single" w:sz="4" w:space="0" w:color="auto"/>
              <w:bottom w:val="nil"/>
              <w:right w:val="nil"/>
            </w:tcBorders>
          </w:tcPr>
          <w:p w14:paraId="08B4F1A8" w14:textId="77777777" w:rsidR="00626B9A" w:rsidRPr="004203BB" w:rsidRDefault="00626B9A" w:rsidP="0058434E">
            <w:pPr>
              <w:jc w:val="right"/>
              <w:rPr>
                <w:sz w:val="20"/>
                <w:szCs w:val="20"/>
                <w:lang w:val="en-US"/>
              </w:rPr>
            </w:pPr>
          </w:p>
        </w:tc>
      </w:tr>
      <w:tr w:rsidR="00626B9A" w:rsidRPr="00E2015B" w14:paraId="3F2AA977" w14:textId="77777777" w:rsidTr="00626B9A">
        <w:tc>
          <w:tcPr>
            <w:tcW w:w="3936" w:type="dxa"/>
            <w:tcBorders>
              <w:top w:val="nil"/>
              <w:bottom w:val="nil"/>
            </w:tcBorders>
          </w:tcPr>
          <w:p w14:paraId="13B69CA9" w14:textId="77777777" w:rsidR="00626B9A" w:rsidRPr="00AD3498" w:rsidRDefault="00626B9A" w:rsidP="0058434E">
            <w:pPr>
              <w:rPr>
                <w:sz w:val="20"/>
                <w:szCs w:val="20"/>
                <w:lang w:val="en-US"/>
              </w:rPr>
            </w:pPr>
            <w:r>
              <w:rPr>
                <w:sz w:val="20"/>
                <w:szCs w:val="20"/>
                <w:lang w:val="en-US"/>
              </w:rPr>
              <w:t>No</w:t>
            </w:r>
          </w:p>
        </w:tc>
        <w:tc>
          <w:tcPr>
            <w:tcW w:w="933" w:type="dxa"/>
            <w:tcBorders>
              <w:top w:val="nil"/>
              <w:bottom w:val="nil"/>
            </w:tcBorders>
          </w:tcPr>
          <w:p w14:paraId="5FA4AA54" w14:textId="77777777" w:rsidR="00626B9A" w:rsidRPr="00B01868" w:rsidRDefault="00626B9A" w:rsidP="0058434E">
            <w:pPr>
              <w:jc w:val="right"/>
              <w:rPr>
                <w:sz w:val="20"/>
                <w:szCs w:val="20"/>
                <w:lang w:val="en-US"/>
              </w:rPr>
            </w:pPr>
            <w:r w:rsidRPr="00B01868">
              <w:rPr>
                <w:sz w:val="20"/>
                <w:szCs w:val="20"/>
                <w:lang w:val="en-US"/>
              </w:rPr>
              <w:t>27 801</w:t>
            </w:r>
          </w:p>
        </w:tc>
        <w:tc>
          <w:tcPr>
            <w:tcW w:w="602" w:type="dxa"/>
            <w:tcBorders>
              <w:top w:val="nil"/>
              <w:bottom w:val="nil"/>
            </w:tcBorders>
          </w:tcPr>
          <w:p w14:paraId="4B27356D" w14:textId="77777777" w:rsidR="00626B9A" w:rsidRPr="004203BB" w:rsidRDefault="00626B9A" w:rsidP="0058434E">
            <w:pPr>
              <w:jc w:val="right"/>
              <w:rPr>
                <w:sz w:val="20"/>
                <w:szCs w:val="20"/>
                <w:lang w:val="en-US"/>
              </w:rPr>
            </w:pPr>
            <w:r>
              <w:rPr>
                <w:sz w:val="20"/>
                <w:szCs w:val="20"/>
                <w:lang w:val="en-US"/>
              </w:rPr>
              <w:t>99.1</w:t>
            </w:r>
          </w:p>
        </w:tc>
        <w:tc>
          <w:tcPr>
            <w:tcW w:w="680" w:type="dxa"/>
            <w:tcBorders>
              <w:top w:val="nil"/>
              <w:bottom w:val="nil"/>
            </w:tcBorders>
          </w:tcPr>
          <w:p w14:paraId="3A39796E" w14:textId="77777777" w:rsidR="00626B9A" w:rsidRPr="004203BB" w:rsidRDefault="00626B9A" w:rsidP="0058434E">
            <w:pPr>
              <w:jc w:val="right"/>
              <w:rPr>
                <w:sz w:val="20"/>
                <w:szCs w:val="20"/>
                <w:lang w:val="en-US"/>
              </w:rPr>
            </w:pPr>
            <w:r>
              <w:rPr>
                <w:sz w:val="20"/>
                <w:szCs w:val="20"/>
                <w:lang w:val="en-US"/>
              </w:rPr>
              <w:t>212</w:t>
            </w:r>
          </w:p>
        </w:tc>
        <w:tc>
          <w:tcPr>
            <w:tcW w:w="671" w:type="dxa"/>
            <w:tcBorders>
              <w:top w:val="nil"/>
              <w:bottom w:val="nil"/>
            </w:tcBorders>
          </w:tcPr>
          <w:p w14:paraId="49F43AD7" w14:textId="77777777" w:rsidR="00626B9A" w:rsidRPr="004203BB" w:rsidRDefault="00626B9A" w:rsidP="0058434E">
            <w:pPr>
              <w:jc w:val="right"/>
              <w:rPr>
                <w:sz w:val="20"/>
                <w:szCs w:val="20"/>
                <w:lang w:val="en-US"/>
              </w:rPr>
            </w:pPr>
            <w:r>
              <w:rPr>
                <w:sz w:val="20"/>
                <w:szCs w:val="20"/>
                <w:lang w:val="en-US"/>
              </w:rPr>
              <w:t>0.8</w:t>
            </w:r>
          </w:p>
        </w:tc>
        <w:tc>
          <w:tcPr>
            <w:tcW w:w="680" w:type="dxa"/>
            <w:tcBorders>
              <w:top w:val="nil"/>
              <w:bottom w:val="nil"/>
            </w:tcBorders>
          </w:tcPr>
          <w:p w14:paraId="398227B1" w14:textId="77777777" w:rsidR="00626B9A" w:rsidRPr="004203BB" w:rsidRDefault="00626B9A" w:rsidP="0058434E">
            <w:pPr>
              <w:jc w:val="right"/>
              <w:rPr>
                <w:sz w:val="20"/>
                <w:szCs w:val="20"/>
                <w:lang w:val="en-US"/>
              </w:rPr>
            </w:pPr>
            <w:r>
              <w:rPr>
                <w:sz w:val="20"/>
                <w:szCs w:val="20"/>
                <w:lang w:val="en-US"/>
              </w:rPr>
              <w:t xml:space="preserve">30 </w:t>
            </w:r>
          </w:p>
        </w:tc>
        <w:tc>
          <w:tcPr>
            <w:tcW w:w="882" w:type="dxa"/>
            <w:tcBorders>
              <w:top w:val="nil"/>
              <w:bottom w:val="nil"/>
              <w:right w:val="nil"/>
            </w:tcBorders>
          </w:tcPr>
          <w:p w14:paraId="5139861E" w14:textId="77777777" w:rsidR="00626B9A" w:rsidRPr="004203BB" w:rsidRDefault="00626B9A" w:rsidP="0058434E">
            <w:pPr>
              <w:jc w:val="right"/>
              <w:rPr>
                <w:sz w:val="20"/>
                <w:szCs w:val="20"/>
                <w:lang w:val="en-US"/>
              </w:rPr>
            </w:pPr>
            <w:r>
              <w:rPr>
                <w:sz w:val="20"/>
                <w:szCs w:val="20"/>
                <w:lang w:val="en-US"/>
              </w:rPr>
              <w:t>0.1</w:t>
            </w:r>
          </w:p>
        </w:tc>
      </w:tr>
      <w:tr w:rsidR="00626B9A" w:rsidRPr="00E2015B" w14:paraId="327B333E" w14:textId="77777777" w:rsidTr="00626B9A">
        <w:tc>
          <w:tcPr>
            <w:tcW w:w="3936" w:type="dxa"/>
            <w:tcBorders>
              <w:top w:val="nil"/>
              <w:bottom w:val="single" w:sz="4" w:space="0" w:color="auto"/>
            </w:tcBorders>
          </w:tcPr>
          <w:p w14:paraId="62B415B7" w14:textId="77777777" w:rsidR="00626B9A" w:rsidRPr="004203BB" w:rsidRDefault="00626B9A" w:rsidP="0058434E">
            <w:pPr>
              <w:rPr>
                <w:b/>
                <w:sz w:val="20"/>
                <w:szCs w:val="20"/>
                <w:lang w:val="en-US"/>
              </w:rPr>
            </w:pPr>
            <w:r>
              <w:rPr>
                <w:b/>
                <w:sz w:val="20"/>
                <w:szCs w:val="20"/>
                <w:lang w:val="en-US"/>
              </w:rPr>
              <w:t>Yes</w:t>
            </w:r>
          </w:p>
        </w:tc>
        <w:tc>
          <w:tcPr>
            <w:tcW w:w="933" w:type="dxa"/>
            <w:tcBorders>
              <w:top w:val="nil"/>
              <w:bottom w:val="single" w:sz="4" w:space="0" w:color="auto"/>
            </w:tcBorders>
          </w:tcPr>
          <w:p w14:paraId="31B2055E" w14:textId="77777777" w:rsidR="00626B9A" w:rsidRPr="00B01868" w:rsidRDefault="00626B9A" w:rsidP="0058434E">
            <w:pPr>
              <w:jc w:val="right"/>
              <w:rPr>
                <w:sz w:val="20"/>
                <w:szCs w:val="20"/>
                <w:lang w:val="en-US"/>
              </w:rPr>
            </w:pPr>
            <w:r w:rsidRPr="00B01868">
              <w:rPr>
                <w:sz w:val="20"/>
                <w:szCs w:val="20"/>
                <w:lang w:val="en-US"/>
              </w:rPr>
              <w:t>22 986</w:t>
            </w:r>
          </w:p>
        </w:tc>
        <w:tc>
          <w:tcPr>
            <w:tcW w:w="602" w:type="dxa"/>
            <w:tcBorders>
              <w:top w:val="nil"/>
              <w:bottom w:val="single" w:sz="4" w:space="0" w:color="auto"/>
            </w:tcBorders>
          </w:tcPr>
          <w:p w14:paraId="1584B29B" w14:textId="77777777" w:rsidR="00626B9A" w:rsidRPr="004203BB" w:rsidRDefault="00626B9A" w:rsidP="0058434E">
            <w:pPr>
              <w:jc w:val="right"/>
              <w:rPr>
                <w:sz w:val="20"/>
                <w:szCs w:val="20"/>
                <w:lang w:val="en-US"/>
              </w:rPr>
            </w:pPr>
            <w:r>
              <w:rPr>
                <w:sz w:val="20"/>
                <w:szCs w:val="20"/>
                <w:lang w:val="en-US"/>
              </w:rPr>
              <w:t>97.3</w:t>
            </w:r>
          </w:p>
        </w:tc>
        <w:tc>
          <w:tcPr>
            <w:tcW w:w="680" w:type="dxa"/>
            <w:tcBorders>
              <w:top w:val="nil"/>
              <w:bottom w:val="single" w:sz="4" w:space="0" w:color="auto"/>
            </w:tcBorders>
          </w:tcPr>
          <w:p w14:paraId="1EC4946A" w14:textId="77777777" w:rsidR="00626B9A" w:rsidRPr="004203BB" w:rsidRDefault="00626B9A" w:rsidP="0058434E">
            <w:pPr>
              <w:jc w:val="right"/>
              <w:rPr>
                <w:sz w:val="20"/>
                <w:szCs w:val="20"/>
                <w:lang w:val="en-US"/>
              </w:rPr>
            </w:pPr>
            <w:r>
              <w:rPr>
                <w:sz w:val="20"/>
                <w:szCs w:val="20"/>
                <w:lang w:val="en-US"/>
              </w:rPr>
              <w:t>508</w:t>
            </w:r>
          </w:p>
        </w:tc>
        <w:tc>
          <w:tcPr>
            <w:tcW w:w="671" w:type="dxa"/>
            <w:tcBorders>
              <w:top w:val="nil"/>
              <w:bottom w:val="single" w:sz="4" w:space="0" w:color="auto"/>
            </w:tcBorders>
          </w:tcPr>
          <w:p w14:paraId="767E7182" w14:textId="77777777" w:rsidR="00626B9A" w:rsidRPr="004203BB" w:rsidRDefault="00626B9A" w:rsidP="0058434E">
            <w:pPr>
              <w:jc w:val="right"/>
              <w:rPr>
                <w:sz w:val="20"/>
                <w:szCs w:val="20"/>
                <w:lang w:val="en-US"/>
              </w:rPr>
            </w:pPr>
            <w:r>
              <w:rPr>
                <w:sz w:val="20"/>
                <w:szCs w:val="20"/>
                <w:lang w:val="en-US"/>
              </w:rPr>
              <w:t>2.1</w:t>
            </w:r>
          </w:p>
        </w:tc>
        <w:tc>
          <w:tcPr>
            <w:tcW w:w="680" w:type="dxa"/>
            <w:tcBorders>
              <w:top w:val="nil"/>
              <w:bottom w:val="single" w:sz="4" w:space="0" w:color="auto"/>
            </w:tcBorders>
          </w:tcPr>
          <w:p w14:paraId="6BD5819C" w14:textId="77777777" w:rsidR="00626B9A" w:rsidRPr="004203BB" w:rsidRDefault="00626B9A" w:rsidP="0058434E">
            <w:pPr>
              <w:jc w:val="right"/>
              <w:rPr>
                <w:sz w:val="20"/>
                <w:szCs w:val="20"/>
                <w:lang w:val="en-US"/>
              </w:rPr>
            </w:pPr>
            <w:r>
              <w:rPr>
                <w:sz w:val="20"/>
                <w:szCs w:val="20"/>
                <w:lang w:val="en-US"/>
              </w:rPr>
              <w:t>142</w:t>
            </w:r>
          </w:p>
        </w:tc>
        <w:tc>
          <w:tcPr>
            <w:tcW w:w="882" w:type="dxa"/>
            <w:tcBorders>
              <w:top w:val="nil"/>
              <w:bottom w:val="single" w:sz="4" w:space="0" w:color="auto"/>
              <w:right w:val="nil"/>
            </w:tcBorders>
          </w:tcPr>
          <w:p w14:paraId="78DA2166" w14:textId="77777777" w:rsidR="00626B9A" w:rsidRPr="004203BB" w:rsidRDefault="00626B9A" w:rsidP="0058434E">
            <w:pPr>
              <w:jc w:val="right"/>
              <w:rPr>
                <w:sz w:val="20"/>
                <w:szCs w:val="20"/>
                <w:lang w:val="en-US"/>
              </w:rPr>
            </w:pPr>
            <w:r>
              <w:rPr>
                <w:sz w:val="20"/>
                <w:szCs w:val="20"/>
                <w:lang w:val="en-US"/>
              </w:rPr>
              <w:t>0.6</w:t>
            </w:r>
          </w:p>
        </w:tc>
      </w:tr>
      <w:tr w:rsidR="00626B9A" w:rsidRPr="00FC752A" w14:paraId="3DAAD5A5" w14:textId="77777777" w:rsidTr="00626B9A">
        <w:tc>
          <w:tcPr>
            <w:tcW w:w="3936" w:type="dxa"/>
            <w:tcBorders>
              <w:top w:val="single" w:sz="4" w:space="0" w:color="auto"/>
              <w:bottom w:val="nil"/>
            </w:tcBorders>
          </w:tcPr>
          <w:p w14:paraId="3B69ADB0" w14:textId="77777777" w:rsidR="00626B9A" w:rsidRPr="004203BB" w:rsidRDefault="00626B9A" w:rsidP="0058434E">
            <w:pPr>
              <w:rPr>
                <w:b/>
                <w:sz w:val="20"/>
                <w:szCs w:val="20"/>
                <w:lang w:val="en-US"/>
              </w:rPr>
            </w:pPr>
            <w:r w:rsidRPr="004203BB">
              <w:rPr>
                <w:b/>
                <w:sz w:val="20"/>
                <w:szCs w:val="20"/>
                <w:lang w:val="en-US"/>
              </w:rPr>
              <w:t>Maternal illegal drug use in pregnancy (n=51 679)</w:t>
            </w:r>
          </w:p>
        </w:tc>
        <w:tc>
          <w:tcPr>
            <w:tcW w:w="933" w:type="dxa"/>
            <w:tcBorders>
              <w:top w:val="single" w:sz="4" w:space="0" w:color="auto"/>
              <w:bottom w:val="nil"/>
            </w:tcBorders>
          </w:tcPr>
          <w:p w14:paraId="6038FC72" w14:textId="77777777" w:rsidR="00626B9A" w:rsidRPr="00B01868" w:rsidRDefault="00626B9A" w:rsidP="0058434E">
            <w:pPr>
              <w:jc w:val="right"/>
              <w:rPr>
                <w:sz w:val="20"/>
                <w:szCs w:val="20"/>
                <w:lang w:val="en-US"/>
              </w:rPr>
            </w:pPr>
          </w:p>
        </w:tc>
        <w:tc>
          <w:tcPr>
            <w:tcW w:w="602" w:type="dxa"/>
            <w:tcBorders>
              <w:top w:val="single" w:sz="4" w:space="0" w:color="auto"/>
              <w:bottom w:val="nil"/>
            </w:tcBorders>
          </w:tcPr>
          <w:p w14:paraId="05399482" w14:textId="77777777" w:rsidR="00626B9A" w:rsidRPr="004203BB" w:rsidRDefault="00626B9A" w:rsidP="0058434E">
            <w:pPr>
              <w:jc w:val="right"/>
              <w:rPr>
                <w:sz w:val="20"/>
                <w:szCs w:val="20"/>
                <w:lang w:val="en-US"/>
              </w:rPr>
            </w:pPr>
          </w:p>
        </w:tc>
        <w:tc>
          <w:tcPr>
            <w:tcW w:w="680" w:type="dxa"/>
            <w:tcBorders>
              <w:top w:val="single" w:sz="4" w:space="0" w:color="auto"/>
              <w:bottom w:val="nil"/>
            </w:tcBorders>
          </w:tcPr>
          <w:p w14:paraId="0D02F2B5" w14:textId="77777777" w:rsidR="00626B9A" w:rsidRPr="004203BB" w:rsidRDefault="00626B9A" w:rsidP="0058434E">
            <w:pPr>
              <w:jc w:val="right"/>
              <w:rPr>
                <w:sz w:val="20"/>
                <w:szCs w:val="20"/>
                <w:lang w:val="en-US"/>
              </w:rPr>
            </w:pPr>
          </w:p>
        </w:tc>
        <w:tc>
          <w:tcPr>
            <w:tcW w:w="671" w:type="dxa"/>
            <w:tcBorders>
              <w:top w:val="single" w:sz="4" w:space="0" w:color="auto"/>
              <w:bottom w:val="nil"/>
            </w:tcBorders>
          </w:tcPr>
          <w:p w14:paraId="4525B510" w14:textId="77777777" w:rsidR="00626B9A" w:rsidRPr="004203BB" w:rsidRDefault="00626B9A" w:rsidP="0058434E">
            <w:pPr>
              <w:jc w:val="right"/>
              <w:rPr>
                <w:sz w:val="20"/>
                <w:szCs w:val="20"/>
                <w:lang w:val="en-US"/>
              </w:rPr>
            </w:pPr>
          </w:p>
        </w:tc>
        <w:tc>
          <w:tcPr>
            <w:tcW w:w="680" w:type="dxa"/>
            <w:tcBorders>
              <w:top w:val="single" w:sz="4" w:space="0" w:color="auto"/>
              <w:bottom w:val="nil"/>
            </w:tcBorders>
          </w:tcPr>
          <w:p w14:paraId="52A00033" w14:textId="77777777" w:rsidR="00626B9A" w:rsidRPr="004203BB" w:rsidRDefault="00626B9A" w:rsidP="0058434E">
            <w:pPr>
              <w:jc w:val="right"/>
              <w:rPr>
                <w:sz w:val="20"/>
                <w:szCs w:val="20"/>
                <w:lang w:val="en-US"/>
              </w:rPr>
            </w:pPr>
          </w:p>
        </w:tc>
        <w:tc>
          <w:tcPr>
            <w:tcW w:w="882" w:type="dxa"/>
            <w:tcBorders>
              <w:top w:val="single" w:sz="4" w:space="0" w:color="auto"/>
              <w:bottom w:val="nil"/>
              <w:right w:val="nil"/>
            </w:tcBorders>
          </w:tcPr>
          <w:p w14:paraId="5F34991D" w14:textId="77777777" w:rsidR="00626B9A" w:rsidRPr="004203BB" w:rsidRDefault="00626B9A" w:rsidP="0058434E">
            <w:pPr>
              <w:jc w:val="right"/>
              <w:rPr>
                <w:sz w:val="20"/>
                <w:szCs w:val="20"/>
                <w:lang w:val="en-US"/>
              </w:rPr>
            </w:pPr>
          </w:p>
        </w:tc>
      </w:tr>
      <w:tr w:rsidR="00626B9A" w:rsidRPr="00B32B11" w14:paraId="557FE914" w14:textId="77777777" w:rsidTr="00626B9A">
        <w:tc>
          <w:tcPr>
            <w:tcW w:w="3936" w:type="dxa"/>
            <w:tcBorders>
              <w:top w:val="nil"/>
              <w:bottom w:val="nil"/>
            </w:tcBorders>
          </w:tcPr>
          <w:p w14:paraId="5DD2FBF9" w14:textId="77777777" w:rsidR="00626B9A" w:rsidRPr="004203BB" w:rsidRDefault="00626B9A" w:rsidP="0058434E">
            <w:pPr>
              <w:rPr>
                <w:sz w:val="20"/>
                <w:szCs w:val="20"/>
                <w:lang w:val="en-US"/>
              </w:rPr>
            </w:pPr>
            <w:r w:rsidRPr="004203BB">
              <w:rPr>
                <w:sz w:val="20"/>
                <w:szCs w:val="20"/>
                <w:lang w:val="en-US"/>
              </w:rPr>
              <w:t>No</w:t>
            </w:r>
          </w:p>
        </w:tc>
        <w:tc>
          <w:tcPr>
            <w:tcW w:w="933" w:type="dxa"/>
            <w:tcBorders>
              <w:top w:val="nil"/>
              <w:bottom w:val="nil"/>
            </w:tcBorders>
          </w:tcPr>
          <w:p w14:paraId="021961EB" w14:textId="77777777" w:rsidR="00626B9A" w:rsidRPr="00B01868" w:rsidRDefault="00626B9A" w:rsidP="0058434E">
            <w:pPr>
              <w:jc w:val="right"/>
              <w:rPr>
                <w:sz w:val="20"/>
                <w:szCs w:val="20"/>
                <w:lang w:val="en-US"/>
              </w:rPr>
            </w:pPr>
            <w:r w:rsidRPr="00B01868">
              <w:rPr>
                <w:sz w:val="20"/>
                <w:szCs w:val="20"/>
                <w:lang w:val="en-US"/>
              </w:rPr>
              <w:t>50 675</w:t>
            </w:r>
          </w:p>
        </w:tc>
        <w:tc>
          <w:tcPr>
            <w:tcW w:w="602" w:type="dxa"/>
            <w:tcBorders>
              <w:top w:val="nil"/>
              <w:bottom w:val="nil"/>
            </w:tcBorders>
          </w:tcPr>
          <w:p w14:paraId="22CE1B69" w14:textId="77777777" w:rsidR="00626B9A" w:rsidRPr="004203BB" w:rsidRDefault="00626B9A" w:rsidP="0058434E">
            <w:pPr>
              <w:jc w:val="right"/>
              <w:rPr>
                <w:sz w:val="20"/>
                <w:szCs w:val="20"/>
                <w:lang w:val="en-US"/>
              </w:rPr>
            </w:pPr>
            <w:r w:rsidRPr="004203BB">
              <w:rPr>
                <w:sz w:val="20"/>
                <w:szCs w:val="20"/>
                <w:lang w:val="en-US"/>
              </w:rPr>
              <w:t>98.3</w:t>
            </w:r>
          </w:p>
        </w:tc>
        <w:tc>
          <w:tcPr>
            <w:tcW w:w="680" w:type="dxa"/>
            <w:tcBorders>
              <w:top w:val="nil"/>
              <w:bottom w:val="nil"/>
            </w:tcBorders>
          </w:tcPr>
          <w:p w14:paraId="57FE56F9" w14:textId="77777777" w:rsidR="00626B9A" w:rsidRPr="004203BB" w:rsidRDefault="00626B9A" w:rsidP="0058434E">
            <w:pPr>
              <w:jc w:val="right"/>
              <w:rPr>
                <w:sz w:val="20"/>
                <w:szCs w:val="20"/>
                <w:lang w:val="en-US"/>
              </w:rPr>
            </w:pPr>
            <w:r w:rsidRPr="004203BB">
              <w:rPr>
                <w:sz w:val="20"/>
                <w:szCs w:val="20"/>
                <w:lang w:val="en-US"/>
              </w:rPr>
              <w:t xml:space="preserve">717 </w:t>
            </w:r>
          </w:p>
        </w:tc>
        <w:tc>
          <w:tcPr>
            <w:tcW w:w="671" w:type="dxa"/>
            <w:tcBorders>
              <w:top w:val="nil"/>
              <w:bottom w:val="nil"/>
            </w:tcBorders>
          </w:tcPr>
          <w:p w14:paraId="535B7868" w14:textId="77777777" w:rsidR="00626B9A" w:rsidRPr="004203BB" w:rsidRDefault="00626B9A" w:rsidP="0058434E">
            <w:pPr>
              <w:jc w:val="right"/>
              <w:rPr>
                <w:sz w:val="20"/>
                <w:szCs w:val="20"/>
                <w:lang w:val="en-US"/>
              </w:rPr>
            </w:pPr>
            <w:r w:rsidRPr="004203BB">
              <w:rPr>
                <w:sz w:val="20"/>
                <w:szCs w:val="20"/>
                <w:lang w:val="en-US"/>
              </w:rPr>
              <w:t>1.4</w:t>
            </w:r>
          </w:p>
        </w:tc>
        <w:tc>
          <w:tcPr>
            <w:tcW w:w="680" w:type="dxa"/>
            <w:tcBorders>
              <w:top w:val="nil"/>
              <w:bottom w:val="nil"/>
            </w:tcBorders>
          </w:tcPr>
          <w:p w14:paraId="77270179" w14:textId="77777777" w:rsidR="00626B9A" w:rsidRPr="004203BB" w:rsidRDefault="00626B9A" w:rsidP="0058434E">
            <w:pPr>
              <w:jc w:val="right"/>
              <w:rPr>
                <w:sz w:val="20"/>
                <w:szCs w:val="20"/>
                <w:lang w:val="en-US"/>
              </w:rPr>
            </w:pPr>
            <w:r w:rsidRPr="004203BB">
              <w:rPr>
                <w:sz w:val="20"/>
                <w:szCs w:val="20"/>
                <w:lang w:val="en-US"/>
              </w:rPr>
              <w:t>168</w:t>
            </w:r>
          </w:p>
        </w:tc>
        <w:tc>
          <w:tcPr>
            <w:tcW w:w="882" w:type="dxa"/>
            <w:tcBorders>
              <w:top w:val="nil"/>
              <w:bottom w:val="nil"/>
              <w:right w:val="nil"/>
            </w:tcBorders>
          </w:tcPr>
          <w:p w14:paraId="2E707B0A" w14:textId="77777777" w:rsidR="00626B9A" w:rsidRPr="004203BB" w:rsidRDefault="00626B9A" w:rsidP="0058434E">
            <w:pPr>
              <w:jc w:val="right"/>
              <w:rPr>
                <w:sz w:val="20"/>
                <w:szCs w:val="20"/>
                <w:lang w:val="en-US"/>
              </w:rPr>
            </w:pPr>
            <w:r w:rsidRPr="004203BB">
              <w:rPr>
                <w:sz w:val="20"/>
                <w:szCs w:val="20"/>
                <w:lang w:val="en-US"/>
              </w:rPr>
              <w:t>0.3</w:t>
            </w:r>
          </w:p>
        </w:tc>
      </w:tr>
      <w:tr w:rsidR="00626B9A" w:rsidRPr="00B32B11" w14:paraId="542556B2" w14:textId="77777777" w:rsidTr="00626B9A">
        <w:tc>
          <w:tcPr>
            <w:tcW w:w="3936" w:type="dxa"/>
            <w:tcBorders>
              <w:top w:val="nil"/>
              <w:bottom w:val="single" w:sz="4" w:space="0" w:color="auto"/>
            </w:tcBorders>
          </w:tcPr>
          <w:p w14:paraId="271D8440" w14:textId="77777777" w:rsidR="00626B9A" w:rsidRPr="004203BB" w:rsidRDefault="00626B9A" w:rsidP="0058434E">
            <w:pPr>
              <w:rPr>
                <w:sz w:val="20"/>
                <w:szCs w:val="20"/>
                <w:lang w:val="en-US"/>
              </w:rPr>
            </w:pPr>
            <w:r w:rsidRPr="004203BB">
              <w:rPr>
                <w:sz w:val="20"/>
                <w:szCs w:val="20"/>
                <w:lang w:val="en-US"/>
              </w:rPr>
              <w:t>Yes</w:t>
            </w:r>
          </w:p>
        </w:tc>
        <w:tc>
          <w:tcPr>
            <w:tcW w:w="933" w:type="dxa"/>
            <w:tcBorders>
              <w:top w:val="nil"/>
              <w:bottom w:val="single" w:sz="4" w:space="0" w:color="auto"/>
            </w:tcBorders>
          </w:tcPr>
          <w:p w14:paraId="326758E0" w14:textId="77777777" w:rsidR="00626B9A" w:rsidRPr="00B01868" w:rsidRDefault="00626B9A" w:rsidP="0058434E">
            <w:pPr>
              <w:jc w:val="right"/>
              <w:rPr>
                <w:sz w:val="20"/>
                <w:szCs w:val="20"/>
                <w:lang w:val="en-US"/>
              </w:rPr>
            </w:pPr>
            <w:r w:rsidRPr="00B01868">
              <w:rPr>
                <w:sz w:val="20"/>
                <w:szCs w:val="20"/>
                <w:lang w:val="en-US"/>
              </w:rPr>
              <w:t>112</w:t>
            </w:r>
          </w:p>
        </w:tc>
        <w:tc>
          <w:tcPr>
            <w:tcW w:w="602" w:type="dxa"/>
            <w:tcBorders>
              <w:top w:val="nil"/>
              <w:bottom w:val="single" w:sz="4" w:space="0" w:color="auto"/>
            </w:tcBorders>
          </w:tcPr>
          <w:p w14:paraId="41C96A1C" w14:textId="77777777" w:rsidR="00626B9A" w:rsidRPr="004203BB" w:rsidRDefault="00626B9A" w:rsidP="0058434E">
            <w:pPr>
              <w:jc w:val="right"/>
              <w:rPr>
                <w:sz w:val="20"/>
                <w:szCs w:val="20"/>
                <w:lang w:val="en-US"/>
              </w:rPr>
            </w:pPr>
            <w:r w:rsidRPr="004203BB">
              <w:rPr>
                <w:sz w:val="20"/>
                <w:szCs w:val="20"/>
                <w:lang w:val="en-US"/>
              </w:rPr>
              <w:t>94.1</w:t>
            </w:r>
          </w:p>
        </w:tc>
        <w:tc>
          <w:tcPr>
            <w:tcW w:w="680" w:type="dxa"/>
            <w:tcBorders>
              <w:top w:val="nil"/>
              <w:bottom w:val="single" w:sz="4" w:space="0" w:color="auto"/>
            </w:tcBorders>
          </w:tcPr>
          <w:p w14:paraId="66F87AC1" w14:textId="77777777" w:rsidR="00626B9A" w:rsidRPr="004203BB" w:rsidRDefault="00626B9A" w:rsidP="0058434E">
            <w:pPr>
              <w:jc w:val="right"/>
              <w:rPr>
                <w:sz w:val="20"/>
                <w:szCs w:val="20"/>
                <w:lang w:val="en-US"/>
              </w:rPr>
            </w:pPr>
            <w:r w:rsidRPr="004203BB">
              <w:rPr>
                <w:sz w:val="20"/>
                <w:szCs w:val="20"/>
                <w:lang w:val="en-US"/>
              </w:rPr>
              <w:t>3</w:t>
            </w:r>
          </w:p>
        </w:tc>
        <w:tc>
          <w:tcPr>
            <w:tcW w:w="671" w:type="dxa"/>
            <w:tcBorders>
              <w:top w:val="nil"/>
              <w:bottom w:val="single" w:sz="4" w:space="0" w:color="auto"/>
            </w:tcBorders>
          </w:tcPr>
          <w:p w14:paraId="658A1BFF" w14:textId="77777777" w:rsidR="00626B9A" w:rsidRPr="004203BB" w:rsidRDefault="00626B9A" w:rsidP="0058434E">
            <w:pPr>
              <w:jc w:val="right"/>
              <w:rPr>
                <w:sz w:val="20"/>
                <w:szCs w:val="20"/>
                <w:lang w:val="en-US"/>
              </w:rPr>
            </w:pPr>
            <w:r w:rsidRPr="004203BB">
              <w:rPr>
                <w:sz w:val="20"/>
                <w:szCs w:val="20"/>
                <w:lang w:val="en-US"/>
              </w:rPr>
              <w:t>2.5</w:t>
            </w:r>
          </w:p>
        </w:tc>
        <w:tc>
          <w:tcPr>
            <w:tcW w:w="680" w:type="dxa"/>
            <w:tcBorders>
              <w:top w:val="nil"/>
              <w:bottom w:val="single" w:sz="4" w:space="0" w:color="auto"/>
            </w:tcBorders>
          </w:tcPr>
          <w:p w14:paraId="7E60F653" w14:textId="77777777" w:rsidR="00626B9A" w:rsidRPr="004203BB" w:rsidRDefault="00626B9A" w:rsidP="0058434E">
            <w:pPr>
              <w:jc w:val="right"/>
              <w:rPr>
                <w:sz w:val="20"/>
                <w:szCs w:val="20"/>
                <w:lang w:val="en-US"/>
              </w:rPr>
            </w:pPr>
            <w:r w:rsidRPr="004203BB">
              <w:rPr>
                <w:sz w:val="20"/>
                <w:szCs w:val="20"/>
                <w:lang w:val="en-US"/>
              </w:rPr>
              <w:t>4</w:t>
            </w:r>
          </w:p>
        </w:tc>
        <w:tc>
          <w:tcPr>
            <w:tcW w:w="882" w:type="dxa"/>
            <w:tcBorders>
              <w:top w:val="nil"/>
              <w:bottom w:val="single" w:sz="4" w:space="0" w:color="auto"/>
              <w:right w:val="nil"/>
            </w:tcBorders>
          </w:tcPr>
          <w:p w14:paraId="68D6D58C" w14:textId="77777777" w:rsidR="00626B9A" w:rsidRPr="004203BB" w:rsidRDefault="00626B9A" w:rsidP="0058434E">
            <w:pPr>
              <w:jc w:val="right"/>
              <w:rPr>
                <w:sz w:val="20"/>
                <w:szCs w:val="20"/>
                <w:lang w:val="en-US"/>
              </w:rPr>
            </w:pPr>
            <w:r w:rsidRPr="004203BB">
              <w:rPr>
                <w:sz w:val="20"/>
                <w:szCs w:val="20"/>
                <w:lang w:val="en-US"/>
              </w:rPr>
              <w:t>3.4</w:t>
            </w:r>
          </w:p>
        </w:tc>
      </w:tr>
      <w:tr w:rsidR="00626B9A" w:rsidRPr="00FC752A" w14:paraId="62818EF7" w14:textId="77777777" w:rsidTr="00626B9A">
        <w:tc>
          <w:tcPr>
            <w:tcW w:w="3936" w:type="dxa"/>
            <w:tcBorders>
              <w:bottom w:val="nil"/>
            </w:tcBorders>
          </w:tcPr>
          <w:p w14:paraId="377BD8BC" w14:textId="77777777" w:rsidR="00626B9A" w:rsidRPr="00B32B11" w:rsidRDefault="00626B9A" w:rsidP="0058434E">
            <w:pPr>
              <w:rPr>
                <w:b/>
                <w:sz w:val="20"/>
                <w:szCs w:val="20"/>
                <w:lang w:val="en-US"/>
              </w:rPr>
            </w:pPr>
            <w:r w:rsidRPr="00B32B11">
              <w:rPr>
                <w:b/>
                <w:sz w:val="20"/>
                <w:szCs w:val="20"/>
                <w:lang w:val="en-US"/>
              </w:rPr>
              <w:t>Maternal folic acid supplements in early pregnancy (n=</w:t>
            </w:r>
            <w:r w:rsidRPr="00C57870">
              <w:rPr>
                <w:b/>
                <w:sz w:val="20"/>
                <w:szCs w:val="20"/>
                <w:lang w:val="en-US"/>
              </w:rPr>
              <w:t>51 </w:t>
            </w:r>
            <w:r>
              <w:rPr>
                <w:b/>
                <w:sz w:val="20"/>
                <w:szCs w:val="20"/>
                <w:lang w:val="en-US"/>
              </w:rPr>
              <w:t>679</w:t>
            </w:r>
            <w:r w:rsidRPr="00B32B11">
              <w:rPr>
                <w:b/>
                <w:sz w:val="20"/>
                <w:szCs w:val="20"/>
                <w:lang w:val="en-US"/>
              </w:rPr>
              <w:t>)</w:t>
            </w:r>
          </w:p>
        </w:tc>
        <w:tc>
          <w:tcPr>
            <w:tcW w:w="933" w:type="dxa"/>
            <w:tcBorders>
              <w:bottom w:val="nil"/>
            </w:tcBorders>
          </w:tcPr>
          <w:p w14:paraId="2536779E" w14:textId="77777777" w:rsidR="00626B9A" w:rsidRPr="00B01868" w:rsidRDefault="00626B9A" w:rsidP="0058434E">
            <w:pPr>
              <w:jc w:val="right"/>
              <w:rPr>
                <w:sz w:val="20"/>
                <w:szCs w:val="20"/>
                <w:lang w:val="en-US"/>
              </w:rPr>
            </w:pPr>
          </w:p>
        </w:tc>
        <w:tc>
          <w:tcPr>
            <w:tcW w:w="602" w:type="dxa"/>
            <w:tcBorders>
              <w:bottom w:val="nil"/>
            </w:tcBorders>
          </w:tcPr>
          <w:p w14:paraId="3597C1A4" w14:textId="77777777" w:rsidR="00626B9A" w:rsidRPr="00B32B11" w:rsidRDefault="00626B9A" w:rsidP="0058434E">
            <w:pPr>
              <w:jc w:val="right"/>
              <w:rPr>
                <w:sz w:val="20"/>
                <w:szCs w:val="20"/>
                <w:lang w:val="en-US"/>
              </w:rPr>
            </w:pPr>
          </w:p>
        </w:tc>
        <w:tc>
          <w:tcPr>
            <w:tcW w:w="680" w:type="dxa"/>
            <w:tcBorders>
              <w:bottom w:val="nil"/>
            </w:tcBorders>
          </w:tcPr>
          <w:p w14:paraId="19EC70DF" w14:textId="77777777" w:rsidR="00626B9A" w:rsidRPr="00B32B11" w:rsidRDefault="00626B9A" w:rsidP="0058434E">
            <w:pPr>
              <w:jc w:val="right"/>
              <w:rPr>
                <w:sz w:val="20"/>
                <w:szCs w:val="20"/>
                <w:lang w:val="en-US"/>
              </w:rPr>
            </w:pPr>
          </w:p>
        </w:tc>
        <w:tc>
          <w:tcPr>
            <w:tcW w:w="671" w:type="dxa"/>
            <w:tcBorders>
              <w:bottom w:val="nil"/>
            </w:tcBorders>
          </w:tcPr>
          <w:p w14:paraId="1EB2C8A5" w14:textId="77777777" w:rsidR="00626B9A" w:rsidRPr="00B32B11" w:rsidRDefault="00626B9A" w:rsidP="0058434E">
            <w:pPr>
              <w:jc w:val="right"/>
              <w:rPr>
                <w:sz w:val="20"/>
                <w:szCs w:val="20"/>
                <w:lang w:val="en-US"/>
              </w:rPr>
            </w:pPr>
          </w:p>
        </w:tc>
        <w:tc>
          <w:tcPr>
            <w:tcW w:w="680" w:type="dxa"/>
            <w:tcBorders>
              <w:bottom w:val="nil"/>
            </w:tcBorders>
          </w:tcPr>
          <w:p w14:paraId="4BC82D2B" w14:textId="77777777" w:rsidR="00626B9A" w:rsidRPr="00B32B11" w:rsidRDefault="00626B9A" w:rsidP="0058434E">
            <w:pPr>
              <w:jc w:val="right"/>
              <w:rPr>
                <w:sz w:val="20"/>
                <w:szCs w:val="20"/>
                <w:lang w:val="en-US"/>
              </w:rPr>
            </w:pPr>
          </w:p>
        </w:tc>
        <w:tc>
          <w:tcPr>
            <w:tcW w:w="882" w:type="dxa"/>
            <w:tcBorders>
              <w:bottom w:val="nil"/>
              <w:right w:val="nil"/>
            </w:tcBorders>
          </w:tcPr>
          <w:p w14:paraId="5979B28C" w14:textId="77777777" w:rsidR="00626B9A" w:rsidRPr="00B32B11" w:rsidRDefault="00626B9A" w:rsidP="0058434E">
            <w:pPr>
              <w:jc w:val="right"/>
              <w:rPr>
                <w:sz w:val="20"/>
                <w:szCs w:val="20"/>
                <w:lang w:val="en-US"/>
              </w:rPr>
            </w:pPr>
          </w:p>
        </w:tc>
      </w:tr>
      <w:tr w:rsidR="00626B9A" w:rsidRPr="00B32B11" w14:paraId="7260896B" w14:textId="77777777" w:rsidTr="00626B9A">
        <w:tc>
          <w:tcPr>
            <w:tcW w:w="3936" w:type="dxa"/>
            <w:tcBorders>
              <w:top w:val="nil"/>
              <w:bottom w:val="nil"/>
            </w:tcBorders>
          </w:tcPr>
          <w:p w14:paraId="1F568807" w14:textId="77777777" w:rsidR="00626B9A" w:rsidRPr="00B32B11" w:rsidRDefault="00626B9A" w:rsidP="0058434E">
            <w:pPr>
              <w:rPr>
                <w:sz w:val="20"/>
                <w:szCs w:val="20"/>
                <w:lang w:val="en-US"/>
              </w:rPr>
            </w:pPr>
            <w:r w:rsidRPr="00B32B11">
              <w:rPr>
                <w:sz w:val="20"/>
                <w:szCs w:val="20"/>
                <w:lang w:val="en-US"/>
              </w:rPr>
              <w:t>No</w:t>
            </w:r>
          </w:p>
        </w:tc>
        <w:tc>
          <w:tcPr>
            <w:tcW w:w="933" w:type="dxa"/>
            <w:tcBorders>
              <w:top w:val="nil"/>
              <w:bottom w:val="nil"/>
            </w:tcBorders>
          </w:tcPr>
          <w:p w14:paraId="55AD3667" w14:textId="77777777" w:rsidR="00626B9A" w:rsidRPr="00B01868" w:rsidRDefault="00626B9A" w:rsidP="0058434E">
            <w:pPr>
              <w:jc w:val="right"/>
              <w:rPr>
                <w:sz w:val="20"/>
                <w:szCs w:val="20"/>
                <w:lang w:val="en-US"/>
              </w:rPr>
            </w:pPr>
            <w:r w:rsidRPr="00B01868">
              <w:rPr>
                <w:sz w:val="20"/>
                <w:szCs w:val="20"/>
                <w:lang w:val="en-US"/>
              </w:rPr>
              <w:t>13 655</w:t>
            </w:r>
          </w:p>
        </w:tc>
        <w:tc>
          <w:tcPr>
            <w:tcW w:w="602" w:type="dxa"/>
            <w:tcBorders>
              <w:top w:val="nil"/>
              <w:bottom w:val="nil"/>
            </w:tcBorders>
          </w:tcPr>
          <w:p w14:paraId="710D00A8" w14:textId="77777777" w:rsidR="00626B9A" w:rsidRPr="00B32B11" w:rsidRDefault="00626B9A" w:rsidP="0058434E">
            <w:pPr>
              <w:jc w:val="right"/>
              <w:rPr>
                <w:sz w:val="20"/>
                <w:szCs w:val="20"/>
                <w:lang w:val="en-US"/>
              </w:rPr>
            </w:pPr>
            <w:r w:rsidRPr="00B32B11">
              <w:rPr>
                <w:sz w:val="20"/>
                <w:szCs w:val="20"/>
                <w:lang w:val="en-US"/>
              </w:rPr>
              <w:t xml:space="preserve">98.2 </w:t>
            </w:r>
          </w:p>
        </w:tc>
        <w:tc>
          <w:tcPr>
            <w:tcW w:w="680" w:type="dxa"/>
            <w:tcBorders>
              <w:top w:val="nil"/>
              <w:bottom w:val="nil"/>
            </w:tcBorders>
          </w:tcPr>
          <w:p w14:paraId="1ADF14CF" w14:textId="77777777" w:rsidR="00626B9A" w:rsidRPr="00B32B11" w:rsidRDefault="00626B9A" w:rsidP="0058434E">
            <w:pPr>
              <w:jc w:val="right"/>
              <w:rPr>
                <w:sz w:val="20"/>
                <w:szCs w:val="20"/>
                <w:lang w:val="en-US"/>
              </w:rPr>
            </w:pPr>
            <w:r w:rsidRPr="00B32B11">
              <w:rPr>
                <w:sz w:val="20"/>
                <w:szCs w:val="20"/>
                <w:lang w:val="en-US"/>
              </w:rPr>
              <w:t>202</w:t>
            </w:r>
          </w:p>
        </w:tc>
        <w:tc>
          <w:tcPr>
            <w:tcW w:w="671" w:type="dxa"/>
            <w:tcBorders>
              <w:top w:val="nil"/>
              <w:bottom w:val="nil"/>
            </w:tcBorders>
          </w:tcPr>
          <w:p w14:paraId="7B2E12B3" w14:textId="77777777" w:rsidR="00626B9A" w:rsidRPr="00B32B11" w:rsidRDefault="00626B9A" w:rsidP="0058434E">
            <w:pPr>
              <w:jc w:val="right"/>
              <w:rPr>
                <w:sz w:val="20"/>
                <w:szCs w:val="20"/>
                <w:lang w:val="en-US"/>
              </w:rPr>
            </w:pPr>
            <w:r w:rsidRPr="00B32B11">
              <w:rPr>
                <w:sz w:val="20"/>
                <w:szCs w:val="20"/>
                <w:lang w:val="en-US"/>
              </w:rPr>
              <w:t>1.5</w:t>
            </w:r>
          </w:p>
        </w:tc>
        <w:tc>
          <w:tcPr>
            <w:tcW w:w="680" w:type="dxa"/>
            <w:tcBorders>
              <w:top w:val="nil"/>
              <w:bottom w:val="nil"/>
            </w:tcBorders>
          </w:tcPr>
          <w:p w14:paraId="31906480" w14:textId="77777777" w:rsidR="00626B9A" w:rsidRPr="00B32B11" w:rsidRDefault="00626B9A" w:rsidP="0058434E">
            <w:pPr>
              <w:jc w:val="right"/>
              <w:rPr>
                <w:sz w:val="20"/>
                <w:szCs w:val="20"/>
                <w:lang w:val="en-US"/>
              </w:rPr>
            </w:pPr>
            <w:r w:rsidRPr="00B32B11">
              <w:rPr>
                <w:sz w:val="20"/>
                <w:szCs w:val="20"/>
                <w:lang w:val="en-US"/>
              </w:rPr>
              <w:t>46</w:t>
            </w:r>
          </w:p>
        </w:tc>
        <w:tc>
          <w:tcPr>
            <w:tcW w:w="882" w:type="dxa"/>
            <w:tcBorders>
              <w:top w:val="nil"/>
              <w:bottom w:val="nil"/>
              <w:right w:val="nil"/>
            </w:tcBorders>
          </w:tcPr>
          <w:p w14:paraId="0B6C4590" w14:textId="77777777" w:rsidR="00626B9A" w:rsidRPr="00B32B11" w:rsidRDefault="00626B9A" w:rsidP="0058434E">
            <w:pPr>
              <w:jc w:val="right"/>
              <w:rPr>
                <w:sz w:val="20"/>
                <w:szCs w:val="20"/>
                <w:lang w:val="en-US"/>
              </w:rPr>
            </w:pPr>
            <w:r w:rsidRPr="00B32B11">
              <w:rPr>
                <w:sz w:val="20"/>
                <w:szCs w:val="20"/>
                <w:lang w:val="en-US"/>
              </w:rPr>
              <w:t>0.3</w:t>
            </w:r>
          </w:p>
        </w:tc>
      </w:tr>
      <w:tr w:rsidR="00626B9A" w:rsidRPr="00B32B11" w14:paraId="00FBB0D6" w14:textId="77777777" w:rsidTr="00626B9A">
        <w:tc>
          <w:tcPr>
            <w:tcW w:w="3936" w:type="dxa"/>
            <w:tcBorders>
              <w:top w:val="nil"/>
              <w:bottom w:val="single" w:sz="4" w:space="0" w:color="auto"/>
            </w:tcBorders>
          </w:tcPr>
          <w:p w14:paraId="7C84C3A8" w14:textId="77777777" w:rsidR="00626B9A" w:rsidRPr="00B32B11" w:rsidRDefault="00626B9A" w:rsidP="0058434E">
            <w:pPr>
              <w:rPr>
                <w:sz w:val="20"/>
                <w:szCs w:val="20"/>
                <w:lang w:val="en-US"/>
              </w:rPr>
            </w:pPr>
            <w:r w:rsidRPr="00B32B11">
              <w:rPr>
                <w:sz w:val="20"/>
                <w:szCs w:val="20"/>
                <w:lang w:val="en-US"/>
              </w:rPr>
              <w:t>Yes</w:t>
            </w:r>
          </w:p>
        </w:tc>
        <w:tc>
          <w:tcPr>
            <w:tcW w:w="933" w:type="dxa"/>
            <w:tcBorders>
              <w:top w:val="nil"/>
              <w:bottom w:val="single" w:sz="4" w:space="0" w:color="auto"/>
            </w:tcBorders>
          </w:tcPr>
          <w:p w14:paraId="0C52F28E" w14:textId="77777777" w:rsidR="00626B9A" w:rsidRPr="00B01868" w:rsidRDefault="00626B9A" w:rsidP="0058434E">
            <w:pPr>
              <w:jc w:val="right"/>
              <w:rPr>
                <w:sz w:val="20"/>
                <w:szCs w:val="20"/>
                <w:lang w:val="en-US"/>
              </w:rPr>
            </w:pPr>
            <w:r w:rsidRPr="00B01868">
              <w:rPr>
                <w:sz w:val="20"/>
                <w:szCs w:val="20"/>
                <w:lang w:val="en-US"/>
              </w:rPr>
              <w:t xml:space="preserve">37 132 </w:t>
            </w:r>
          </w:p>
        </w:tc>
        <w:tc>
          <w:tcPr>
            <w:tcW w:w="602" w:type="dxa"/>
            <w:tcBorders>
              <w:top w:val="nil"/>
              <w:bottom w:val="single" w:sz="4" w:space="0" w:color="auto"/>
            </w:tcBorders>
          </w:tcPr>
          <w:p w14:paraId="652FE210" w14:textId="77777777" w:rsidR="00626B9A" w:rsidRPr="00B32B11" w:rsidRDefault="00626B9A" w:rsidP="0058434E">
            <w:pPr>
              <w:jc w:val="right"/>
              <w:rPr>
                <w:sz w:val="20"/>
                <w:szCs w:val="20"/>
                <w:lang w:val="en-US"/>
              </w:rPr>
            </w:pPr>
            <w:r w:rsidRPr="00B32B11">
              <w:rPr>
                <w:sz w:val="20"/>
                <w:szCs w:val="20"/>
                <w:lang w:val="en-US"/>
              </w:rPr>
              <w:t>98.3</w:t>
            </w:r>
          </w:p>
        </w:tc>
        <w:tc>
          <w:tcPr>
            <w:tcW w:w="680" w:type="dxa"/>
            <w:tcBorders>
              <w:top w:val="nil"/>
              <w:bottom w:val="single" w:sz="4" w:space="0" w:color="auto"/>
            </w:tcBorders>
          </w:tcPr>
          <w:p w14:paraId="79006DA7" w14:textId="77777777" w:rsidR="00626B9A" w:rsidRPr="00B32B11" w:rsidRDefault="00626B9A" w:rsidP="0058434E">
            <w:pPr>
              <w:jc w:val="right"/>
              <w:rPr>
                <w:sz w:val="20"/>
                <w:szCs w:val="20"/>
                <w:lang w:val="en-US"/>
              </w:rPr>
            </w:pPr>
            <w:r w:rsidRPr="00B32B11">
              <w:rPr>
                <w:sz w:val="20"/>
                <w:szCs w:val="20"/>
                <w:lang w:val="en-US"/>
              </w:rPr>
              <w:t>518</w:t>
            </w:r>
          </w:p>
        </w:tc>
        <w:tc>
          <w:tcPr>
            <w:tcW w:w="671" w:type="dxa"/>
            <w:tcBorders>
              <w:top w:val="nil"/>
              <w:bottom w:val="single" w:sz="4" w:space="0" w:color="auto"/>
            </w:tcBorders>
          </w:tcPr>
          <w:p w14:paraId="207BAAD0" w14:textId="77777777" w:rsidR="00626B9A" w:rsidRPr="00B32B11" w:rsidRDefault="00626B9A" w:rsidP="0058434E">
            <w:pPr>
              <w:jc w:val="right"/>
              <w:rPr>
                <w:sz w:val="20"/>
                <w:szCs w:val="20"/>
                <w:lang w:val="en-US"/>
              </w:rPr>
            </w:pPr>
            <w:r w:rsidRPr="00B32B11">
              <w:rPr>
                <w:sz w:val="20"/>
                <w:szCs w:val="20"/>
                <w:lang w:val="en-US"/>
              </w:rPr>
              <w:t>1.4</w:t>
            </w:r>
          </w:p>
        </w:tc>
        <w:tc>
          <w:tcPr>
            <w:tcW w:w="680" w:type="dxa"/>
            <w:tcBorders>
              <w:top w:val="nil"/>
              <w:bottom w:val="single" w:sz="4" w:space="0" w:color="auto"/>
            </w:tcBorders>
          </w:tcPr>
          <w:p w14:paraId="4354ACE1" w14:textId="77777777" w:rsidR="00626B9A" w:rsidRPr="00B32B11" w:rsidRDefault="00626B9A" w:rsidP="0058434E">
            <w:pPr>
              <w:jc w:val="right"/>
              <w:rPr>
                <w:sz w:val="20"/>
                <w:szCs w:val="20"/>
                <w:lang w:val="en-US"/>
              </w:rPr>
            </w:pPr>
            <w:r w:rsidRPr="00B32B11">
              <w:rPr>
                <w:sz w:val="20"/>
                <w:szCs w:val="20"/>
                <w:lang w:val="en-US"/>
              </w:rPr>
              <w:t>12</w:t>
            </w:r>
            <w:r>
              <w:rPr>
                <w:sz w:val="20"/>
                <w:szCs w:val="20"/>
                <w:lang w:val="en-US"/>
              </w:rPr>
              <w:t>6</w:t>
            </w:r>
          </w:p>
        </w:tc>
        <w:tc>
          <w:tcPr>
            <w:tcW w:w="882" w:type="dxa"/>
            <w:tcBorders>
              <w:top w:val="nil"/>
              <w:bottom w:val="single" w:sz="4" w:space="0" w:color="auto"/>
              <w:right w:val="nil"/>
            </w:tcBorders>
          </w:tcPr>
          <w:p w14:paraId="2278F9E0" w14:textId="77777777" w:rsidR="00626B9A" w:rsidRPr="00B32B11" w:rsidRDefault="00626B9A" w:rsidP="0058434E">
            <w:pPr>
              <w:jc w:val="right"/>
              <w:rPr>
                <w:sz w:val="20"/>
                <w:szCs w:val="20"/>
                <w:lang w:val="en-US"/>
              </w:rPr>
            </w:pPr>
            <w:r w:rsidRPr="00B32B11">
              <w:rPr>
                <w:sz w:val="20"/>
                <w:szCs w:val="20"/>
                <w:lang w:val="en-US"/>
              </w:rPr>
              <w:t>0.3</w:t>
            </w:r>
          </w:p>
        </w:tc>
      </w:tr>
    </w:tbl>
    <w:p w14:paraId="52BBBA2A" w14:textId="77777777" w:rsidR="00790BFC" w:rsidRPr="00ED7750" w:rsidRDefault="00790BFC" w:rsidP="00790BFC"/>
    <w:p w14:paraId="06E1AE7C" w14:textId="77777777" w:rsidR="00790BFC" w:rsidRPr="00F23681" w:rsidRDefault="00790BFC" w:rsidP="00790BFC">
      <w:pPr>
        <w:rPr>
          <w:i/>
        </w:rPr>
      </w:pPr>
      <w:r w:rsidRPr="00F23681">
        <w:rPr>
          <w:i/>
        </w:rPr>
        <w:br w:type="page"/>
      </w:r>
    </w:p>
    <w:p w14:paraId="1AEF8618" w14:textId="7CB77659" w:rsidR="00790BFC" w:rsidRDefault="00790BFC" w:rsidP="00790BFC">
      <w:pPr>
        <w:rPr>
          <w:lang w:val="en-US"/>
        </w:rPr>
      </w:pPr>
      <w:r w:rsidRPr="00671D30">
        <w:rPr>
          <w:b/>
          <w:lang w:val="en-US"/>
        </w:rPr>
        <w:lastRenderedPageBreak/>
        <w:t xml:space="preserve">Table 2 </w:t>
      </w:r>
      <w:r>
        <w:rPr>
          <w:lang w:val="en-US"/>
        </w:rPr>
        <w:t xml:space="preserve">Number and proportion of children with different levels of language competence and communication skills reported by the mothers in the 3 years questionnaire by use of </w:t>
      </w:r>
      <w:r w:rsidR="009C55A5">
        <w:rPr>
          <w:lang w:val="en-US"/>
        </w:rPr>
        <w:t xml:space="preserve">analgesic </w:t>
      </w:r>
      <w:r>
        <w:rPr>
          <w:lang w:val="en-US"/>
        </w:rPr>
        <w:t>opioids</w:t>
      </w:r>
    </w:p>
    <w:tbl>
      <w:tblPr>
        <w:tblStyle w:val="TableGrid"/>
        <w:tblW w:w="9464" w:type="dxa"/>
        <w:tblBorders>
          <w:left w:val="none" w:sz="0" w:space="0" w:color="auto"/>
          <w:right w:val="none" w:sz="0" w:space="0" w:color="auto"/>
          <w:insideV w:val="none" w:sz="0" w:space="0" w:color="auto"/>
        </w:tblBorders>
        <w:tblLook w:val="04A0" w:firstRow="1" w:lastRow="0" w:firstColumn="1" w:lastColumn="0" w:noHBand="0" w:noVBand="1"/>
      </w:tblPr>
      <w:tblGrid>
        <w:gridCol w:w="4200"/>
        <w:gridCol w:w="871"/>
        <w:gridCol w:w="872"/>
        <w:gridCol w:w="871"/>
        <w:gridCol w:w="872"/>
        <w:gridCol w:w="871"/>
        <w:gridCol w:w="907"/>
      </w:tblGrid>
      <w:tr w:rsidR="00790BFC" w14:paraId="1FF7B865" w14:textId="77777777" w:rsidTr="0058434E">
        <w:tc>
          <w:tcPr>
            <w:tcW w:w="4200" w:type="dxa"/>
            <w:tcBorders>
              <w:bottom w:val="single" w:sz="4" w:space="0" w:color="auto"/>
            </w:tcBorders>
          </w:tcPr>
          <w:p w14:paraId="71F7FF49" w14:textId="77777777" w:rsidR="00790BFC" w:rsidRDefault="00790BFC" w:rsidP="0058434E">
            <w:pPr>
              <w:pBdr>
                <w:between w:val="single" w:sz="4" w:space="1" w:color="auto"/>
              </w:pBdr>
              <w:rPr>
                <w:lang w:val="en-US"/>
              </w:rPr>
            </w:pPr>
          </w:p>
        </w:tc>
        <w:tc>
          <w:tcPr>
            <w:tcW w:w="1743" w:type="dxa"/>
            <w:gridSpan w:val="2"/>
            <w:tcBorders>
              <w:bottom w:val="single" w:sz="4" w:space="0" w:color="auto"/>
            </w:tcBorders>
          </w:tcPr>
          <w:p w14:paraId="5209990A" w14:textId="77777777" w:rsidR="00790BFC" w:rsidRDefault="00790BFC" w:rsidP="0058434E">
            <w:pPr>
              <w:pBdr>
                <w:between w:val="single" w:sz="4" w:space="1" w:color="auto"/>
              </w:pBdr>
              <w:jc w:val="right"/>
              <w:rPr>
                <w:lang w:val="en-US"/>
              </w:rPr>
            </w:pPr>
            <w:r>
              <w:rPr>
                <w:lang w:val="en-US"/>
              </w:rPr>
              <w:t>No opioid use</w:t>
            </w:r>
          </w:p>
        </w:tc>
        <w:tc>
          <w:tcPr>
            <w:tcW w:w="1743" w:type="dxa"/>
            <w:gridSpan w:val="2"/>
            <w:tcBorders>
              <w:bottom w:val="single" w:sz="4" w:space="0" w:color="auto"/>
            </w:tcBorders>
          </w:tcPr>
          <w:p w14:paraId="554108D8" w14:textId="77777777" w:rsidR="00790BFC" w:rsidRDefault="00790BFC" w:rsidP="0058434E">
            <w:pPr>
              <w:pBdr>
                <w:between w:val="single" w:sz="4" w:space="1" w:color="auto"/>
              </w:pBdr>
              <w:jc w:val="right"/>
              <w:rPr>
                <w:lang w:val="en-US"/>
              </w:rPr>
            </w:pPr>
            <w:r>
              <w:rPr>
                <w:lang w:val="en-US"/>
              </w:rPr>
              <w:t>One period</w:t>
            </w:r>
          </w:p>
        </w:tc>
        <w:tc>
          <w:tcPr>
            <w:tcW w:w="1778" w:type="dxa"/>
            <w:gridSpan w:val="2"/>
            <w:tcBorders>
              <w:bottom w:val="single" w:sz="4" w:space="0" w:color="auto"/>
            </w:tcBorders>
          </w:tcPr>
          <w:p w14:paraId="3AFD3C1B" w14:textId="77777777" w:rsidR="00790BFC" w:rsidRDefault="00790BFC" w:rsidP="0058434E">
            <w:pPr>
              <w:pBdr>
                <w:between w:val="single" w:sz="4" w:space="1" w:color="auto"/>
              </w:pBdr>
              <w:jc w:val="center"/>
              <w:rPr>
                <w:lang w:val="en-US"/>
              </w:rPr>
            </w:pPr>
            <w:r>
              <w:rPr>
                <w:lang w:val="en-US"/>
              </w:rPr>
              <w:t>Two or three periods</w:t>
            </w:r>
          </w:p>
        </w:tc>
      </w:tr>
      <w:tr w:rsidR="00790BFC" w14:paraId="3C7A9A89" w14:textId="77777777" w:rsidTr="0058434E">
        <w:tc>
          <w:tcPr>
            <w:tcW w:w="4200" w:type="dxa"/>
            <w:tcBorders>
              <w:top w:val="single" w:sz="4" w:space="0" w:color="auto"/>
              <w:bottom w:val="single" w:sz="4" w:space="0" w:color="auto"/>
            </w:tcBorders>
          </w:tcPr>
          <w:p w14:paraId="7D69B355" w14:textId="77777777" w:rsidR="00790BFC" w:rsidRPr="00FC6B7B" w:rsidRDefault="00790BFC" w:rsidP="0058434E">
            <w:pPr>
              <w:rPr>
                <w:b/>
                <w:lang w:val="en-US"/>
              </w:rPr>
            </w:pPr>
            <w:r w:rsidRPr="00FC6B7B">
              <w:rPr>
                <w:b/>
                <w:lang w:val="en-US"/>
              </w:rPr>
              <w:t>Language competence</w:t>
            </w:r>
          </w:p>
        </w:tc>
        <w:tc>
          <w:tcPr>
            <w:tcW w:w="871" w:type="dxa"/>
            <w:tcBorders>
              <w:top w:val="single" w:sz="4" w:space="0" w:color="auto"/>
              <w:bottom w:val="single" w:sz="4" w:space="0" w:color="auto"/>
            </w:tcBorders>
          </w:tcPr>
          <w:p w14:paraId="5B11D05E" w14:textId="77777777" w:rsidR="00790BFC" w:rsidRDefault="00790BFC" w:rsidP="0058434E">
            <w:pPr>
              <w:jc w:val="right"/>
              <w:rPr>
                <w:lang w:val="en-US"/>
              </w:rPr>
            </w:pPr>
            <w:r>
              <w:rPr>
                <w:lang w:val="en-US"/>
              </w:rPr>
              <w:t>n</w:t>
            </w:r>
          </w:p>
        </w:tc>
        <w:tc>
          <w:tcPr>
            <w:tcW w:w="872" w:type="dxa"/>
            <w:tcBorders>
              <w:top w:val="single" w:sz="4" w:space="0" w:color="auto"/>
              <w:bottom w:val="single" w:sz="4" w:space="0" w:color="auto"/>
            </w:tcBorders>
          </w:tcPr>
          <w:p w14:paraId="5573962A" w14:textId="77777777" w:rsidR="00790BFC" w:rsidRDefault="00790BFC" w:rsidP="0058434E">
            <w:pPr>
              <w:jc w:val="right"/>
              <w:rPr>
                <w:lang w:val="en-US"/>
              </w:rPr>
            </w:pPr>
            <w:r>
              <w:rPr>
                <w:lang w:val="en-US"/>
              </w:rPr>
              <w:t>%</w:t>
            </w:r>
          </w:p>
        </w:tc>
        <w:tc>
          <w:tcPr>
            <w:tcW w:w="871" w:type="dxa"/>
            <w:tcBorders>
              <w:top w:val="single" w:sz="4" w:space="0" w:color="auto"/>
              <w:bottom w:val="single" w:sz="4" w:space="0" w:color="auto"/>
            </w:tcBorders>
          </w:tcPr>
          <w:p w14:paraId="4E54B84D" w14:textId="77777777" w:rsidR="00790BFC" w:rsidRDefault="00790BFC" w:rsidP="0058434E">
            <w:pPr>
              <w:jc w:val="right"/>
              <w:rPr>
                <w:lang w:val="en-US"/>
              </w:rPr>
            </w:pPr>
            <w:r>
              <w:rPr>
                <w:lang w:val="en-US"/>
              </w:rPr>
              <w:t>n</w:t>
            </w:r>
          </w:p>
        </w:tc>
        <w:tc>
          <w:tcPr>
            <w:tcW w:w="872" w:type="dxa"/>
            <w:tcBorders>
              <w:top w:val="single" w:sz="4" w:space="0" w:color="auto"/>
              <w:bottom w:val="single" w:sz="4" w:space="0" w:color="auto"/>
            </w:tcBorders>
          </w:tcPr>
          <w:p w14:paraId="232F4328" w14:textId="77777777" w:rsidR="00790BFC" w:rsidRDefault="00790BFC" w:rsidP="0058434E">
            <w:pPr>
              <w:jc w:val="right"/>
              <w:rPr>
                <w:lang w:val="en-US"/>
              </w:rPr>
            </w:pPr>
            <w:r>
              <w:rPr>
                <w:lang w:val="en-US"/>
              </w:rPr>
              <w:t>%</w:t>
            </w:r>
          </w:p>
        </w:tc>
        <w:tc>
          <w:tcPr>
            <w:tcW w:w="871" w:type="dxa"/>
            <w:tcBorders>
              <w:top w:val="single" w:sz="4" w:space="0" w:color="auto"/>
              <w:bottom w:val="single" w:sz="4" w:space="0" w:color="auto"/>
            </w:tcBorders>
          </w:tcPr>
          <w:p w14:paraId="67301F8F" w14:textId="77777777" w:rsidR="00790BFC" w:rsidRDefault="00790BFC" w:rsidP="0058434E">
            <w:pPr>
              <w:jc w:val="right"/>
              <w:rPr>
                <w:lang w:val="en-US"/>
              </w:rPr>
            </w:pPr>
            <w:r>
              <w:rPr>
                <w:lang w:val="en-US"/>
              </w:rPr>
              <w:t>n</w:t>
            </w:r>
          </w:p>
        </w:tc>
        <w:tc>
          <w:tcPr>
            <w:tcW w:w="907" w:type="dxa"/>
            <w:tcBorders>
              <w:top w:val="single" w:sz="4" w:space="0" w:color="auto"/>
              <w:bottom w:val="single" w:sz="4" w:space="0" w:color="auto"/>
            </w:tcBorders>
          </w:tcPr>
          <w:p w14:paraId="3C379C79" w14:textId="77777777" w:rsidR="00790BFC" w:rsidRDefault="00790BFC" w:rsidP="0058434E">
            <w:pPr>
              <w:jc w:val="right"/>
              <w:rPr>
                <w:lang w:val="en-US"/>
              </w:rPr>
            </w:pPr>
            <w:r>
              <w:rPr>
                <w:lang w:val="en-US"/>
              </w:rPr>
              <w:t>%</w:t>
            </w:r>
          </w:p>
        </w:tc>
      </w:tr>
      <w:tr w:rsidR="00790BFC" w14:paraId="2D0C29EA" w14:textId="77777777" w:rsidTr="0058434E">
        <w:tc>
          <w:tcPr>
            <w:tcW w:w="4200" w:type="dxa"/>
            <w:tcBorders>
              <w:bottom w:val="nil"/>
            </w:tcBorders>
          </w:tcPr>
          <w:p w14:paraId="468745AC" w14:textId="77777777" w:rsidR="00790BFC" w:rsidRDefault="00790BFC" w:rsidP="0058434E">
            <w:pPr>
              <w:rPr>
                <w:lang w:val="en-US"/>
              </w:rPr>
            </w:pPr>
            <w:r>
              <w:rPr>
                <w:lang w:val="en-US"/>
              </w:rPr>
              <w:t>Long complicated sentences</w:t>
            </w:r>
          </w:p>
        </w:tc>
        <w:tc>
          <w:tcPr>
            <w:tcW w:w="871" w:type="dxa"/>
            <w:tcBorders>
              <w:bottom w:val="nil"/>
            </w:tcBorders>
          </w:tcPr>
          <w:p w14:paraId="4E88B166" w14:textId="77777777" w:rsidR="00790BFC" w:rsidRDefault="00790BFC" w:rsidP="0058434E">
            <w:pPr>
              <w:jc w:val="right"/>
              <w:rPr>
                <w:lang w:val="en-US"/>
              </w:rPr>
            </w:pPr>
            <w:r>
              <w:rPr>
                <w:lang w:val="en-US"/>
              </w:rPr>
              <w:t>39 132</w:t>
            </w:r>
          </w:p>
        </w:tc>
        <w:tc>
          <w:tcPr>
            <w:tcW w:w="872" w:type="dxa"/>
            <w:tcBorders>
              <w:bottom w:val="nil"/>
            </w:tcBorders>
          </w:tcPr>
          <w:p w14:paraId="6D0A6EB1" w14:textId="77777777" w:rsidR="00790BFC" w:rsidRDefault="00790BFC" w:rsidP="0058434E">
            <w:pPr>
              <w:jc w:val="right"/>
              <w:rPr>
                <w:lang w:val="en-US"/>
              </w:rPr>
            </w:pPr>
            <w:r>
              <w:rPr>
                <w:lang w:val="en-US"/>
              </w:rPr>
              <w:t>77.0</w:t>
            </w:r>
          </w:p>
        </w:tc>
        <w:tc>
          <w:tcPr>
            <w:tcW w:w="871" w:type="dxa"/>
            <w:tcBorders>
              <w:bottom w:val="nil"/>
            </w:tcBorders>
          </w:tcPr>
          <w:p w14:paraId="444577EF" w14:textId="77777777" w:rsidR="00790BFC" w:rsidRDefault="00790BFC" w:rsidP="0058434E">
            <w:pPr>
              <w:jc w:val="right"/>
              <w:rPr>
                <w:lang w:val="en-US"/>
              </w:rPr>
            </w:pPr>
            <w:r>
              <w:rPr>
                <w:lang w:val="en-US"/>
              </w:rPr>
              <w:t>531</w:t>
            </w:r>
          </w:p>
        </w:tc>
        <w:tc>
          <w:tcPr>
            <w:tcW w:w="872" w:type="dxa"/>
            <w:tcBorders>
              <w:bottom w:val="nil"/>
            </w:tcBorders>
          </w:tcPr>
          <w:p w14:paraId="3816DA93" w14:textId="77777777" w:rsidR="00790BFC" w:rsidRDefault="00790BFC" w:rsidP="0058434E">
            <w:pPr>
              <w:jc w:val="right"/>
              <w:rPr>
                <w:lang w:val="en-US"/>
              </w:rPr>
            </w:pPr>
            <w:r>
              <w:rPr>
                <w:lang w:val="en-US"/>
              </w:rPr>
              <w:t>73.8</w:t>
            </w:r>
          </w:p>
        </w:tc>
        <w:tc>
          <w:tcPr>
            <w:tcW w:w="871" w:type="dxa"/>
            <w:tcBorders>
              <w:bottom w:val="nil"/>
            </w:tcBorders>
          </w:tcPr>
          <w:p w14:paraId="5FCC0F91" w14:textId="77777777" w:rsidR="00790BFC" w:rsidRDefault="00790BFC" w:rsidP="0058434E">
            <w:pPr>
              <w:jc w:val="right"/>
              <w:rPr>
                <w:lang w:val="en-US"/>
              </w:rPr>
            </w:pPr>
            <w:r>
              <w:rPr>
                <w:lang w:val="en-US"/>
              </w:rPr>
              <w:t>131</w:t>
            </w:r>
          </w:p>
        </w:tc>
        <w:tc>
          <w:tcPr>
            <w:tcW w:w="907" w:type="dxa"/>
            <w:tcBorders>
              <w:bottom w:val="nil"/>
            </w:tcBorders>
          </w:tcPr>
          <w:p w14:paraId="327E2989" w14:textId="77777777" w:rsidR="00790BFC" w:rsidRDefault="00790BFC" w:rsidP="0058434E">
            <w:pPr>
              <w:jc w:val="right"/>
              <w:rPr>
                <w:lang w:val="en-US"/>
              </w:rPr>
            </w:pPr>
            <w:r>
              <w:rPr>
                <w:lang w:val="en-US"/>
              </w:rPr>
              <w:t>76.2</w:t>
            </w:r>
          </w:p>
        </w:tc>
      </w:tr>
      <w:tr w:rsidR="00790BFC" w14:paraId="1B96FFF8" w14:textId="77777777" w:rsidTr="0058434E">
        <w:tc>
          <w:tcPr>
            <w:tcW w:w="4200" w:type="dxa"/>
            <w:tcBorders>
              <w:top w:val="nil"/>
              <w:bottom w:val="nil"/>
            </w:tcBorders>
          </w:tcPr>
          <w:p w14:paraId="46B0B1E0" w14:textId="77777777" w:rsidR="00790BFC" w:rsidRDefault="00790BFC" w:rsidP="0058434E">
            <w:pPr>
              <w:rPr>
                <w:lang w:val="en-US"/>
              </w:rPr>
            </w:pPr>
            <w:r>
              <w:rPr>
                <w:lang w:val="en-US"/>
              </w:rPr>
              <w:t>Fairly complicated sentences</w:t>
            </w:r>
          </w:p>
        </w:tc>
        <w:tc>
          <w:tcPr>
            <w:tcW w:w="871" w:type="dxa"/>
            <w:tcBorders>
              <w:top w:val="nil"/>
              <w:bottom w:val="nil"/>
            </w:tcBorders>
          </w:tcPr>
          <w:p w14:paraId="03A4BD3D" w14:textId="77777777" w:rsidR="00790BFC" w:rsidRDefault="00790BFC" w:rsidP="0058434E">
            <w:pPr>
              <w:jc w:val="right"/>
              <w:rPr>
                <w:lang w:val="en-US"/>
              </w:rPr>
            </w:pPr>
            <w:r>
              <w:rPr>
                <w:lang w:val="en-US"/>
              </w:rPr>
              <w:t>9 637</w:t>
            </w:r>
          </w:p>
        </w:tc>
        <w:tc>
          <w:tcPr>
            <w:tcW w:w="872" w:type="dxa"/>
            <w:tcBorders>
              <w:top w:val="nil"/>
              <w:bottom w:val="nil"/>
            </w:tcBorders>
          </w:tcPr>
          <w:p w14:paraId="61FC7EFC" w14:textId="77777777" w:rsidR="00790BFC" w:rsidRDefault="00790BFC" w:rsidP="0058434E">
            <w:pPr>
              <w:jc w:val="right"/>
              <w:rPr>
                <w:lang w:val="en-US"/>
              </w:rPr>
            </w:pPr>
            <w:r>
              <w:rPr>
                <w:lang w:val="en-US"/>
              </w:rPr>
              <w:t>19.0</w:t>
            </w:r>
          </w:p>
        </w:tc>
        <w:tc>
          <w:tcPr>
            <w:tcW w:w="871" w:type="dxa"/>
            <w:tcBorders>
              <w:top w:val="nil"/>
              <w:bottom w:val="nil"/>
            </w:tcBorders>
          </w:tcPr>
          <w:p w14:paraId="2EA081BC" w14:textId="77777777" w:rsidR="00790BFC" w:rsidRDefault="00790BFC" w:rsidP="0058434E">
            <w:pPr>
              <w:jc w:val="right"/>
              <w:rPr>
                <w:lang w:val="en-US"/>
              </w:rPr>
            </w:pPr>
            <w:r>
              <w:rPr>
                <w:lang w:val="en-US"/>
              </w:rPr>
              <w:t>162</w:t>
            </w:r>
          </w:p>
        </w:tc>
        <w:tc>
          <w:tcPr>
            <w:tcW w:w="872" w:type="dxa"/>
            <w:tcBorders>
              <w:top w:val="nil"/>
              <w:bottom w:val="nil"/>
            </w:tcBorders>
          </w:tcPr>
          <w:p w14:paraId="5E9DCA42" w14:textId="77777777" w:rsidR="00790BFC" w:rsidRDefault="00790BFC" w:rsidP="0058434E">
            <w:pPr>
              <w:jc w:val="right"/>
              <w:rPr>
                <w:lang w:val="en-US"/>
              </w:rPr>
            </w:pPr>
            <w:r>
              <w:rPr>
                <w:lang w:val="en-US"/>
              </w:rPr>
              <w:t>22.5</w:t>
            </w:r>
          </w:p>
        </w:tc>
        <w:tc>
          <w:tcPr>
            <w:tcW w:w="871" w:type="dxa"/>
            <w:tcBorders>
              <w:top w:val="nil"/>
              <w:bottom w:val="nil"/>
            </w:tcBorders>
          </w:tcPr>
          <w:p w14:paraId="66653252" w14:textId="77777777" w:rsidR="00790BFC" w:rsidRDefault="00790BFC" w:rsidP="0058434E">
            <w:pPr>
              <w:jc w:val="right"/>
              <w:rPr>
                <w:lang w:val="en-US"/>
              </w:rPr>
            </w:pPr>
            <w:r>
              <w:rPr>
                <w:lang w:val="en-US"/>
              </w:rPr>
              <w:t>31</w:t>
            </w:r>
          </w:p>
        </w:tc>
        <w:tc>
          <w:tcPr>
            <w:tcW w:w="907" w:type="dxa"/>
            <w:tcBorders>
              <w:top w:val="nil"/>
              <w:bottom w:val="nil"/>
            </w:tcBorders>
          </w:tcPr>
          <w:p w14:paraId="534866A7" w14:textId="77777777" w:rsidR="00790BFC" w:rsidRDefault="00790BFC" w:rsidP="0058434E">
            <w:pPr>
              <w:jc w:val="right"/>
              <w:rPr>
                <w:lang w:val="en-US"/>
              </w:rPr>
            </w:pPr>
            <w:r>
              <w:rPr>
                <w:lang w:val="en-US"/>
              </w:rPr>
              <w:t>18.0</w:t>
            </w:r>
          </w:p>
        </w:tc>
      </w:tr>
      <w:tr w:rsidR="00790BFC" w14:paraId="76F39B13" w14:textId="77777777" w:rsidTr="0058434E">
        <w:tc>
          <w:tcPr>
            <w:tcW w:w="4200" w:type="dxa"/>
            <w:tcBorders>
              <w:top w:val="nil"/>
              <w:bottom w:val="nil"/>
            </w:tcBorders>
          </w:tcPr>
          <w:p w14:paraId="0AE684C5" w14:textId="77777777" w:rsidR="00790BFC" w:rsidRDefault="00790BFC" w:rsidP="0058434E">
            <w:pPr>
              <w:rPr>
                <w:lang w:val="en-US"/>
              </w:rPr>
            </w:pPr>
            <w:r>
              <w:rPr>
                <w:lang w:val="en-US"/>
              </w:rPr>
              <w:t>Two to three word phrases or less</w:t>
            </w:r>
          </w:p>
        </w:tc>
        <w:tc>
          <w:tcPr>
            <w:tcW w:w="871" w:type="dxa"/>
            <w:tcBorders>
              <w:top w:val="nil"/>
              <w:bottom w:val="nil"/>
            </w:tcBorders>
          </w:tcPr>
          <w:p w14:paraId="48802B78" w14:textId="77777777" w:rsidR="00790BFC" w:rsidRDefault="00790BFC" w:rsidP="0058434E">
            <w:pPr>
              <w:jc w:val="right"/>
              <w:rPr>
                <w:lang w:val="en-US"/>
              </w:rPr>
            </w:pPr>
            <w:r>
              <w:rPr>
                <w:lang w:val="en-US"/>
              </w:rPr>
              <w:t>2 018</w:t>
            </w:r>
          </w:p>
        </w:tc>
        <w:tc>
          <w:tcPr>
            <w:tcW w:w="872" w:type="dxa"/>
            <w:tcBorders>
              <w:top w:val="nil"/>
              <w:bottom w:val="nil"/>
            </w:tcBorders>
          </w:tcPr>
          <w:p w14:paraId="78107361" w14:textId="77777777" w:rsidR="00790BFC" w:rsidRDefault="00790BFC" w:rsidP="0058434E">
            <w:pPr>
              <w:jc w:val="right"/>
              <w:rPr>
                <w:lang w:val="en-US"/>
              </w:rPr>
            </w:pPr>
            <w:r>
              <w:rPr>
                <w:lang w:val="en-US"/>
              </w:rPr>
              <w:t>4.0</w:t>
            </w:r>
          </w:p>
        </w:tc>
        <w:tc>
          <w:tcPr>
            <w:tcW w:w="871" w:type="dxa"/>
            <w:tcBorders>
              <w:top w:val="nil"/>
              <w:bottom w:val="nil"/>
            </w:tcBorders>
          </w:tcPr>
          <w:p w14:paraId="2A2759CF" w14:textId="77777777" w:rsidR="00790BFC" w:rsidRDefault="00790BFC" w:rsidP="0058434E">
            <w:pPr>
              <w:jc w:val="right"/>
              <w:rPr>
                <w:lang w:val="en-US"/>
              </w:rPr>
            </w:pPr>
            <w:r>
              <w:rPr>
                <w:lang w:val="en-US"/>
              </w:rPr>
              <w:t>27</w:t>
            </w:r>
          </w:p>
        </w:tc>
        <w:tc>
          <w:tcPr>
            <w:tcW w:w="872" w:type="dxa"/>
            <w:tcBorders>
              <w:top w:val="nil"/>
              <w:bottom w:val="nil"/>
            </w:tcBorders>
          </w:tcPr>
          <w:p w14:paraId="42AD208F" w14:textId="77777777" w:rsidR="00790BFC" w:rsidRDefault="00790BFC" w:rsidP="0058434E">
            <w:pPr>
              <w:jc w:val="right"/>
              <w:rPr>
                <w:lang w:val="en-US"/>
              </w:rPr>
            </w:pPr>
            <w:r>
              <w:rPr>
                <w:lang w:val="en-US"/>
              </w:rPr>
              <w:t>3.8</w:t>
            </w:r>
          </w:p>
        </w:tc>
        <w:tc>
          <w:tcPr>
            <w:tcW w:w="871" w:type="dxa"/>
            <w:tcBorders>
              <w:top w:val="nil"/>
              <w:bottom w:val="nil"/>
            </w:tcBorders>
          </w:tcPr>
          <w:p w14:paraId="06C6D6EF" w14:textId="77777777" w:rsidR="00790BFC" w:rsidRDefault="00790BFC" w:rsidP="0058434E">
            <w:pPr>
              <w:jc w:val="right"/>
              <w:rPr>
                <w:lang w:val="en-US"/>
              </w:rPr>
            </w:pPr>
            <w:r>
              <w:rPr>
                <w:lang w:val="en-US"/>
              </w:rPr>
              <w:t>10</w:t>
            </w:r>
          </w:p>
        </w:tc>
        <w:tc>
          <w:tcPr>
            <w:tcW w:w="907" w:type="dxa"/>
            <w:tcBorders>
              <w:top w:val="nil"/>
              <w:bottom w:val="nil"/>
            </w:tcBorders>
          </w:tcPr>
          <w:p w14:paraId="15303F28" w14:textId="77777777" w:rsidR="00790BFC" w:rsidRDefault="00790BFC" w:rsidP="0058434E">
            <w:pPr>
              <w:jc w:val="right"/>
              <w:rPr>
                <w:lang w:val="en-US"/>
              </w:rPr>
            </w:pPr>
            <w:r>
              <w:rPr>
                <w:lang w:val="en-US"/>
              </w:rPr>
              <w:t>5.8</w:t>
            </w:r>
          </w:p>
        </w:tc>
      </w:tr>
      <w:tr w:rsidR="00790BFC" w:rsidRPr="00EC2BA5" w14:paraId="4786EEDE" w14:textId="77777777" w:rsidTr="0058434E">
        <w:tc>
          <w:tcPr>
            <w:tcW w:w="4200" w:type="dxa"/>
            <w:tcBorders>
              <w:top w:val="nil"/>
              <w:bottom w:val="nil"/>
            </w:tcBorders>
          </w:tcPr>
          <w:p w14:paraId="7A9114EB" w14:textId="77777777" w:rsidR="00790BFC" w:rsidRDefault="00790BFC" w:rsidP="0058434E">
            <w:pPr>
              <w:ind w:left="284"/>
              <w:rPr>
                <w:lang w:val="en-US"/>
              </w:rPr>
            </w:pPr>
            <w:r>
              <w:rPr>
                <w:lang w:val="en-US"/>
              </w:rPr>
              <w:t>Two to three word phrases</w:t>
            </w:r>
          </w:p>
        </w:tc>
        <w:tc>
          <w:tcPr>
            <w:tcW w:w="871" w:type="dxa"/>
            <w:tcBorders>
              <w:top w:val="nil"/>
              <w:bottom w:val="nil"/>
            </w:tcBorders>
          </w:tcPr>
          <w:p w14:paraId="2ADC86AA" w14:textId="77777777" w:rsidR="00790BFC" w:rsidRDefault="00790BFC" w:rsidP="0058434E">
            <w:pPr>
              <w:jc w:val="right"/>
              <w:rPr>
                <w:lang w:val="en-US"/>
              </w:rPr>
            </w:pPr>
            <w:r>
              <w:rPr>
                <w:lang w:val="en-US"/>
              </w:rPr>
              <w:t>1 696</w:t>
            </w:r>
          </w:p>
        </w:tc>
        <w:tc>
          <w:tcPr>
            <w:tcW w:w="872" w:type="dxa"/>
            <w:tcBorders>
              <w:top w:val="nil"/>
              <w:bottom w:val="nil"/>
            </w:tcBorders>
          </w:tcPr>
          <w:p w14:paraId="6926F502" w14:textId="77777777" w:rsidR="00790BFC" w:rsidRDefault="00790BFC" w:rsidP="0058434E">
            <w:pPr>
              <w:jc w:val="right"/>
              <w:rPr>
                <w:lang w:val="en-US"/>
              </w:rPr>
            </w:pPr>
            <w:r>
              <w:rPr>
                <w:lang w:val="en-US"/>
              </w:rPr>
              <w:t>3.3</w:t>
            </w:r>
          </w:p>
        </w:tc>
        <w:tc>
          <w:tcPr>
            <w:tcW w:w="871" w:type="dxa"/>
            <w:tcBorders>
              <w:top w:val="nil"/>
              <w:bottom w:val="nil"/>
            </w:tcBorders>
          </w:tcPr>
          <w:p w14:paraId="169231FC" w14:textId="77777777" w:rsidR="00790BFC" w:rsidRDefault="00790BFC" w:rsidP="0058434E">
            <w:pPr>
              <w:jc w:val="right"/>
              <w:rPr>
                <w:lang w:val="en-US"/>
              </w:rPr>
            </w:pPr>
            <w:r>
              <w:rPr>
                <w:lang w:val="en-US"/>
              </w:rPr>
              <w:t>21</w:t>
            </w:r>
          </w:p>
        </w:tc>
        <w:tc>
          <w:tcPr>
            <w:tcW w:w="872" w:type="dxa"/>
            <w:tcBorders>
              <w:top w:val="nil"/>
              <w:bottom w:val="nil"/>
            </w:tcBorders>
          </w:tcPr>
          <w:p w14:paraId="01944560" w14:textId="77777777" w:rsidR="00790BFC" w:rsidRDefault="00790BFC" w:rsidP="0058434E">
            <w:pPr>
              <w:jc w:val="right"/>
              <w:rPr>
                <w:lang w:val="en-US"/>
              </w:rPr>
            </w:pPr>
            <w:r>
              <w:rPr>
                <w:lang w:val="en-US"/>
              </w:rPr>
              <w:t>2.9</w:t>
            </w:r>
          </w:p>
        </w:tc>
        <w:tc>
          <w:tcPr>
            <w:tcW w:w="871" w:type="dxa"/>
            <w:tcBorders>
              <w:top w:val="nil"/>
              <w:bottom w:val="nil"/>
            </w:tcBorders>
          </w:tcPr>
          <w:p w14:paraId="30362986" w14:textId="77777777" w:rsidR="00790BFC" w:rsidRDefault="00790BFC" w:rsidP="0058434E">
            <w:pPr>
              <w:jc w:val="right"/>
              <w:rPr>
                <w:lang w:val="en-US"/>
              </w:rPr>
            </w:pPr>
            <w:r>
              <w:rPr>
                <w:lang w:val="en-US"/>
              </w:rPr>
              <w:t>7</w:t>
            </w:r>
          </w:p>
        </w:tc>
        <w:tc>
          <w:tcPr>
            <w:tcW w:w="907" w:type="dxa"/>
            <w:tcBorders>
              <w:top w:val="nil"/>
              <w:bottom w:val="nil"/>
            </w:tcBorders>
          </w:tcPr>
          <w:p w14:paraId="28E3D59F" w14:textId="77777777" w:rsidR="00790BFC" w:rsidRDefault="00790BFC" w:rsidP="0058434E">
            <w:pPr>
              <w:jc w:val="right"/>
              <w:rPr>
                <w:lang w:val="en-US"/>
              </w:rPr>
            </w:pPr>
            <w:r>
              <w:rPr>
                <w:lang w:val="en-US"/>
              </w:rPr>
              <w:t>4.1</w:t>
            </w:r>
          </w:p>
        </w:tc>
      </w:tr>
      <w:tr w:rsidR="00790BFC" w:rsidRPr="00EC2BA5" w14:paraId="07B31BFA" w14:textId="77777777" w:rsidTr="0058434E">
        <w:tc>
          <w:tcPr>
            <w:tcW w:w="4200" w:type="dxa"/>
            <w:tcBorders>
              <w:top w:val="nil"/>
              <w:bottom w:val="nil"/>
            </w:tcBorders>
          </w:tcPr>
          <w:p w14:paraId="1E86A264" w14:textId="77777777" w:rsidR="00790BFC" w:rsidRDefault="00790BFC" w:rsidP="0058434E">
            <w:pPr>
              <w:ind w:firstLine="284"/>
              <w:rPr>
                <w:lang w:val="en-US"/>
              </w:rPr>
            </w:pPr>
            <w:r>
              <w:rPr>
                <w:lang w:val="en-US"/>
              </w:rPr>
              <w:t xml:space="preserve">One word </w:t>
            </w:r>
          </w:p>
        </w:tc>
        <w:tc>
          <w:tcPr>
            <w:tcW w:w="871" w:type="dxa"/>
            <w:tcBorders>
              <w:top w:val="nil"/>
              <w:bottom w:val="nil"/>
            </w:tcBorders>
          </w:tcPr>
          <w:p w14:paraId="2E108922" w14:textId="77777777" w:rsidR="00790BFC" w:rsidRDefault="00790BFC" w:rsidP="0058434E">
            <w:pPr>
              <w:jc w:val="right"/>
              <w:rPr>
                <w:lang w:val="en-US"/>
              </w:rPr>
            </w:pPr>
            <w:r>
              <w:rPr>
                <w:lang w:val="en-US"/>
              </w:rPr>
              <w:t>187</w:t>
            </w:r>
          </w:p>
        </w:tc>
        <w:tc>
          <w:tcPr>
            <w:tcW w:w="872" w:type="dxa"/>
            <w:tcBorders>
              <w:top w:val="nil"/>
              <w:bottom w:val="nil"/>
            </w:tcBorders>
          </w:tcPr>
          <w:p w14:paraId="4B6996AC" w14:textId="77777777" w:rsidR="00790BFC" w:rsidRDefault="00790BFC" w:rsidP="0058434E">
            <w:pPr>
              <w:jc w:val="right"/>
              <w:rPr>
                <w:lang w:val="en-US"/>
              </w:rPr>
            </w:pPr>
            <w:r>
              <w:rPr>
                <w:lang w:val="en-US"/>
              </w:rPr>
              <w:t>0.4</w:t>
            </w:r>
          </w:p>
        </w:tc>
        <w:tc>
          <w:tcPr>
            <w:tcW w:w="871" w:type="dxa"/>
            <w:tcBorders>
              <w:top w:val="nil"/>
              <w:bottom w:val="nil"/>
            </w:tcBorders>
          </w:tcPr>
          <w:p w14:paraId="2CC61C9A" w14:textId="77777777" w:rsidR="00790BFC" w:rsidRDefault="00790BFC" w:rsidP="0058434E">
            <w:pPr>
              <w:jc w:val="right"/>
              <w:rPr>
                <w:lang w:val="en-US"/>
              </w:rPr>
            </w:pPr>
            <w:r>
              <w:rPr>
                <w:lang w:val="en-US"/>
              </w:rPr>
              <w:t>3</w:t>
            </w:r>
          </w:p>
        </w:tc>
        <w:tc>
          <w:tcPr>
            <w:tcW w:w="872" w:type="dxa"/>
            <w:tcBorders>
              <w:top w:val="nil"/>
              <w:bottom w:val="nil"/>
            </w:tcBorders>
          </w:tcPr>
          <w:p w14:paraId="47440ACC" w14:textId="77777777" w:rsidR="00790BFC" w:rsidRDefault="00790BFC" w:rsidP="0058434E">
            <w:pPr>
              <w:jc w:val="right"/>
              <w:rPr>
                <w:lang w:val="en-US"/>
              </w:rPr>
            </w:pPr>
            <w:r>
              <w:rPr>
                <w:lang w:val="en-US"/>
              </w:rPr>
              <w:t>0.4</w:t>
            </w:r>
          </w:p>
        </w:tc>
        <w:tc>
          <w:tcPr>
            <w:tcW w:w="871" w:type="dxa"/>
            <w:tcBorders>
              <w:top w:val="nil"/>
              <w:bottom w:val="nil"/>
            </w:tcBorders>
          </w:tcPr>
          <w:p w14:paraId="185F1F8F" w14:textId="77777777" w:rsidR="00790BFC" w:rsidRDefault="00790BFC" w:rsidP="0058434E">
            <w:pPr>
              <w:jc w:val="right"/>
              <w:rPr>
                <w:lang w:val="en-US"/>
              </w:rPr>
            </w:pPr>
            <w:r>
              <w:rPr>
                <w:lang w:val="en-US"/>
              </w:rPr>
              <w:t>0</w:t>
            </w:r>
          </w:p>
        </w:tc>
        <w:tc>
          <w:tcPr>
            <w:tcW w:w="907" w:type="dxa"/>
            <w:tcBorders>
              <w:top w:val="nil"/>
              <w:bottom w:val="nil"/>
            </w:tcBorders>
          </w:tcPr>
          <w:p w14:paraId="144A7690" w14:textId="77777777" w:rsidR="00790BFC" w:rsidRDefault="00790BFC" w:rsidP="0058434E">
            <w:pPr>
              <w:jc w:val="right"/>
              <w:rPr>
                <w:lang w:val="en-US"/>
              </w:rPr>
            </w:pPr>
            <w:r>
              <w:rPr>
                <w:lang w:val="en-US"/>
              </w:rPr>
              <w:t>0</w:t>
            </w:r>
          </w:p>
        </w:tc>
      </w:tr>
      <w:tr w:rsidR="00790BFC" w:rsidRPr="00EC2BA5" w14:paraId="2014E6C3" w14:textId="77777777" w:rsidTr="0058434E">
        <w:tc>
          <w:tcPr>
            <w:tcW w:w="4200" w:type="dxa"/>
            <w:tcBorders>
              <w:top w:val="nil"/>
              <w:bottom w:val="nil"/>
            </w:tcBorders>
          </w:tcPr>
          <w:p w14:paraId="7D44F8FE" w14:textId="77777777" w:rsidR="00790BFC" w:rsidRDefault="00790BFC" w:rsidP="0058434E">
            <w:pPr>
              <w:ind w:firstLine="284"/>
              <w:rPr>
                <w:lang w:val="en-US"/>
              </w:rPr>
            </w:pPr>
            <w:r>
              <w:rPr>
                <w:lang w:val="en-US"/>
              </w:rPr>
              <w:t>Unintelligible</w:t>
            </w:r>
          </w:p>
        </w:tc>
        <w:tc>
          <w:tcPr>
            <w:tcW w:w="871" w:type="dxa"/>
            <w:tcBorders>
              <w:top w:val="nil"/>
              <w:bottom w:val="nil"/>
            </w:tcBorders>
          </w:tcPr>
          <w:p w14:paraId="5A112ACC" w14:textId="77777777" w:rsidR="00790BFC" w:rsidRDefault="00790BFC" w:rsidP="0058434E">
            <w:pPr>
              <w:jc w:val="right"/>
              <w:rPr>
                <w:lang w:val="en-US"/>
              </w:rPr>
            </w:pPr>
            <w:r>
              <w:rPr>
                <w:lang w:val="en-US"/>
              </w:rPr>
              <w:t>68</w:t>
            </w:r>
          </w:p>
        </w:tc>
        <w:tc>
          <w:tcPr>
            <w:tcW w:w="872" w:type="dxa"/>
            <w:tcBorders>
              <w:top w:val="nil"/>
              <w:bottom w:val="nil"/>
            </w:tcBorders>
          </w:tcPr>
          <w:p w14:paraId="5FA3BE22" w14:textId="77777777" w:rsidR="00790BFC" w:rsidRDefault="00790BFC" w:rsidP="0058434E">
            <w:pPr>
              <w:jc w:val="right"/>
              <w:rPr>
                <w:lang w:val="en-US"/>
              </w:rPr>
            </w:pPr>
            <w:r>
              <w:rPr>
                <w:lang w:val="en-US"/>
              </w:rPr>
              <w:t>0.1</w:t>
            </w:r>
          </w:p>
        </w:tc>
        <w:tc>
          <w:tcPr>
            <w:tcW w:w="871" w:type="dxa"/>
            <w:tcBorders>
              <w:top w:val="nil"/>
              <w:bottom w:val="nil"/>
            </w:tcBorders>
          </w:tcPr>
          <w:p w14:paraId="27C1F904" w14:textId="77777777" w:rsidR="00790BFC" w:rsidRDefault="00790BFC" w:rsidP="0058434E">
            <w:pPr>
              <w:jc w:val="right"/>
              <w:rPr>
                <w:lang w:val="en-US"/>
              </w:rPr>
            </w:pPr>
            <w:r>
              <w:rPr>
                <w:lang w:val="en-US"/>
              </w:rPr>
              <w:t>1</w:t>
            </w:r>
          </w:p>
        </w:tc>
        <w:tc>
          <w:tcPr>
            <w:tcW w:w="872" w:type="dxa"/>
            <w:tcBorders>
              <w:top w:val="nil"/>
              <w:bottom w:val="nil"/>
            </w:tcBorders>
          </w:tcPr>
          <w:p w14:paraId="577AE00D" w14:textId="77777777" w:rsidR="00790BFC" w:rsidRDefault="00790BFC" w:rsidP="0058434E">
            <w:pPr>
              <w:jc w:val="right"/>
              <w:rPr>
                <w:lang w:val="en-US"/>
              </w:rPr>
            </w:pPr>
            <w:r>
              <w:rPr>
                <w:lang w:val="en-US"/>
              </w:rPr>
              <w:t>0.1</w:t>
            </w:r>
          </w:p>
        </w:tc>
        <w:tc>
          <w:tcPr>
            <w:tcW w:w="871" w:type="dxa"/>
            <w:tcBorders>
              <w:top w:val="nil"/>
              <w:bottom w:val="nil"/>
            </w:tcBorders>
          </w:tcPr>
          <w:p w14:paraId="1FF22525" w14:textId="77777777" w:rsidR="00790BFC" w:rsidRDefault="00790BFC" w:rsidP="0058434E">
            <w:pPr>
              <w:jc w:val="right"/>
              <w:rPr>
                <w:lang w:val="en-US"/>
              </w:rPr>
            </w:pPr>
            <w:r>
              <w:rPr>
                <w:lang w:val="en-US"/>
              </w:rPr>
              <w:t>2</w:t>
            </w:r>
          </w:p>
        </w:tc>
        <w:tc>
          <w:tcPr>
            <w:tcW w:w="907" w:type="dxa"/>
            <w:tcBorders>
              <w:top w:val="nil"/>
              <w:bottom w:val="nil"/>
            </w:tcBorders>
          </w:tcPr>
          <w:p w14:paraId="2787CECA" w14:textId="77777777" w:rsidR="00790BFC" w:rsidRDefault="00790BFC" w:rsidP="0058434E">
            <w:pPr>
              <w:jc w:val="right"/>
              <w:rPr>
                <w:lang w:val="en-US"/>
              </w:rPr>
            </w:pPr>
            <w:r>
              <w:rPr>
                <w:lang w:val="en-US"/>
              </w:rPr>
              <w:t>1.2</w:t>
            </w:r>
          </w:p>
        </w:tc>
      </w:tr>
      <w:tr w:rsidR="00790BFC" w:rsidRPr="00AE4FCC" w14:paraId="1A89ADAA" w14:textId="77777777" w:rsidTr="0058434E">
        <w:tc>
          <w:tcPr>
            <w:tcW w:w="4200" w:type="dxa"/>
            <w:tcBorders>
              <w:top w:val="nil"/>
              <w:bottom w:val="nil"/>
            </w:tcBorders>
          </w:tcPr>
          <w:p w14:paraId="5CE59656" w14:textId="77777777" w:rsidR="00790BFC" w:rsidRDefault="00790BFC" w:rsidP="0058434E">
            <w:pPr>
              <w:ind w:firstLine="284"/>
              <w:rPr>
                <w:lang w:val="en-US"/>
              </w:rPr>
            </w:pPr>
            <w:r>
              <w:rPr>
                <w:lang w:val="en-US"/>
              </w:rPr>
              <w:t>Not yet talking</w:t>
            </w:r>
          </w:p>
        </w:tc>
        <w:tc>
          <w:tcPr>
            <w:tcW w:w="871" w:type="dxa"/>
            <w:tcBorders>
              <w:top w:val="nil"/>
              <w:bottom w:val="nil"/>
            </w:tcBorders>
          </w:tcPr>
          <w:p w14:paraId="6EC556BA" w14:textId="77777777" w:rsidR="00790BFC" w:rsidRDefault="00790BFC" w:rsidP="0058434E">
            <w:pPr>
              <w:jc w:val="right"/>
              <w:rPr>
                <w:lang w:val="en-US"/>
              </w:rPr>
            </w:pPr>
            <w:r>
              <w:rPr>
                <w:lang w:val="en-US"/>
              </w:rPr>
              <w:t>67</w:t>
            </w:r>
          </w:p>
        </w:tc>
        <w:tc>
          <w:tcPr>
            <w:tcW w:w="872" w:type="dxa"/>
            <w:tcBorders>
              <w:top w:val="nil"/>
              <w:bottom w:val="nil"/>
            </w:tcBorders>
          </w:tcPr>
          <w:p w14:paraId="239D1695" w14:textId="77777777" w:rsidR="00790BFC" w:rsidRDefault="00790BFC" w:rsidP="0058434E">
            <w:pPr>
              <w:jc w:val="right"/>
              <w:rPr>
                <w:lang w:val="en-US"/>
              </w:rPr>
            </w:pPr>
            <w:r>
              <w:rPr>
                <w:lang w:val="en-US"/>
              </w:rPr>
              <w:t>0.1</w:t>
            </w:r>
          </w:p>
        </w:tc>
        <w:tc>
          <w:tcPr>
            <w:tcW w:w="871" w:type="dxa"/>
            <w:tcBorders>
              <w:top w:val="nil"/>
              <w:bottom w:val="nil"/>
            </w:tcBorders>
          </w:tcPr>
          <w:p w14:paraId="5C781317" w14:textId="77777777" w:rsidR="00790BFC" w:rsidRDefault="00790BFC" w:rsidP="0058434E">
            <w:pPr>
              <w:jc w:val="right"/>
              <w:rPr>
                <w:lang w:val="en-US"/>
              </w:rPr>
            </w:pPr>
            <w:r>
              <w:rPr>
                <w:lang w:val="en-US"/>
              </w:rPr>
              <w:t>2</w:t>
            </w:r>
          </w:p>
        </w:tc>
        <w:tc>
          <w:tcPr>
            <w:tcW w:w="872" w:type="dxa"/>
            <w:tcBorders>
              <w:top w:val="nil"/>
              <w:bottom w:val="nil"/>
            </w:tcBorders>
          </w:tcPr>
          <w:p w14:paraId="058145B5" w14:textId="77777777" w:rsidR="00790BFC" w:rsidRDefault="00790BFC" w:rsidP="0058434E">
            <w:pPr>
              <w:jc w:val="right"/>
              <w:rPr>
                <w:lang w:val="en-US"/>
              </w:rPr>
            </w:pPr>
            <w:r>
              <w:rPr>
                <w:lang w:val="en-US"/>
              </w:rPr>
              <w:t>0.3</w:t>
            </w:r>
          </w:p>
        </w:tc>
        <w:tc>
          <w:tcPr>
            <w:tcW w:w="871" w:type="dxa"/>
            <w:tcBorders>
              <w:top w:val="nil"/>
              <w:bottom w:val="nil"/>
            </w:tcBorders>
          </w:tcPr>
          <w:p w14:paraId="4B5BD6E4" w14:textId="77777777" w:rsidR="00790BFC" w:rsidRDefault="00790BFC" w:rsidP="0058434E">
            <w:pPr>
              <w:jc w:val="right"/>
              <w:rPr>
                <w:lang w:val="en-US"/>
              </w:rPr>
            </w:pPr>
            <w:r>
              <w:rPr>
                <w:lang w:val="en-US"/>
              </w:rPr>
              <w:t>1</w:t>
            </w:r>
          </w:p>
        </w:tc>
        <w:tc>
          <w:tcPr>
            <w:tcW w:w="907" w:type="dxa"/>
            <w:tcBorders>
              <w:top w:val="nil"/>
              <w:bottom w:val="nil"/>
            </w:tcBorders>
          </w:tcPr>
          <w:p w14:paraId="1D4FD421" w14:textId="77777777" w:rsidR="00790BFC" w:rsidRDefault="00790BFC" w:rsidP="0058434E">
            <w:pPr>
              <w:jc w:val="right"/>
              <w:rPr>
                <w:lang w:val="en-US"/>
              </w:rPr>
            </w:pPr>
            <w:r>
              <w:rPr>
                <w:lang w:val="en-US"/>
              </w:rPr>
              <w:t>0.6</w:t>
            </w:r>
            <w:r>
              <w:rPr>
                <w:lang w:val="en-US"/>
              </w:rPr>
              <w:br/>
            </w:r>
          </w:p>
        </w:tc>
      </w:tr>
      <w:tr w:rsidR="00790BFC" w14:paraId="6D4C04F1" w14:textId="77777777" w:rsidTr="0058434E">
        <w:tc>
          <w:tcPr>
            <w:tcW w:w="4200" w:type="dxa"/>
            <w:tcBorders>
              <w:top w:val="nil"/>
              <w:bottom w:val="single" w:sz="4" w:space="0" w:color="auto"/>
            </w:tcBorders>
          </w:tcPr>
          <w:p w14:paraId="2ED804A9" w14:textId="77777777" w:rsidR="00790BFC" w:rsidRPr="00FC6B7B" w:rsidRDefault="00790BFC" w:rsidP="0058434E">
            <w:pPr>
              <w:rPr>
                <w:b/>
                <w:lang w:val="en-US"/>
              </w:rPr>
            </w:pPr>
          </w:p>
        </w:tc>
        <w:tc>
          <w:tcPr>
            <w:tcW w:w="871" w:type="dxa"/>
            <w:tcBorders>
              <w:top w:val="nil"/>
              <w:bottom w:val="single" w:sz="4" w:space="0" w:color="auto"/>
            </w:tcBorders>
          </w:tcPr>
          <w:p w14:paraId="3037A030" w14:textId="77777777" w:rsidR="00790BFC" w:rsidRDefault="00790BFC" w:rsidP="0058434E">
            <w:pPr>
              <w:jc w:val="right"/>
              <w:rPr>
                <w:lang w:val="en-US"/>
              </w:rPr>
            </w:pPr>
          </w:p>
        </w:tc>
        <w:tc>
          <w:tcPr>
            <w:tcW w:w="872" w:type="dxa"/>
            <w:tcBorders>
              <w:top w:val="nil"/>
              <w:bottom w:val="single" w:sz="4" w:space="0" w:color="auto"/>
            </w:tcBorders>
          </w:tcPr>
          <w:p w14:paraId="61090E47" w14:textId="77777777" w:rsidR="00790BFC" w:rsidRDefault="00790BFC" w:rsidP="0058434E">
            <w:pPr>
              <w:jc w:val="right"/>
              <w:rPr>
                <w:lang w:val="en-US"/>
              </w:rPr>
            </w:pPr>
          </w:p>
        </w:tc>
        <w:tc>
          <w:tcPr>
            <w:tcW w:w="871" w:type="dxa"/>
            <w:tcBorders>
              <w:top w:val="nil"/>
              <w:bottom w:val="single" w:sz="4" w:space="0" w:color="auto"/>
            </w:tcBorders>
          </w:tcPr>
          <w:p w14:paraId="3375A684" w14:textId="77777777" w:rsidR="00790BFC" w:rsidRDefault="00790BFC" w:rsidP="0058434E">
            <w:pPr>
              <w:jc w:val="right"/>
              <w:rPr>
                <w:lang w:val="en-US"/>
              </w:rPr>
            </w:pPr>
          </w:p>
        </w:tc>
        <w:tc>
          <w:tcPr>
            <w:tcW w:w="872" w:type="dxa"/>
            <w:tcBorders>
              <w:top w:val="nil"/>
              <w:bottom w:val="single" w:sz="4" w:space="0" w:color="auto"/>
            </w:tcBorders>
          </w:tcPr>
          <w:p w14:paraId="4381DEEF" w14:textId="77777777" w:rsidR="00790BFC" w:rsidRDefault="00790BFC" w:rsidP="0058434E">
            <w:pPr>
              <w:jc w:val="right"/>
              <w:rPr>
                <w:lang w:val="en-US"/>
              </w:rPr>
            </w:pPr>
          </w:p>
        </w:tc>
        <w:tc>
          <w:tcPr>
            <w:tcW w:w="871" w:type="dxa"/>
            <w:tcBorders>
              <w:top w:val="nil"/>
              <w:bottom w:val="single" w:sz="4" w:space="0" w:color="auto"/>
            </w:tcBorders>
          </w:tcPr>
          <w:p w14:paraId="68524D84" w14:textId="77777777" w:rsidR="00790BFC" w:rsidRDefault="00790BFC" w:rsidP="0058434E">
            <w:pPr>
              <w:jc w:val="right"/>
              <w:rPr>
                <w:lang w:val="en-US"/>
              </w:rPr>
            </w:pPr>
          </w:p>
        </w:tc>
        <w:tc>
          <w:tcPr>
            <w:tcW w:w="907" w:type="dxa"/>
            <w:tcBorders>
              <w:top w:val="nil"/>
              <w:bottom w:val="single" w:sz="4" w:space="0" w:color="auto"/>
            </w:tcBorders>
          </w:tcPr>
          <w:p w14:paraId="3874A0DD" w14:textId="77777777" w:rsidR="00790BFC" w:rsidRDefault="00790BFC" w:rsidP="0058434E">
            <w:pPr>
              <w:jc w:val="right"/>
              <w:rPr>
                <w:lang w:val="en-US"/>
              </w:rPr>
            </w:pPr>
          </w:p>
        </w:tc>
      </w:tr>
      <w:tr w:rsidR="00790BFC" w14:paraId="23B9EDE3" w14:textId="77777777" w:rsidTr="0058434E">
        <w:tc>
          <w:tcPr>
            <w:tcW w:w="4200" w:type="dxa"/>
            <w:tcBorders>
              <w:top w:val="nil"/>
              <w:bottom w:val="single" w:sz="4" w:space="0" w:color="auto"/>
            </w:tcBorders>
          </w:tcPr>
          <w:p w14:paraId="18667668" w14:textId="77777777" w:rsidR="00790BFC" w:rsidRPr="00FC6B7B" w:rsidRDefault="00790BFC" w:rsidP="0058434E">
            <w:pPr>
              <w:rPr>
                <w:b/>
                <w:lang w:val="en-US"/>
              </w:rPr>
            </w:pPr>
            <w:r w:rsidRPr="00FC6B7B">
              <w:rPr>
                <w:b/>
                <w:lang w:val="en-US"/>
              </w:rPr>
              <w:t>Communication skills</w:t>
            </w:r>
          </w:p>
        </w:tc>
        <w:tc>
          <w:tcPr>
            <w:tcW w:w="871" w:type="dxa"/>
            <w:tcBorders>
              <w:top w:val="nil"/>
              <w:bottom w:val="single" w:sz="4" w:space="0" w:color="auto"/>
            </w:tcBorders>
          </w:tcPr>
          <w:p w14:paraId="2DD93A24" w14:textId="77777777" w:rsidR="00790BFC" w:rsidRDefault="00790BFC" w:rsidP="0058434E">
            <w:pPr>
              <w:jc w:val="right"/>
              <w:rPr>
                <w:lang w:val="en-US"/>
              </w:rPr>
            </w:pPr>
          </w:p>
        </w:tc>
        <w:tc>
          <w:tcPr>
            <w:tcW w:w="872" w:type="dxa"/>
            <w:tcBorders>
              <w:top w:val="nil"/>
              <w:bottom w:val="single" w:sz="4" w:space="0" w:color="auto"/>
            </w:tcBorders>
          </w:tcPr>
          <w:p w14:paraId="01984010" w14:textId="77777777" w:rsidR="00790BFC" w:rsidRDefault="00790BFC" w:rsidP="0058434E">
            <w:pPr>
              <w:jc w:val="right"/>
              <w:rPr>
                <w:lang w:val="en-US"/>
              </w:rPr>
            </w:pPr>
          </w:p>
        </w:tc>
        <w:tc>
          <w:tcPr>
            <w:tcW w:w="871" w:type="dxa"/>
            <w:tcBorders>
              <w:top w:val="nil"/>
              <w:bottom w:val="single" w:sz="4" w:space="0" w:color="auto"/>
            </w:tcBorders>
          </w:tcPr>
          <w:p w14:paraId="48DE5624" w14:textId="77777777" w:rsidR="00790BFC" w:rsidRDefault="00790BFC" w:rsidP="0058434E">
            <w:pPr>
              <w:jc w:val="right"/>
              <w:rPr>
                <w:lang w:val="en-US"/>
              </w:rPr>
            </w:pPr>
          </w:p>
        </w:tc>
        <w:tc>
          <w:tcPr>
            <w:tcW w:w="872" w:type="dxa"/>
            <w:tcBorders>
              <w:top w:val="nil"/>
              <w:bottom w:val="single" w:sz="4" w:space="0" w:color="auto"/>
            </w:tcBorders>
          </w:tcPr>
          <w:p w14:paraId="149B82FE" w14:textId="77777777" w:rsidR="00790BFC" w:rsidRDefault="00790BFC" w:rsidP="0058434E">
            <w:pPr>
              <w:jc w:val="right"/>
              <w:rPr>
                <w:lang w:val="en-US"/>
              </w:rPr>
            </w:pPr>
          </w:p>
        </w:tc>
        <w:tc>
          <w:tcPr>
            <w:tcW w:w="871" w:type="dxa"/>
            <w:tcBorders>
              <w:top w:val="nil"/>
              <w:bottom w:val="single" w:sz="4" w:space="0" w:color="auto"/>
            </w:tcBorders>
          </w:tcPr>
          <w:p w14:paraId="2CFCF608" w14:textId="77777777" w:rsidR="00790BFC" w:rsidRDefault="00790BFC" w:rsidP="0058434E">
            <w:pPr>
              <w:jc w:val="right"/>
              <w:rPr>
                <w:lang w:val="en-US"/>
              </w:rPr>
            </w:pPr>
          </w:p>
        </w:tc>
        <w:tc>
          <w:tcPr>
            <w:tcW w:w="907" w:type="dxa"/>
            <w:tcBorders>
              <w:top w:val="nil"/>
              <w:bottom w:val="single" w:sz="4" w:space="0" w:color="auto"/>
            </w:tcBorders>
          </w:tcPr>
          <w:p w14:paraId="7F776DBD" w14:textId="77777777" w:rsidR="00790BFC" w:rsidRDefault="00790BFC" w:rsidP="0058434E">
            <w:pPr>
              <w:jc w:val="right"/>
              <w:rPr>
                <w:lang w:val="en-US"/>
              </w:rPr>
            </w:pPr>
          </w:p>
        </w:tc>
      </w:tr>
      <w:tr w:rsidR="00790BFC" w14:paraId="1E0192B1" w14:textId="77777777" w:rsidTr="0058434E">
        <w:tc>
          <w:tcPr>
            <w:tcW w:w="4200" w:type="dxa"/>
            <w:tcBorders>
              <w:top w:val="nil"/>
              <w:bottom w:val="nil"/>
            </w:tcBorders>
          </w:tcPr>
          <w:p w14:paraId="2EE7EB9E" w14:textId="77777777" w:rsidR="00790BFC" w:rsidRDefault="00790BFC" w:rsidP="0058434E">
            <w:pPr>
              <w:rPr>
                <w:lang w:val="en-US"/>
              </w:rPr>
            </w:pPr>
            <w:r>
              <w:rPr>
                <w:lang w:val="en-US"/>
              </w:rPr>
              <w:t>ASQ3 score 10 (maximum mean score)</w:t>
            </w:r>
          </w:p>
        </w:tc>
        <w:tc>
          <w:tcPr>
            <w:tcW w:w="871" w:type="dxa"/>
            <w:tcBorders>
              <w:top w:val="nil"/>
              <w:bottom w:val="nil"/>
            </w:tcBorders>
          </w:tcPr>
          <w:p w14:paraId="1246D130" w14:textId="77777777" w:rsidR="00790BFC" w:rsidRDefault="00790BFC" w:rsidP="0058434E">
            <w:pPr>
              <w:jc w:val="right"/>
              <w:rPr>
                <w:lang w:val="en-US"/>
              </w:rPr>
            </w:pPr>
            <w:r>
              <w:rPr>
                <w:lang w:val="en-US"/>
              </w:rPr>
              <w:t>30 829</w:t>
            </w:r>
          </w:p>
        </w:tc>
        <w:tc>
          <w:tcPr>
            <w:tcW w:w="872" w:type="dxa"/>
            <w:tcBorders>
              <w:top w:val="nil"/>
              <w:bottom w:val="nil"/>
            </w:tcBorders>
          </w:tcPr>
          <w:p w14:paraId="41D3C82C" w14:textId="77777777" w:rsidR="00790BFC" w:rsidRDefault="00790BFC" w:rsidP="0058434E">
            <w:pPr>
              <w:jc w:val="right"/>
              <w:rPr>
                <w:lang w:val="en-US"/>
              </w:rPr>
            </w:pPr>
            <w:r>
              <w:rPr>
                <w:lang w:val="en-US"/>
              </w:rPr>
              <w:t>60.7</w:t>
            </w:r>
          </w:p>
        </w:tc>
        <w:tc>
          <w:tcPr>
            <w:tcW w:w="871" w:type="dxa"/>
            <w:tcBorders>
              <w:top w:val="nil"/>
              <w:bottom w:val="nil"/>
            </w:tcBorders>
          </w:tcPr>
          <w:p w14:paraId="74B3207D" w14:textId="77777777" w:rsidR="00790BFC" w:rsidRDefault="00790BFC" w:rsidP="0058434E">
            <w:pPr>
              <w:jc w:val="right"/>
              <w:rPr>
                <w:lang w:val="en-US"/>
              </w:rPr>
            </w:pPr>
            <w:r>
              <w:rPr>
                <w:lang w:val="en-US"/>
              </w:rPr>
              <w:t>412</w:t>
            </w:r>
          </w:p>
        </w:tc>
        <w:tc>
          <w:tcPr>
            <w:tcW w:w="872" w:type="dxa"/>
            <w:tcBorders>
              <w:top w:val="nil"/>
              <w:bottom w:val="nil"/>
            </w:tcBorders>
          </w:tcPr>
          <w:p w14:paraId="16F259D1" w14:textId="77777777" w:rsidR="00790BFC" w:rsidRDefault="00790BFC" w:rsidP="0058434E">
            <w:pPr>
              <w:jc w:val="right"/>
              <w:rPr>
                <w:lang w:val="en-US"/>
              </w:rPr>
            </w:pPr>
            <w:r>
              <w:rPr>
                <w:lang w:val="en-US"/>
              </w:rPr>
              <w:t>57.2</w:t>
            </w:r>
          </w:p>
        </w:tc>
        <w:tc>
          <w:tcPr>
            <w:tcW w:w="871" w:type="dxa"/>
            <w:tcBorders>
              <w:top w:val="nil"/>
              <w:bottom w:val="nil"/>
            </w:tcBorders>
          </w:tcPr>
          <w:p w14:paraId="6A6C6AE2" w14:textId="77777777" w:rsidR="00790BFC" w:rsidRDefault="00790BFC" w:rsidP="0058434E">
            <w:pPr>
              <w:jc w:val="right"/>
              <w:rPr>
                <w:lang w:val="en-US"/>
              </w:rPr>
            </w:pPr>
            <w:r>
              <w:rPr>
                <w:lang w:val="en-US"/>
              </w:rPr>
              <w:t>93</w:t>
            </w:r>
          </w:p>
        </w:tc>
        <w:tc>
          <w:tcPr>
            <w:tcW w:w="907" w:type="dxa"/>
            <w:tcBorders>
              <w:top w:val="nil"/>
              <w:bottom w:val="nil"/>
            </w:tcBorders>
          </w:tcPr>
          <w:p w14:paraId="5C4D56A3" w14:textId="77777777" w:rsidR="00790BFC" w:rsidRDefault="00790BFC" w:rsidP="0058434E">
            <w:pPr>
              <w:jc w:val="right"/>
              <w:rPr>
                <w:lang w:val="en-US"/>
              </w:rPr>
            </w:pPr>
            <w:r>
              <w:rPr>
                <w:lang w:val="en-US"/>
              </w:rPr>
              <w:t>54.1</w:t>
            </w:r>
          </w:p>
        </w:tc>
      </w:tr>
      <w:tr w:rsidR="00790BFC" w14:paraId="44FB241A" w14:textId="77777777" w:rsidTr="0058434E">
        <w:tc>
          <w:tcPr>
            <w:tcW w:w="4200" w:type="dxa"/>
            <w:tcBorders>
              <w:top w:val="nil"/>
              <w:bottom w:val="nil"/>
            </w:tcBorders>
          </w:tcPr>
          <w:p w14:paraId="3D656439" w14:textId="77777777" w:rsidR="00790BFC" w:rsidRPr="00FA6C92" w:rsidRDefault="00790BFC" w:rsidP="0058434E">
            <w:r>
              <w:t xml:space="preserve">ASQ3 score </w:t>
            </w:r>
            <w:r w:rsidRPr="00FA6C92">
              <w:t>8-9.5</w:t>
            </w:r>
            <w:r>
              <w:t xml:space="preserve"> </w:t>
            </w:r>
          </w:p>
        </w:tc>
        <w:tc>
          <w:tcPr>
            <w:tcW w:w="871" w:type="dxa"/>
            <w:tcBorders>
              <w:top w:val="nil"/>
              <w:bottom w:val="nil"/>
            </w:tcBorders>
          </w:tcPr>
          <w:p w14:paraId="75C2A2F7" w14:textId="77777777" w:rsidR="00790BFC" w:rsidRPr="00FA6C92" w:rsidRDefault="00790BFC" w:rsidP="0058434E">
            <w:pPr>
              <w:jc w:val="right"/>
            </w:pPr>
            <w:r w:rsidRPr="00FA6C92">
              <w:t>17 366</w:t>
            </w:r>
          </w:p>
        </w:tc>
        <w:tc>
          <w:tcPr>
            <w:tcW w:w="872" w:type="dxa"/>
            <w:tcBorders>
              <w:top w:val="nil"/>
              <w:bottom w:val="nil"/>
            </w:tcBorders>
          </w:tcPr>
          <w:p w14:paraId="46F2C9C7" w14:textId="77777777" w:rsidR="00790BFC" w:rsidRPr="00FA6C92" w:rsidRDefault="00790BFC" w:rsidP="0058434E">
            <w:pPr>
              <w:jc w:val="right"/>
            </w:pPr>
            <w:r w:rsidRPr="00FA6C92">
              <w:t>34.2</w:t>
            </w:r>
          </w:p>
        </w:tc>
        <w:tc>
          <w:tcPr>
            <w:tcW w:w="871" w:type="dxa"/>
            <w:tcBorders>
              <w:top w:val="nil"/>
              <w:bottom w:val="nil"/>
            </w:tcBorders>
          </w:tcPr>
          <w:p w14:paraId="6B33AE6F" w14:textId="77777777" w:rsidR="00790BFC" w:rsidRPr="00FA6C92" w:rsidRDefault="00790BFC" w:rsidP="0058434E">
            <w:pPr>
              <w:jc w:val="right"/>
            </w:pPr>
            <w:r w:rsidRPr="00FA6C92">
              <w:t>259</w:t>
            </w:r>
          </w:p>
        </w:tc>
        <w:tc>
          <w:tcPr>
            <w:tcW w:w="872" w:type="dxa"/>
            <w:tcBorders>
              <w:top w:val="nil"/>
              <w:bottom w:val="nil"/>
            </w:tcBorders>
          </w:tcPr>
          <w:p w14:paraId="38B7BBAE" w14:textId="77777777" w:rsidR="00790BFC" w:rsidRPr="00FA6C92" w:rsidRDefault="00790BFC" w:rsidP="0058434E">
            <w:pPr>
              <w:jc w:val="right"/>
            </w:pPr>
            <w:r w:rsidRPr="00FA6C92">
              <w:t>36.0</w:t>
            </w:r>
          </w:p>
        </w:tc>
        <w:tc>
          <w:tcPr>
            <w:tcW w:w="871" w:type="dxa"/>
            <w:tcBorders>
              <w:top w:val="nil"/>
              <w:bottom w:val="nil"/>
            </w:tcBorders>
          </w:tcPr>
          <w:p w14:paraId="7BA7D6A7" w14:textId="77777777" w:rsidR="00790BFC" w:rsidRPr="00FA6C92" w:rsidRDefault="00790BFC" w:rsidP="0058434E">
            <w:pPr>
              <w:jc w:val="right"/>
            </w:pPr>
            <w:r w:rsidRPr="00FA6C92">
              <w:t>66</w:t>
            </w:r>
          </w:p>
        </w:tc>
        <w:tc>
          <w:tcPr>
            <w:tcW w:w="907" w:type="dxa"/>
            <w:tcBorders>
              <w:top w:val="nil"/>
              <w:bottom w:val="nil"/>
            </w:tcBorders>
          </w:tcPr>
          <w:p w14:paraId="70E2B9B4" w14:textId="77777777" w:rsidR="00790BFC" w:rsidRPr="00FA6C92" w:rsidRDefault="00790BFC" w:rsidP="0058434E">
            <w:pPr>
              <w:jc w:val="right"/>
            </w:pPr>
            <w:r w:rsidRPr="00FA6C92">
              <w:t>38.4</w:t>
            </w:r>
          </w:p>
        </w:tc>
      </w:tr>
      <w:tr w:rsidR="00790BFC" w14:paraId="6339D90E" w14:textId="77777777" w:rsidTr="0058434E">
        <w:tc>
          <w:tcPr>
            <w:tcW w:w="4200" w:type="dxa"/>
            <w:tcBorders>
              <w:top w:val="nil"/>
              <w:bottom w:val="nil"/>
            </w:tcBorders>
          </w:tcPr>
          <w:p w14:paraId="71A4E112" w14:textId="77777777" w:rsidR="00790BFC" w:rsidRDefault="00790BFC" w:rsidP="0058434E">
            <w:r>
              <w:t>ASQ3 score ≤7.5</w:t>
            </w:r>
          </w:p>
        </w:tc>
        <w:tc>
          <w:tcPr>
            <w:tcW w:w="871" w:type="dxa"/>
            <w:tcBorders>
              <w:top w:val="nil"/>
              <w:bottom w:val="nil"/>
            </w:tcBorders>
          </w:tcPr>
          <w:p w14:paraId="5D5B5165" w14:textId="77777777" w:rsidR="00790BFC" w:rsidRPr="00FA6C92" w:rsidRDefault="00790BFC" w:rsidP="0058434E">
            <w:pPr>
              <w:jc w:val="right"/>
            </w:pPr>
            <w:r>
              <w:t>2 592</w:t>
            </w:r>
          </w:p>
        </w:tc>
        <w:tc>
          <w:tcPr>
            <w:tcW w:w="872" w:type="dxa"/>
            <w:tcBorders>
              <w:top w:val="nil"/>
              <w:bottom w:val="nil"/>
            </w:tcBorders>
          </w:tcPr>
          <w:p w14:paraId="134E723A" w14:textId="77777777" w:rsidR="00790BFC" w:rsidRPr="00FA6C92" w:rsidRDefault="00790BFC" w:rsidP="0058434E">
            <w:pPr>
              <w:jc w:val="right"/>
            </w:pPr>
            <w:r>
              <w:t>5.1</w:t>
            </w:r>
          </w:p>
        </w:tc>
        <w:tc>
          <w:tcPr>
            <w:tcW w:w="871" w:type="dxa"/>
            <w:tcBorders>
              <w:top w:val="nil"/>
              <w:bottom w:val="nil"/>
            </w:tcBorders>
          </w:tcPr>
          <w:p w14:paraId="4380C914" w14:textId="77777777" w:rsidR="00790BFC" w:rsidRPr="00FA6C92" w:rsidRDefault="00790BFC" w:rsidP="0058434E">
            <w:pPr>
              <w:jc w:val="right"/>
            </w:pPr>
            <w:r>
              <w:t>49</w:t>
            </w:r>
          </w:p>
        </w:tc>
        <w:tc>
          <w:tcPr>
            <w:tcW w:w="872" w:type="dxa"/>
            <w:tcBorders>
              <w:top w:val="nil"/>
              <w:bottom w:val="nil"/>
            </w:tcBorders>
          </w:tcPr>
          <w:p w14:paraId="3EAECBF9" w14:textId="77777777" w:rsidR="00790BFC" w:rsidRPr="00FA6C92" w:rsidRDefault="00790BFC" w:rsidP="0058434E">
            <w:pPr>
              <w:jc w:val="right"/>
            </w:pPr>
            <w:r>
              <w:t>6.8</w:t>
            </w:r>
          </w:p>
        </w:tc>
        <w:tc>
          <w:tcPr>
            <w:tcW w:w="871" w:type="dxa"/>
            <w:tcBorders>
              <w:top w:val="nil"/>
              <w:bottom w:val="nil"/>
            </w:tcBorders>
          </w:tcPr>
          <w:p w14:paraId="52D3E2C7" w14:textId="77777777" w:rsidR="00790BFC" w:rsidRPr="00FA6C92" w:rsidRDefault="00790BFC" w:rsidP="0058434E">
            <w:pPr>
              <w:jc w:val="right"/>
            </w:pPr>
            <w:r>
              <w:t>13</w:t>
            </w:r>
          </w:p>
        </w:tc>
        <w:tc>
          <w:tcPr>
            <w:tcW w:w="907" w:type="dxa"/>
            <w:tcBorders>
              <w:top w:val="nil"/>
              <w:bottom w:val="nil"/>
            </w:tcBorders>
          </w:tcPr>
          <w:p w14:paraId="25AFC589" w14:textId="77777777" w:rsidR="00790BFC" w:rsidRPr="00FA6C92" w:rsidRDefault="00790BFC" w:rsidP="0058434E">
            <w:pPr>
              <w:jc w:val="right"/>
            </w:pPr>
            <w:r>
              <w:t>7.6</w:t>
            </w:r>
          </w:p>
        </w:tc>
      </w:tr>
      <w:tr w:rsidR="00790BFC" w14:paraId="09467FE2" w14:textId="77777777" w:rsidTr="0058434E">
        <w:tc>
          <w:tcPr>
            <w:tcW w:w="4200" w:type="dxa"/>
            <w:tcBorders>
              <w:top w:val="nil"/>
              <w:bottom w:val="nil"/>
            </w:tcBorders>
          </w:tcPr>
          <w:p w14:paraId="3D48E872" w14:textId="77777777" w:rsidR="00790BFC" w:rsidRPr="00FA6C92" w:rsidRDefault="00790BFC" w:rsidP="0058434E">
            <w:pPr>
              <w:ind w:firstLine="284"/>
            </w:pPr>
            <w:r>
              <w:t xml:space="preserve">ASQ3 score </w:t>
            </w:r>
            <w:r w:rsidRPr="00FA6C92">
              <w:t>5</w:t>
            </w:r>
            <w:r>
              <w:t>.8</w:t>
            </w:r>
            <w:r w:rsidRPr="00FA6C92">
              <w:t>-7.5</w:t>
            </w:r>
          </w:p>
        </w:tc>
        <w:tc>
          <w:tcPr>
            <w:tcW w:w="871" w:type="dxa"/>
            <w:tcBorders>
              <w:top w:val="nil"/>
              <w:bottom w:val="nil"/>
            </w:tcBorders>
          </w:tcPr>
          <w:p w14:paraId="310A28A5" w14:textId="77777777" w:rsidR="00790BFC" w:rsidRPr="00FA6C92" w:rsidRDefault="00790BFC" w:rsidP="0058434E">
            <w:pPr>
              <w:jc w:val="right"/>
            </w:pPr>
            <w:r w:rsidRPr="00FA6C92">
              <w:t xml:space="preserve">2 </w:t>
            </w:r>
            <w:r>
              <w:t>183</w:t>
            </w:r>
          </w:p>
        </w:tc>
        <w:tc>
          <w:tcPr>
            <w:tcW w:w="872" w:type="dxa"/>
            <w:tcBorders>
              <w:top w:val="nil"/>
              <w:bottom w:val="nil"/>
            </w:tcBorders>
          </w:tcPr>
          <w:p w14:paraId="6DC60380" w14:textId="77777777" w:rsidR="00790BFC" w:rsidRPr="00FA6C92" w:rsidRDefault="00790BFC" w:rsidP="0058434E">
            <w:pPr>
              <w:jc w:val="right"/>
            </w:pPr>
            <w:r>
              <w:t>4.3</w:t>
            </w:r>
          </w:p>
        </w:tc>
        <w:tc>
          <w:tcPr>
            <w:tcW w:w="871" w:type="dxa"/>
            <w:tcBorders>
              <w:top w:val="nil"/>
              <w:bottom w:val="nil"/>
            </w:tcBorders>
          </w:tcPr>
          <w:p w14:paraId="6081433A" w14:textId="77777777" w:rsidR="00790BFC" w:rsidRPr="00FA6C92" w:rsidRDefault="00790BFC" w:rsidP="0058434E">
            <w:pPr>
              <w:jc w:val="right"/>
            </w:pPr>
            <w:r w:rsidRPr="00FA6C92">
              <w:t>4</w:t>
            </w:r>
            <w:r>
              <w:t>0</w:t>
            </w:r>
          </w:p>
        </w:tc>
        <w:tc>
          <w:tcPr>
            <w:tcW w:w="872" w:type="dxa"/>
            <w:tcBorders>
              <w:top w:val="nil"/>
              <w:bottom w:val="nil"/>
            </w:tcBorders>
          </w:tcPr>
          <w:p w14:paraId="59FD007B" w14:textId="77777777" w:rsidR="00790BFC" w:rsidRPr="00FA6C92" w:rsidRDefault="00790BFC" w:rsidP="0058434E">
            <w:pPr>
              <w:jc w:val="right"/>
            </w:pPr>
            <w:r>
              <w:t>5.6</w:t>
            </w:r>
          </w:p>
        </w:tc>
        <w:tc>
          <w:tcPr>
            <w:tcW w:w="871" w:type="dxa"/>
            <w:tcBorders>
              <w:top w:val="nil"/>
              <w:bottom w:val="nil"/>
            </w:tcBorders>
          </w:tcPr>
          <w:p w14:paraId="5A08448D" w14:textId="77777777" w:rsidR="00790BFC" w:rsidRPr="00FA6C92" w:rsidRDefault="00790BFC" w:rsidP="0058434E">
            <w:pPr>
              <w:jc w:val="right"/>
            </w:pPr>
            <w:r w:rsidRPr="00FA6C92">
              <w:t>8</w:t>
            </w:r>
          </w:p>
        </w:tc>
        <w:tc>
          <w:tcPr>
            <w:tcW w:w="907" w:type="dxa"/>
            <w:tcBorders>
              <w:top w:val="nil"/>
              <w:bottom w:val="nil"/>
            </w:tcBorders>
          </w:tcPr>
          <w:p w14:paraId="0A3AB536" w14:textId="77777777" w:rsidR="00790BFC" w:rsidRPr="00FA6C92" w:rsidRDefault="00790BFC" w:rsidP="0058434E">
            <w:pPr>
              <w:jc w:val="right"/>
            </w:pPr>
            <w:r w:rsidRPr="00FA6C92">
              <w:t>4.7</w:t>
            </w:r>
          </w:p>
        </w:tc>
      </w:tr>
      <w:tr w:rsidR="00790BFC" w14:paraId="7A3C2BA7" w14:textId="77777777" w:rsidTr="0058434E">
        <w:tc>
          <w:tcPr>
            <w:tcW w:w="4200" w:type="dxa"/>
            <w:tcBorders>
              <w:top w:val="nil"/>
              <w:bottom w:val="nil"/>
            </w:tcBorders>
          </w:tcPr>
          <w:p w14:paraId="70A4BB78" w14:textId="77777777" w:rsidR="00790BFC" w:rsidRPr="00FA6C92" w:rsidRDefault="00790BFC" w:rsidP="0058434E">
            <w:pPr>
              <w:ind w:firstLine="284"/>
            </w:pPr>
            <w:r>
              <w:t>ASQ3 score ≤</w:t>
            </w:r>
            <w:r w:rsidRPr="00FA6C92">
              <w:t>5</w:t>
            </w:r>
            <w:r>
              <w:t xml:space="preserve"> </w:t>
            </w:r>
          </w:p>
        </w:tc>
        <w:tc>
          <w:tcPr>
            <w:tcW w:w="871" w:type="dxa"/>
            <w:tcBorders>
              <w:top w:val="nil"/>
              <w:bottom w:val="nil"/>
            </w:tcBorders>
          </w:tcPr>
          <w:p w14:paraId="7AB8D789" w14:textId="77777777" w:rsidR="00790BFC" w:rsidRPr="00FA6C92" w:rsidRDefault="00790BFC" w:rsidP="0058434E">
            <w:pPr>
              <w:jc w:val="right"/>
            </w:pPr>
            <w:r>
              <w:t>409</w:t>
            </w:r>
          </w:p>
        </w:tc>
        <w:tc>
          <w:tcPr>
            <w:tcW w:w="872" w:type="dxa"/>
            <w:tcBorders>
              <w:top w:val="nil"/>
              <w:bottom w:val="nil"/>
            </w:tcBorders>
          </w:tcPr>
          <w:p w14:paraId="2031A72C" w14:textId="77777777" w:rsidR="00790BFC" w:rsidRPr="00FA6C92" w:rsidRDefault="00790BFC" w:rsidP="0058434E">
            <w:pPr>
              <w:jc w:val="right"/>
            </w:pPr>
            <w:r w:rsidRPr="00FA6C92">
              <w:t>0.</w:t>
            </w:r>
            <w:r>
              <w:t>8</w:t>
            </w:r>
          </w:p>
        </w:tc>
        <w:tc>
          <w:tcPr>
            <w:tcW w:w="871" w:type="dxa"/>
            <w:tcBorders>
              <w:top w:val="nil"/>
              <w:bottom w:val="nil"/>
            </w:tcBorders>
          </w:tcPr>
          <w:p w14:paraId="2BE6F4F7" w14:textId="77777777" w:rsidR="00790BFC" w:rsidRPr="00FA6C92" w:rsidRDefault="00790BFC" w:rsidP="0058434E">
            <w:pPr>
              <w:jc w:val="right"/>
            </w:pPr>
            <w:r>
              <w:t>9</w:t>
            </w:r>
          </w:p>
        </w:tc>
        <w:tc>
          <w:tcPr>
            <w:tcW w:w="872" w:type="dxa"/>
            <w:tcBorders>
              <w:top w:val="nil"/>
              <w:bottom w:val="nil"/>
            </w:tcBorders>
          </w:tcPr>
          <w:p w14:paraId="56506120" w14:textId="77777777" w:rsidR="00790BFC" w:rsidRPr="00FA6C92" w:rsidRDefault="00790BFC" w:rsidP="0058434E">
            <w:pPr>
              <w:jc w:val="right"/>
            </w:pPr>
            <w:r>
              <w:t>1.3</w:t>
            </w:r>
          </w:p>
        </w:tc>
        <w:tc>
          <w:tcPr>
            <w:tcW w:w="871" w:type="dxa"/>
            <w:tcBorders>
              <w:top w:val="nil"/>
              <w:bottom w:val="nil"/>
            </w:tcBorders>
          </w:tcPr>
          <w:p w14:paraId="64AAE7B5" w14:textId="77777777" w:rsidR="00790BFC" w:rsidRPr="00FA6C92" w:rsidRDefault="00790BFC" w:rsidP="0058434E">
            <w:pPr>
              <w:jc w:val="right"/>
            </w:pPr>
            <w:r w:rsidRPr="00FA6C92">
              <w:t>5</w:t>
            </w:r>
          </w:p>
        </w:tc>
        <w:tc>
          <w:tcPr>
            <w:tcW w:w="907" w:type="dxa"/>
            <w:tcBorders>
              <w:top w:val="nil"/>
              <w:bottom w:val="nil"/>
            </w:tcBorders>
          </w:tcPr>
          <w:p w14:paraId="0B87F7DA" w14:textId="77777777" w:rsidR="00790BFC" w:rsidRPr="00FA6C92" w:rsidRDefault="00790BFC" w:rsidP="0058434E">
            <w:pPr>
              <w:jc w:val="right"/>
            </w:pPr>
            <w:r w:rsidRPr="00FA6C92">
              <w:t>2.9</w:t>
            </w:r>
          </w:p>
        </w:tc>
      </w:tr>
      <w:tr w:rsidR="00790BFC" w14:paraId="608BDCB2" w14:textId="77777777" w:rsidTr="0058434E">
        <w:tc>
          <w:tcPr>
            <w:tcW w:w="4200" w:type="dxa"/>
            <w:tcBorders>
              <w:top w:val="nil"/>
              <w:bottom w:val="single" w:sz="4" w:space="0" w:color="auto"/>
            </w:tcBorders>
          </w:tcPr>
          <w:p w14:paraId="71638E1E" w14:textId="77777777" w:rsidR="00790BFC" w:rsidRDefault="00790BFC" w:rsidP="0058434E">
            <w:pPr>
              <w:ind w:firstLine="284"/>
            </w:pPr>
          </w:p>
        </w:tc>
        <w:tc>
          <w:tcPr>
            <w:tcW w:w="871" w:type="dxa"/>
            <w:tcBorders>
              <w:top w:val="nil"/>
              <w:bottom w:val="single" w:sz="4" w:space="0" w:color="auto"/>
            </w:tcBorders>
          </w:tcPr>
          <w:p w14:paraId="134FF6D5" w14:textId="77777777" w:rsidR="00790BFC" w:rsidRDefault="00790BFC" w:rsidP="0058434E">
            <w:pPr>
              <w:jc w:val="right"/>
            </w:pPr>
          </w:p>
        </w:tc>
        <w:tc>
          <w:tcPr>
            <w:tcW w:w="872" w:type="dxa"/>
            <w:tcBorders>
              <w:top w:val="nil"/>
              <w:bottom w:val="single" w:sz="4" w:space="0" w:color="auto"/>
            </w:tcBorders>
          </w:tcPr>
          <w:p w14:paraId="7DBD0C70" w14:textId="77777777" w:rsidR="00790BFC" w:rsidRPr="00FA6C92" w:rsidRDefault="00790BFC" w:rsidP="0058434E">
            <w:pPr>
              <w:jc w:val="right"/>
            </w:pPr>
          </w:p>
        </w:tc>
        <w:tc>
          <w:tcPr>
            <w:tcW w:w="871" w:type="dxa"/>
            <w:tcBorders>
              <w:top w:val="nil"/>
              <w:bottom w:val="single" w:sz="4" w:space="0" w:color="auto"/>
            </w:tcBorders>
          </w:tcPr>
          <w:p w14:paraId="58931454" w14:textId="77777777" w:rsidR="00790BFC" w:rsidRDefault="00790BFC" w:rsidP="0058434E">
            <w:pPr>
              <w:jc w:val="right"/>
            </w:pPr>
          </w:p>
        </w:tc>
        <w:tc>
          <w:tcPr>
            <w:tcW w:w="872" w:type="dxa"/>
            <w:tcBorders>
              <w:top w:val="nil"/>
              <w:bottom w:val="single" w:sz="4" w:space="0" w:color="auto"/>
            </w:tcBorders>
          </w:tcPr>
          <w:p w14:paraId="1D7FCD3C" w14:textId="77777777" w:rsidR="00790BFC" w:rsidRDefault="00790BFC" w:rsidP="0058434E">
            <w:pPr>
              <w:jc w:val="right"/>
            </w:pPr>
          </w:p>
        </w:tc>
        <w:tc>
          <w:tcPr>
            <w:tcW w:w="871" w:type="dxa"/>
            <w:tcBorders>
              <w:top w:val="nil"/>
              <w:bottom w:val="single" w:sz="4" w:space="0" w:color="auto"/>
            </w:tcBorders>
          </w:tcPr>
          <w:p w14:paraId="4AF12DCB" w14:textId="77777777" w:rsidR="00790BFC" w:rsidRPr="00FA6C92" w:rsidRDefault="00790BFC" w:rsidP="0058434E">
            <w:pPr>
              <w:jc w:val="right"/>
            </w:pPr>
          </w:p>
        </w:tc>
        <w:tc>
          <w:tcPr>
            <w:tcW w:w="907" w:type="dxa"/>
            <w:tcBorders>
              <w:top w:val="nil"/>
              <w:bottom w:val="single" w:sz="4" w:space="0" w:color="auto"/>
            </w:tcBorders>
          </w:tcPr>
          <w:p w14:paraId="2176AB07" w14:textId="77777777" w:rsidR="00790BFC" w:rsidRPr="00FA6C92" w:rsidRDefault="00790BFC" w:rsidP="0058434E">
            <w:pPr>
              <w:jc w:val="right"/>
            </w:pPr>
          </w:p>
        </w:tc>
      </w:tr>
    </w:tbl>
    <w:p w14:paraId="709E787F" w14:textId="77777777" w:rsidR="00790BFC" w:rsidRPr="005642F2" w:rsidRDefault="00790BFC" w:rsidP="00790BFC">
      <w:pPr>
        <w:rPr>
          <w:sz w:val="20"/>
          <w:szCs w:val="20"/>
          <w:lang w:val="en-US"/>
        </w:rPr>
      </w:pPr>
      <w:r>
        <w:rPr>
          <w:sz w:val="18"/>
          <w:szCs w:val="18"/>
          <w:lang w:val="en-US"/>
        </w:rPr>
        <w:br/>
      </w:r>
      <w:r w:rsidRPr="005642F2">
        <w:rPr>
          <w:sz w:val="20"/>
          <w:szCs w:val="20"/>
          <w:lang w:val="en-US"/>
        </w:rPr>
        <w:t>ASQ3: Ages and stages questionnaire 3 years</w:t>
      </w:r>
      <w:r w:rsidRPr="005642F2">
        <w:rPr>
          <w:sz w:val="20"/>
          <w:szCs w:val="20"/>
          <w:lang w:val="en-US"/>
        </w:rPr>
        <w:br w:type="page"/>
      </w:r>
    </w:p>
    <w:p w14:paraId="0A818631" w14:textId="254435E3" w:rsidR="00790BFC" w:rsidRPr="009C02DD" w:rsidRDefault="00790BFC" w:rsidP="00790BFC">
      <w:pPr>
        <w:rPr>
          <w:b/>
          <w:lang w:val="en-US"/>
        </w:rPr>
      </w:pPr>
      <w:r w:rsidRPr="00171C6F">
        <w:rPr>
          <w:b/>
          <w:lang w:val="en-US"/>
        </w:rPr>
        <w:lastRenderedPageBreak/>
        <w:t>Table 3</w:t>
      </w:r>
      <w:r>
        <w:rPr>
          <w:lang w:val="en-US"/>
        </w:rPr>
        <w:t xml:space="preserve"> Odds ratios of having a child with lower language competence according to use of </w:t>
      </w:r>
      <w:r w:rsidR="009C55A5">
        <w:rPr>
          <w:lang w:val="en-US"/>
        </w:rPr>
        <w:t xml:space="preserve">analgesic </w:t>
      </w:r>
      <w:r>
        <w:rPr>
          <w:lang w:val="en-US"/>
        </w:rPr>
        <w:t>opioids, paracetamol, and pain during pregnancy (ordinal logistic regression)</w:t>
      </w:r>
    </w:p>
    <w:tbl>
      <w:tblPr>
        <w:tblStyle w:val="TableGrid"/>
        <w:tblW w:w="10511" w:type="dxa"/>
        <w:tblBorders>
          <w:left w:val="none" w:sz="0" w:space="0" w:color="auto"/>
          <w:right w:val="none" w:sz="0" w:space="0" w:color="auto"/>
          <w:insideV w:val="none" w:sz="0" w:space="0" w:color="auto"/>
        </w:tblBorders>
        <w:tblLook w:val="04A0" w:firstRow="1" w:lastRow="0" w:firstColumn="1" w:lastColumn="0" w:noHBand="0" w:noVBand="1"/>
      </w:tblPr>
      <w:tblGrid>
        <w:gridCol w:w="2518"/>
        <w:gridCol w:w="850"/>
        <w:gridCol w:w="283"/>
        <w:gridCol w:w="2268"/>
        <w:gridCol w:w="2268"/>
        <w:gridCol w:w="2324"/>
      </w:tblGrid>
      <w:tr w:rsidR="008A0387" w:rsidRPr="00B6740B" w14:paraId="6B77F0A6" w14:textId="15082D77" w:rsidTr="00025C67">
        <w:tc>
          <w:tcPr>
            <w:tcW w:w="2518" w:type="dxa"/>
            <w:tcBorders>
              <w:bottom w:val="single" w:sz="4" w:space="0" w:color="auto"/>
            </w:tcBorders>
          </w:tcPr>
          <w:p w14:paraId="2605C890" w14:textId="77777777" w:rsidR="008A0387" w:rsidRDefault="008A0387" w:rsidP="00254FA3">
            <w:pPr>
              <w:rPr>
                <w:lang w:val="en-US"/>
              </w:rPr>
            </w:pPr>
          </w:p>
        </w:tc>
        <w:tc>
          <w:tcPr>
            <w:tcW w:w="850" w:type="dxa"/>
            <w:tcBorders>
              <w:bottom w:val="single" w:sz="4" w:space="0" w:color="auto"/>
            </w:tcBorders>
          </w:tcPr>
          <w:p w14:paraId="46EC1015" w14:textId="77777777" w:rsidR="008A0387" w:rsidRDefault="008A0387" w:rsidP="00254FA3">
            <w:pPr>
              <w:jc w:val="right"/>
              <w:rPr>
                <w:lang w:val="en-US"/>
              </w:rPr>
            </w:pPr>
            <w:r>
              <w:rPr>
                <w:lang w:val="en-US"/>
              </w:rPr>
              <w:t>N</w:t>
            </w:r>
          </w:p>
        </w:tc>
        <w:tc>
          <w:tcPr>
            <w:tcW w:w="283" w:type="dxa"/>
            <w:tcBorders>
              <w:bottom w:val="single" w:sz="4" w:space="0" w:color="auto"/>
            </w:tcBorders>
          </w:tcPr>
          <w:p w14:paraId="6931D250" w14:textId="77777777" w:rsidR="008A0387" w:rsidRDefault="008A0387" w:rsidP="00254FA3">
            <w:pPr>
              <w:rPr>
                <w:lang w:val="en-US"/>
              </w:rPr>
            </w:pPr>
          </w:p>
        </w:tc>
        <w:tc>
          <w:tcPr>
            <w:tcW w:w="2268" w:type="dxa"/>
            <w:tcBorders>
              <w:bottom w:val="single" w:sz="4" w:space="0" w:color="auto"/>
            </w:tcBorders>
          </w:tcPr>
          <w:p w14:paraId="375E3B5A" w14:textId="77777777" w:rsidR="008A0387" w:rsidRPr="00773113" w:rsidRDefault="008A0387" w:rsidP="00025C67">
            <w:pPr>
              <w:ind w:left="-108"/>
              <w:rPr>
                <w:highlight w:val="lightGray"/>
                <w:lang w:val="en-US"/>
              </w:rPr>
            </w:pPr>
            <w:r w:rsidRPr="002E4E6E">
              <w:rPr>
                <w:lang w:val="en-US"/>
              </w:rPr>
              <w:t>Unadjusted OR (95% CI)</w:t>
            </w:r>
          </w:p>
        </w:tc>
        <w:tc>
          <w:tcPr>
            <w:tcW w:w="2268" w:type="dxa"/>
            <w:tcBorders>
              <w:bottom w:val="single" w:sz="4" w:space="0" w:color="auto"/>
            </w:tcBorders>
          </w:tcPr>
          <w:p w14:paraId="3517C1F0" w14:textId="77777777" w:rsidR="008A0387" w:rsidRPr="006B163D" w:rsidRDefault="008A0387" w:rsidP="00254FA3">
            <w:pPr>
              <w:rPr>
                <w:lang w:val="en-US"/>
              </w:rPr>
            </w:pPr>
            <w:r w:rsidRPr="006B163D">
              <w:rPr>
                <w:lang w:val="en-US"/>
              </w:rPr>
              <w:t xml:space="preserve">Adjusted OR (95% CI) </w:t>
            </w:r>
            <w:r w:rsidRPr="006B163D">
              <w:rPr>
                <w:vertAlign w:val="superscript"/>
                <w:lang w:val="en-US"/>
              </w:rPr>
              <w:t>a</w:t>
            </w:r>
          </w:p>
        </w:tc>
        <w:tc>
          <w:tcPr>
            <w:tcW w:w="2324" w:type="dxa"/>
            <w:tcBorders>
              <w:bottom w:val="single" w:sz="4" w:space="0" w:color="auto"/>
            </w:tcBorders>
          </w:tcPr>
          <w:p w14:paraId="171D24D5" w14:textId="45A5DC5A" w:rsidR="008A0387" w:rsidRPr="006B163D" w:rsidRDefault="008A0387" w:rsidP="00254FA3">
            <w:pPr>
              <w:rPr>
                <w:lang w:val="en-US"/>
              </w:rPr>
            </w:pPr>
            <w:r w:rsidRPr="006B163D">
              <w:rPr>
                <w:lang w:val="en-US"/>
              </w:rPr>
              <w:t xml:space="preserve">Adjusted OR (95% CI) </w:t>
            </w:r>
            <w:r w:rsidRPr="006B163D">
              <w:rPr>
                <w:vertAlign w:val="superscript"/>
                <w:lang w:val="en-US"/>
              </w:rPr>
              <w:t>a</w:t>
            </w:r>
          </w:p>
        </w:tc>
      </w:tr>
      <w:tr w:rsidR="008A0387" w14:paraId="375563E8" w14:textId="1DC5E669" w:rsidTr="00025C67">
        <w:tc>
          <w:tcPr>
            <w:tcW w:w="2518" w:type="dxa"/>
            <w:tcBorders>
              <w:bottom w:val="nil"/>
            </w:tcBorders>
          </w:tcPr>
          <w:p w14:paraId="7357EFB0" w14:textId="77777777" w:rsidR="008A0387" w:rsidRDefault="008A0387" w:rsidP="00254FA3">
            <w:pPr>
              <w:rPr>
                <w:lang w:val="en-US"/>
              </w:rPr>
            </w:pPr>
            <w:r>
              <w:rPr>
                <w:lang w:val="en-US"/>
              </w:rPr>
              <w:t>Opioid use</w:t>
            </w:r>
          </w:p>
        </w:tc>
        <w:tc>
          <w:tcPr>
            <w:tcW w:w="850" w:type="dxa"/>
            <w:tcBorders>
              <w:bottom w:val="nil"/>
            </w:tcBorders>
          </w:tcPr>
          <w:p w14:paraId="0F93159F" w14:textId="77777777" w:rsidR="008A0387" w:rsidRDefault="008A0387" w:rsidP="00254FA3">
            <w:pPr>
              <w:jc w:val="right"/>
              <w:rPr>
                <w:lang w:val="en-US"/>
              </w:rPr>
            </w:pPr>
          </w:p>
        </w:tc>
        <w:tc>
          <w:tcPr>
            <w:tcW w:w="283" w:type="dxa"/>
            <w:tcBorders>
              <w:bottom w:val="nil"/>
            </w:tcBorders>
          </w:tcPr>
          <w:p w14:paraId="18B130C8" w14:textId="77777777" w:rsidR="008A0387" w:rsidRDefault="008A0387" w:rsidP="00254FA3">
            <w:pPr>
              <w:rPr>
                <w:lang w:val="en-US"/>
              </w:rPr>
            </w:pPr>
          </w:p>
        </w:tc>
        <w:tc>
          <w:tcPr>
            <w:tcW w:w="2268" w:type="dxa"/>
            <w:tcBorders>
              <w:bottom w:val="nil"/>
            </w:tcBorders>
          </w:tcPr>
          <w:p w14:paraId="60A92F16" w14:textId="77777777" w:rsidR="008A0387" w:rsidRPr="00773113" w:rsidRDefault="008A0387" w:rsidP="00025C67">
            <w:pPr>
              <w:ind w:left="-108"/>
              <w:rPr>
                <w:highlight w:val="lightGray"/>
                <w:lang w:val="en-US"/>
              </w:rPr>
            </w:pPr>
          </w:p>
        </w:tc>
        <w:tc>
          <w:tcPr>
            <w:tcW w:w="2268" w:type="dxa"/>
            <w:tcBorders>
              <w:bottom w:val="nil"/>
            </w:tcBorders>
          </w:tcPr>
          <w:p w14:paraId="5580554E" w14:textId="77777777" w:rsidR="008A0387" w:rsidRPr="006B163D" w:rsidRDefault="008A0387" w:rsidP="00254FA3">
            <w:pPr>
              <w:rPr>
                <w:lang w:val="en-US"/>
              </w:rPr>
            </w:pPr>
          </w:p>
        </w:tc>
        <w:tc>
          <w:tcPr>
            <w:tcW w:w="2324" w:type="dxa"/>
            <w:tcBorders>
              <w:bottom w:val="nil"/>
            </w:tcBorders>
          </w:tcPr>
          <w:p w14:paraId="2165D50C" w14:textId="77777777" w:rsidR="008A0387" w:rsidRPr="006B163D" w:rsidRDefault="008A0387" w:rsidP="00254FA3">
            <w:pPr>
              <w:rPr>
                <w:lang w:val="en-US"/>
              </w:rPr>
            </w:pPr>
          </w:p>
        </w:tc>
      </w:tr>
      <w:tr w:rsidR="008A0387" w14:paraId="61C340A8" w14:textId="440578B5" w:rsidTr="00025C67">
        <w:tc>
          <w:tcPr>
            <w:tcW w:w="2518" w:type="dxa"/>
            <w:tcBorders>
              <w:top w:val="nil"/>
              <w:bottom w:val="nil"/>
            </w:tcBorders>
          </w:tcPr>
          <w:p w14:paraId="61E69B90" w14:textId="77777777" w:rsidR="008A0387" w:rsidRDefault="008A0387" w:rsidP="00254FA3">
            <w:pPr>
              <w:ind w:left="708" w:hanging="424"/>
              <w:rPr>
                <w:lang w:val="en-US"/>
              </w:rPr>
            </w:pPr>
            <w:r>
              <w:rPr>
                <w:lang w:val="en-US"/>
              </w:rPr>
              <w:t>No</w:t>
            </w:r>
          </w:p>
        </w:tc>
        <w:tc>
          <w:tcPr>
            <w:tcW w:w="850" w:type="dxa"/>
            <w:tcBorders>
              <w:top w:val="nil"/>
              <w:bottom w:val="nil"/>
            </w:tcBorders>
          </w:tcPr>
          <w:p w14:paraId="66EACCCF" w14:textId="77777777" w:rsidR="008A0387" w:rsidRDefault="008A0387" w:rsidP="00254FA3">
            <w:pPr>
              <w:jc w:val="right"/>
              <w:rPr>
                <w:lang w:val="en-US"/>
              </w:rPr>
            </w:pPr>
            <w:r>
              <w:rPr>
                <w:lang w:val="en-US"/>
              </w:rPr>
              <w:t>44 842</w:t>
            </w:r>
          </w:p>
        </w:tc>
        <w:tc>
          <w:tcPr>
            <w:tcW w:w="283" w:type="dxa"/>
            <w:tcBorders>
              <w:top w:val="nil"/>
              <w:bottom w:val="nil"/>
            </w:tcBorders>
          </w:tcPr>
          <w:p w14:paraId="58C017CF" w14:textId="77777777" w:rsidR="008A0387" w:rsidRDefault="008A0387" w:rsidP="00254FA3">
            <w:pPr>
              <w:rPr>
                <w:lang w:val="en-US"/>
              </w:rPr>
            </w:pPr>
          </w:p>
        </w:tc>
        <w:tc>
          <w:tcPr>
            <w:tcW w:w="2268" w:type="dxa"/>
            <w:tcBorders>
              <w:top w:val="nil"/>
              <w:bottom w:val="nil"/>
            </w:tcBorders>
          </w:tcPr>
          <w:p w14:paraId="5C5E4EA4" w14:textId="77777777" w:rsidR="008A0387" w:rsidRPr="00773113" w:rsidRDefault="008A0387" w:rsidP="00025C67">
            <w:pPr>
              <w:ind w:left="-108"/>
              <w:rPr>
                <w:highlight w:val="lightGray"/>
                <w:lang w:val="en-US"/>
              </w:rPr>
            </w:pPr>
            <w:r>
              <w:rPr>
                <w:lang w:val="en-US"/>
              </w:rPr>
              <w:t xml:space="preserve">1 </w:t>
            </w:r>
          </w:p>
        </w:tc>
        <w:tc>
          <w:tcPr>
            <w:tcW w:w="2268" w:type="dxa"/>
            <w:tcBorders>
              <w:top w:val="nil"/>
              <w:bottom w:val="nil"/>
            </w:tcBorders>
          </w:tcPr>
          <w:p w14:paraId="28FBDFBE" w14:textId="77777777" w:rsidR="008A0387" w:rsidRPr="006B163D" w:rsidRDefault="008A0387" w:rsidP="00254FA3">
            <w:pPr>
              <w:rPr>
                <w:lang w:val="en-US"/>
              </w:rPr>
            </w:pPr>
            <w:r w:rsidRPr="006B163D">
              <w:rPr>
                <w:lang w:val="en-US"/>
              </w:rPr>
              <w:t xml:space="preserve">1 </w:t>
            </w:r>
          </w:p>
        </w:tc>
        <w:tc>
          <w:tcPr>
            <w:tcW w:w="2324" w:type="dxa"/>
            <w:tcBorders>
              <w:top w:val="nil"/>
              <w:bottom w:val="nil"/>
            </w:tcBorders>
          </w:tcPr>
          <w:p w14:paraId="6DAD67CB" w14:textId="07033F17" w:rsidR="008A0387" w:rsidRPr="006B163D" w:rsidRDefault="008A0387" w:rsidP="00254FA3">
            <w:pPr>
              <w:rPr>
                <w:lang w:val="en-US"/>
              </w:rPr>
            </w:pPr>
            <w:r w:rsidRPr="006B163D">
              <w:rPr>
                <w:lang w:val="en-US"/>
              </w:rPr>
              <w:t xml:space="preserve">1 </w:t>
            </w:r>
          </w:p>
        </w:tc>
      </w:tr>
      <w:tr w:rsidR="008A0387" w:rsidRPr="009C6616" w14:paraId="7FA1424B" w14:textId="612C09C5" w:rsidTr="00025C67">
        <w:tc>
          <w:tcPr>
            <w:tcW w:w="2518" w:type="dxa"/>
            <w:tcBorders>
              <w:top w:val="nil"/>
              <w:bottom w:val="nil"/>
            </w:tcBorders>
          </w:tcPr>
          <w:p w14:paraId="1A94558F" w14:textId="77777777" w:rsidR="008A0387" w:rsidRPr="00247D58" w:rsidRDefault="008A0387" w:rsidP="00254FA3">
            <w:pPr>
              <w:ind w:left="708" w:hanging="424"/>
              <w:rPr>
                <w:lang w:val="en-US"/>
              </w:rPr>
            </w:pPr>
            <w:r w:rsidRPr="00247D58">
              <w:rPr>
                <w:lang w:val="en-US"/>
              </w:rPr>
              <w:t>Yes</w:t>
            </w:r>
          </w:p>
        </w:tc>
        <w:tc>
          <w:tcPr>
            <w:tcW w:w="850" w:type="dxa"/>
            <w:tcBorders>
              <w:top w:val="nil"/>
              <w:bottom w:val="nil"/>
            </w:tcBorders>
          </w:tcPr>
          <w:p w14:paraId="47A31156" w14:textId="77777777" w:rsidR="008A0387" w:rsidRPr="00247D58" w:rsidRDefault="008A0387" w:rsidP="00254FA3">
            <w:pPr>
              <w:jc w:val="right"/>
              <w:rPr>
                <w:lang w:val="en-US"/>
              </w:rPr>
            </w:pPr>
            <w:r w:rsidRPr="00247D58">
              <w:rPr>
                <w:lang w:val="en-US"/>
              </w:rPr>
              <w:t>804</w:t>
            </w:r>
          </w:p>
        </w:tc>
        <w:tc>
          <w:tcPr>
            <w:tcW w:w="283" w:type="dxa"/>
            <w:tcBorders>
              <w:top w:val="nil"/>
              <w:bottom w:val="nil"/>
            </w:tcBorders>
          </w:tcPr>
          <w:p w14:paraId="55DCE788" w14:textId="77777777" w:rsidR="008A0387" w:rsidRPr="00247D58" w:rsidRDefault="008A0387" w:rsidP="00254FA3">
            <w:pPr>
              <w:rPr>
                <w:lang w:val="en-US"/>
              </w:rPr>
            </w:pPr>
          </w:p>
        </w:tc>
        <w:tc>
          <w:tcPr>
            <w:tcW w:w="2268" w:type="dxa"/>
            <w:tcBorders>
              <w:top w:val="nil"/>
              <w:bottom w:val="nil"/>
            </w:tcBorders>
          </w:tcPr>
          <w:p w14:paraId="16AB3DB3" w14:textId="77777777" w:rsidR="008A0387" w:rsidRPr="00247D58" w:rsidRDefault="008A0387" w:rsidP="00025C67">
            <w:pPr>
              <w:ind w:left="-108"/>
              <w:rPr>
                <w:lang w:val="en-US"/>
              </w:rPr>
            </w:pPr>
            <w:r>
              <w:rPr>
                <w:lang w:val="en-US"/>
              </w:rPr>
              <w:t>1.15</w:t>
            </w:r>
            <w:r w:rsidRPr="00247D58">
              <w:rPr>
                <w:lang w:val="en-US"/>
              </w:rPr>
              <w:t xml:space="preserve"> (0.9</w:t>
            </w:r>
            <w:r>
              <w:rPr>
                <w:lang w:val="en-US"/>
              </w:rPr>
              <w:t>8, 1.34</w:t>
            </w:r>
            <w:r w:rsidRPr="00247D58">
              <w:rPr>
                <w:lang w:val="en-US"/>
              </w:rPr>
              <w:t>)</w:t>
            </w:r>
          </w:p>
        </w:tc>
        <w:tc>
          <w:tcPr>
            <w:tcW w:w="2268" w:type="dxa"/>
            <w:tcBorders>
              <w:top w:val="nil"/>
              <w:bottom w:val="nil"/>
            </w:tcBorders>
          </w:tcPr>
          <w:p w14:paraId="426AC814" w14:textId="77777777" w:rsidR="008A0387" w:rsidRDefault="008A0387" w:rsidP="00254FA3">
            <w:pPr>
              <w:rPr>
                <w:lang w:val="en-US"/>
              </w:rPr>
            </w:pPr>
            <w:r w:rsidRPr="00247D58">
              <w:rPr>
                <w:lang w:val="en-US"/>
              </w:rPr>
              <w:t>1.04 (0.89, 1.22)</w:t>
            </w:r>
          </w:p>
          <w:p w14:paraId="158A8F1F" w14:textId="77777777" w:rsidR="008A0387" w:rsidRPr="00247D58" w:rsidRDefault="008A0387" w:rsidP="00254FA3">
            <w:pPr>
              <w:rPr>
                <w:lang w:val="en-US"/>
              </w:rPr>
            </w:pPr>
          </w:p>
        </w:tc>
        <w:tc>
          <w:tcPr>
            <w:tcW w:w="2324" w:type="dxa"/>
            <w:tcBorders>
              <w:top w:val="nil"/>
              <w:bottom w:val="nil"/>
            </w:tcBorders>
          </w:tcPr>
          <w:p w14:paraId="22981964" w14:textId="77777777" w:rsidR="008A0387" w:rsidRDefault="008A0387" w:rsidP="00254FA3">
            <w:pPr>
              <w:rPr>
                <w:lang w:val="en-US"/>
              </w:rPr>
            </w:pPr>
            <w:r w:rsidRPr="00247D58">
              <w:rPr>
                <w:lang w:val="en-US"/>
              </w:rPr>
              <w:t>1.04 (0.89, 1.22)</w:t>
            </w:r>
          </w:p>
          <w:p w14:paraId="63F93D67" w14:textId="77777777" w:rsidR="008A0387" w:rsidRPr="00247D58" w:rsidRDefault="008A0387" w:rsidP="00254FA3">
            <w:pPr>
              <w:rPr>
                <w:lang w:val="en-US"/>
              </w:rPr>
            </w:pPr>
          </w:p>
        </w:tc>
      </w:tr>
      <w:tr w:rsidR="008A0387" w:rsidRPr="009C6616" w14:paraId="111775BE" w14:textId="4A096D7C" w:rsidTr="00025C67">
        <w:tc>
          <w:tcPr>
            <w:tcW w:w="2518" w:type="dxa"/>
            <w:tcBorders>
              <w:top w:val="nil"/>
              <w:bottom w:val="nil"/>
            </w:tcBorders>
          </w:tcPr>
          <w:p w14:paraId="687933A0" w14:textId="77777777" w:rsidR="008A0387" w:rsidRDefault="008A0387" w:rsidP="00254FA3">
            <w:pPr>
              <w:ind w:left="708" w:hanging="424"/>
              <w:rPr>
                <w:lang w:val="en-US"/>
              </w:rPr>
            </w:pPr>
            <w:r>
              <w:rPr>
                <w:lang w:val="en-US"/>
              </w:rPr>
              <w:t>One period</w:t>
            </w:r>
          </w:p>
        </w:tc>
        <w:tc>
          <w:tcPr>
            <w:tcW w:w="850" w:type="dxa"/>
            <w:tcBorders>
              <w:top w:val="nil"/>
              <w:bottom w:val="nil"/>
            </w:tcBorders>
          </w:tcPr>
          <w:p w14:paraId="0CBE6F0C" w14:textId="77777777" w:rsidR="008A0387" w:rsidRDefault="008A0387" w:rsidP="00254FA3">
            <w:pPr>
              <w:jc w:val="right"/>
              <w:rPr>
                <w:lang w:val="en-US"/>
              </w:rPr>
            </w:pPr>
            <w:r>
              <w:rPr>
                <w:lang w:val="en-US"/>
              </w:rPr>
              <w:t>643</w:t>
            </w:r>
          </w:p>
        </w:tc>
        <w:tc>
          <w:tcPr>
            <w:tcW w:w="283" w:type="dxa"/>
            <w:tcBorders>
              <w:top w:val="nil"/>
              <w:bottom w:val="nil"/>
            </w:tcBorders>
          </w:tcPr>
          <w:p w14:paraId="00B6E4BF" w14:textId="77777777" w:rsidR="008A0387" w:rsidRDefault="008A0387" w:rsidP="00254FA3">
            <w:pPr>
              <w:rPr>
                <w:lang w:val="en-US"/>
              </w:rPr>
            </w:pPr>
          </w:p>
        </w:tc>
        <w:tc>
          <w:tcPr>
            <w:tcW w:w="2268" w:type="dxa"/>
            <w:tcBorders>
              <w:top w:val="nil"/>
              <w:bottom w:val="nil"/>
            </w:tcBorders>
          </w:tcPr>
          <w:p w14:paraId="03722E82" w14:textId="77777777" w:rsidR="008A0387" w:rsidRPr="009C6616" w:rsidRDefault="008A0387" w:rsidP="00025C67">
            <w:pPr>
              <w:ind w:left="-108"/>
              <w:rPr>
                <w:lang w:val="en-US"/>
              </w:rPr>
            </w:pPr>
            <w:r>
              <w:rPr>
                <w:lang w:val="en-US"/>
              </w:rPr>
              <w:t>1.17</w:t>
            </w:r>
            <w:r w:rsidRPr="009C6616">
              <w:rPr>
                <w:lang w:val="en-US"/>
              </w:rPr>
              <w:t xml:space="preserve"> </w:t>
            </w:r>
            <w:r>
              <w:rPr>
                <w:lang w:val="en-US"/>
              </w:rPr>
              <w:t>(0.98, 1.39</w:t>
            </w:r>
            <w:r w:rsidRPr="009C6616">
              <w:rPr>
                <w:lang w:val="en-US"/>
              </w:rPr>
              <w:t>)</w:t>
            </w:r>
          </w:p>
        </w:tc>
        <w:tc>
          <w:tcPr>
            <w:tcW w:w="2268" w:type="dxa"/>
            <w:tcBorders>
              <w:top w:val="nil"/>
              <w:bottom w:val="nil"/>
            </w:tcBorders>
          </w:tcPr>
          <w:p w14:paraId="4E6EF0C4" w14:textId="77777777" w:rsidR="008A0387" w:rsidRPr="00773113" w:rsidRDefault="008A0387" w:rsidP="00254FA3">
            <w:pPr>
              <w:rPr>
                <w:highlight w:val="lightGray"/>
                <w:lang w:val="en-US"/>
              </w:rPr>
            </w:pPr>
            <w:r w:rsidRPr="003F3DCA">
              <w:rPr>
                <w:lang w:val="en-US"/>
              </w:rPr>
              <w:t>1.07 (0.90, 1.28)</w:t>
            </w:r>
          </w:p>
        </w:tc>
        <w:tc>
          <w:tcPr>
            <w:tcW w:w="2324" w:type="dxa"/>
            <w:tcBorders>
              <w:top w:val="nil"/>
              <w:bottom w:val="nil"/>
            </w:tcBorders>
          </w:tcPr>
          <w:p w14:paraId="2ED292C6" w14:textId="4012E878" w:rsidR="008A0387" w:rsidRPr="003F3DCA" w:rsidRDefault="008A0387" w:rsidP="00254FA3">
            <w:pPr>
              <w:rPr>
                <w:lang w:val="en-US"/>
              </w:rPr>
            </w:pPr>
            <w:r w:rsidRPr="003F3DCA">
              <w:rPr>
                <w:lang w:val="en-US"/>
              </w:rPr>
              <w:t>1.07 (0.90, 1.28)</w:t>
            </w:r>
          </w:p>
        </w:tc>
      </w:tr>
      <w:tr w:rsidR="008A0387" w:rsidRPr="009C6616" w14:paraId="3F6CB004" w14:textId="0C0C4746" w:rsidTr="00025C67">
        <w:tc>
          <w:tcPr>
            <w:tcW w:w="2518" w:type="dxa"/>
            <w:tcBorders>
              <w:top w:val="nil"/>
              <w:bottom w:val="nil"/>
            </w:tcBorders>
          </w:tcPr>
          <w:p w14:paraId="4C0CA8C7" w14:textId="77777777" w:rsidR="008A0387" w:rsidRDefault="008A0387" w:rsidP="00254FA3">
            <w:pPr>
              <w:ind w:firstLine="284"/>
              <w:rPr>
                <w:lang w:val="en-US"/>
              </w:rPr>
            </w:pPr>
            <w:r>
              <w:rPr>
                <w:lang w:val="en-US"/>
              </w:rPr>
              <w:t>Two or three periods</w:t>
            </w:r>
          </w:p>
        </w:tc>
        <w:tc>
          <w:tcPr>
            <w:tcW w:w="850" w:type="dxa"/>
            <w:tcBorders>
              <w:top w:val="nil"/>
              <w:bottom w:val="nil"/>
            </w:tcBorders>
          </w:tcPr>
          <w:p w14:paraId="1CB3C152" w14:textId="77777777" w:rsidR="008A0387" w:rsidRDefault="008A0387" w:rsidP="00254FA3">
            <w:pPr>
              <w:jc w:val="right"/>
              <w:rPr>
                <w:lang w:val="en-US"/>
              </w:rPr>
            </w:pPr>
            <w:r>
              <w:rPr>
                <w:lang w:val="en-US"/>
              </w:rPr>
              <w:t>161</w:t>
            </w:r>
          </w:p>
        </w:tc>
        <w:tc>
          <w:tcPr>
            <w:tcW w:w="283" w:type="dxa"/>
            <w:tcBorders>
              <w:top w:val="nil"/>
              <w:bottom w:val="nil"/>
            </w:tcBorders>
          </w:tcPr>
          <w:p w14:paraId="370C3743" w14:textId="77777777" w:rsidR="008A0387" w:rsidRDefault="008A0387" w:rsidP="00254FA3">
            <w:pPr>
              <w:rPr>
                <w:lang w:val="en-US"/>
              </w:rPr>
            </w:pPr>
          </w:p>
        </w:tc>
        <w:tc>
          <w:tcPr>
            <w:tcW w:w="2268" w:type="dxa"/>
            <w:tcBorders>
              <w:top w:val="nil"/>
              <w:bottom w:val="nil"/>
            </w:tcBorders>
          </w:tcPr>
          <w:p w14:paraId="6AB0E253" w14:textId="77777777" w:rsidR="008A0387" w:rsidRPr="009C6616" w:rsidRDefault="008A0387" w:rsidP="00025C67">
            <w:pPr>
              <w:ind w:left="-108"/>
              <w:rPr>
                <w:lang w:val="en-US"/>
              </w:rPr>
            </w:pPr>
            <w:r w:rsidRPr="009C6616">
              <w:rPr>
                <w:lang w:val="en-US"/>
              </w:rPr>
              <w:t>1.0</w:t>
            </w:r>
            <w:r>
              <w:rPr>
                <w:lang w:val="en-US"/>
              </w:rPr>
              <w:t>6 (0.72, 1.56</w:t>
            </w:r>
            <w:r w:rsidRPr="009C6616">
              <w:rPr>
                <w:lang w:val="en-US"/>
              </w:rPr>
              <w:t>)</w:t>
            </w:r>
          </w:p>
        </w:tc>
        <w:tc>
          <w:tcPr>
            <w:tcW w:w="2268" w:type="dxa"/>
            <w:tcBorders>
              <w:top w:val="nil"/>
              <w:bottom w:val="nil"/>
            </w:tcBorders>
          </w:tcPr>
          <w:p w14:paraId="1EE773F4" w14:textId="77777777" w:rsidR="008A0387" w:rsidRPr="003F3DCA" w:rsidRDefault="008A0387" w:rsidP="00254FA3">
            <w:pPr>
              <w:rPr>
                <w:lang w:val="en-US"/>
              </w:rPr>
            </w:pPr>
            <w:r w:rsidRPr="003F3DCA">
              <w:rPr>
                <w:lang w:val="en-US"/>
              </w:rPr>
              <w:t>0.9</w:t>
            </w:r>
            <w:r>
              <w:rPr>
                <w:lang w:val="en-US"/>
              </w:rPr>
              <w:t>1</w:t>
            </w:r>
            <w:r w:rsidRPr="003F3DCA">
              <w:rPr>
                <w:lang w:val="en-US"/>
              </w:rPr>
              <w:t xml:space="preserve"> (0.62, 1.35)</w:t>
            </w:r>
          </w:p>
          <w:p w14:paraId="30581D66" w14:textId="77777777" w:rsidR="008A0387" w:rsidRPr="00773113" w:rsidRDefault="008A0387" w:rsidP="00254FA3">
            <w:pPr>
              <w:rPr>
                <w:highlight w:val="lightGray"/>
                <w:lang w:val="en-US"/>
              </w:rPr>
            </w:pPr>
          </w:p>
        </w:tc>
        <w:tc>
          <w:tcPr>
            <w:tcW w:w="2324" w:type="dxa"/>
            <w:tcBorders>
              <w:top w:val="nil"/>
              <w:bottom w:val="nil"/>
            </w:tcBorders>
          </w:tcPr>
          <w:p w14:paraId="306D26F3" w14:textId="74EF0C40" w:rsidR="008A0387" w:rsidRPr="003F3DCA" w:rsidRDefault="008A0387" w:rsidP="00254FA3">
            <w:pPr>
              <w:rPr>
                <w:lang w:val="en-US"/>
              </w:rPr>
            </w:pPr>
            <w:r w:rsidRPr="003F3DCA">
              <w:rPr>
                <w:lang w:val="en-US"/>
              </w:rPr>
              <w:t>0.9</w:t>
            </w:r>
            <w:r>
              <w:rPr>
                <w:lang w:val="en-US"/>
              </w:rPr>
              <w:t>2</w:t>
            </w:r>
            <w:r w:rsidRPr="003F3DCA">
              <w:rPr>
                <w:lang w:val="en-US"/>
              </w:rPr>
              <w:t xml:space="preserve"> (0.62, 1.35)</w:t>
            </w:r>
          </w:p>
          <w:p w14:paraId="6ED59D1E" w14:textId="77777777" w:rsidR="008A0387" w:rsidRPr="003F3DCA" w:rsidRDefault="008A0387" w:rsidP="00254FA3">
            <w:pPr>
              <w:rPr>
                <w:lang w:val="en-US"/>
              </w:rPr>
            </w:pPr>
          </w:p>
        </w:tc>
      </w:tr>
      <w:tr w:rsidR="008A0387" w:rsidRPr="009C6616" w14:paraId="64882A2D" w14:textId="65B06396" w:rsidTr="00025C67">
        <w:tc>
          <w:tcPr>
            <w:tcW w:w="2518" w:type="dxa"/>
            <w:tcBorders>
              <w:top w:val="nil"/>
              <w:bottom w:val="nil"/>
            </w:tcBorders>
          </w:tcPr>
          <w:p w14:paraId="47A95AC0" w14:textId="77777777" w:rsidR="008A0387" w:rsidRDefault="008A0387" w:rsidP="00254FA3">
            <w:pPr>
              <w:rPr>
                <w:lang w:val="en-US"/>
              </w:rPr>
            </w:pPr>
          </w:p>
        </w:tc>
        <w:tc>
          <w:tcPr>
            <w:tcW w:w="850" w:type="dxa"/>
            <w:tcBorders>
              <w:top w:val="nil"/>
              <w:bottom w:val="nil"/>
            </w:tcBorders>
          </w:tcPr>
          <w:p w14:paraId="470B54A9" w14:textId="77777777" w:rsidR="008A0387" w:rsidRDefault="008A0387" w:rsidP="00254FA3">
            <w:pPr>
              <w:jc w:val="right"/>
              <w:rPr>
                <w:lang w:val="en-US"/>
              </w:rPr>
            </w:pPr>
          </w:p>
        </w:tc>
        <w:tc>
          <w:tcPr>
            <w:tcW w:w="283" w:type="dxa"/>
            <w:tcBorders>
              <w:top w:val="nil"/>
              <w:bottom w:val="nil"/>
            </w:tcBorders>
          </w:tcPr>
          <w:p w14:paraId="18BBBA3A" w14:textId="77777777" w:rsidR="008A0387" w:rsidRDefault="008A0387" w:rsidP="00254FA3">
            <w:pPr>
              <w:rPr>
                <w:lang w:val="en-US"/>
              </w:rPr>
            </w:pPr>
          </w:p>
        </w:tc>
        <w:tc>
          <w:tcPr>
            <w:tcW w:w="2268" w:type="dxa"/>
            <w:tcBorders>
              <w:top w:val="nil"/>
              <w:bottom w:val="nil"/>
            </w:tcBorders>
          </w:tcPr>
          <w:p w14:paraId="74E40CF2" w14:textId="77777777" w:rsidR="008A0387" w:rsidRPr="009C6616" w:rsidRDefault="008A0387" w:rsidP="00025C67">
            <w:pPr>
              <w:ind w:left="-108"/>
              <w:rPr>
                <w:lang w:val="en-US"/>
              </w:rPr>
            </w:pPr>
          </w:p>
        </w:tc>
        <w:tc>
          <w:tcPr>
            <w:tcW w:w="2268" w:type="dxa"/>
            <w:tcBorders>
              <w:top w:val="nil"/>
              <w:bottom w:val="nil"/>
            </w:tcBorders>
          </w:tcPr>
          <w:p w14:paraId="6BD1A3DC" w14:textId="77777777" w:rsidR="008A0387" w:rsidRPr="00773113" w:rsidRDefault="008A0387" w:rsidP="00254FA3">
            <w:pPr>
              <w:rPr>
                <w:highlight w:val="lightGray"/>
                <w:lang w:val="en-US"/>
              </w:rPr>
            </w:pPr>
          </w:p>
        </w:tc>
        <w:tc>
          <w:tcPr>
            <w:tcW w:w="2324" w:type="dxa"/>
            <w:tcBorders>
              <w:top w:val="nil"/>
              <w:bottom w:val="nil"/>
            </w:tcBorders>
          </w:tcPr>
          <w:p w14:paraId="650434EB" w14:textId="77777777" w:rsidR="008A0387" w:rsidRPr="00773113" w:rsidRDefault="008A0387" w:rsidP="00254FA3">
            <w:pPr>
              <w:rPr>
                <w:highlight w:val="lightGray"/>
                <w:lang w:val="en-US"/>
              </w:rPr>
            </w:pPr>
          </w:p>
        </w:tc>
      </w:tr>
      <w:tr w:rsidR="008A0387" w:rsidRPr="00C53D73" w14:paraId="2C165B16" w14:textId="248E3B72" w:rsidTr="00025C67">
        <w:tc>
          <w:tcPr>
            <w:tcW w:w="2518" w:type="dxa"/>
            <w:tcBorders>
              <w:top w:val="nil"/>
              <w:bottom w:val="nil"/>
            </w:tcBorders>
          </w:tcPr>
          <w:p w14:paraId="56C6F8E8" w14:textId="77777777" w:rsidR="008A0387" w:rsidRPr="009E6FDC" w:rsidRDefault="008A0387" w:rsidP="00254FA3">
            <w:pPr>
              <w:rPr>
                <w:vertAlign w:val="superscript"/>
                <w:lang w:val="en-US"/>
              </w:rPr>
            </w:pPr>
            <w:r>
              <w:rPr>
                <w:lang w:val="en-US"/>
              </w:rPr>
              <w:t>Paracetamol</w:t>
            </w:r>
          </w:p>
        </w:tc>
        <w:tc>
          <w:tcPr>
            <w:tcW w:w="850" w:type="dxa"/>
            <w:tcBorders>
              <w:top w:val="nil"/>
              <w:bottom w:val="nil"/>
            </w:tcBorders>
          </w:tcPr>
          <w:p w14:paraId="2A47C016" w14:textId="77777777" w:rsidR="008A0387" w:rsidRDefault="008A0387" w:rsidP="00254FA3">
            <w:pPr>
              <w:jc w:val="right"/>
              <w:rPr>
                <w:lang w:val="en-US"/>
              </w:rPr>
            </w:pPr>
          </w:p>
        </w:tc>
        <w:tc>
          <w:tcPr>
            <w:tcW w:w="283" w:type="dxa"/>
            <w:tcBorders>
              <w:top w:val="nil"/>
              <w:bottom w:val="nil"/>
            </w:tcBorders>
          </w:tcPr>
          <w:p w14:paraId="1DA0E3BC" w14:textId="77777777" w:rsidR="008A0387" w:rsidRDefault="008A0387" w:rsidP="00254FA3">
            <w:pPr>
              <w:rPr>
                <w:lang w:val="en-US"/>
              </w:rPr>
            </w:pPr>
          </w:p>
        </w:tc>
        <w:tc>
          <w:tcPr>
            <w:tcW w:w="2268" w:type="dxa"/>
            <w:tcBorders>
              <w:top w:val="nil"/>
              <w:bottom w:val="nil"/>
            </w:tcBorders>
          </w:tcPr>
          <w:p w14:paraId="404D71AC" w14:textId="77777777" w:rsidR="008A0387" w:rsidRPr="00773113" w:rsidRDefault="008A0387" w:rsidP="00025C67">
            <w:pPr>
              <w:ind w:left="-108"/>
              <w:rPr>
                <w:highlight w:val="lightGray"/>
                <w:lang w:val="en-US"/>
              </w:rPr>
            </w:pPr>
          </w:p>
        </w:tc>
        <w:tc>
          <w:tcPr>
            <w:tcW w:w="2268" w:type="dxa"/>
            <w:tcBorders>
              <w:top w:val="nil"/>
              <w:bottom w:val="nil"/>
            </w:tcBorders>
          </w:tcPr>
          <w:p w14:paraId="760EAD2C" w14:textId="77777777" w:rsidR="008A0387" w:rsidRPr="00773113" w:rsidRDefault="008A0387" w:rsidP="00254FA3">
            <w:pPr>
              <w:rPr>
                <w:highlight w:val="lightGray"/>
                <w:lang w:val="en-US"/>
              </w:rPr>
            </w:pPr>
          </w:p>
        </w:tc>
        <w:tc>
          <w:tcPr>
            <w:tcW w:w="2324" w:type="dxa"/>
            <w:tcBorders>
              <w:top w:val="nil"/>
              <w:bottom w:val="nil"/>
            </w:tcBorders>
          </w:tcPr>
          <w:p w14:paraId="5600FBEF" w14:textId="77777777" w:rsidR="008A0387" w:rsidRPr="00773113" w:rsidRDefault="008A0387" w:rsidP="00254FA3">
            <w:pPr>
              <w:rPr>
                <w:highlight w:val="lightGray"/>
                <w:lang w:val="en-US"/>
              </w:rPr>
            </w:pPr>
          </w:p>
        </w:tc>
      </w:tr>
      <w:tr w:rsidR="008A0387" w:rsidRPr="00C53D73" w14:paraId="75A00883" w14:textId="2060F8A6" w:rsidTr="00025C67">
        <w:tc>
          <w:tcPr>
            <w:tcW w:w="2518" w:type="dxa"/>
            <w:tcBorders>
              <w:top w:val="nil"/>
              <w:bottom w:val="nil"/>
            </w:tcBorders>
          </w:tcPr>
          <w:p w14:paraId="70B11642" w14:textId="77777777" w:rsidR="008A0387" w:rsidRDefault="008A0387" w:rsidP="00254FA3">
            <w:pPr>
              <w:ind w:left="708" w:hanging="424"/>
              <w:rPr>
                <w:lang w:val="en-US"/>
              </w:rPr>
            </w:pPr>
            <w:r>
              <w:rPr>
                <w:lang w:val="en-US"/>
              </w:rPr>
              <w:t>No</w:t>
            </w:r>
          </w:p>
        </w:tc>
        <w:tc>
          <w:tcPr>
            <w:tcW w:w="850" w:type="dxa"/>
            <w:tcBorders>
              <w:top w:val="nil"/>
              <w:bottom w:val="nil"/>
            </w:tcBorders>
          </w:tcPr>
          <w:p w14:paraId="54AFD5D1" w14:textId="77777777" w:rsidR="008A0387" w:rsidRDefault="008A0387" w:rsidP="00254FA3">
            <w:pPr>
              <w:jc w:val="right"/>
              <w:rPr>
                <w:lang w:val="en-US"/>
              </w:rPr>
            </w:pPr>
            <w:r>
              <w:rPr>
                <w:lang w:val="en-US"/>
              </w:rPr>
              <w:t>24 627</w:t>
            </w:r>
          </w:p>
        </w:tc>
        <w:tc>
          <w:tcPr>
            <w:tcW w:w="283" w:type="dxa"/>
            <w:tcBorders>
              <w:top w:val="nil"/>
              <w:bottom w:val="nil"/>
            </w:tcBorders>
          </w:tcPr>
          <w:p w14:paraId="78AA85DE" w14:textId="77777777" w:rsidR="008A0387" w:rsidRDefault="008A0387" w:rsidP="00254FA3">
            <w:pPr>
              <w:jc w:val="right"/>
              <w:rPr>
                <w:lang w:val="en-US"/>
              </w:rPr>
            </w:pPr>
          </w:p>
        </w:tc>
        <w:tc>
          <w:tcPr>
            <w:tcW w:w="2268" w:type="dxa"/>
            <w:tcBorders>
              <w:top w:val="nil"/>
              <w:bottom w:val="nil"/>
            </w:tcBorders>
          </w:tcPr>
          <w:p w14:paraId="40DE98C6" w14:textId="77777777" w:rsidR="008A0387" w:rsidRPr="00AA7331" w:rsidRDefault="008A0387" w:rsidP="00025C67">
            <w:pPr>
              <w:ind w:left="-108"/>
              <w:rPr>
                <w:lang w:val="en-US"/>
              </w:rPr>
            </w:pPr>
            <w:r w:rsidRPr="00AA7331">
              <w:rPr>
                <w:lang w:val="en-US"/>
              </w:rPr>
              <w:t>1</w:t>
            </w:r>
          </w:p>
        </w:tc>
        <w:tc>
          <w:tcPr>
            <w:tcW w:w="2268" w:type="dxa"/>
            <w:tcBorders>
              <w:top w:val="nil"/>
              <w:bottom w:val="nil"/>
            </w:tcBorders>
          </w:tcPr>
          <w:p w14:paraId="3697B8F9" w14:textId="77777777" w:rsidR="008A0387" w:rsidRPr="00773113" w:rsidRDefault="008A0387" w:rsidP="00254FA3">
            <w:pPr>
              <w:rPr>
                <w:highlight w:val="lightGray"/>
                <w:lang w:val="en-US"/>
              </w:rPr>
            </w:pPr>
            <w:r w:rsidRPr="00A0271A">
              <w:rPr>
                <w:lang w:val="en-US"/>
              </w:rPr>
              <w:t xml:space="preserve">1 </w:t>
            </w:r>
          </w:p>
        </w:tc>
        <w:tc>
          <w:tcPr>
            <w:tcW w:w="2324" w:type="dxa"/>
            <w:tcBorders>
              <w:top w:val="nil"/>
              <w:bottom w:val="nil"/>
            </w:tcBorders>
          </w:tcPr>
          <w:p w14:paraId="3A85DC09" w14:textId="667C0C92" w:rsidR="008A0387" w:rsidRPr="00A0271A" w:rsidRDefault="008A0387" w:rsidP="00254FA3">
            <w:pPr>
              <w:rPr>
                <w:lang w:val="en-US"/>
              </w:rPr>
            </w:pPr>
            <w:r w:rsidRPr="00A0271A">
              <w:rPr>
                <w:lang w:val="en-US"/>
              </w:rPr>
              <w:t xml:space="preserve">1 </w:t>
            </w:r>
          </w:p>
        </w:tc>
      </w:tr>
      <w:tr w:rsidR="008A0387" w:rsidRPr="00C53D73" w14:paraId="5A2825DB" w14:textId="1B5BB59A" w:rsidTr="00025C67">
        <w:tc>
          <w:tcPr>
            <w:tcW w:w="2518" w:type="dxa"/>
            <w:tcBorders>
              <w:top w:val="nil"/>
              <w:bottom w:val="nil"/>
            </w:tcBorders>
          </w:tcPr>
          <w:p w14:paraId="1773848D" w14:textId="77777777" w:rsidR="008A0387" w:rsidRDefault="008A0387" w:rsidP="00254FA3">
            <w:pPr>
              <w:ind w:left="708" w:hanging="424"/>
              <w:rPr>
                <w:lang w:val="en-US"/>
              </w:rPr>
            </w:pPr>
            <w:r>
              <w:rPr>
                <w:lang w:val="en-US"/>
              </w:rPr>
              <w:t>One period</w:t>
            </w:r>
          </w:p>
        </w:tc>
        <w:tc>
          <w:tcPr>
            <w:tcW w:w="850" w:type="dxa"/>
            <w:tcBorders>
              <w:top w:val="nil"/>
              <w:bottom w:val="nil"/>
            </w:tcBorders>
          </w:tcPr>
          <w:p w14:paraId="45B0CB8C" w14:textId="77777777" w:rsidR="008A0387" w:rsidRDefault="008A0387" w:rsidP="00254FA3">
            <w:pPr>
              <w:jc w:val="right"/>
              <w:rPr>
                <w:lang w:val="en-US"/>
              </w:rPr>
            </w:pPr>
            <w:r>
              <w:rPr>
                <w:lang w:val="en-US"/>
              </w:rPr>
              <w:t>11 945</w:t>
            </w:r>
          </w:p>
        </w:tc>
        <w:tc>
          <w:tcPr>
            <w:tcW w:w="283" w:type="dxa"/>
            <w:tcBorders>
              <w:top w:val="nil"/>
              <w:bottom w:val="nil"/>
            </w:tcBorders>
          </w:tcPr>
          <w:p w14:paraId="2A7D87C9" w14:textId="77777777" w:rsidR="008A0387" w:rsidRDefault="008A0387" w:rsidP="00254FA3">
            <w:pPr>
              <w:jc w:val="right"/>
              <w:rPr>
                <w:lang w:val="en-US"/>
              </w:rPr>
            </w:pPr>
          </w:p>
        </w:tc>
        <w:tc>
          <w:tcPr>
            <w:tcW w:w="2268" w:type="dxa"/>
            <w:tcBorders>
              <w:top w:val="nil"/>
              <w:bottom w:val="nil"/>
            </w:tcBorders>
          </w:tcPr>
          <w:p w14:paraId="2CCF0043" w14:textId="77777777" w:rsidR="008A0387" w:rsidRPr="00AA7331" w:rsidRDefault="008A0387" w:rsidP="00025C67">
            <w:pPr>
              <w:ind w:left="-108"/>
              <w:rPr>
                <w:lang w:val="en-US"/>
              </w:rPr>
            </w:pPr>
            <w:r w:rsidRPr="00AA7331">
              <w:rPr>
                <w:lang w:val="en-US"/>
              </w:rPr>
              <w:t>1.0</w:t>
            </w:r>
            <w:r>
              <w:rPr>
                <w:lang w:val="en-US"/>
              </w:rPr>
              <w:t>3</w:t>
            </w:r>
            <w:r w:rsidRPr="00AA7331">
              <w:rPr>
                <w:lang w:val="en-US"/>
              </w:rPr>
              <w:t xml:space="preserve"> (0.9</w:t>
            </w:r>
            <w:r>
              <w:rPr>
                <w:lang w:val="en-US"/>
              </w:rPr>
              <w:t>8</w:t>
            </w:r>
            <w:r w:rsidRPr="00AA7331">
              <w:rPr>
                <w:lang w:val="en-US"/>
              </w:rPr>
              <w:t>, 1.0</w:t>
            </w:r>
            <w:r>
              <w:rPr>
                <w:lang w:val="en-US"/>
              </w:rPr>
              <w:t>9</w:t>
            </w:r>
            <w:r w:rsidRPr="00AA7331">
              <w:rPr>
                <w:lang w:val="en-US"/>
              </w:rPr>
              <w:t>)</w:t>
            </w:r>
          </w:p>
        </w:tc>
        <w:tc>
          <w:tcPr>
            <w:tcW w:w="2268" w:type="dxa"/>
            <w:tcBorders>
              <w:top w:val="nil"/>
              <w:bottom w:val="nil"/>
            </w:tcBorders>
          </w:tcPr>
          <w:p w14:paraId="1C49E6CE" w14:textId="77777777" w:rsidR="008A0387" w:rsidRPr="00773113" w:rsidRDefault="008A0387" w:rsidP="00254FA3">
            <w:pPr>
              <w:rPr>
                <w:highlight w:val="lightGray"/>
                <w:lang w:val="en-US"/>
              </w:rPr>
            </w:pPr>
            <w:r w:rsidRPr="003F3DCA">
              <w:rPr>
                <w:lang w:val="en-US"/>
              </w:rPr>
              <w:t>0.99 (0.94, 1.05)</w:t>
            </w:r>
          </w:p>
        </w:tc>
        <w:tc>
          <w:tcPr>
            <w:tcW w:w="2324" w:type="dxa"/>
            <w:tcBorders>
              <w:top w:val="nil"/>
              <w:bottom w:val="nil"/>
            </w:tcBorders>
          </w:tcPr>
          <w:p w14:paraId="717FF2D0" w14:textId="3130ACEC" w:rsidR="008A0387" w:rsidRPr="003F3DCA" w:rsidRDefault="008A0387" w:rsidP="00254FA3">
            <w:pPr>
              <w:rPr>
                <w:lang w:val="en-US"/>
              </w:rPr>
            </w:pPr>
            <w:r>
              <w:rPr>
                <w:lang w:val="en-US"/>
              </w:rPr>
              <w:t>1.00</w:t>
            </w:r>
            <w:r w:rsidRPr="003F3DCA">
              <w:rPr>
                <w:lang w:val="en-US"/>
              </w:rPr>
              <w:t xml:space="preserve"> (0.9</w:t>
            </w:r>
            <w:r>
              <w:rPr>
                <w:lang w:val="en-US"/>
              </w:rPr>
              <w:t>5</w:t>
            </w:r>
            <w:r w:rsidRPr="003F3DCA">
              <w:rPr>
                <w:lang w:val="en-US"/>
              </w:rPr>
              <w:t>, 1.05)</w:t>
            </w:r>
          </w:p>
        </w:tc>
      </w:tr>
      <w:tr w:rsidR="008A0387" w:rsidRPr="00B25AB4" w14:paraId="318EBB7D" w14:textId="0165279E" w:rsidTr="00025C67">
        <w:tc>
          <w:tcPr>
            <w:tcW w:w="2518" w:type="dxa"/>
            <w:tcBorders>
              <w:top w:val="nil"/>
              <w:bottom w:val="nil"/>
            </w:tcBorders>
          </w:tcPr>
          <w:p w14:paraId="5141252A" w14:textId="77777777" w:rsidR="008A0387" w:rsidRDefault="008A0387" w:rsidP="00254FA3">
            <w:pPr>
              <w:ind w:hanging="424"/>
              <w:rPr>
                <w:lang w:val="en-US"/>
              </w:rPr>
            </w:pPr>
            <w:r>
              <w:rPr>
                <w:lang w:val="en-US"/>
              </w:rPr>
              <w:t xml:space="preserve">              Two periods</w:t>
            </w:r>
          </w:p>
        </w:tc>
        <w:tc>
          <w:tcPr>
            <w:tcW w:w="850" w:type="dxa"/>
            <w:tcBorders>
              <w:top w:val="nil"/>
              <w:bottom w:val="nil"/>
            </w:tcBorders>
          </w:tcPr>
          <w:p w14:paraId="4B3B9798" w14:textId="77777777" w:rsidR="008A0387" w:rsidRDefault="008A0387" w:rsidP="00254FA3">
            <w:pPr>
              <w:jc w:val="right"/>
              <w:rPr>
                <w:lang w:val="en-US"/>
              </w:rPr>
            </w:pPr>
            <w:r>
              <w:rPr>
                <w:lang w:val="en-US"/>
              </w:rPr>
              <w:t>7 457</w:t>
            </w:r>
          </w:p>
        </w:tc>
        <w:tc>
          <w:tcPr>
            <w:tcW w:w="283" w:type="dxa"/>
            <w:tcBorders>
              <w:top w:val="nil"/>
              <w:bottom w:val="nil"/>
            </w:tcBorders>
          </w:tcPr>
          <w:p w14:paraId="48338C2B" w14:textId="77777777" w:rsidR="008A0387" w:rsidRDefault="008A0387" w:rsidP="00254FA3">
            <w:pPr>
              <w:jc w:val="right"/>
              <w:rPr>
                <w:lang w:val="en-US"/>
              </w:rPr>
            </w:pPr>
          </w:p>
        </w:tc>
        <w:tc>
          <w:tcPr>
            <w:tcW w:w="2268" w:type="dxa"/>
            <w:tcBorders>
              <w:top w:val="nil"/>
              <w:bottom w:val="nil"/>
            </w:tcBorders>
          </w:tcPr>
          <w:p w14:paraId="7C952150" w14:textId="77777777" w:rsidR="008A0387" w:rsidRPr="00AA7331" w:rsidRDefault="008A0387" w:rsidP="00025C67">
            <w:pPr>
              <w:ind w:left="-108"/>
              <w:rPr>
                <w:lang w:val="en-US"/>
              </w:rPr>
            </w:pPr>
            <w:r>
              <w:rPr>
                <w:lang w:val="en-US"/>
              </w:rPr>
              <w:t>1.06 (1.00, 1.13)</w:t>
            </w:r>
          </w:p>
        </w:tc>
        <w:tc>
          <w:tcPr>
            <w:tcW w:w="2268" w:type="dxa"/>
            <w:tcBorders>
              <w:top w:val="nil"/>
              <w:bottom w:val="nil"/>
            </w:tcBorders>
          </w:tcPr>
          <w:p w14:paraId="002BF626" w14:textId="77777777" w:rsidR="008A0387" w:rsidRPr="00773113" w:rsidRDefault="008A0387" w:rsidP="00254FA3">
            <w:pPr>
              <w:rPr>
                <w:highlight w:val="lightGray"/>
                <w:lang w:val="en-US"/>
              </w:rPr>
            </w:pPr>
            <w:r w:rsidRPr="003F3DCA">
              <w:rPr>
                <w:lang w:val="en-US"/>
              </w:rPr>
              <w:t>0.99 (0.93, 1.05)</w:t>
            </w:r>
          </w:p>
        </w:tc>
        <w:tc>
          <w:tcPr>
            <w:tcW w:w="2324" w:type="dxa"/>
            <w:tcBorders>
              <w:top w:val="nil"/>
              <w:bottom w:val="nil"/>
            </w:tcBorders>
          </w:tcPr>
          <w:p w14:paraId="26E83249" w14:textId="7A2C07F3" w:rsidR="008A0387" w:rsidRPr="003F3DCA" w:rsidRDefault="008A0387" w:rsidP="00254FA3">
            <w:pPr>
              <w:rPr>
                <w:lang w:val="en-US"/>
              </w:rPr>
            </w:pPr>
            <w:r>
              <w:rPr>
                <w:lang w:val="en-US"/>
              </w:rPr>
              <w:t>0.99 (0.93, 1.06</w:t>
            </w:r>
            <w:r w:rsidRPr="003F3DCA">
              <w:rPr>
                <w:lang w:val="en-US"/>
              </w:rPr>
              <w:t>)</w:t>
            </w:r>
          </w:p>
        </w:tc>
      </w:tr>
      <w:tr w:rsidR="008A0387" w:rsidRPr="00B25AB4" w14:paraId="4E0A110F" w14:textId="3C5D67BD" w:rsidTr="00025C67">
        <w:tc>
          <w:tcPr>
            <w:tcW w:w="2518" w:type="dxa"/>
            <w:tcBorders>
              <w:top w:val="nil"/>
              <w:bottom w:val="nil"/>
            </w:tcBorders>
          </w:tcPr>
          <w:p w14:paraId="4BBB8047" w14:textId="77777777" w:rsidR="008A0387" w:rsidRDefault="008A0387" w:rsidP="00254FA3">
            <w:pPr>
              <w:ind w:left="708" w:hanging="424"/>
              <w:rPr>
                <w:lang w:val="en-US"/>
              </w:rPr>
            </w:pPr>
            <w:r>
              <w:rPr>
                <w:lang w:val="en-US"/>
              </w:rPr>
              <w:t>Three periods</w:t>
            </w:r>
          </w:p>
        </w:tc>
        <w:tc>
          <w:tcPr>
            <w:tcW w:w="850" w:type="dxa"/>
            <w:tcBorders>
              <w:top w:val="nil"/>
              <w:bottom w:val="nil"/>
            </w:tcBorders>
          </w:tcPr>
          <w:p w14:paraId="73351229" w14:textId="77777777" w:rsidR="008A0387" w:rsidRDefault="008A0387" w:rsidP="00254FA3">
            <w:pPr>
              <w:jc w:val="right"/>
              <w:rPr>
                <w:lang w:val="en-US"/>
              </w:rPr>
            </w:pPr>
            <w:r>
              <w:rPr>
                <w:lang w:val="en-US"/>
              </w:rPr>
              <w:t>1 617</w:t>
            </w:r>
          </w:p>
        </w:tc>
        <w:tc>
          <w:tcPr>
            <w:tcW w:w="283" w:type="dxa"/>
            <w:tcBorders>
              <w:top w:val="nil"/>
              <w:bottom w:val="nil"/>
            </w:tcBorders>
          </w:tcPr>
          <w:p w14:paraId="56069E16" w14:textId="77777777" w:rsidR="008A0387" w:rsidRDefault="008A0387" w:rsidP="00254FA3">
            <w:pPr>
              <w:jc w:val="right"/>
              <w:rPr>
                <w:lang w:val="en-US"/>
              </w:rPr>
            </w:pPr>
          </w:p>
        </w:tc>
        <w:tc>
          <w:tcPr>
            <w:tcW w:w="2268" w:type="dxa"/>
            <w:tcBorders>
              <w:top w:val="nil"/>
              <w:bottom w:val="nil"/>
            </w:tcBorders>
          </w:tcPr>
          <w:p w14:paraId="56EBA11C" w14:textId="77777777" w:rsidR="008A0387" w:rsidRPr="00AA7331" w:rsidRDefault="008A0387" w:rsidP="00025C67">
            <w:pPr>
              <w:ind w:left="-108"/>
              <w:rPr>
                <w:lang w:val="en-US"/>
              </w:rPr>
            </w:pPr>
            <w:r>
              <w:rPr>
                <w:lang w:val="en-US"/>
              </w:rPr>
              <w:t>1.17 (1.04, 1.31)</w:t>
            </w:r>
          </w:p>
        </w:tc>
        <w:tc>
          <w:tcPr>
            <w:tcW w:w="2268" w:type="dxa"/>
            <w:tcBorders>
              <w:top w:val="nil"/>
              <w:bottom w:val="nil"/>
            </w:tcBorders>
          </w:tcPr>
          <w:p w14:paraId="28909753" w14:textId="77777777" w:rsidR="008A0387" w:rsidRPr="003F3DCA" w:rsidRDefault="008A0387" w:rsidP="00254FA3">
            <w:pPr>
              <w:rPr>
                <w:lang w:val="en-US"/>
              </w:rPr>
            </w:pPr>
            <w:r w:rsidRPr="003F3DCA">
              <w:rPr>
                <w:lang w:val="en-US"/>
              </w:rPr>
              <w:t>1.04 (0.93, 1.17)</w:t>
            </w:r>
          </w:p>
        </w:tc>
        <w:tc>
          <w:tcPr>
            <w:tcW w:w="2324" w:type="dxa"/>
            <w:tcBorders>
              <w:top w:val="nil"/>
              <w:bottom w:val="nil"/>
            </w:tcBorders>
          </w:tcPr>
          <w:p w14:paraId="3C59DFA1" w14:textId="786BA2C6" w:rsidR="008A0387" w:rsidRPr="003F3DCA" w:rsidRDefault="008A0387" w:rsidP="00254FA3">
            <w:pPr>
              <w:rPr>
                <w:lang w:val="en-US"/>
              </w:rPr>
            </w:pPr>
            <w:r>
              <w:rPr>
                <w:lang w:val="en-US"/>
              </w:rPr>
              <w:t>1.05</w:t>
            </w:r>
            <w:r w:rsidRPr="003F3DCA">
              <w:rPr>
                <w:lang w:val="en-US"/>
              </w:rPr>
              <w:t xml:space="preserve"> (0.93, 1.1</w:t>
            </w:r>
            <w:r>
              <w:rPr>
                <w:lang w:val="en-US"/>
              </w:rPr>
              <w:t>8</w:t>
            </w:r>
            <w:r w:rsidRPr="003F3DCA">
              <w:rPr>
                <w:lang w:val="en-US"/>
              </w:rPr>
              <w:t>)</w:t>
            </w:r>
          </w:p>
        </w:tc>
      </w:tr>
      <w:tr w:rsidR="008A0387" w:rsidRPr="00B25AB4" w14:paraId="4891AC3E" w14:textId="49136A3D" w:rsidTr="00025C67">
        <w:tc>
          <w:tcPr>
            <w:tcW w:w="2518" w:type="dxa"/>
            <w:tcBorders>
              <w:top w:val="nil"/>
              <w:bottom w:val="nil"/>
            </w:tcBorders>
          </w:tcPr>
          <w:p w14:paraId="733D5858" w14:textId="77777777" w:rsidR="008A0387" w:rsidRDefault="008A0387" w:rsidP="00254FA3">
            <w:pPr>
              <w:ind w:left="708"/>
              <w:rPr>
                <w:lang w:val="en-US"/>
              </w:rPr>
            </w:pPr>
          </w:p>
        </w:tc>
        <w:tc>
          <w:tcPr>
            <w:tcW w:w="850" w:type="dxa"/>
            <w:tcBorders>
              <w:top w:val="nil"/>
              <w:bottom w:val="nil"/>
            </w:tcBorders>
          </w:tcPr>
          <w:p w14:paraId="13731764" w14:textId="77777777" w:rsidR="008A0387" w:rsidRDefault="008A0387" w:rsidP="00254FA3">
            <w:pPr>
              <w:jc w:val="right"/>
              <w:rPr>
                <w:lang w:val="en-US"/>
              </w:rPr>
            </w:pPr>
          </w:p>
        </w:tc>
        <w:tc>
          <w:tcPr>
            <w:tcW w:w="283" w:type="dxa"/>
            <w:tcBorders>
              <w:top w:val="nil"/>
              <w:bottom w:val="nil"/>
            </w:tcBorders>
          </w:tcPr>
          <w:p w14:paraId="41550EB3" w14:textId="77777777" w:rsidR="008A0387" w:rsidRDefault="008A0387" w:rsidP="00254FA3">
            <w:pPr>
              <w:jc w:val="right"/>
              <w:rPr>
                <w:lang w:val="en-US"/>
              </w:rPr>
            </w:pPr>
          </w:p>
        </w:tc>
        <w:tc>
          <w:tcPr>
            <w:tcW w:w="2268" w:type="dxa"/>
            <w:tcBorders>
              <w:top w:val="nil"/>
              <w:bottom w:val="nil"/>
            </w:tcBorders>
          </w:tcPr>
          <w:p w14:paraId="7721CBC8" w14:textId="77777777" w:rsidR="008A0387" w:rsidRDefault="008A0387" w:rsidP="00025C67">
            <w:pPr>
              <w:ind w:left="-108"/>
              <w:rPr>
                <w:lang w:val="en-US"/>
              </w:rPr>
            </w:pPr>
          </w:p>
        </w:tc>
        <w:tc>
          <w:tcPr>
            <w:tcW w:w="2268" w:type="dxa"/>
            <w:tcBorders>
              <w:top w:val="nil"/>
              <w:bottom w:val="nil"/>
            </w:tcBorders>
          </w:tcPr>
          <w:p w14:paraId="6693A0EE" w14:textId="77777777" w:rsidR="008A0387" w:rsidRPr="003F3DCA" w:rsidRDefault="008A0387" w:rsidP="00254FA3">
            <w:pPr>
              <w:rPr>
                <w:lang w:val="en-US"/>
              </w:rPr>
            </w:pPr>
          </w:p>
        </w:tc>
        <w:tc>
          <w:tcPr>
            <w:tcW w:w="2324" w:type="dxa"/>
            <w:tcBorders>
              <w:top w:val="nil"/>
              <w:bottom w:val="nil"/>
            </w:tcBorders>
          </w:tcPr>
          <w:p w14:paraId="0F7E8C38" w14:textId="77777777" w:rsidR="008A0387" w:rsidRPr="003F3DCA" w:rsidRDefault="008A0387" w:rsidP="00254FA3">
            <w:pPr>
              <w:rPr>
                <w:lang w:val="en-US"/>
              </w:rPr>
            </w:pPr>
          </w:p>
        </w:tc>
      </w:tr>
      <w:tr w:rsidR="008A0387" w:rsidRPr="00B25AB4" w14:paraId="46261402" w14:textId="02D0BF92" w:rsidTr="00025C67">
        <w:tc>
          <w:tcPr>
            <w:tcW w:w="2518" w:type="dxa"/>
            <w:tcBorders>
              <w:top w:val="nil"/>
              <w:bottom w:val="nil"/>
            </w:tcBorders>
          </w:tcPr>
          <w:p w14:paraId="1789A1F0" w14:textId="77777777" w:rsidR="008A0387" w:rsidRPr="009E6FDC" w:rsidRDefault="008A0387" w:rsidP="00254FA3">
            <w:pPr>
              <w:rPr>
                <w:vertAlign w:val="superscript"/>
                <w:lang w:val="en-US"/>
              </w:rPr>
            </w:pPr>
            <w:r>
              <w:rPr>
                <w:lang w:val="en-US"/>
              </w:rPr>
              <w:t>Pain</w:t>
            </w:r>
          </w:p>
        </w:tc>
        <w:tc>
          <w:tcPr>
            <w:tcW w:w="850" w:type="dxa"/>
            <w:tcBorders>
              <w:top w:val="nil"/>
              <w:bottom w:val="nil"/>
            </w:tcBorders>
          </w:tcPr>
          <w:p w14:paraId="16163EBE" w14:textId="77777777" w:rsidR="008A0387" w:rsidRDefault="008A0387" w:rsidP="00254FA3">
            <w:pPr>
              <w:jc w:val="right"/>
              <w:rPr>
                <w:lang w:val="en-US"/>
              </w:rPr>
            </w:pPr>
          </w:p>
        </w:tc>
        <w:tc>
          <w:tcPr>
            <w:tcW w:w="283" w:type="dxa"/>
            <w:tcBorders>
              <w:top w:val="nil"/>
              <w:bottom w:val="nil"/>
            </w:tcBorders>
          </w:tcPr>
          <w:p w14:paraId="6E71CE98" w14:textId="77777777" w:rsidR="008A0387" w:rsidRDefault="008A0387" w:rsidP="00254FA3">
            <w:pPr>
              <w:rPr>
                <w:lang w:val="en-US"/>
              </w:rPr>
            </w:pPr>
          </w:p>
        </w:tc>
        <w:tc>
          <w:tcPr>
            <w:tcW w:w="2268" w:type="dxa"/>
            <w:tcBorders>
              <w:top w:val="nil"/>
              <w:bottom w:val="nil"/>
            </w:tcBorders>
          </w:tcPr>
          <w:p w14:paraId="1F0F99AD" w14:textId="77777777" w:rsidR="008A0387" w:rsidRPr="00773113" w:rsidRDefault="008A0387" w:rsidP="00025C67">
            <w:pPr>
              <w:ind w:left="-108"/>
              <w:rPr>
                <w:highlight w:val="lightGray"/>
                <w:lang w:val="en-US"/>
              </w:rPr>
            </w:pPr>
          </w:p>
        </w:tc>
        <w:tc>
          <w:tcPr>
            <w:tcW w:w="2268" w:type="dxa"/>
            <w:tcBorders>
              <w:top w:val="nil"/>
              <w:bottom w:val="nil"/>
            </w:tcBorders>
          </w:tcPr>
          <w:p w14:paraId="34875073" w14:textId="77777777" w:rsidR="008A0387" w:rsidRPr="00773113" w:rsidRDefault="008A0387" w:rsidP="00254FA3">
            <w:pPr>
              <w:rPr>
                <w:highlight w:val="lightGray"/>
                <w:lang w:val="en-US"/>
              </w:rPr>
            </w:pPr>
          </w:p>
        </w:tc>
        <w:tc>
          <w:tcPr>
            <w:tcW w:w="2324" w:type="dxa"/>
            <w:tcBorders>
              <w:top w:val="nil"/>
              <w:bottom w:val="nil"/>
            </w:tcBorders>
          </w:tcPr>
          <w:p w14:paraId="217E53DD" w14:textId="77777777" w:rsidR="008A0387" w:rsidRPr="00773113" w:rsidRDefault="008A0387" w:rsidP="00254FA3">
            <w:pPr>
              <w:rPr>
                <w:highlight w:val="lightGray"/>
                <w:lang w:val="en-US"/>
              </w:rPr>
            </w:pPr>
          </w:p>
        </w:tc>
      </w:tr>
      <w:tr w:rsidR="008A0387" w:rsidRPr="00B25AB4" w14:paraId="696D1A44" w14:textId="6C4697FD" w:rsidTr="00025C67">
        <w:tc>
          <w:tcPr>
            <w:tcW w:w="2518" w:type="dxa"/>
            <w:tcBorders>
              <w:top w:val="nil"/>
              <w:bottom w:val="nil"/>
            </w:tcBorders>
          </w:tcPr>
          <w:p w14:paraId="3DDA6E76" w14:textId="77777777" w:rsidR="008A0387" w:rsidRDefault="008A0387" w:rsidP="00254FA3">
            <w:pPr>
              <w:ind w:left="708" w:hanging="424"/>
              <w:rPr>
                <w:lang w:val="en-US"/>
              </w:rPr>
            </w:pPr>
            <w:r>
              <w:rPr>
                <w:lang w:val="en-US"/>
              </w:rPr>
              <w:t>No</w:t>
            </w:r>
          </w:p>
        </w:tc>
        <w:tc>
          <w:tcPr>
            <w:tcW w:w="850" w:type="dxa"/>
            <w:tcBorders>
              <w:top w:val="nil"/>
              <w:bottom w:val="nil"/>
            </w:tcBorders>
          </w:tcPr>
          <w:p w14:paraId="7FCC879E" w14:textId="77777777" w:rsidR="008A0387" w:rsidRDefault="008A0387" w:rsidP="00254FA3">
            <w:pPr>
              <w:jc w:val="right"/>
              <w:rPr>
                <w:lang w:val="en-US"/>
              </w:rPr>
            </w:pPr>
            <w:r>
              <w:rPr>
                <w:lang w:val="en-US"/>
              </w:rPr>
              <w:t>4 042</w:t>
            </w:r>
          </w:p>
        </w:tc>
        <w:tc>
          <w:tcPr>
            <w:tcW w:w="283" w:type="dxa"/>
            <w:tcBorders>
              <w:top w:val="nil"/>
              <w:bottom w:val="nil"/>
            </w:tcBorders>
          </w:tcPr>
          <w:p w14:paraId="647BC809" w14:textId="77777777" w:rsidR="008A0387" w:rsidRDefault="008A0387" w:rsidP="00254FA3">
            <w:pPr>
              <w:rPr>
                <w:lang w:val="en-US"/>
              </w:rPr>
            </w:pPr>
          </w:p>
        </w:tc>
        <w:tc>
          <w:tcPr>
            <w:tcW w:w="2268" w:type="dxa"/>
            <w:tcBorders>
              <w:top w:val="nil"/>
              <w:bottom w:val="nil"/>
            </w:tcBorders>
          </w:tcPr>
          <w:p w14:paraId="7BB5E30C" w14:textId="77777777" w:rsidR="008A0387" w:rsidRPr="00773113" w:rsidRDefault="008A0387" w:rsidP="00025C67">
            <w:pPr>
              <w:ind w:left="-108"/>
              <w:rPr>
                <w:highlight w:val="lightGray"/>
                <w:lang w:val="en-US"/>
              </w:rPr>
            </w:pPr>
            <w:r>
              <w:rPr>
                <w:lang w:val="en-US"/>
              </w:rPr>
              <w:t xml:space="preserve">1 </w:t>
            </w:r>
          </w:p>
        </w:tc>
        <w:tc>
          <w:tcPr>
            <w:tcW w:w="2268" w:type="dxa"/>
            <w:tcBorders>
              <w:top w:val="nil"/>
              <w:bottom w:val="nil"/>
            </w:tcBorders>
          </w:tcPr>
          <w:p w14:paraId="0BD44524" w14:textId="77777777" w:rsidR="008A0387" w:rsidRPr="006B163D" w:rsidRDefault="008A0387" w:rsidP="00254FA3">
            <w:pPr>
              <w:rPr>
                <w:lang w:val="en-US"/>
              </w:rPr>
            </w:pPr>
            <w:r>
              <w:rPr>
                <w:lang w:val="en-US"/>
              </w:rPr>
              <w:t xml:space="preserve">1 </w:t>
            </w:r>
          </w:p>
        </w:tc>
        <w:tc>
          <w:tcPr>
            <w:tcW w:w="2324" w:type="dxa"/>
            <w:tcBorders>
              <w:top w:val="nil"/>
              <w:bottom w:val="nil"/>
            </w:tcBorders>
          </w:tcPr>
          <w:p w14:paraId="48FF8C53" w14:textId="3A3FA1BF" w:rsidR="008A0387" w:rsidRDefault="008A0387" w:rsidP="00254FA3">
            <w:pPr>
              <w:rPr>
                <w:lang w:val="en-US"/>
              </w:rPr>
            </w:pPr>
          </w:p>
        </w:tc>
      </w:tr>
      <w:tr w:rsidR="008A0387" w:rsidRPr="00A0271A" w14:paraId="528005A2" w14:textId="51A4845A" w:rsidTr="00025C67">
        <w:tc>
          <w:tcPr>
            <w:tcW w:w="2518" w:type="dxa"/>
            <w:tcBorders>
              <w:top w:val="nil"/>
            </w:tcBorders>
          </w:tcPr>
          <w:p w14:paraId="199598A5" w14:textId="77777777" w:rsidR="008A0387" w:rsidRDefault="008A0387" w:rsidP="00254FA3">
            <w:pPr>
              <w:ind w:left="708" w:hanging="424"/>
              <w:rPr>
                <w:lang w:val="en-US"/>
              </w:rPr>
            </w:pPr>
            <w:r>
              <w:rPr>
                <w:lang w:val="en-US"/>
              </w:rPr>
              <w:t>Yes</w:t>
            </w:r>
          </w:p>
        </w:tc>
        <w:tc>
          <w:tcPr>
            <w:tcW w:w="850" w:type="dxa"/>
            <w:tcBorders>
              <w:top w:val="nil"/>
            </w:tcBorders>
          </w:tcPr>
          <w:p w14:paraId="1B0DA1AC" w14:textId="77777777" w:rsidR="008A0387" w:rsidRDefault="008A0387" w:rsidP="00254FA3">
            <w:pPr>
              <w:jc w:val="right"/>
              <w:rPr>
                <w:lang w:val="en-US"/>
              </w:rPr>
            </w:pPr>
            <w:r>
              <w:rPr>
                <w:lang w:val="en-US"/>
              </w:rPr>
              <w:t>41 604</w:t>
            </w:r>
          </w:p>
        </w:tc>
        <w:tc>
          <w:tcPr>
            <w:tcW w:w="283" w:type="dxa"/>
            <w:tcBorders>
              <w:top w:val="nil"/>
            </w:tcBorders>
          </w:tcPr>
          <w:p w14:paraId="75001202" w14:textId="77777777" w:rsidR="008A0387" w:rsidRDefault="008A0387" w:rsidP="00254FA3">
            <w:pPr>
              <w:rPr>
                <w:lang w:val="en-US"/>
              </w:rPr>
            </w:pPr>
          </w:p>
        </w:tc>
        <w:tc>
          <w:tcPr>
            <w:tcW w:w="2268" w:type="dxa"/>
            <w:tcBorders>
              <w:top w:val="nil"/>
            </w:tcBorders>
          </w:tcPr>
          <w:p w14:paraId="1EBFBE5B" w14:textId="77777777" w:rsidR="008A0387" w:rsidRPr="00773113" w:rsidRDefault="008A0387" w:rsidP="00025C67">
            <w:pPr>
              <w:ind w:left="-108"/>
              <w:rPr>
                <w:highlight w:val="lightGray"/>
                <w:lang w:val="en-US"/>
              </w:rPr>
            </w:pPr>
            <w:r>
              <w:rPr>
                <w:lang w:val="en-US"/>
              </w:rPr>
              <w:t>1.13 (1.05, 1.23</w:t>
            </w:r>
            <w:r w:rsidRPr="009C6616">
              <w:rPr>
                <w:lang w:val="en-US"/>
              </w:rPr>
              <w:t>)</w:t>
            </w:r>
          </w:p>
        </w:tc>
        <w:tc>
          <w:tcPr>
            <w:tcW w:w="2268" w:type="dxa"/>
            <w:tcBorders>
              <w:top w:val="nil"/>
            </w:tcBorders>
          </w:tcPr>
          <w:p w14:paraId="3CF664A1" w14:textId="77777777" w:rsidR="008A0387" w:rsidRPr="006B163D" w:rsidRDefault="008A0387" w:rsidP="00254FA3">
            <w:pPr>
              <w:rPr>
                <w:lang w:val="en-US"/>
              </w:rPr>
            </w:pPr>
            <w:r w:rsidRPr="006B163D">
              <w:rPr>
                <w:lang w:val="en-US"/>
              </w:rPr>
              <w:t>1.05 (0.97, 1.14)</w:t>
            </w:r>
          </w:p>
          <w:p w14:paraId="537F3779" w14:textId="77777777" w:rsidR="008A0387" w:rsidRPr="006B163D" w:rsidRDefault="008A0387" w:rsidP="00254FA3">
            <w:pPr>
              <w:rPr>
                <w:lang w:val="en-US"/>
              </w:rPr>
            </w:pPr>
          </w:p>
        </w:tc>
        <w:tc>
          <w:tcPr>
            <w:tcW w:w="2324" w:type="dxa"/>
            <w:tcBorders>
              <w:top w:val="nil"/>
            </w:tcBorders>
          </w:tcPr>
          <w:p w14:paraId="2319B45F" w14:textId="77777777" w:rsidR="008A0387" w:rsidRPr="006B163D" w:rsidRDefault="008A0387" w:rsidP="00254FA3">
            <w:pPr>
              <w:rPr>
                <w:lang w:val="en-US"/>
              </w:rPr>
            </w:pPr>
          </w:p>
        </w:tc>
      </w:tr>
    </w:tbl>
    <w:p w14:paraId="1464E82D" w14:textId="77777777" w:rsidR="00790BFC" w:rsidRDefault="00790BFC" w:rsidP="00790BFC">
      <w:pPr>
        <w:rPr>
          <w:lang w:val="en-US"/>
        </w:rPr>
      </w:pPr>
    </w:p>
    <w:p w14:paraId="7E2BD565" w14:textId="1FDDA7DA" w:rsidR="00790BFC" w:rsidRPr="005642F2" w:rsidRDefault="00790BFC" w:rsidP="00790BFC">
      <w:pPr>
        <w:rPr>
          <w:sz w:val="20"/>
          <w:szCs w:val="20"/>
          <w:lang w:val="en-US"/>
        </w:rPr>
      </w:pPr>
      <w:r w:rsidRPr="00CD404E">
        <w:rPr>
          <w:vertAlign w:val="superscript"/>
          <w:lang w:val="en-US"/>
        </w:rPr>
        <w:t xml:space="preserve">a </w:t>
      </w:r>
      <w:r w:rsidRPr="005642F2">
        <w:rPr>
          <w:sz w:val="20"/>
          <w:szCs w:val="20"/>
          <w:lang w:val="en-US"/>
        </w:rPr>
        <w:t xml:space="preserve">Adjusted for the two other variables presented as well as maternal work situation, paternal education, maternal BMI, parity, maternal smoking, </w:t>
      </w:r>
      <w:r w:rsidR="00254FA3">
        <w:rPr>
          <w:sz w:val="20"/>
          <w:szCs w:val="20"/>
          <w:lang w:val="en-US"/>
        </w:rPr>
        <w:t>benzodiazepine,</w:t>
      </w:r>
      <w:r w:rsidRPr="005642F2">
        <w:rPr>
          <w:sz w:val="20"/>
          <w:szCs w:val="20"/>
          <w:lang w:val="en-US"/>
        </w:rPr>
        <w:t xml:space="preserve"> and maternal SSRI use during pregnancy (n=45 646)</w:t>
      </w:r>
    </w:p>
    <w:p w14:paraId="72A675BB" w14:textId="77777777" w:rsidR="00790BFC" w:rsidRDefault="00790BFC" w:rsidP="00790BFC">
      <w:pPr>
        <w:rPr>
          <w:lang w:val="en-US"/>
        </w:rPr>
      </w:pPr>
    </w:p>
    <w:p w14:paraId="76FF7274" w14:textId="77777777" w:rsidR="00790BFC" w:rsidRDefault="00790BFC" w:rsidP="00790BFC">
      <w:pPr>
        <w:rPr>
          <w:lang w:val="en-US"/>
        </w:rPr>
      </w:pPr>
    </w:p>
    <w:p w14:paraId="40D6BF28" w14:textId="77777777" w:rsidR="00790BFC" w:rsidRDefault="00790BFC" w:rsidP="00790BFC">
      <w:pPr>
        <w:rPr>
          <w:lang w:val="en-US"/>
        </w:rPr>
      </w:pPr>
    </w:p>
    <w:p w14:paraId="0970347B" w14:textId="77777777" w:rsidR="00790BFC" w:rsidRDefault="00790BFC" w:rsidP="00790BFC">
      <w:pPr>
        <w:rPr>
          <w:lang w:val="en-US"/>
        </w:rPr>
      </w:pPr>
    </w:p>
    <w:p w14:paraId="309A0915" w14:textId="77777777" w:rsidR="00790BFC" w:rsidRDefault="00790BFC" w:rsidP="00790BFC">
      <w:pPr>
        <w:rPr>
          <w:b/>
          <w:lang w:val="en-US"/>
        </w:rPr>
      </w:pPr>
      <w:r>
        <w:rPr>
          <w:b/>
          <w:lang w:val="en-US"/>
        </w:rPr>
        <w:br w:type="page"/>
      </w:r>
    </w:p>
    <w:p w14:paraId="205B3F86" w14:textId="44D3FB30" w:rsidR="00790BFC" w:rsidRPr="009C02DD" w:rsidRDefault="00790BFC" w:rsidP="00790BFC">
      <w:pPr>
        <w:rPr>
          <w:b/>
          <w:lang w:val="en-US"/>
        </w:rPr>
      </w:pPr>
      <w:r w:rsidRPr="00EC2BA5">
        <w:rPr>
          <w:b/>
          <w:lang w:val="en-US"/>
        </w:rPr>
        <w:lastRenderedPageBreak/>
        <w:t xml:space="preserve">Table 4 </w:t>
      </w:r>
      <w:r>
        <w:rPr>
          <w:lang w:val="en-US"/>
        </w:rPr>
        <w:t xml:space="preserve">Odds ratios of having a child with lower communication skills according to use of </w:t>
      </w:r>
      <w:r w:rsidR="009C55A5">
        <w:rPr>
          <w:lang w:val="en-US"/>
        </w:rPr>
        <w:t xml:space="preserve">analgesic </w:t>
      </w:r>
      <w:r>
        <w:rPr>
          <w:lang w:val="en-US"/>
        </w:rPr>
        <w:t>opioids, paracetamol, and pain during pregnancy (ordinal logistic regression)</w:t>
      </w:r>
    </w:p>
    <w:tbl>
      <w:tblPr>
        <w:tblStyle w:val="TableGrid"/>
        <w:tblW w:w="10456" w:type="dxa"/>
        <w:tblBorders>
          <w:left w:val="none" w:sz="0" w:space="0" w:color="auto"/>
          <w:right w:val="none" w:sz="0" w:space="0" w:color="auto"/>
          <w:insideV w:val="none" w:sz="0" w:space="0" w:color="auto"/>
        </w:tblBorders>
        <w:tblLook w:val="04A0" w:firstRow="1" w:lastRow="0" w:firstColumn="1" w:lastColumn="0" w:noHBand="0" w:noVBand="1"/>
      </w:tblPr>
      <w:tblGrid>
        <w:gridCol w:w="2393"/>
        <w:gridCol w:w="862"/>
        <w:gridCol w:w="255"/>
        <w:gridCol w:w="2410"/>
        <w:gridCol w:w="2268"/>
        <w:gridCol w:w="2268"/>
      </w:tblGrid>
      <w:tr w:rsidR="008A0387" w14:paraId="735F8DA3" w14:textId="07F9596A" w:rsidTr="007A0C14">
        <w:tc>
          <w:tcPr>
            <w:tcW w:w="2393" w:type="dxa"/>
            <w:tcBorders>
              <w:bottom w:val="single" w:sz="4" w:space="0" w:color="auto"/>
            </w:tcBorders>
          </w:tcPr>
          <w:p w14:paraId="67A0C9CD" w14:textId="77777777" w:rsidR="008A0387" w:rsidRDefault="008A0387" w:rsidP="008A0387">
            <w:pPr>
              <w:rPr>
                <w:lang w:val="en-US"/>
              </w:rPr>
            </w:pPr>
          </w:p>
        </w:tc>
        <w:tc>
          <w:tcPr>
            <w:tcW w:w="862" w:type="dxa"/>
            <w:tcBorders>
              <w:bottom w:val="single" w:sz="4" w:space="0" w:color="auto"/>
            </w:tcBorders>
          </w:tcPr>
          <w:p w14:paraId="1E6A9A50" w14:textId="77777777" w:rsidR="008A0387" w:rsidRDefault="008A0387" w:rsidP="008A0387">
            <w:pPr>
              <w:jc w:val="right"/>
              <w:rPr>
                <w:lang w:val="en-US"/>
              </w:rPr>
            </w:pPr>
            <w:r>
              <w:rPr>
                <w:lang w:val="en-US"/>
              </w:rPr>
              <w:t>N</w:t>
            </w:r>
          </w:p>
        </w:tc>
        <w:tc>
          <w:tcPr>
            <w:tcW w:w="255" w:type="dxa"/>
            <w:tcBorders>
              <w:bottom w:val="single" w:sz="4" w:space="0" w:color="auto"/>
            </w:tcBorders>
          </w:tcPr>
          <w:p w14:paraId="7AAEA48F" w14:textId="77777777" w:rsidR="008A0387" w:rsidRDefault="008A0387" w:rsidP="008A0387">
            <w:pPr>
              <w:rPr>
                <w:lang w:val="en-US"/>
              </w:rPr>
            </w:pPr>
          </w:p>
        </w:tc>
        <w:tc>
          <w:tcPr>
            <w:tcW w:w="2410" w:type="dxa"/>
            <w:tcBorders>
              <w:bottom w:val="single" w:sz="4" w:space="0" w:color="auto"/>
            </w:tcBorders>
          </w:tcPr>
          <w:p w14:paraId="18EBF651" w14:textId="77777777" w:rsidR="008A0387" w:rsidRPr="00773113" w:rsidRDefault="008A0387" w:rsidP="008A0387">
            <w:pPr>
              <w:rPr>
                <w:highlight w:val="lightGray"/>
                <w:lang w:val="en-US"/>
              </w:rPr>
            </w:pPr>
            <w:r w:rsidRPr="00170300">
              <w:rPr>
                <w:lang w:val="en-US"/>
              </w:rPr>
              <w:t>Unadjusted OR (95% CI)</w:t>
            </w:r>
          </w:p>
        </w:tc>
        <w:tc>
          <w:tcPr>
            <w:tcW w:w="2268" w:type="dxa"/>
            <w:tcBorders>
              <w:bottom w:val="single" w:sz="4" w:space="0" w:color="auto"/>
            </w:tcBorders>
          </w:tcPr>
          <w:p w14:paraId="2F553859" w14:textId="77777777" w:rsidR="008A0387" w:rsidRPr="006B163D" w:rsidRDefault="008A0387" w:rsidP="008A0387">
            <w:pPr>
              <w:rPr>
                <w:lang w:val="en-US"/>
              </w:rPr>
            </w:pPr>
            <w:r w:rsidRPr="006B163D">
              <w:rPr>
                <w:lang w:val="en-US"/>
              </w:rPr>
              <w:t xml:space="preserve">Adjusted OR (95% CI) </w:t>
            </w:r>
            <w:r w:rsidRPr="006B163D">
              <w:rPr>
                <w:vertAlign w:val="superscript"/>
                <w:lang w:val="en-US"/>
              </w:rPr>
              <w:t>a</w:t>
            </w:r>
          </w:p>
        </w:tc>
        <w:tc>
          <w:tcPr>
            <w:tcW w:w="2268" w:type="dxa"/>
            <w:tcBorders>
              <w:bottom w:val="single" w:sz="4" w:space="0" w:color="auto"/>
            </w:tcBorders>
          </w:tcPr>
          <w:p w14:paraId="56B12BB3" w14:textId="6D38B8F9" w:rsidR="008A0387" w:rsidRPr="006B163D" w:rsidRDefault="008A0387" w:rsidP="008A0387">
            <w:pPr>
              <w:rPr>
                <w:lang w:val="en-US"/>
              </w:rPr>
            </w:pPr>
            <w:r w:rsidRPr="006B163D">
              <w:rPr>
                <w:lang w:val="en-US"/>
              </w:rPr>
              <w:t xml:space="preserve">Adjusted OR (95% CI) </w:t>
            </w:r>
            <w:r w:rsidRPr="006B163D">
              <w:rPr>
                <w:vertAlign w:val="superscript"/>
                <w:lang w:val="en-US"/>
              </w:rPr>
              <w:t>a</w:t>
            </w:r>
          </w:p>
        </w:tc>
      </w:tr>
      <w:tr w:rsidR="008A0387" w14:paraId="7D35970E" w14:textId="71236EC1" w:rsidTr="007A0C14">
        <w:tc>
          <w:tcPr>
            <w:tcW w:w="2393" w:type="dxa"/>
            <w:tcBorders>
              <w:bottom w:val="nil"/>
            </w:tcBorders>
          </w:tcPr>
          <w:p w14:paraId="33C9A837" w14:textId="77777777" w:rsidR="008A0387" w:rsidRDefault="008A0387" w:rsidP="008A0387">
            <w:pPr>
              <w:rPr>
                <w:lang w:val="en-US"/>
              </w:rPr>
            </w:pPr>
            <w:r>
              <w:rPr>
                <w:lang w:val="en-US"/>
              </w:rPr>
              <w:t>Opioid use</w:t>
            </w:r>
          </w:p>
        </w:tc>
        <w:tc>
          <w:tcPr>
            <w:tcW w:w="862" w:type="dxa"/>
            <w:tcBorders>
              <w:bottom w:val="nil"/>
            </w:tcBorders>
          </w:tcPr>
          <w:p w14:paraId="5A472583" w14:textId="77777777" w:rsidR="008A0387" w:rsidRDefault="008A0387" w:rsidP="008A0387">
            <w:pPr>
              <w:jc w:val="right"/>
              <w:rPr>
                <w:lang w:val="en-US"/>
              </w:rPr>
            </w:pPr>
          </w:p>
        </w:tc>
        <w:tc>
          <w:tcPr>
            <w:tcW w:w="255" w:type="dxa"/>
            <w:tcBorders>
              <w:bottom w:val="nil"/>
            </w:tcBorders>
          </w:tcPr>
          <w:p w14:paraId="76770321" w14:textId="77777777" w:rsidR="008A0387" w:rsidRDefault="008A0387" w:rsidP="008A0387">
            <w:pPr>
              <w:rPr>
                <w:lang w:val="en-US"/>
              </w:rPr>
            </w:pPr>
          </w:p>
        </w:tc>
        <w:tc>
          <w:tcPr>
            <w:tcW w:w="2410" w:type="dxa"/>
            <w:tcBorders>
              <w:bottom w:val="nil"/>
            </w:tcBorders>
          </w:tcPr>
          <w:p w14:paraId="4EC00272" w14:textId="77777777" w:rsidR="008A0387" w:rsidRPr="00773113" w:rsidRDefault="008A0387" w:rsidP="008A0387">
            <w:pPr>
              <w:rPr>
                <w:highlight w:val="lightGray"/>
                <w:lang w:val="en-US"/>
              </w:rPr>
            </w:pPr>
          </w:p>
        </w:tc>
        <w:tc>
          <w:tcPr>
            <w:tcW w:w="2268" w:type="dxa"/>
            <w:tcBorders>
              <w:bottom w:val="nil"/>
            </w:tcBorders>
          </w:tcPr>
          <w:p w14:paraId="372ABA30" w14:textId="77777777" w:rsidR="008A0387" w:rsidRPr="006B163D" w:rsidRDefault="008A0387" w:rsidP="008A0387">
            <w:pPr>
              <w:rPr>
                <w:lang w:val="en-US"/>
              </w:rPr>
            </w:pPr>
          </w:p>
        </w:tc>
        <w:tc>
          <w:tcPr>
            <w:tcW w:w="2268" w:type="dxa"/>
            <w:tcBorders>
              <w:bottom w:val="nil"/>
            </w:tcBorders>
          </w:tcPr>
          <w:p w14:paraId="51241C5C" w14:textId="77777777" w:rsidR="008A0387" w:rsidRPr="006B163D" w:rsidRDefault="008A0387" w:rsidP="008A0387">
            <w:pPr>
              <w:rPr>
                <w:lang w:val="en-US"/>
              </w:rPr>
            </w:pPr>
          </w:p>
        </w:tc>
      </w:tr>
      <w:tr w:rsidR="008A0387" w14:paraId="5EA29EBA" w14:textId="3EBCADB2" w:rsidTr="007A0C14">
        <w:tc>
          <w:tcPr>
            <w:tcW w:w="2393" w:type="dxa"/>
            <w:tcBorders>
              <w:top w:val="nil"/>
              <w:bottom w:val="nil"/>
            </w:tcBorders>
          </w:tcPr>
          <w:p w14:paraId="0BF0E934" w14:textId="77777777" w:rsidR="008A0387" w:rsidRDefault="008A0387" w:rsidP="008A0387">
            <w:pPr>
              <w:ind w:left="708" w:hanging="424"/>
              <w:rPr>
                <w:lang w:val="en-US"/>
              </w:rPr>
            </w:pPr>
            <w:r>
              <w:rPr>
                <w:lang w:val="en-US"/>
              </w:rPr>
              <w:t>No</w:t>
            </w:r>
          </w:p>
        </w:tc>
        <w:tc>
          <w:tcPr>
            <w:tcW w:w="862" w:type="dxa"/>
            <w:tcBorders>
              <w:top w:val="nil"/>
              <w:bottom w:val="nil"/>
            </w:tcBorders>
          </w:tcPr>
          <w:p w14:paraId="342F1FC5" w14:textId="77777777" w:rsidR="008A0387" w:rsidRDefault="008A0387" w:rsidP="008A0387">
            <w:pPr>
              <w:jc w:val="right"/>
              <w:rPr>
                <w:lang w:val="en-US"/>
              </w:rPr>
            </w:pPr>
            <w:r>
              <w:rPr>
                <w:lang w:val="en-US"/>
              </w:rPr>
              <w:t>44 842</w:t>
            </w:r>
          </w:p>
        </w:tc>
        <w:tc>
          <w:tcPr>
            <w:tcW w:w="255" w:type="dxa"/>
            <w:tcBorders>
              <w:top w:val="nil"/>
              <w:bottom w:val="nil"/>
            </w:tcBorders>
          </w:tcPr>
          <w:p w14:paraId="0EE2A508" w14:textId="77777777" w:rsidR="008A0387" w:rsidRDefault="008A0387" w:rsidP="008A0387">
            <w:pPr>
              <w:rPr>
                <w:lang w:val="en-US"/>
              </w:rPr>
            </w:pPr>
          </w:p>
        </w:tc>
        <w:tc>
          <w:tcPr>
            <w:tcW w:w="2410" w:type="dxa"/>
            <w:tcBorders>
              <w:top w:val="nil"/>
              <w:bottom w:val="nil"/>
            </w:tcBorders>
          </w:tcPr>
          <w:p w14:paraId="27E1DCEE" w14:textId="77777777" w:rsidR="008A0387" w:rsidRPr="00E76F13" w:rsidRDefault="008A0387" w:rsidP="008A0387">
            <w:pPr>
              <w:rPr>
                <w:highlight w:val="yellow"/>
                <w:lang w:val="en-US"/>
              </w:rPr>
            </w:pPr>
            <w:r w:rsidRPr="00284C4C">
              <w:rPr>
                <w:lang w:val="en-US"/>
              </w:rPr>
              <w:t xml:space="preserve">1 </w:t>
            </w:r>
          </w:p>
        </w:tc>
        <w:tc>
          <w:tcPr>
            <w:tcW w:w="2268" w:type="dxa"/>
            <w:tcBorders>
              <w:top w:val="nil"/>
              <w:bottom w:val="nil"/>
            </w:tcBorders>
          </w:tcPr>
          <w:p w14:paraId="1EE552B5" w14:textId="77777777" w:rsidR="008A0387" w:rsidRPr="006B163D" w:rsidRDefault="008A0387" w:rsidP="008A0387">
            <w:pPr>
              <w:rPr>
                <w:lang w:val="en-US"/>
              </w:rPr>
            </w:pPr>
            <w:r w:rsidRPr="006B163D">
              <w:rPr>
                <w:lang w:val="en-US"/>
              </w:rPr>
              <w:t xml:space="preserve">1 </w:t>
            </w:r>
          </w:p>
        </w:tc>
        <w:tc>
          <w:tcPr>
            <w:tcW w:w="2268" w:type="dxa"/>
            <w:tcBorders>
              <w:top w:val="nil"/>
              <w:bottom w:val="nil"/>
            </w:tcBorders>
          </w:tcPr>
          <w:p w14:paraId="2B749E12" w14:textId="341D2A89" w:rsidR="008A0387" w:rsidRPr="006B163D" w:rsidRDefault="008A0387" w:rsidP="008A0387">
            <w:pPr>
              <w:rPr>
                <w:lang w:val="en-US"/>
              </w:rPr>
            </w:pPr>
            <w:r w:rsidRPr="006B163D">
              <w:rPr>
                <w:lang w:val="en-US"/>
              </w:rPr>
              <w:t xml:space="preserve">1 </w:t>
            </w:r>
          </w:p>
        </w:tc>
      </w:tr>
      <w:tr w:rsidR="008A0387" w:rsidRPr="001C0386" w14:paraId="3985CAB5" w14:textId="747F4916" w:rsidTr="007A0C14">
        <w:tc>
          <w:tcPr>
            <w:tcW w:w="2393" w:type="dxa"/>
            <w:tcBorders>
              <w:top w:val="nil"/>
              <w:bottom w:val="nil"/>
            </w:tcBorders>
          </w:tcPr>
          <w:p w14:paraId="1FB02F85" w14:textId="77777777" w:rsidR="008A0387" w:rsidRPr="00247D58" w:rsidRDefault="008A0387" w:rsidP="008A0387">
            <w:pPr>
              <w:ind w:left="708" w:hanging="424"/>
              <w:rPr>
                <w:lang w:val="en-US"/>
              </w:rPr>
            </w:pPr>
            <w:r w:rsidRPr="00247D58">
              <w:rPr>
                <w:lang w:val="en-US"/>
              </w:rPr>
              <w:t>Yes</w:t>
            </w:r>
          </w:p>
        </w:tc>
        <w:tc>
          <w:tcPr>
            <w:tcW w:w="862" w:type="dxa"/>
            <w:tcBorders>
              <w:top w:val="nil"/>
              <w:bottom w:val="nil"/>
            </w:tcBorders>
          </w:tcPr>
          <w:p w14:paraId="451BD503" w14:textId="77777777" w:rsidR="008A0387" w:rsidRPr="00247D58" w:rsidRDefault="008A0387" w:rsidP="008A0387">
            <w:pPr>
              <w:jc w:val="right"/>
              <w:rPr>
                <w:lang w:val="en-US"/>
              </w:rPr>
            </w:pPr>
            <w:r w:rsidRPr="00247D58">
              <w:rPr>
                <w:lang w:val="en-US"/>
              </w:rPr>
              <w:t>804</w:t>
            </w:r>
          </w:p>
        </w:tc>
        <w:tc>
          <w:tcPr>
            <w:tcW w:w="255" w:type="dxa"/>
            <w:tcBorders>
              <w:top w:val="nil"/>
              <w:bottom w:val="nil"/>
            </w:tcBorders>
          </w:tcPr>
          <w:p w14:paraId="57C7A9CF" w14:textId="77777777" w:rsidR="008A0387" w:rsidRPr="00247D58" w:rsidRDefault="008A0387" w:rsidP="008A0387">
            <w:pPr>
              <w:rPr>
                <w:lang w:val="en-US"/>
              </w:rPr>
            </w:pPr>
          </w:p>
        </w:tc>
        <w:tc>
          <w:tcPr>
            <w:tcW w:w="2410" w:type="dxa"/>
            <w:tcBorders>
              <w:top w:val="nil"/>
              <w:bottom w:val="nil"/>
            </w:tcBorders>
          </w:tcPr>
          <w:p w14:paraId="21CA3C3F" w14:textId="77777777" w:rsidR="008A0387" w:rsidRPr="00284C4C" w:rsidRDefault="008A0387" w:rsidP="008A0387">
            <w:pPr>
              <w:rPr>
                <w:lang w:val="en-US"/>
              </w:rPr>
            </w:pPr>
            <w:r>
              <w:rPr>
                <w:lang w:val="en-US"/>
              </w:rPr>
              <w:t>1.22 (1.0</w:t>
            </w:r>
            <w:r w:rsidRPr="00284C4C">
              <w:rPr>
                <w:lang w:val="en-US"/>
              </w:rPr>
              <w:t xml:space="preserve">5, </w:t>
            </w:r>
            <w:r>
              <w:rPr>
                <w:lang w:val="en-US"/>
              </w:rPr>
              <w:t>1.40</w:t>
            </w:r>
            <w:r w:rsidRPr="00284C4C">
              <w:rPr>
                <w:lang w:val="en-US"/>
              </w:rPr>
              <w:t>)</w:t>
            </w:r>
          </w:p>
        </w:tc>
        <w:tc>
          <w:tcPr>
            <w:tcW w:w="2268" w:type="dxa"/>
            <w:tcBorders>
              <w:top w:val="nil"/>
              <w:bottom w:val="nil"/>
            </w:tcBorders>
          </w:tcPr>
          <w:p w14:paraId="667612C1" w14:textId="77777777" w:rsidR="008A0387" w:rsidRDefault="008A0387" w:rsidP="008A0387">
            <w:pPr>
              <w:rPr>
                <w:lang w:val="en-US"/>
              </w:rPr>
            </w:pPr>
            <w:r w:rsidRPr="00247D58">
              <w:rPr>
                <w:lang w:val="en-US"/>
              </w:rPr>
              <w:t>1.</w:t>
            </w:r>
            <w:r>
              <w:rPr>
                <w:lang w:val="en-US"/>
              </w:rPr>
              <w:t>10 (0.95</w:t>
            </w:r>
            <w:r w:rsidRPr="00247D58">
              <w:rPr>
                <w:lang w:val="en-US"/>
              </w:rPr>
              <w:t xml:space="preserve">, </w:t>
            </w:r>
            <w:r>
              <w:rPr>
                <w:lang w:val="en-US"/>
              </w:rPr>
              <w:t>1.27</w:t>
            </w:r>
            <w:r w:rsidRPr="00247D58">
              <w:rPr>
                <w:lang w:val="en-US"/>
              </w:rPr>
              <w:t>)</w:t>
            </w:r>
          </w:p>
          <w:p w14:paraId="5ABA5618" w14:textId="77777777" w:rsidR="008A0387" w:rsidRPr="00247D58" w:rsidRDefault="008A0387" w:rsidP="008A0387">
            <w:pPr>
              <w:rPr>
                <w:lang w:val="en-US"/>
              </w:rPr>
            </w:pPr>
          </w:p>
        </w:tc>
        <w:tc>
          <w:tcPr>
            <w:tcW w:w="2268" w:type="dxa"/>
            <w:tcBorders>
              <w:top w:val="nil"/>
              <w:bottom w:val="nil"/>
            </w:tcBorders>
          </w:tcPr>
          <w:p w14:paraId="5DF589D5" w14:textId="613CAED1" w:rsidR="008A0387" w:rsidRDefault="008A0387" w:rsidP="008A0387">
            <w:pPr>
              <w:rPr>
                <w:lang w:val="en-US"/>
              </w:rPr>
            </w:pPr>
            <w:r w:rsidRPr="00247D58">
              <w:rPr>
                <w:lang w:val="en-US"/>
              </w:rPr>
              <w:t>1.</w:t>
            </w:r>
            <w:r>
              <w:rPr>
                <w:lang w:val="en-US"/>
              </w:rPr>
              <w:t>10 (0.9</w:t>
            </w:r>
            <w:r w:rsidR="006D7F09">
              <w:rPr>
                <w:lang w:val="en-US"/>
              </w:rPr>
              <w:t>6</w:t>
            </w:r>
            <w:r w:rsidRPr="00247D58">
              <w:rPr>
                <w:lang w:val="en-US"/>
              </w:rPr>
              <w:t xml:space="preserve">, </w:t>
            </w:r>
            <w:r>
              <w:rPr>
                <w:lang w:val="en-US"/>
              </w:rPr>
              <w:t>1.27</w:t>
            </w:r>
            <w:r w:rsidRPr="00247D58">
              <w:rPr>
                <w:lang w:val="en-US"/>
              </w:rPr>
              <w:t>)</w:t>
            </w:r>
          </w:p>
          <w:p w14:paraId="57468A57" w14:textId="77777777" w:rsidR="008A0387" w:rsidRPr="00247D58" w:rsidRDefault="008A0387" w:rsidP="008A0387">
            <w:pPr>
              <w:rPr>
                <w:lang w:val="en-US"/>
              </w:rPr>
            </w:pPr>
          </w:p>
        </w:tc>
      </w:tr>
      <w:tr w:rsidR="008A0387" w:rsidRPr="001C0386" w14:paraId="62EA6C1D" w14:textId="44426FB8" w:rsidTr="007A0C14">
        <w:tc>
          <w:tcPr>
            <w:tcW w:w="2393" w:type="dxa"/>
            <w:tcBorders>
              <w:top w:val="nil"/>
              <w:bottom w:val="nil"/>
            </w:tcBorders>
          </w:tcPr>
          <w:p w14:paraId="5CBE627C" w14:textId="77777777" w:rsidR="008A0387" w:rsidRDefault="008A0387" w:rsidP="008A0387">
            <w:pPr>
              <w:ind w:left="708" w:hanging="424"/>
              <w:rPr>
                <w:lang w:val="en-US"/>
              </w:rPr>
            </w:pPr>
            <w:r>
              <w:rPr>
                <w:lang w:val="en-US"/>
              </w:rPr>
              <w:t>One period</w:t>
            </w:r>
          </w:p>
        </w:tc>
        <w:tc>
          <w:tcPr>
            <w:tcW w:w="862" w:type="dxa"/>
            <w:tcBorders>
              <w:top w:val="nil"/>
              <w:bottom w:val="nil"/>
            </w:tcBorders>
          </w:tcPr>
          <w:p w14:paraId="0ED51BFF" w14:textId="77777777" w:rsidR="008A0387" w:rsidRDefault="008A0387" w:rsidP="008A0387">
            <w:pPr>
              <w:jc w:val="right"/>
              <w:rPr>
                <w:lang w:val="en-US"/>
              </w:rPr>
            </w:pPr>
            <w:r>
              <w:rPr>
                <w:lang w:val="en-US"/>
              </w:rPr>
              <w:t>643</w:t>
            </w:r>
          </w:p>
        </w:tc>
        <w:tc>
          <w:tcPr>
            <w:tcW w:w="255" w:type="dxa"/>
            <w:tcBorders>
              <w:top w:val="nil"/>
              <w:bottom w:val="nil"/>
            </w:tcBorders>
          </w:tcPr>
          <w:p w14:paraId="209FBD29" w14:textId="77777777" w:rsidR="008A0387" w:rsidRDefault="008A0387" w:rsidP="008A0387">
            <w:pPr>
              <w:rPr>
                <w:lang w:val="en-US"/>
              </w:rPr>
            </w:pPr>
          </w:p>
        </w:tc>
        <w:tc>
          <w:tcPr>
            <w:tcW w:w="2410" w:type="dxa"/>
            <w:tcBorders>
              <w:top w:val="nil"/>
              <w:bottom w:val="nil"/>
            </w:tcBorders>
          </w:tcPr>
          <w:p w14:paraId="2B28983A" w14:textId="77777777" w:rsidR="008A0387" w:rsidRPr="00284C4C" w:rsidRDefault="008A0387" w:rsidP="008A0387">
            <w:pPr>
              <w:rPr>
                <w:lang w:val="en-US"/>
              </w:rPr>
            </w:pPr>
            <w:r w:rsidRPr="00284C4C">
              <w:rPr>
                <w:lang w:val="en-US"/>
              </w:rPr>
              <w:t>1.</w:t>
            </w:r>
            <w:r>
              <w:rPr>
                <w:lang w:val="en-US"/>
              </w:rPr>
              <w:t>20</w:t>
            </w:r>
            <w:r w:rsidRPr="00284C4C">
              <w:rPr>
                <w:lang w:val="en-US"/>
              </w:rPr>
              <w:t xml:space="preserve"> (</w:t>
            </w:r>
            <w:r>
              <w:rPr>
                <w:lang w:val="en-US"/>
              </w:rPr>
              <w:t>1.02</w:t>
            </w:r>
            <w:r w:rsidRPr="00284C4C">
              <w:rPr>
                <w:lang w:val="en-US"/>
              </w:rPr>
              <w:t xml:space="preserve">, </w:t>
            </w:r>
            <w:r>
              <w:rPr>
                <w:lang w:val="en-US"/>
              </w:rPr>
              <w:t>1.40</w:t>
            </w:r>
            <w:r w:rsidRPr="00284C4C">
              <w:rPr>
                <w:lang w:val="en-US"/>
              </w:rPr>
              <w:t>)</w:t>
            </w:r>
          </w:p>
        </w:tc>
        <w:tc>
          <w:tcPr>
            <w:tcW w:w="2268" w:type="dxa"/>
            <w:tcBorders>
              <w:top w:val="nil"/>
              <w:bottom w:val="nil"/>
            </w:tcBorders>
          </w:tcPr>
          <w:p w14:paraId="4F64A3BD" w14:textId="77777777" w:rsidR="008A0387" w:rsidRPr="00773113" w:rsidRDefault="008A0387" w:rsidP="008A0387">
            <w:pPr>
              <w:rPr>
                <w:highlight w:val="lightGray"/>
                <w:lang w:val="en-US"/>
              </w:rPr>
            </w:pPr>
            <w:r w:rsidRPr="003F3DCA">
              <w:rPr>
                <w:lang w:val="en-US"/>
              </w:rPr>
              <w:t>1.</w:t>
            </w:r>
            <w:r>
              <w:rPr>
                <w:lang w:val="en-US"/>
              </w:rPr>
              <w:t>10 (0.94, 1.28</w:t>
            </w:r>
            <w:r w:rsidRPr="003F3DCA">
              <w:rPr>
                <w:lang w:val="en-US"/>
              </w:rPr>
              <w:t>)</w:t>
            </w:r>
          </w:p>
        </w:tc>
        <w:tc>
          <w:tcPr>
            <w:tcW w:w="2268" w:type="dxa"/>
            <w:tcBorders>
              <w:top w:val="nil"/>
              <w:bottom w:val="nil"/>
            </w:tcBorders>
          </w:tcPr>
          <w:p w14:paraId="5E5B96FA" w14:textId="1DAC2467" w:rsidR="008A0387" w:rsidRPr="003F3DCA" w:rsidRDefault="008A0387" w:rsidP="006D7F09">
            <w:pPr>
              <w:rPr>
                <w:lang w:val="en-US"/>
              </w:rPr>
            </w:pPr>
            <w:r w:rsidRPr="003F3DCA">
              <w:rPr>
                <w:lang w:val="en-US"/>
              </w:rPr>
              <w:t>1.</w:t>
            </w:r>
            <w:r>
              <w:rPr>
                <w:lang w:val="en-US"/>
              </w:rPr>
              <w:t>10 (0.94, 1.2</w:t>
            </w:r>
            <w:r w:rsidR="006D7F09">
              <w:rPr>
                <w:lang w:val="en-US"/>
              </w:rPr>
              <w:t>9</w:t>
            </w:r>
            <w:r w:rsidRPr="003F3DCA">
              <w:rPr>
                <w:lang w:val="en-US"/>
              </w:rPr>
              <w:t>)</w:t>
            </w:r>
          </w:p>
        </w:tc>
      </w:tr>
      <w:tr w:rsidR="008A0387" w:rsidRPr="001C0386" w14:paraId="43E98510" w14:textId="6F33C026" w:rsidTr="007A0C14">
        <w:tc>
          <w:tcPr>
            <w:tcW w:w="2393" w:type="dxa"/>
            <w:tcBorders>
              <w:top w:val="nil"/>
              <w:bottom w:val="nil"/>
            </w:tcBorders>
          </w:tcPr>
          <w:p w14:paraId="5642884C" w14:textId="77777777" w:rsidR="008A0387" w:rsidRDefault="008A0387" w:rsidP="008A0387">
            <w:pPr>
              <w:ind w:hanging="424"/>
              <w:rPr>
                <w:lang w:val="en-US"/>
              </w:rPr>
            </w:pPr>
            <w:r>
              <w:rPr>
                <w:lang w:val="en-US"/>
              </w:rPr>
              <w:t xml:space="preserve">              Two or three periods</w:t>
            </w:r>
          </w:p>
        </w:tc>
        <w:tc>
          <w:tcPr>
            <w:tcW w:w="862" w:type="dxa"/>
            <w:tcBorders>
              <w:top w:val="nil"/>
              <w:bottom w:val="nil"/>
            </w:tcBorders>
          </w:tcPr>
          <w:p w14:paraId="5173BDCD" w14:textId="77777777" w:rsidR="008A0387" w:rsidRDefault="008A0387" w:rsidP="008A0387">
            <w:pPr>
              <w:jc w:val="right"/>
              <w:rPr>
                <w:lang w:val="en-US"/>
              </w:rPr>
            </w:pPr>
            <w:r>
              <w:rPr>
                <w:lang w:val="en-US"/>
              </w:rPr>
              <w:t>161</w:t>
            </w:r>
          </w:p>
        </w:tc>
        <w:tc>
          <w:tcPr>
            <w:tcW w:w="255" w:type="dxa"/>
            <w:tcBorders>
              <w:top w:val="nil"/>
              <w:bottom w:val="nil"/>
            </w:tcBorders>
          </w:tcPr>
          <w:p w14:paraId="6045346B" w14:textId="77777777" w:rsidR="008A0387" w:rsidRDefault="008A0387" w:rsidP="008A0387">
            <w:pPr>
              <w:rPr>
                <w:lang w:val="en-US"/>
              </w:rPr>
            </w:pPr>
          </w:p>
        </w:tc>
        <w:tc>
          <w:tcPr>
            <w:tcW w:w="2410" w:type="dxa"/>
            <w:tcBorders>
              <w:top w:val="nil"/>
              <w:bottom w:val="nil"/>
            </w:tcBorders>
          </w:tcPr>
          <w:p w14:paraId="59F8C9A2" w14:textId="77777777" w:rsidR="008A0387" w:rsidRPr="00284C4C" w:rsidRDefault="008A0387" w:rsidP="008A0387">
            <w:pPr>
              <w:rPr>
                <w:lang w:val="en-US"/>
              </w:rPr>
            </w:pPr>
            <w:r>
              <w:rPr>
                <w:lang w:val="en-US"/>
              </w:rPr>
              <w:t>1</w:t>
            </w:r>
            <w:r w:rsidRPr="00284C4C">
              <w:rPr>
                <w:lang w:val="en-US"/>
              </w:rPr>
              <w:t>.</w:t>
            </w:r>
            <w:r>
              <w:rPr>
                <w:lang w:val="en-US"/>
              </w:rPr>
              <w:t>2</w:t>
            </w:r>
            <w:r w:rsidRPr="00284C4C">
              <w:rPr>
                <w:lang w:val="en-US"/>
              </w:rPr>
              <w:t>9 (</w:t>
            </w:r>
            <w:r>
              <w:rPr>
                <w:lang w:val="en-US"/>
              </w:rPr>
              <w:t>0.94</w:t>
            </w:r>
            <w:r w:rsidRPr="00284C4C">
              <w:rPr>
                <w:lang w:val="en-US"/>
              </w:rPr>
              <w:t xml:space="preserve">, </w:t>
            </w:r>
            <w:r>
              <w:rPr>
                <w:lang w:val="en-US"/>
              </w:rPr>
              <w:t>1.77</w:t>
            </w:r>
            <w:r w:rsidRPr="00284C4C">
              <w:rPr>
                <w:lang w:val="en-US"/>
              </w:rPr>
              <w:t>)</w:t>
            </w:r>
          </w:p>
        </w:tc>
        <w:tc>
          <w:tcPr>
            <w:tcW w:w="2268" w:type="dxa"/>
            <w:tcBorders>
              <w:top w:val="nil"/>
              <w:bottom w:val="nil"/>
            </w:tcBorders>
          </w:tcPr>
          <w:p w14:paraId="385C20BF" w14:textId="77777777" w:rsidR="008A0387" w:rsidRPr="003F3DCA" w:rsidRDefault="008A0387" w:rsidP="008A0387">
            <w:pPr>
              <w:rPr>
                <w:lang w:val="en-US"/>
              </w:rPr>
            </w:pPr>
            <w:r>
              <w:rPr>
                <w:lang w:val="en-US"/>
              </w:rPr>
              <w:t>1.12 (0.82, 1.53</w:t>
            </w:r>
            <w:r w:rsidRPr="003F3DCA">
              <w:rPr>
                <w:lang w:val="en-US"/>
              </w:rPr>
              <w:t>)</w:t>
            </w:r>
          </w:p>
          <w:p w14:paraId="41611182" w14:textId="77777777" w:rsidR="008A0387" w:rsidRPr="00773113" w:rsidRDefault="008A0387" w:rsidP="008A0387">
            <w:pPr>
              <w:rPr>
                <w:highlight w:val="lightGray"/>
                <w:lang w:val="en-US"/>
              </w:rPr>
            </w:pPr>
          </w:p>
        </w:tc>
        <w:tc>
          <w:tcPr>
            <w:tcW w:w="2268" w:type="dxa"/>
            <w:tcBorders>
              <w:top w:val="nil"/>
              <w:bottom w:val="nil"/>
            </w:tcBorders>
          </w:tcPr>
          <w:p w14:paraId="6441E3F8" w14:textId="7B315909" w:rsidR="008A0387" w:rsidRPr="003F3DCA" w:rsidRDefault="008A0387" w:rsidP="008A0387">
            <w:pPr>
              <w:rPr>
                <w:lang w:val="en-US"/>
              </w:rPr>
            </w:pPr>
            <w:r>
              <w:rPr>
                <w:lang w:val="en-US"/>
              </w:rPr>
              <w:t>1.1</w:t>
            </w:r>
            <w:r w:rsidR="006D7F09">
              <w:rPr>
                <w:lang w:val="en-US"/>
              </w:rPr>
              <w:t>3</w:t>
            </w:r>
            <w:r>
              <w:rPr>
                <w:lang w:val="en-US"/>
              </w:rPr>
              <w:t xml:space="preserve"> (0.8</w:t>
            </w:r>
            <w:r w:rsidR="006D7F09">
              <w:rPr>
                <w:lang w:val="en-US"/>
              </w:rPr>
              <w:t>3</w:t>
            </w:r>
            <w:r>
              <w:rPr>
                <w:lang w:val="en-US"/>
              </w:rPr>
              <w:t>, 1.53</w:t>
            </w:r>
            <w:r w:rsidRPr="003F3DCA">
              <w:rPr>
                <w:lang w:val="en-US"/>
              </w:rPr>
              <w:t>)</w:t>
            </w:r>
          </w:p>
          <w:p w14:paraId="14C29ABD" w14:textId="77777777" w:rsidR="008A0387" w:rsidRDefault="008A0387" w:rsidP="008A0387">
            <w:pPr>
              <w:rPr>
                <w:lang w:val="en-US"/>
              </w:rPr>
            </w:pPr>
          </w:p>
        </w:tc>
      </w:tr>
      <w:tr w:rsidR="008A0387" w:rsidRPr="001C0386" w14:paraId="64ADE25C" w14:textId="7780D844" w:rsidTr="007A0C14">
        <w:tc>
          <w:tcPr>
            <w:tcW w:w="2393" w:type="dxa"/>
            <w:tcBorders>
              <w:top w:val="nil"/>
              <w:bottom w:val="nil"/>
            </w:tcBorders>
          </w:tcPr>
          <w:p w14:paraId="70A292AC" w14:textId="77777777" w:rsidR="008A0387" w:rsidRPr="009E6FDC" w:rsidRDefault="008A0387" w:rsidP="008A0387">
            <w:pPr>
              <w:rPr>
                <w:vertAlign w:val="superscript"/>
                <w:lang w:val="en-US"/>
              </w:rPr>
            </w:pPr>
            <w:r>
              <w:rPr>
                <w:lang w:val="en-US"/>
              </w:rPr>
              <w:t>Paracetamol</w:t>
            </w:r>
          </w:p>
        </w:tc>
        <w:tc>
          <w:tcPr>
            <w:tcW w:w="862" w:type="dxa"/>
            <w:tcBorders>
              <w:top w:val="nil"/>
              <w:bottom w:val="nil"/>
            </w:tcBorders>
          </w:tcPr>
          <w:p w14:paraId="27E1C4DA" w14:textId="77777777" w:rsidR="008A0387" w:rsidRDefault="008A0387" w:rsidP="008A0387">
            <w:pPr>
              <w:jc w:val="right"/>
              <w:rPr>
                <w:lang w:val="en-US"/>
              </w:rPr>
            </w:pPr>
          </w:p>
        </w:tc>
        <w:tc>
          <w:tcPr>
            <w:tcW w:w="255" w:type="dxa"/>
            <w:tcBorders>
              <w:top w:val="nil"/>
              <w:bottom w:val="nil"/>
            </w:tcBorders>
          </w:tcPr>
          <w:p w14:paraId="1B49961F" w14:textId="77777777" w:rsidR="008A0387" w:rsidRDefault="008A0387" w:rsidP="008A0387">
            <w:pPr>
              <w:rPr>
                <w:lang w:val="en-US"/>
              </w:rPr>
            </w:pPr>
          </w:p>
        </w:tc>
        <w:tc>
          <w:tcPr>
            <w:tcW w:w="2410" w:type="dxa"/>
            <w:tcBorders>
              <w:top w:val="nil"/>
              <w:bottom w:val="nil"/>
            </w:tcBorders>
          </w:tcPr>
          <w:p w14:paraId="7110DC34" w14:textId="77777777" w:rsidR="008A0387" w:rsidRPr="00E76F13" w:rsidRDefault="008A0387" w:rsidP="008A0387">
            <w:pPr>
              <w:rPr>
                <w:highlight w:val="yellow"/>
                <w:lang w:val="en-US"/>
              </w:rPr>
            </w:pPr>
          </w:p>
        </w:tc>
        <w:tc>
          <w:tcPr>
            <w:tcW w:w="2268" w:type="dxa"/>
            <w:tcBorders>
              <w:top w:val="nil"/>
              <w:bottom w:val="nil"/>
            </w:tcBorders>
          </w:tcPr>
          <w:p w14:paraId="2EDCB8E5" w14:textId="77777777" w:rsidR="008A0387" w:rsidRPr="00773113" w:rsidRDefault="008A0387" w:rsidP="008A0387">
            <w:pPr>
              <w:rPr>
                <w:highlight w:val="lightGray"/>
                <w:lang w:val="en-US"/>
              </w:rPr>
            </w:pPr>
          </w:p>
        </w:tc>
        <w:tc>
          <w:tcPr>
            <w:tcW w:w="2268" w:type="dxa"/>
            <w:tcBorders>
              <w:top w:val="nil"/>
              <w:bottom w:val="nil"/>
            </w:tcBorders>
          </w:tcPr>
          <w:p w14:paraId="6F1D9F97" w14:textId="77777777" w:rsidR="008A0387" w:rsidRPr="00773113" w:rsidRDefault="008A0387" w:rsidP="008A0387">
            <w:pPr>
              <w:rPr>
                <w:highlight w:val="lightGray"/>
                <w:lang w:val="en-US"/>
              </w:rPr>
            </w:pPr>
          </w:p>
        </w:tc>
      </w:tr>
      <w:tr w:rsidR="008A0387" w:rsidRPr="001C0386" w14:paraId="28AB5648" w14:textId="7F4F3EBF" w:rsidTr="007A0C14">
        <w:tc>
          <w:tcPr>
            <w:tcW w:w="2393" w:type="dxa"/>
            <w:tcBorders>
              <w:top w:val="nil"/>
              <w:bottom w:val="nil"/>
            </w:tcBorders>
          </w:tcPr>
          <w:p w14:paraId="7DD1D3F6" w14:textId="77777777" w:rsidR="008A0387" w:rsidRDefault="008A0387" w:rsidP="008A0387">
            <w:pPr>
              <w:ind w:left="708" w:hanging="424"/>
              <w:rPr>
                <w:lang w:val="en-US"/>
              </w:rPr>
            </w:pPr>
            <w:r>
              <w:rPr>
                <w:lang w:val="en-US"/>
              </w:rPr>
              <w:t>No</w:t>
            </w:r>
          </w:p>
        </w:tc>
        <w:tc>
          <w:tcPr>
            <w:tcW w:w="862" w:type="dxa"/>
            <w:tcBorders>
              <w:top w:val="nil"/>
              <w:bottom w:val="nil"/>
            </w:tcBorders>
          </w:tcPr>
          <w:p w14:paraId="75BD7DD3" w14:textId="77777777" w:rsidR="008A0387" w:rsidRDefault="008A0387" w:rsidP="008A0387">
            <w:pPr>
              <w:jc w:val="right"/>
              <w:rPr>
                <w:lang w:val="en-US"/>
              </w:rPr>
            </w:pPr>
            <w:r>
              <w:rPr>
                <w:lang w:val="en-US"/>
              </w:rPr>
              <w:t>24 627</w:t>
            </w:r>
          </w:p>
        </w:tc>
        <w:tc>
          <w:tcPr>
            <w:tcW w:w="255" w:type="dxa"/>
            <w:tcBorders>
              <w:top w:val="nil"/>
              <w:bottom w:val="nil"/>
            </w:tcBorders>
          </w:tcPr>
          <w:p w14:paraId="0190F26E" w14:textId="77777777" w:rsidR="008A0387" w:rsidRDefault="008A0387" w:rsidP="008A0387">
            <w:pPr>
              <w:jc w:val="right"/>
              <w:rPr>
                <w:lang w:val="en-US"/>
              </w:rPr>
            </w:pPr>
          </w:p>
        </w:tc>
        <w:tc>
          <w:tcPr>
            <w:tcW w:w="2410" w:type="dxa"/>
            <w:tcBorders>
              <w:top w:val="nil"/>
              <w:bottom w:val="nil"/>
            </w:tcBorders>
          </w:tcPr>
          <w:p w14:paraId="30B1134B" w14:textId="77777777" w:rsidR="008A0387" w:rsidRPr="00284C4C" w:rsidRDefault="008A0387" w:rsidP="008A0387">
            <w:pPr>
              <w:rPr>
                <w:lang w:val="en-US"/>
              </w:rPr>
            </w:pPr>
            <w:r w:rsidRPr="00284C4C">
              <w:rPr>
                <w:lang w:val="en-US"/>
              </w:rPr>
              <w:t>1</w:t>
            </w:r>
          </w:p>
        </w:tc>
        <w:tc>
          <w:tcPr>
            <w:tcW w:w="2268" w:type="dxa"/>
            <w:tcBorders>
              <w:top w:val="nil"/>
              <w:bottom w:val="nil"/>
            </w:tcBorders>
          </w:tcPr>
          <w:p w14:paraId="143DF9F8" w14:textId="77777777" w:rsidR="008A0387" w:rsidRPr="00773113" w:rsidRDefault="008A0387" w:rsidP="008A0387">
            <w:pPr>
              <w:rPr>
                <w:highlight w:val="lightGray"/>
                <w:lang w:val="en-US"/>
              </w:rPr>
            </w:pPr>
            <w:r w:rsidRPr="00A0271A">
              <w:rPr>
                <w:lang w:val="en-US"/>
              </w:rPr>
              <w:t xml:space="preserve">1 </w:t>
            </w:r>
          </w:p>
        </w:tc>
        <w:tc>
          <w:tcPr>
            <w:tcW w:w="2268" w:type="dxa"/>
            <w:tcBorders>
              <w:top w:val="nil"/>
              <w:bottom w:val="nil"/>
            </w:tcBorders>
          </w:tcPr>
          <w:p w14:paraId="7CB9BA25" w14:textId="4ED387E5" w:rsidR="008A0387" w:rsidRPr="00A0271A" w:rsidRDefault="008A0387" w:rsidP="008A0387">
            <w:pPr>
              <w:rPr>
                <w:lang w:val="en-US"/>
              </w:rPr>
            </w:pPr>
            <w:r w:rsidRPr="00A0271A">
              <w:rPr>
                <w:lang w:val="en-US"/>
              </w:rPr>
              <w:t xml:space="preserve">1 </w:t>
            </w:r>
          </w:p>
        </w:tc>
      </w:tr>
      <w:tr w:rsidR="008A0387" w:rsidRPr="00E76F13" w14:paraId="23A80841" w14:textId="5E360B0C" w:rsidTr="007A0C14">
        <w:tc>
          <w:tcPr>
            <w:tcW w:w="2393" w:type="dxa"/>
            <w:tcBorders>
              <w:top w:val="nil"/>
              <w:bottom w:val="nil"/>
            </w:tcBorders>
          </w:tcPr>
          <w:p w14:paraId="5019C64F" w14:textId="77777777" w:rsidR="008A0387" w:rsidRDefault="008A0387" w:rsidP="008A0387">
            <w:pPr>
              <w:ind w:left="708" w:hanging="424"/>
              <w:rPr>
                <w:lang w:val="en-US"/>
              </w:rPr>
            </w:pPr>
            <w:r>
              <w:rPr>
                <w:lang w:val="en-US"/>
              </w:rPr>
              <w:t>One period</w:t>
            </w:r>
          </w:p>
        </w:tc>
        <w:tc>
          <w:tcPr>
            <w:tcW w:w="862" w:type="dxa"/>
            <w:tcBorders>
              <w:top w:val="nil"/>
              <w:bottom w:val="nil"/>
            </w:tcBorders>
          </w:tcPr>
          <w:p w14:paraId="07D9A519" w14:textId="77777777" w:rsidR="008A0387" w:rsidRDefault="008A0387" w:rsidP="008A0387">
            <w:pPr>
              <w:jc w:val="right"/>
              <w:rPr>
                <w:lang w:val="en-US"/>
              </w:rPr>
            </w:pPr>
            <w:r>
              <w:rPr>
                <w:lang w:val="en-US"/>
              </w:rPr>
              <w:t>11 945</w:t>
            </w:r>
          </w:p>
        </w:tc>
        <w:tc>
          <w:tcPr>
            <w:tcW w:w="255" w:type="dxa"/>
            <w:tcBorders>
              <w:top w:val="nil"/>
              <w:bottom w:val="nil"/>
            </w:tcBorders>
          </w:tcPr>
          <w:p w14:paraId="439F6A87" w14:textId="77777777" w:rsidR="008A0387" w:rsidRDefault="008A0387" w:rsidP="008A0387">
            <w:pPr>
              <w:jc w:val="right"/>
              <w:rPr>
                <w:lang w:val="en-US"/>
              </w:rPr>
            </w:pPr>
          </w:p>
        </w:tc>
        <w:tc>
          <w:tcPr>
            <w:tcW w:w="2410" w:type="dxa"/>
            <w:tcBorders>
              <w:top w:val="nil"/>
              <w:bottom w:val="nil"/>
            </w:tcBorders>
          </w:tcPr>
          <w:p w14:paraId="55C68A98" w14:textId="77777777" w:rsidR="008A0387" w:rsidRPr="00284C4C" w:rsidRDefault="008A0387" w:rsidP="008A0387">
            <w:pPr>
              <w:rPr>
                <w:lang w:val="en-US"/>
              </w:rPr>
            </w:pPr>
            <w:r>
              <w:rPr>
                <w:lang w:val="en-US"/>
              </w:rPr>
              <w:t>1.04 (0.9</w:t>
            </w:r>
            <w:r w:rsidRPr="00284C4C">
              <w:rPr>
                <w:lang w:val="en-US"/>
              </w:rPr>
              <w:t>9, 1.</w:t>
            </w:r>
            <w:r>
              <w:rPr>
                <w:lang w:val="en-US"/>
              </w:rPr>
              <w:t>08</w:t>
            </w:r>
            <w:r w:rsidRPr="00284C4C">
              <w:rPr>
                <w:lang w:val="en-US"/>
              </w:rPr>
              <w:t>)</w:t>
            </w:r>
          </w:p>
        </w:tc>
        <w:tc>
          <w:tcPr>
            <w:tcW w:w="2268" w:type="dxa"/>
            <w:tcBorders>
              <w:top w:val="nil"/>
              <w:bottom w:val="nil"/>
            </w:tcBorders>
          </w:tcPr>
          <w:p w14:paraId="3CBFC2FC" w14:textId="77777777" w:rsidR="008A0387" w:rsidRPr="00773113" w:rsidRDefault="008A0387" w:rsidP="008A0387">
            <w:pPr>
              <w:rPr>
                <w:highlight w:val="lightGray"/>
                <w:lang w:val="en-US"/>
              </w:rPr>
            </w:pPr>
            <w:r>
              <w:rPr>
                <w:lang w:val="en-US"/>
              </w:rPr>
              <w:t>1.00</w:t>
            </w:r>
            <w:r w:rsidRPr="003F3DCA">
              <w:rPr>
                <w:lang w:val="en-US"/>
              </w:rPr>
              <w:t xml:space="preserve"> (0.</w:t>
            </w:r>
            <w:r>
              <w:rPr>
                <w:lang w:val="en-US"/>
              </w:rPr>
              <w:t>96</w:t>
            </w:r>
            <w:r w:rsidRPr="003F3DCA">
              <w:rPr>
                <w:lang w:val="en-US"/>
              </w:rPr>
              <w:t>, 1.</w:t>
            </w:r>
            <w:r>
              <w:rPr>
                <w:lang w:val="en-US"/>
              </w:rPr>
              <w:t>05</w:t>
            </w:r>
            <w:r w:rsidRPr="003F3DCA">
              <w:rPr>
                <w:lang w:val="en-US"/>
              </w:rPr>
              <w:t>)</w:t>
            </w:r>
          </w:p>
        </w:tc>
        <w:tc>
          <w:tcPr>
            <w:tcW w:w="2268" w:type="dxa"/>
            <w:tcBorders>
              <w:top w:val="nil"/>
              <w:bottom w:val="nil"/>
            </w:tcBorders>
          </w:tcPr>
          <w:p w14:paraId="013390F1" w14:textId="4D974A54" w:rsidR="008A0387" w:rsidRDefault="008A0387" w:rsidP="006D7F09">
            <w:pPr>
              <w:rPr>
                <w:lang w:val="en-US"/>
              </w:rPr>
            </w:pPr>
            <w:r>
              <w:rPr>
                <w:lang w:val="en-US"/>
              </w:rPr>
              <w:t>1.0</w:t>
            </w:r>
            <w:r w:rsidR="006D7F09">
              <w:rPr>
                <w:lang w:val="en-US"/>
              </w:rPr>
              <w:t>1</w:t>
            </w:r>
            <w:r w:rsidRPr="003F3DCA">
              <w:rPr>
                <w:lang w:val="en-US"/>
              </w:rPr>
              <w:t xml:space="preserve"> (0.</w:t>
            </w:r>
            <w:r>
              <w:rPr>
                <w:lang w:val="en-US"/>
              </w:rPr>
              <w:t>96</w:t>
            </w:r>
            <w:r w:rsidRPr="003F3DCA">
              <w:rPr>
                <w:lang w:val="en-US"/>
              </w:rPr>
              <w:t>, 1.</w:t>
            </w:r>
            <w:r>
              <w:rPr>
                <w:lang w:val="en-US"/>
              </w:rPr>
              <w:t>05</w:t>
            </w:r>
            <w:r w:rsidRPr="003F3DCA">
              <w:rPr>
                <w:lang w:val="en-US"/>
              </w:rPr>
              <w:t>)</w:t>
            </w:r>
          </w:p>
        </w:tc>
      </w:tr>
      <w:tr w:rsidR="008A0387" w:rsidRPr="000D438C" w14:paraId="5B1C8CB8" w14:textId="3252E7C6" w:rsidTr="007A0C14">
        <w:tc>
          <w:tcPr>
            <w:tcW w:w="2393" w:type="dxa"/>
            <w:tcBorders>
              <w:top w:val="nil"/>
              <w:bottom w:val="nil"/>
            </w:tcBorders>
          </w:tcPr>
          <w:p w14:paraId="00515CC4" w14:textId="77777777" w:rsidR="008A0387" w:rsidRDefault="008A0387" w:rsidP="008A0387">
            <w:pPr>
              <w:ind w:hanging="424"/>
              <w:rPr>
                <w:lang w:val="en-US"/>
              </w:rPr>
            </w:pPr>
            <w:r>
              <w:rPr>
                <w:lang w:val="en-US"/>
              </w:rPr>
              <w:t xml:space="preserve">              Two periods</w:t>
            </w:r>
          </w:p>
        </w:tc>
        <w:tc>
          <w:tcPr>
            <w:tcW w:w="862" w:type="dxa"/>
            <w:tcBorders>
              <w:top w:val="nil"/>
              <w:bottom w:val="nil"/>
            </w:tcBorders>
          </w:tcPr>
          <w:p w14:paraId="4C6072B1" w14:textId="77777777" w:rsidR="008A0387" w:rsidRDefault="008A0387" w:rsidP="008A0387">
            <w:pPr>
              <w:jc w:val="right"/>
              <w:rPr>
                <w:lang w:val="en-US"/>
              </w:rPr>
            </w:pPr>
            <w:r>
              <w:rPr>
                <w:lang w:val="en-US"/>
              </w:rPr>
              <w:t>7 457</w:t>
            </w:r>
          </w:p>
        </w:tc>
        <w:tc>
          <w:tcPr>
            <w:tcW w:w="255" w:type="dxa"/>
            <w:tcBorders>
              <w:top w:val="nil"/>
              <w:bottom w:val="nil"/>
            </w:tcBorders>
          </w:tcPr>
          <w:p w14:paraId="2B1CBF94" w14:textId="77777777" w:rsidR="008A0387" w:rsidRDefault="008A0387" w:rsidP="008A0387">
            <w:pPr>
              <w:jc w:val="right"/>
              <w:rPr>
                <w:lang w:val="en-US"/>
              </w:rPr>
            </w:pPr>
          </w:p>
        </w:tc>
        <w:tc>
          <w:tcPr>
            <w:tcW w:w="2410" w:type="dxa"/>
            <w:tcBorders>
              <w:top w:val="nil"/>
              <w:bottom w:val="nil"/>
            </w:tcBorders>
          </w:tcPr>
          <w:p w14:paraId="08EE5960" w14:textId="77777777" w:rsidR="008A0387" w:rsidRPr="00284C4C" w:rsidRDefault="008A0387" w:rsidP="008A0387">
            <w:pPr>
              <w:rPr>
                <w:lang w:val="en-US"/>
              </w:rPr>
            </w:pPr>
            <w:r>
              <w:rPr>
                <w:lang w:val="en-US"/>
              </w:rPr>
              <w:t>1.14</w:t>
            </w:r>
            <w:r w:rsidRPr="00284C4C">
              <w:rPr>
                <w:lang w:val="en-US"/>
              </w:rPr>
              <w:t xml:space="preserve"> (</w:t>
            </w:r>
            <w:r>
              <w:rPr>
                <w:lang w:val="en-US"/>
              </w:rPr>
              <w:t>1.08, 1.21</w:t>
            </w:r>
            <w:r w:rsidRPr="00284C4C">
              <w:rPr>
                <w:lang w:val="en-US"/>
              </w:rPr>
              <w:t>)</w:t>
            </w:r>
          </w:p>
        </w:tc>
        <w:tc>
          <w:tcPr>
            <w:tcW w:w="2268" w:type="dxa"/>
            <w:tcBorders>
              <w:top w:val="nil"/>
              <w:bottom w:val="nil"/>
            </w:tcBorders>
          </w:tcPr>
          <w:p w14:paraId="3AE76BBA" w14:textId="77777777" w:rsidR="008A0387" w:rsidRPr="00773113" w:rsidRDefault="008A0387" w:rsidP="008A0387">
            <w:pPr>
              <w:rPr>
                <w:highlight w:val="lightGray"/>
                <w:lang w:val="en-US"/>
              </w:rPr>
            </w:pPr>
            <w:r>
              <w:rPr>
                <w:lang w:val="en-US"/>
              </w:rPr>
              <w:t>1.08</w:t>
            </w:r>
            <w:r w:rsidRPr="003F3DCA">
              <w:rPr>
                <w:lang w:val="en-US"/>
              </w:rPr>
              <w:t xml:space="preserve"> (</w:t>
            </w:r>
            <w:r>
              <w:rPr>
                <w:lang w:val="en-US"/>
              </w:rPr>
              <w:t>1.03</w:t>
            </w:r>
            <w:r w:rsidRPr="003F3DCA">
              <w:rPr>
                <w:lang w:val="en-US"/>
              </w:rPr>
              <w:t xml:space="preserve">, </w:t>
            </w:r>
            <w:r>
              <w:rPr>
                <w:lang w:val="en-US"/>
              </w:rPr>
              <w:t>1.14</w:t>
            </w:r>
            <w:r w:rsidRPr="003F3DCA">
              <w:rPr>
                <w:lang w:val="en-US"/>
              </w:rPr>
              <w:t>)</w:t>
            </w:r>
          </w:p>
        </w:tc>
        <w:tc>
          <w:tcPr>
            <w:tcW w:w="2268" w:type="dxa"/>
            <w:tcBorders>
              <w:top w:val="nil"/>
              <w:bottom w:val="nil"/>
            </w:tcBorders>
          </w:tcPr>
          <w:p w14:paraId="2AD2FB4A" w14:textId="14F6D7EA" w:rsidR="008A0387" w:rsidRDefault="006D7F09" w:rsidP="006D7F09">
            <w:pPr>
              <w:rPr>
                <w:lang w:val="en-US"/>
              </w:rPr>
            </w:pPr>
            <w:r>
              <w:rPr>
                <w:lang w:val="en-US"/>
              </w:rPr>
              <w:t>1.09</w:t>
            </w:r>
            <w:r w:rsidR="008A0387" w:rsidRPr="003F3DCA">
              <w:rPr>
                <w:lang w:val="en-US"/>
              </w:rPr>
              <w:t xml:space="preserve"> (</w:t>
            </w:r>
            <w:r>
              <w:rPr>
                <w:lang w:val="en-US"/>
              </w:rPr>
              <w:t>1.04,</w:t>
            </w:r>
            <w:r w:rsidR="008A0387" w:rsidRPr="003F3DCA">
              <w:rPr>
                <w:lang w:val="en-US"/>
              </w:rPr>
              <w:t xml:space="preserve"> </w:t>
            </w:r>
            <w:r w:rsidR="008A0387">
              <w:rPr>
                <w:lang w:val="en-US"/>
              </w:rPr>
              <w:t>1.1</w:t>
            </w:r>
            <w:r>
              <w:rPr>
                <w:lang w:val="en-US"/>
              </w:rPr>
              <w:t>5</w:t>
            </w:r>
            <w:r w:rsidR="008A0387" w:rsidRPr="003F3DCA">
              <w:rPr>
                <w:lang w:val="en-US"/>
              </w:rPr>
              <w:t>)</w:t>
            </w:r>
          </w:p>
        </w:tc>
      </w:tr>
      <w:tr w:rsidR="008A0387" w:rsidRPr="000D438C" w14:paraId="2AA7729C" w14:textId="59536EDE" w:rsidTr="007A0C14">
        <w:tc>
          <w:tcPr>
            <w:tcW w:w="2393" w:type="dxa"/>
            <w:tcBorders>
              <w:top w:val="nil"/>
              <w:bottom w:val="nil"/>
            </w:tcBorders>
          </w:tcPr>
          <w:p w14:paraId="714F59FD" w14:textId="77777777" w:rsidR="008A0387" w:rsidRDefault="008A0387" w:rsidP="008A0387">
            <w:pPr>
              <w:ind w:left="708" w:hanging="424"/>
              <w:rPr>
                <w:lang w:val="en-US"/>
              </w:rPr>
            </w:pPr>
            <w:r>
              <w:rPr>
                <w:lang w:val="en-US"/>
              </w:rPr>
              <w:t>Three periods</w:t>
            </w:r>
          </w:p>
        </w:tc>
        <w:tc>
          <w:tcPr>
            <w:tcW w:w="862" w:type="dxa"/>
            <w:tcBorders>
              <w:top w:val="nil"/>
              <w:bottom w:val="nil"/>
            </w:tcBorders>
          </w:tcPr>
          <w:p w14:paraId="0C3C3560" w14:textId="77777777" w:rsidR="008A0387" w:rsidRDefault="008A0387" w:rsidP="008A0387">
            <w:pPr>
              <w:jc w:val="right"/>
              <w:rPr>
                <w:lang w:val="en-US"/>
              </w:rPr>
            </w:pPr>
            <w:r>
              <w:rPr>
                <w:lang w:val="en-US"/>
              </w:rPr>
              <w:t>1 617</w:t>
            </w:r>
          </w:p>
        </w:tc>
        <w:tc>
          <w:tcPr>
            <w:tcW w:w="255" w:type="dxa"/>
            <w:tcBorders>
              <w:top w:val="nil"/>
              <w:bottom w:val="nil"/>
            </w:tcBorders>
          </w:tcPr>
          <w:p w14:paraId="7CD85E17" w14:textId="77777777" w:rsidR="008A0387" w:rsidRDefault="008A0387" w:rsidP="008A0387">
            <w:pPr>
              <w:jc w:val="right"/>
              <w:rPr>
                <w:lang w:val="en-US"/>
              </w:rPr>
            </w:pPr>
          </w:p>
        </w:tc>
        <w:tc>
          <w:tcPr>
            <w:tcW w:w="2410" w:type="dxa"/>
            <w:tcBorders>
              <w:top w:val="nil"/>
              <w:bottom w:val="nil"/>
            </w:tcBorders>
          </w:tcPr>
          <w:p w14:paraId="139E9DBB" w14:textId="77777777" w:rsidR="008A0387" w:rsidRPr="00284C4C" w:rsidRDefault="008A0387" w:rsidP="008A0387">
            <w:pPr>
              <w:rPr>
                <w:lang w:val="en-US"/>
              </w:rPr>
            </w:pPr>
            <w:r w:rsidRPr="00284C4C">
              <w:rPr>
                <w:lang w:val="en-US"/>
              </w:rPr>
              <w:t>1.</w:t>
            </w:r>
            <w:r>
              <w:rPr>
                <w:lang w:val="en-US"/>
              </w:rPr>
              <w:t>2</w:t>
            </w:r>
            <w:r w:rsidRPr="00284C4C">
              <w:rPr>
                <w:lang w:val="en-US"/>
              </w:rPr>
              <w:t xml:space="preserve">5 </w:t>
            </w:r>
            <w:r>
              <w:rPr>
                <w:lang w:val="en-US"/>
              </w:rPr>
              <w:t>(1.13, 1</w:t>
            </w:r>
            <w:r w:rsidRPr="00284C4C">
              <w:rPr>
                <w:lang w:val="en-US"/>
              </w:rPr>
              <w:t>.3</w:t>
            </w:r>
            <w:r>
              <w:rPr>
                <w:lang w:val="en-US"/>
              </w:rPr>
              <w:t>8</w:t>
            </w:r>
            <w:r w:rsidRPr="00284C4C">
              <w:rPr>
                <w:lang w:val="en-US"/>
              </w:rPr>
              <w:t>)</w:t>
            </w:r>
          </w:p>
        </w:tc>
        <w:tc>
          <w:tcPr>
            <w:tcW w:w="2268" w:type="dxa"/>
            <w:tcBorders>
              <w:top w:val="nil"/>
              <w:bottom w:val="nil"/>
            </w:tcBorders>
          </w:tcPr>
          <w:p w14:paraId="4715CEB3" w14:textId="77777777" w:rsidR="008A0387" w:rsidRPr="003F3DCA" w:rsidRDefault="008A0387" w:rsidP="008A0387">
            <w:pPr>
              <w:rPr>
                <w:lang w:val="en-US"/>
              </w:rPr>
            </w:pPr>
            <w:r>
              <w:rPr>
                <w:lang w:val="en-US"/>
              </w:rPr>
              <w:t>1.16 (1.04, 1.28</w:t>
            </w:r>
            <w:r w:rsidRPr="003F3DCA">
              <w:rPr>
                <w:lang w:val="en-US"/>
              </w:rPr>
              <w:t>)</w:t>
            </w:r>
          </w:p>
        </w:tc>
        <w:tc>
          <w:tcPr>
            <w:tcW w:w="2268" w:type="dxa"/>
            <w:tcBorders>
              <w:top w:val="nil"/>
              <w:bottom w:val="nil"/>
            </w:tcBorders>
          </w:tcPr>
          <w:p w14:paraId="2807E29A" w14:textId="1FA4EBCD" w:rsidR="008A0387" w:rsidRDefault="006D7F09" w:rsidP="006D7F09">
            <w:pPr>
              <w:rPr>
                <w:lang w:val="en-US"/>
              </w:rPr>
            </w:pPr>
            <w:r>
              <w:rPr>
                <w:lang w:val="en-US"/>
              </w:rPr>
              <w:t>1.17 (1.06, 1.30</w:t>
            </w:r>
            <w:r w:rsidR="008A0387" w:rsidRPr="003F3DCA">
              <w:rPr>
                <w:lang w:val="en-US"/>
              </w:rPr>
              <w:t>)</w:t>
            </w:r>
          </w:p>
        </w:tc>
      </w:tr>
      <w:tr w:rsidR="008A0387" w:rsidRPr="000D438C" w14:paraId="6F88CF4D" w14:textId="21EBDB7D" w:rsidTr="007A0C14">
        <w:tc>
          <w:tcPr>
            <w:tcW w:w="2393" w:type="dxa"/>
            <w:tcBorders>
              <w:top w:val="nil"/>
              <w:bottom w:val="nil"/>
            </w:tcBorders>
          </w:tcPr>
          <w:p w14:paraId="74E48C62" w14:textId="77777777" w:rsidR="008A0387" w:rsidRDefault="008A0387" w:rsidP="008A0387">
            <w:pPr>
              <w:ind w:left="708"/>
              <w:rPr>
                <w:lang w:val="en-US"/>
              </w:rPr>
            </w:pPr>
          </w:p>
        </w:tc>
        <w:tc>
          <w:tcPr>
            <w:tcW w:w="862" w:type="dxa"/>
            <w:tcBorders>
              <w:top w:val="nil"/>
              <w:bottom w:val="nil"/>
            </w:tcBorders>
          </w:tcPr>
          <w:p w14:paraId="7EEA70E7" w14:textId="77777777" w:rsidR="008A0387" w:rsidRDefault="008A0387" w:rsidP="008A0387">
            <w:pPr>
              <w:jc w:val="right"/>
              <w:rPr>
                <w:lang w:val="en-US"/>
              </w:rPr>
            </w:pPr>
          </w:p>
        </w:tc>
        <w:tc>
          <w:tcPr>
            <w:tcW w:w="255" w:type="dxa"/>
            <w:tcBorders>
              <w:top w:val="nil"/>
              <w:bottom w:val="nil"/>
            </w:tcBorders>
          </w:tcPr>
          <w:p w14:paraId="02FA3DF1" w14:textId="77777777" w:rsidR="008A0387" w:rsidRDefault="008A0387" w:rsidP="008A0387">
            <w:pPr>
              <w:jc w:val="right"/>
              <w:rPr>
                <w:lang w:val="en-US"/>
              </w:rPr>
            </w:pPr>
          </w:p>
        </w:tc>
        <w:tc>
          <w:tcPr>
            <w:tcW w:w="2410" w:type="dxa"/>
            <w:tcBorders>
              <w:top w:val="nil"/>
              <w:bottom w:val="nil"/>
            </w:tcBorders>
          </w:tcPr>
          <w:p w14:paraId="5526E8F1" w14:textId="77777777" w:rsidR="008A0387" w:rsidRPr="00284C4C" w:rsidRDefault="008A0387" w:rsidP="008A0387">
            <w:pPr>
              <w:rPr>
                <w:lang w:val="en-US"/>
              </w:rPr>
            </w:pPr>
          </w:p>
        </w:tc>
        <w:tc>
          <w:tcPr>
            <w:tcW w:w="2268" w:type="dxa"/>
            <w:tcBorders>
              <w:top w:val="nil"/>
              <w:bottom w:val="nil"/>
            </w:tcBorders>
          </w:tcPr>
          <w:p w14:paraId="50C34DB4" w14:textId="77777777" w:rsidR="008A0387" w:rsidRPr="003F3DCA" w:rsidRDefault="008A0387" w:rsidP="008A0387">
            <w:pPr>
              <w:rPr>
                <w:lang w:val="en-US"/>
              </w:rPr>
            </w:pPr>
          </w:p>
        </w:tc>
        <w:tc>
          <w:tcPr>
            <w:tcW w:w="2268" w:type="dxa"/>
            <w:tcBorders>
              <w:top w:val="nil"/>
              <w:bottom w:val="nil"/>
            </w:tcBorders>
          </w:tcPr>
          <w:p w14:paraId="270C62C0" w14:textId="77777777" w:rsidR="008A0387" w:rsidRPr="003F3DCA" w:rsidRDefault="008A0387" w:rsidP="008A0387">
            <w:pPr>
              <w:rPr>
                <w:lang w:val="en-US"/>
              </w:rPr>
            </w:pPr>
          </w:p>
        </w:tc>
      </w:tr>
      <w:tr w:rsidR="008A0387" w:rsidRPr="000D438C" w14:paraId="1505EEEB" w14:textId="48167BC6" w:rsidTr="007A0C14">
        <w:tc>
          <w:tcPr>
            <w:tcW w:w="2393" w:type="dxa"/>
            <w:tcBorders>
              <w:top w:val="nil"/>
              <w:bottom w:val="nil"/>
            </w:tcBorders>
          </w:tcPr>
          <w:p w14:paraId="6E859FCD" w14:textId="77777777" w:rsidR="008A0387" w:rsidRPr="009E6FDC" w:rsidRDefault="008A0387" w:rsidP="008A0387">
            <w:pPr>
              <w:rPr>
                <w:vertAlign w:val="superscript"/>
                <w:lang w:val="en-US"/>
              </w:rPr>
            </w:pPr>
            <w:r>
              <w:rPr>
                <w:lang w:val="en-US"/>
              </w:rPr>
              <w:t>Pain</w:t>
            </w:r>
          </w:p>
        </w:tc>
        <w:tc>
          <w:tcPr>
            <w:tcW w:w="862" w:type="dxa"/>
            <w:tcBorders>
              <w:top w:val="nil"/>
              <w:bottom w:val="nil"/>
            </w:tcBorders>
          </w:tcPr>
          <w:p w14:paraId="17506BCB" w14:textId="77777777" w:rsidR="008A0387" w:rsidRDefault="008A0387" w:rsidP="008A0387">
            <w:pPr>
              <w:jc w:val="right"/>
              <w:rPr>
                <w:lang w:val="en-US"/>
              </w:rPr>
            </w:pPr>
          </w:p>
        </w:tc>
        <w:tc>
          <w:tcPr>
            <w:tcW w:w="255" w:type="dxa"/>
            <w:tcBorders>
              <w:top w:val="nil"/>
              <w:bottom w:val="nil"/>
            </w:tcBorders>
          </w:tcPr>
          <w:p w14:paraId="03440904" w14:textId="77777777" w:rsidR="008A0387" w:rsidRDefault="008A0387" w:rsidP="008A0387">
            <w:pPr>
              <w:rPr>
                <w:lang w:val="en-US"/>
              </w:rPr>
            </w:pPr>
          </w:p>
        </w:tc>
        <w:tc>
          <w:tcPr>
            <w:tcW w:w="2410" w:type="dxa"/>
            <w:tcBorders>
              <w:top w:val="nil"/>
              <w:bottom w:val="nil"/>
            </w:tcBorders>
          </w:tcPr>
          <w:p w14:paraId="641A8FC1" w14:textId="77777777" w:rsidR="008A0387" w:rsidRPr="00E76F13" w:rsidRDefault="008A0387" w:rsidP="008A0387">
            <w:pPr>
              <w:rPr>
                <w:highlight w:val="yellow"/>
                <w:lang w:val="en-US"/>
              </w:rPr>
            </w:pPr>
          </w:p>
        </w:tc>
        <w:tc>
          <w:tcPr>
            <w:tcW w:w="2268" w:type="dxa"/>
            <w:tcBorders>
              <w:top w:val="nil"/>
              <w:bottom w:val="nil"/>
            </w:tcBorders>
          </w:tcPr>
          <w:p w14:paraId="6A09CCE2" w14:textId="77777777" w:rsidR="008A0387" w:rsidRPr="00773113" w:rsidRDefault="008A0387" w:rsidP="008A0387">
            <w:pPr>
              <w:rPr>
                <w:highlight w:val="lightGray"/>
                <w:lang w:val="en-US"/>
              </w:rPr>
            </w:pPr>
          </w:p>
        </w:tc>
        <w:tc>
          <w:tcPr>
            <w:tcW w:w="2268" w:type="dxa"/>
            <w:tcBorders>
              <w:top w:val="nil"/>
              <w:bottom w:val="nil"/>
            </w:tcBorders>
          </w:tcPr>
          <w:p w14:paraId="0EA7CD4B" w14:textId="77777777" w:rsidR="008A0387" w:rsidRPr="00773113" w:rsidRDefault="008A0387" w:rsidP="008A0387">
            <w:pPr>
              <w:rPr>
                <w:highlight w:val="lightGray"/>
                <w:lang w:val="en-US"/>
              </w:rPr>
            </w:pPr>
          </w:p>
        </w:tc>
      </w:tr>
      <w:tr w:rsidR="008A0387" w:rsidRPr="000D438C" w14:paraId="32FEA242" w14:textId="41EFAE4E" w:rsidTr="007A0C14">
        <w:tc>
          <w:tcPr>
            <w:tcW w:w="2393" w:type="dxa"/>
            <w:tcBorders>
              <w:top w:val="nil"/>
              <w:bottom w:val="nil"/>
            </w:tcBorders>
          </w:tcPr>
          <w:p w14:paraId="1FAB67AB" w14:textId="77777777" w:rsidR="008A0387" w:rsidRDefault="008A0387" w:rsidP="008A0387">
            <w:pPr>
              <w:ind w:left="708" w:hanging="424"/>
              <w:rPr>
                <w:lang w:val="en-US"/>
              </w:rPr>
            </w:pPr>
            <w:r>
              <w:rPr>
                <w:lang w:val="en-US"/>
              </w:rPr>
              <w:t>No</w:t>
            </w:r>
          </w:p>
        </w:tc>
        <w:tc>
          <w:tcPr>
            <w:tcW w:w="862" w:type="dxa"/>
            <w:tcBorders>
              <w:top w:val="nil"/>
              <w:bottom w:val="nil"/>
            </w:tcBorders>
          </w:tcPr>
          <w:p w14:paraId="0DB4CABD" w14:textId="77777777" w:rsidR="008A0387" w:rsidRDefault="008A0387" w:rsidP="008A0387">
            <w:pPr>
              <w:jc w:val="right"/>
              <w:rPr>
                <w:lang w:val="en-US"/>
              </w:rPr>
            </w:pPr>
            <w:r>
              <w:rPr>
                <w:lang w:val="en-US"/>
              </w:rPr>
              <w:t>4 042</w:t>
            </w:r>
          </w:p>
        </w:tc>
        <w:tc>
          <w:tcPr>
            <w:tcW w:w="255" w:type="dxa"/>
            <w:tcBorders>
              <w:top w:val="nil"/>
              <w:bottom w:val="nil"/>
            </w:tcBorders>
          </w:tcPr>
          <w:p w14:paraId="6BD2704D" w14:textId="77777777" w:rsidR="008A0387" w:rsidRDefault="008A0387" w:rsidP="008A0387">
            <w:pPr>
              <w:rPr>
                <w:lang w:val="en-US"/>
              </w:rPr>
            </w:pPr>
          </w:p>
        </w:tc>
        <w:tc>
          <w:tcPr>
            <w:tcW w:w="2410" w:type="dxa"/>
            <w:tcBorders>
              <w:top w:val="nil"/>
              <w:bottom w:val="nil"/>
            </w:tcBorders>
          </w:tcPr>
          <w:p w14:paraId="032B2A4B" w14:textId="77777777" w:rsidR="008A0387" w:rsidRPr="009A10E3" w:rsidRDefault="008A0387" w:rsidP="008A0387">
            <w:pPr>
              <w:rPr>
                <w:lang w:val="en-US"/>
              </w:rPr>
            </w:pPr>
            <w:r w:rsidRPr="009A10E3">
              <w:rPr>
                <w:lang w:val="en-US"/>
              </w:rPr>
              <w:t xml:space="preserve">1 </w:t>
            </w:r>
          </w:p>
        </w:tc>
        <w:tc>
          <w:tcPr>
            <w:tcW w:w="2268" w:type="dxa"/>
            <w:tcBorders>
              <w:top w:val="nil"/>
              <w:bottom w:val="nil"/>
            </w:tcBorders>
          </w:tcPr>
          <w:p w14:paraId="2A023D83" w14:textId="77777777" w:rsidR="008A0387" w:rsidRPr="006B163D" w:rsidRDefault="008A0387" w:rsidP="008A0387">
            <w:pPr>
              <w:rPr>
                <w:lang w:val="en-US"/>
              </w:rPr>
            </w:pPr>
            <w:r>
              <w:rPr>
                <w:lang w:val="en-US"/>
              </w:rPr>
              <w:t xml:space="preserve">1 </w:t>
            </w:r>
          </w:p>
        </w:tc>
        <w:tc>
          <w:tcPr>
            <w:tcW w:w="2268" w:type="dxa"/>
            <w:tcBorders>
              <w:top w:val="nil"/>
              <w:bottom w:val="nil"/>
            </w:tcBorders>
          </w:tcPr>
          <w:p w14:paraId="599ED857" w14:textId="6FFD3F82" w:rsidR="008A0387" w:rsidRDefault="008A0387" w:rsidP="008A0387">
            <w:pPr>
              <w:rPr>
                <w:lang w:val="en-US"/>
              </w:rPr>
            </w:pPr>
          </w:p>
        </w:tc>
      </w:tr>
      <w:tr w:rsidR="008A0387" w:rsidRPr="000D438C" w14:paraId="12512C65" w14:textId="23897FBA" w:rsidTr="007A0C14">
        <w:tc>
          <w:tcPr>
            <w:tcW w:w="2393" w:type="dxa"/>
            <w:tcBorders>
              <w:top w:val="nil"/>
            </w:tcBorders>
          </w:tcPr>
          <w:p w14:paraId="6DA39C62" w14:textId="77777777" w:rsidR="008A0387" w:rsidRDefault="008A0387" w:rsidP="008A0387">
            <w:pPr>
              <w:ind w:left="708" w:hanging="424"/>
              <w:rPr>
                <w:lang w:val="en-US"/>
              </w:rPr>
            </w:pPr>
            <w:r>
              <w:rPr>
                <w:lang w:val="en-US"/>
              </w:rPr>
              <w:t>Yes</w:t>
            </w:r>
          </w:p>
        </w:tc>
        <w:tc>
          <w:tcPr>
            <w:tcW w:w="862" w:type="dxa"/>
            <w:tcBorders>
              <w:top w:val="nil"/>
            </w:tcBorders>
          </w:tcPr>
          <w:p w14:paraId="38B356B6" w14:textId="77777777" w:rsidR="008A0387" w:rsidRDefault="008A0387" w:rsidP="008A0387">
            <w:pPr>
              <w:jc w:val="right"/>
              <w:rPr>
                <w:lang w:val="en-US"/>
              </w:rPr>
            </w:pPr>
            <w:r>
              <w:rPr>
                <w:lang w:val="en-US"/>
              </w:rPr>
              <w:t>41 604</w:t>
            </w:r>
          </w:p>
        </w:tc>
        <w:tc>
          <w:tcPr>
            <w:tcW w:w="255" w:type="dxa"/>
            <w:tcBorders>
              <w:top w:val="nil"/>
            </w:tcBorders>
          </w:tcPr>
          <w:p w14:paraId="53124860" w14:textId="77777777" w:rsidR="008A0387" w:rsidRDefault="008A0387" w:rsidP="008A0387">
            <w:pPr>
              <w:rPr>
                <w:lang w:val="en-US"/>
              </w:rPr>
            </w:pPr>
          </w:p>
        </w:tc>
        <w:tc>
          <w:tcPr>
            <w:tcW w:w="2410" w:type="dxa"/>
            <w:tcBorders>
              <w:top w:val="nil"/>
            </w:tcBorders>
          </w:tcPr>
          <w:p w14:paraId="7F6F76EB" w14:textId="77777777" w:rsidR="008A0387" w:rsidRPr="009A10E3" w:rsidRDefault="008A0387" w:rsidP="008A0387">
            <w:pPr>
              <w:rPr>
                <w:lang w:val="en-US"/>
              </w:rPr>
            </w:pPr>
            <w:r>
              <w:rPr>
                <w:lang w:val="en-US"/>
              </w:rPr>
              <w:t xml:space="preserve">1.22 </w:t>
            </w:r>
            <w:r w:rsidRPr="009A10E3">
              <w:rPr>
                <w:lang w:val="en-US"/>
              </w:rPr>
              <w:t>(</w:t>
            </w:r>
            <w:r>
              <w:rPr>
                <w:lang w:val="en-US"/>
              </w:rPr>
              <w:t>1.14</w:t>
            </w:r>
            <w:r w:rsidRPr="009A10E3">
              <w:rPr>
                <w:lang w:val="en-US"/>
              </w:rPr>
              <w:t>, 1.3</w:t>
            </w:r>
            <w:r>
              <w:rPr>
                <w:lang w:val="en-US"/>
              </w:rPr>
              <w:t>0</w:t>
            </w:r>
            <w:r w:rsidRPr="009A10E3">
              <w:rPr>
                <w:lang w:val="en-US"/>
              </w:rPr>
              <w:t>)</w:t>
            </w:r>
          </w:p>
        </w:tc>
        <w:tc>
          <w:tcPr>
            <w:tcW w:w="2268" w:type="dxa"/>
            <w:tcBorders>
              <w:top w:val="nil"/>
            </w:tcBorders>
          </w:tcPr>
          <w:p w14:paraId="723212B9" w14:textId="77777777" w:rsidR="008A0387" w:rsidRPr="006B163D" w:rsidRDefault="008A0387" w:rsidP="008A0387">
            <w:pPr>
              <w:rPr>
                <w:lang w:val="en-US"/>
              </w:rPr>
            </w:pPr>
            <w:r>
              <w:rPr>
                <w:lang w:val="en-US"/>
              </w:rPr>
              <w:t>1.13</w:t>
            </w:r>
            <w:r w:rsidRPr="006B163D">
              <w:rPr>
                <w:lang w:val="en-US"/>
              </w:rPr>
              <w:t xml:space="preserve"> (</w:t>
            </w:r>
            <w:r>
              <w:rPr>
                <w:lang w:val="en-US"/>
              </w:rPr>
              <w:t>1.06</w:t>
            </w:r>
            <w:r w:rsidRPr="006B163D">
              <w:rPr>
                <w:lang w:val="en-US"/>
              </w:rPr>
              <w:t>, 1.</w:t>
            </w:r>
            <w:r>
              <w:rPr>
                <w:lang w:val="en-US"/>
              </w:rPr>
              <w:t>21</w:t>
            </w:r>
            <w:r w:rsidRPr="006B163D">
              <w:rPr>
                <w:lang w:val="en-US"/>
              </w:rPr>
              <w:t>)</w:t>
            </w:r>
          </w:p>
          <w:p w14:paraId="06053F11" w14:textId="77777777" w:rsidR="008A0387" w:rsidRPr="006B163D" w:rsidRDefault="008A0387" w:rsidP="008A0387">
            <w:pPr>
              <w:rPr>
                <w:lang w:val="en-US"/>
              </w:rPr>
            </w:pPr>
          </w:p>
        </w:tc>
        <w:tc>
          <w:tcPr>
            <w:tcW w:w="2268" w:type="dxa"/>
            <w:tcBorders>
              <w:top w:val="nil"/>
            </w:tcBorders>
          </w:tcPr>
          <w:p w14:paraId="18EAD91F" w14:textId="77777777" w:rsidR="008A0387" w:rsidRDefault="008A0387" w:rsidP="008A0387">
            <w:pPr>
              <w:rPr>
                <w:lang w:val="en-US"/>
              </w:rPr>
            </w:pPr>
          </w:p>
        </w:tc>
      </w:tr>
    </w:tbl>
    <w:p w14:paraId="4F20E187" w14:textId="77777777" w:rsidR="00790BFC" w:rsidRDefault="00790BFC" w:rsidP="00790BFC">
      <w:pPr>
        <w:rPr>
          <w:lang w:val="en-US"/>
        </w:rPr>
      </w:pPr>
    </w:p>
    <w:p w14:paraId="3B78D2C8" w14:textId="5DA50C81" w:rsidR="00790BFC" w:rsidRDefault="00790BFC" w:rsidP="00790BFC">
      <w:pPr>
        <w:rPr>
          <w:lang w:val="en-US"/>
        </w:rPr>
      </w:pPr>
      <w:r w:rsidRPr="00CD404E">
        <w:rPr>
          <w:vertAlign w:val="superscript"/>
          <w:lang w:val="en-US"/>
        </w:rPr>
        <w:t xml:space="preserve">a </w:t>
      </w:r>
      <w:r w:rsidRPr="00DF2D08">
        <w:rPr>
          <w:sz w:val="20"/>
          <w:szCs w:val="20"/>
          <w:lang w:val="en-US"/>
        </w:rPr>
        <w:t xml:space="preserve">Adjusted for the two other variables presented as well as maternal work situation, paternal education, maternal BMI, parity, maternal smoking,  </w:t>
      </w:r>
      <w:r w:rsidR="00254FA3">
        <w:rPr>
          <w:sz w:val="20"/>
          <w:szCs w:val="20"/>
          <w:lang w:val="en-US"/>
        </w:rPr>
        <w:t xml:space="preserve">benzodiazepine, </w:t>
      </w:r>
      <w:r w:rsidRPr="00DF2D08">
        <w:rPr>
          <w:sz w:val="20"/>
          <w:szCs w:val="20"/>
          <w:lang w:val="en-US"/>
        </w:rPr>
        <w:t>and maternal SSRI use during pregnancy (n=45 646)</w:t>
      </w:r>
    </w:p>
    <w:p w14:paraId="253B1B39" w14:textId="77777777" w:rsidR="00790BFC" w:rsidRPr="00EC2BA5" w:rsidRDefault="00790BFC" w:rsidP="00790BFC">
      <w:pPr>
        <w:rPr>
          <w:b/>
          <w:lang w:val="en-US"/>
        </w:rPr>
      </w:pPr>
      <w:r w:rsidRPr="00EC2BA5">
        <w:rPr>
          <w:b/>
          <w:lang w:val="en-US"/>
        </w:rPr>
        <w:br w:type="page"/>
      </w:r>
    </w:p>
    <w:p w14:paraId="67902801" w14:textId="77777777" w:rsidR="00790BFC" w:rsidRDefault="00790BFC" w:rsidP="00790BFC">
      <w:pPr>
        <w:rPr>
          <w:lang w:val="en-US"/>
        </w:rPr>
      </w:pPr>
    </w:p>
    <w:p w14:paraId="205BA773" w14:textId="77777777" w:rsidR="00790BFC" w:rsidRDefault="00790BFC" w:rsidP="00790BFC">
      <w:pPr>
        <w:rPr>
          <w:lang w:val="en-US"/>
        </w:rPr>
      </w:pPr>
      <w:r>
        <w:rPr>
          <w:b/>
          <w:lang w:val="en-US"/>
        </w:rPr>
        <w:t>Supplementary Table 1</w:t>
      </w:r>
      <w:r w:rsidRPr="00382D01">
        <w:rPr>
          <w:b/>
          <w:lang w:val="en-US"/>
        </w:rPr>
        <w:t xml:space="preserve"> </w:t>
      </w:r>
      <w:r>
        <w:rPr>
          <w:lang w:val="en-US"/>
        </w:rPr>
        <w:t xml:space="preserve">Items on communication skills constituting the ASQ-score </w:t>
      </w:r>
    </w:p>
    <w:tbl>
      <w:tblPr>
        <w:tblStyle w:val="TableGrid"/>
        <w:tblW w:w="0" w:type="auto"/>
        <w:tblBorders>
          <w:insideH w:val="none" w:sz="0" w:space="0" w:color="auto"/>
        </w:tblBorders>
        <w:tblLayout w:type="fixed"/>
        <w:tblLook w:val="04A0" w:firstRow="1" w:lastRow="0" w:firstColumn="1" w:lastColumn="0" w:noHBand="0" w:noVBand="1"/>
      </w:tblPr>
      <w:tblGrid>
        <w:gridCol w:w="8897"/>
      </w:tblGrid>
      <w:tr w:rsidR="00790BFC" w14:paraId="14BF5E1D" w14:textId="77777777" w:rsidTr="0058434E">
        <w:tc>
          <w:tcPr>
            <w:tcW w:w="8897" w:type="dxa"/>
            <w:tcBorders>
              <w:top w:val="single" w:sz="4" w:space="0" w:color="auto"/>
              <w:left w:val="nil"/>
              <w:bottom w:val="single" w:sz="4" w:space="0" w:color="auto"/>
              <w:right w:val="nil"/>
            </w:tcBorders>
          </w:tcPr>
          <w:p w14:paraId="7733AEA1" w14:textId="77777777" w:rsidR="00790BFC" w:rsidRPr="00382D01" w:rsidRDefault="00790BFC" w:rsidP="0058434E">
            <w:pPr>
              <w:rPr>
                <w:lang w:val="en-US"/>
              </w:rPr>
            </w:pPr>
            <w:r w:rsidRPr="00382D01">
              <w:rPr>
                <w:lang w:val="en-US"/>
              </w:rPr>
              <w:t>Items</w:t>
            </w:r>
          </w:p>
        </w:tc>
      </w:tr>
      <w:tr w:rsidR="00790BFC" w14:paraId="1C970CEA" w14:textId="77777777" w:rsidTr="0058434E">
        <w:trPr>
          <w:trHeight w:val="283"/>
        </w:trPr>
        <w:tc>
          <w:tcPr>
            <w:tcW w:w="8897" w:type="dxa"/>
            <w:tcBorders>
              <w:top w:val="single" w:sz="4" w:space="0" w:color="auto"/>
              <w:left w:val="nil"/>
              <w:bottom w:val="nil"/>
              <w:right w:val="nil"/>
            </w:tcBorders>
          </w:tcPr>
          <w:p w14:paraId="0C8A2953" w14:textId="77777777" w:rsidR="00790BFC" w:rsidRDefault="00790BFC" w:rsidP="0058434E">
            <w:pPr>
              <w:rPr>
                <w:lang w:val="en-US"/>
              </w:rPr>
            </w:pPr>
            <w:r>
              <w:rPr>
                <w:lang w:val="en-US"/>
              </w:rPr>
              <w:t>Without showing him/her first, does your child point to the correct picture when you say ‘Where is the cat’ or ‘Where is the dog’? Your child must point at the correct picture.</w:t>
            </w:r>
          </w:p>
          <w:p w14:paraId="2B5FFDC4" w14:textId="77777777" w:rsidR="00790BFC" w:rsidRDefault="00790BFC" w:rsidP="0058434E">
            <w:pPr>
              <w:rPr>
                <w:lang w:val="en-US"/>
              </w:rPr>
            </w:pPr>
          </w:p>
        </w:tc>
      </w:tr>
      <w:tr w:rsidR="00790BFC" w:rsidRPr="00FC752A" w14:paraId="68BA24A2" w14:textId="77777777" w:rsidTr="0058434E">
        <w:trPr>
          <w:trHeight w:val="283"/>
        </w:trPr>
        <w:tc>
          <w:tcPr>
            <w:tcW w:w="8897" w:type="dxa"/>
            <w:tcBorders>
              <w:top w:val="nil"/>
              <w:left w:val="nil"/>
              <w:right w:val="nil"/>
            </w:tcBorders>
          </w:tcPr>
          <w:p w14:paraId="69D73623" w14:textId="77777777" w:rsidR="00790BFC" w:rsidRDefault="00790BFC" w:rsidP="0058434E">
            <w:pPr>
              <w:rPr>
                <w:lang w:val="en-US"/>
              </w:rPr>
            </w:pPr>
            <w:r>
              <w:rPr>
                <w:lang w:val="en-US"/>
              </w:rPr>
              <w:t>When you ask your child to point at his/her eyes, nose hair, feet, ears etc., does he/she point correctly at least seven parts of the body? (The child can point at himself/herself, you or a doll.</w:t>
            </w:r>
          </w:p>
          <w:p w14:paraId="0044C159" w14:textId="77777777" w:rsidR="00790BFC" w:rsidRDefault="00790BFC" w:rsidP="0058434E">
            <w:pPr>
              <w:rPr>
                <w:lang w:val="en-US"/>
              </w:rPr>
            </w:pPr>
          </w:p>
        </w:tc>
      </w:tr>
      <w:tr w:rsidR="00790BFC" w:rsidRPr="00FC752A" w14:paraId="234186EF" w14:textId="77777777" w:rsidTr="0058434E">
        <w:trPr>
          <w:trHeight w:val="283"/>
        </w:trPr>
        <w:tc>
          <w:tcPr>
            <w:tcW w:w="8897" w:type="dxa"/>
            <w:tcBorders>
              <w:left w:val="nil"/>
              <w:right w:val="nil"/>
            </w:tcBorders>
          </w:tcPr>
          <w:p w14:paraId="481C489F" w14:textId="77777777" w:rsidR="00790BFC" w:rsidRDefault="00790BFC" w:rsidP="0058434E">
            <w:pPr>
              <w:rPr>
                <w:lang w:val="en-US"/>
              </w:rPr>
            </w:pPr>
            <w:r>
              <w:rPr>
                <w:lang w:val="en-US"/>
              </w:rPr>
              <w:t>Does your child use sentences made up of three or four words?</w:t>
            </w:r>
          </w:p>
          <w:p w14:paraId="001AE7F6" w14:textId="77777777" w:rsidR="00790BFC" w:rsidRDefault="00790BFC" w:rsidP="0058434E">
            <w:pPr>
              <w:rPr>
                <w:lang w:val="en-US"/>
              </w:rPr>
            </w:pPr>
          </w:p>
        </w:tc>
      </w:tr>
      <w:tr w:rsidR="00790BFC" w:rsidRPr="00FC752A" w14:paraId="4C83ABFF" w14:textId="77777777" w:rsidTr="0058434E">
        <w:trPr>
          <w:trHeight w:val="283"/>
        </w:trPr>
        <w:tc>
          <w:tcPr>
            <w:tcW w:w="8897" w:type="dxa"/>
            <w:tcBorders>
              <w:left w:val="nil"/>
              <w:right w:val="nil"/>
            </w:tcBorders>
          </w:tcPr>
          <w:p w14:paraId="23E24C01" w14:textId="77777777" w:rsidR="00790BFC" w:rsidRDefault="00790BFC" w:rsidP="0058434E">
            <w:pPr>
              <w:rPr>
                <w:lang w:val="en-US"/>
              </w:rPr>
            </w:pPr>
            <w:r>
              <w:rPr>
                <w:lang w:val="en-US"/>
              </w:rPr>
              <w:t>Without giving him/her help by pointing or using gestures, ask your child to ‘Put the shoe on the table’ and ‘Put the book under the chair’. Does your child carry out both of these actions correctly?</w:t>
            </w:r>
          </w:p>
          <w:p w14:paraId="3B8A87AC" w14:textId="77777777" w:rsidR="00790BFC" w:rsidRDefault="00790BFC" w:rsidP="0058434E">
            <w:pPr>
              <w:rPr>
                <w:lang w:val="en-US"/>
              </w:rPr>
            </w:pPr>
          </w:p>
        </w:tc>
      </w:tr>
      <w:tr w:rsidR="00790BFC" w:rsidRPr="00FC752A" w14:paraId="69B03E32" w14:textId="77777777" w:rsidTr="0058434E">
        <w:trPr>
          <w:trHeight w:val="283"/>
        </w:trPr>
        <w:tc>
          <w:tcPr>
            <w:tcW w:w="8897" w:type="dxa"/>
            <w:tcBorders>
              <w:left w:val="nil"/>
              <w:right w:val="nil"/>
            </w:tcBorders>
          </w:tcPr>
          <w:p w14:paraId="726A3FA8" w14:textId="77777777" w:rsidR="00790BFC" w:rsidRDefault="00790BFC" w:rsidP="0058434E">
            <w:pPr>
              <w:rPr>
                <w:lang w:val="en-US"/>
              </w:rPr>
            </w:pPr>
            <w:r>
              <w:rPr>
                <w:lang w:val="en-US"/>
              </w:rPr>
              <w:t xml:space="preserve">When looking at a picture book, does your child tell you what is happening or what action is taking place in the picture? </w:t>
            </w:r>
            <w:r w:rsidRPr="007F2E5B">
              <w:rPr>
                <w:lang w:val="en-US"/>
              </w:rPr>
              <w:t>(For example, ‘Barking’, ‘Running’, ‘Eating’, and ‘Crying’?) You may ask</w:t>
            </w:r>
            <w:r>
              <w:rPr>
                <w:lang w:val="en-US"/>
              </w:rPr>
              <w:t xml:space="preserve"> ‘What is the dog (or boy) doing?’</w:t>
            </w:r>
          </w:p>
          <w:p w14:paraId="7119110E" w14:textId="77777777" w:rsidR="00790BFC" w:rsidRPr="007F2E5B" w:rsidRDefault="00790BFC" w:rsidP="0058434E">
            <w:pPr>
              <w:rPr>
                <w:lang w:val="en-US"/>
              </w:rPr>
            </w:pPr>
          </w:p>
        </w:tc>
      </w:tr>
      <w:tr w:rsidR="00790BFC" w:rsidRPr="00FC752A" w14:paraId="52A492A7" w14:textId="77777777" w:rsidTr="0058434E">
        <w:trPr>
          <w:trHeight w:val="283"/>
        </w:trPr>
        <w:tc>
          <w:tcPr>
            <w:tcW w:w="8897" w:type="dxa"/>
            <w:tcBorders>
              <w:left w:val="nil"/>
              <w:bottom w:val="single" w:sz="4" w:space="0" w:color="auto"/>
              <w:right w:val="nil"/>
            </w:tcBorders>
          </w:tcPr>
          <w:p w14:paraId="294EE499" w14:textId="77777777" w:rsidR="00790BFC" w:rsidRPr="007F2E5B" w:rsidRDefault="00790BFC" w:rsidP="0058434E">
            <w:pPr>
              <w:rPr>
                <w:lang w:val="en-US"/>
              </w:rPr>
            </w:pPr>
            <w:r>
              <w:rPr>
                <w:lang w:val="en-US"/>
              </w:rPr>
              <w:t>Can your child tell you at least two things about an object he/she is familiar with? If you say, for example, ‘Tell me about your ball’, will your child answer by saying something like ‘It is round, I can throw it, it is big’?</w:t>
            </w:r>
          </w:p>
        </w:tc>
      </w:tr>
    </w:tbl>
    <w:p w14:paraId="0E9AFF0A" w14:textId="77777777" w:rsidR="00790BFC" w:rsidRPr="007F2E5B" w:rsidRDefault="00790BFC" w:rsidP="00790BFC">
      <w:pPr>
        <w:rPr>
          <w:lang w:val="en-US"/>
        </w:rPr>
      </w:pPr>
    </w:p>
    <w:p w14:paraId="6B36EB76" w14:textId="77777777" w:rsidR="00790BFC" w:rsidRDefault="00790BFC">
      <w:pPr>
        <w:rPr>
          <w:i/>
          <w:lang w:val="en-US"/>
        </w:rPr>
      </w:pPr>
      <w:r>
        <w:rPr>
          <w:i/>
          <w:lang w:val="en-US"/>
        </w:rPr>
        <w:br w:type="page"/>
      </w:r>
    </w:p>
    <w:p w14:paraId="34F3FCFD" w14:textId="77777777" w:rsidR="007369CB" w:rsidRPr="007F2E5B" w:rsidRDefault="007369CB">
      <w:pPr>
        <w:rPr>
          <w:b/>
          <w:lang w:val="en-US"/>
        </w:rPr>
      </w:pPr>
      <w:r w:rsidRPr="007F2E5B">
        <w:rPr>
          <w:b/>
          <w:lang w:val="en-US"/>
        </w:rPr>
        <w:lastRenderedPageBreak/>
        <w:t>References</w:t>
      </w:r>
    </w:p>
    <w:p w14:paraId="17A518A6" w14:textId="77777777" w:rsidR="00AC3349" w:rsidRPr="00AC3349" w:rsidRDefault="007369CB" w:rsidP="00AC3349">
      <w:pPr>
        <w:pStyle w:val="EndNoteBibliography"/>
        <w:spacing w:after="0"/>
        <w:ind w:left="720" w:hanging="720"/>
      </w:pPr>
      <w:r>
        <w:fldChar w:fldCharType="begin"/>
      </w:r>
      <w:r w:rsidRPr="007F2E5B">
        <w:instrText xml:space="preserve"> ADDIN EN.REFLIST </w:instrText>
      </w:r>
      <w:r>
        <w:fldChar w:fldCharType="separate"/>
      </w:r>
      <w:r w:rsidR="00AC3349" w:rsidRPr="00AC3349">
        <w:t>1.</w:t>
      </w:r>
      <w:r w:rsidR="00AC3349" w:rsidRPr="00AC3349">
        <w:tab/>
        <w:t xml:space="preserve">Clausen TG. International opioid consumption. </w:t>
      </w:r>
      <w:r w:rsidR="00AC3349" w:rsidRPr="00AC3349">
        <w:rPr>
          <w:i/>
        </w:rPr>
        <w:t>Acta Anaesthesiol Scand</w:t>
      </w:r>
      <w:r w:rsidR="00AC3349" w:rsidRPr="00AC3349">
        <w:t xml:space="preserve"> 1997; 41: 162-5.</w:t>
      </w:r>
    </w:p>
    <w:p w14:paraId="16239D9A" w14:textId="77777777" w:rsidR="00AC3349" w:rsidRPr="00AC3349" w:rsidRDefault="00AC3349" w:rsidP="00AC3349">
      <w:pPr>
        <w:pStyle w:val="EndNoteBibliography"/>
        <w:spacing w:after="0"/>
        <w:ind w:left="720" w:hanging="720"/>
      </w:pPr>
      <w:r w:rsidRPr="00AC3349">
        <w:t>2.</w:t>
      </w:r>
      <w:r w:rsidRPr="00AC3349">
        <w:tab/>
        <w:t xml:space="preserve">Fredheim OM, Skurtveit S, Breivik H, Borchgrevink PC. Increasing use of opioids from 2004 to 2007 - pharmacoepidemiological data from a complete national prescription database in Norway. </w:t>
      </w:r>
      <w:r w:rsidRPr="00AC3349">
        <w:rPr>
          <w:i/>
        </w:rPr>
        <w:t>Eur J Pain</w:t>
      </w:r>
      <w:r w:rsidRPr="00AC3349">
        <w:t xml:space="preserve"> 2010; 14: 289-94. doi:10.1016/j.ejpain.2009.05.006.</w:t>
      </w:r>
    </w:p>
    <w:p w14:paraId="54289423" w14:textId="77777777" w:rsidR="00AC3349" w:rsidRPr="00AC3349" w:rsidRDefault="00AC3349" w:rsidP="00AC3349">
      <w:pPr>
        <w:pStyle w:val="EndNoteBibliography"/>
        <w:spacing w:after="0"/>
        <w:ind w:left="720" w:hanging="720"/>
      </w:pPr>
      <w:r w:rsidRPr="00AC3349">
        <w:t>3.</w:t>
      </w:r>
      <w:r w:rsidRPr="00AC3349">
        <w:tab/>
        <w:t xml:space="preserve">Garcia del Pozo J, Carvajal A, Viloria JM, Velasco A, Garcia del Pozo V. Trends in the consumption of opioid analgesics in Spain. Higher increases as fentanyl replaces morphine. </w:t>
      </w:r>
      <w:r w:rsidRPr="00AC3349">
        <w:rPr>
          <w:i/>
        </w:rPr>
        <w:t>Eur J Clin Pharmacol</w:t>
      </w:r>
      <w:r w:rsidRPr="00AC3349">
        <w:t xml:space="preserve"> 2008; 64: 411-5. doi:10.1007/s00228-007-0419-9.</w:t>
      </w:r>
    </w:p>
    <w:p w14:paraId="3DDC291B" w14:textId="77777777" w:rsidR="00AC3349" w:rsidRPr="00AC3349" w:rsidRDefault="00AC3349" w:rsidP="00AC3349">
      <w:pPr>
        <w:pStyle w:val="EndNoteBibliography"/>
        <w:spacing w:after="0"/>
        <w:ind w:left="720" w:hanging="720"/>
      </w:pPr>
      <w:r w:rsidRPr="00AC3349">
        <w:t>4.</w:t>
      </w:r>
      <w:r w:rsidRPr="00AC3349">
        <w:tab/>
        <w:t xml:space="preserve">Sullivan MD, Edlund MJ, Fan MY, Devries A, Brennan Braden J, Martin BC. Trends in use of opioids for non-cancer pain conditions 2000-2005 in commercial and Medicaid insurance plans: the TROUP study. </w:t>
      </w:r>
      <w:r w:rsidRPr="00AC3349">
        <w:rPr>
          <w:i/>
        </w:rPr>
        <w:t>Pain</w:t>
      </w:r>
      <w:r w:rsidRPr="00AC3349">
        <w:t xml:space="preserve"> 2008; 138: 440-9. doi:10.1016/j.pain.2008.04.027.</w:t>
      </w:r>
    </w:p>
    <w:p w14:paraId="2B0457D5" w14:textId="77777777" w:rsidR="00AC3349" w:rsidRPr="00AC3349" w:rsidRDefault="00AC3349" w:rsidP="00AC3349">
      <w:pPr>
        <w:pStyle w:val="EndNoteBibliography"/>
        <w:spacing w:after="0"/>
        <w:ind w:left="720" w:hanging="720"/>
      </w:pPr>
      <w:r w:rsidRPr="00AC3349">
        <w:t>5.</w:t>
      </w:r>
      <w:r w:rsidRPr="00AC3349">
        <w:tab/>
        <w:t xml:space="preserve">Karanges EA, Blanch B, Buckley NA, Pearson SA. Twenty-five years of prescription opioid use in Australia: A whole-of-population analysis using pharmaceutical claims. </w:t>
      </w:r>
      <w:r w:rsidRPr="00AC3349">
        <w:rPr>
          <w:i/>
        </w:rPr>
        <w:t>Br J Clin Pharmacol</w:t>
      </w:r>
      <w:r w:rsidRPr="00AC3349">
        <w:t xml:space="preserve"> 2016. doi:10.1111/bcp.12937.</w:t>
      </w:r>
    </w:p>
    <w:p w14:paraId="4D92BEE8" w14:textId="77777777" w:rsidR="00AC3349" w:rsidRPr="00AC3349" w:rsidRDefault="00AC3349" w:rsidP="00AC3349">
      <w:pPr>
        <w:pStyle w:val="EndNoteBibliography"/>
        <w:spacing w:after="0"/>
        <w:ind w:left="720" w:hanging="720"/>
      </w:pPr>
      <w:r w:rsidRPr="00AC3349">
        <w:t>6.</w:t>
      </w:r>
      <w:r w:rsidRPr="00AC3349">
        <w:tab/>
        <w:t xml:space="preserve">Epstein RA, Bobo WV, Martin PR, Morrow JA, Wang W, Chandrasekhar R, et al. Increasing pregnancy-related use of prescribed opioid analgesics. </w:t>
      </w:r>
      <w:r w:rsidRPr="00AC3349">
        <w:rPr>
          <w:i/>
        </w:rPr>
        <w:t>Ann Epidemiol</w:t>
      </w:r>
      <w:r w:rsidRPr="00AC3349">
        <w:t xml:space="preserve"> 2013; 23: 498-503. doi:10.1016/j.annepidem.2013.05.017.</w:t>
      </w:r>
    </w:p>
    <w:p w14:paraId="0BF05AB7" w14:textId="77777777" w:rsidR="00AC3349" w:rsidRPr="00AC3349" w:rsidRDefault="00AC3349" w:rsidP="00AC3349">
      <w:pPr>
        <w:pStyle w:val="EndNoteBibliography"/>
        <w:spacing w:after="0"/>
        <w:ind w:left="720" w:hanging="720"/>
      </w:pPr>
      <w:r w:rsidRPr="00AC3349">
        <w:t>7.</w:t>
      </w:r>
      <w:r w:rsidRPr="00AC3349">
        <w:tab/>
        <w:t xml:space="preserve">Yazdy MM, Desai RJ, Brogly SB. Prescription Opioids in Pregnancy and Birth Outcomes: A Review of the Literature. </w:t>
      </w:r>
      <w:r w:rsidRPr="00AC3349">
        <w:rPr>
          <w:i/>
        </w:rPr>
        <w:t>J Pediatr Genet</w:t>
      </w:r>
      <w:r w:rsidRPr="00AC3349">
        <w:t xml:space="preserve"> 2015; 4: 56-70. doi:10.1055/s-0035-1556740.</w:t>
      </w:r>
    </w:p>
    <w:p w14:paraId="45EE21FD" w14:textId="77777777" w:rsidR="00AC3349" w:rsidRPr="00AC3349" w:rsidRDefault="00AC3349" w:rsidP="00AC3349">
      <w:pPr>
        <w:pStyle w:val="EndNoteBibliography"/>
        <w:spacing w:after="0"/>
        <w:ind w:left="720" w:hanging="720"/>
      </w:pPr>
      <w:r w:rsidRPr="00AC3349">
        <w:t>8.</w:t>
      </w:r>
      <w:r w:rsidRPr="00AC3349">
        <w:tab/>
        <w:t xml:space="preserve">Desai RJ, Hernandez-Diaz S, Bateman BT, Huybrechts KF. Increase in prescription opioid use during pregnancy among Medicaid-enrolled women. </w:t>
      </w:r>
      <w:r w:rsidRPr="00AC3349">
        <w:rPr>
          <w:i/>
        </w:rPr>
        <w:t>Obstet Gynecol</w:t>
      </w:r>
      <w:r w:rsidRPr="00AC3349">
        <w:t xml:space="preserve"> 2014; 123: 997-1002. doi:10.1097/aog.0000000000000208.</w:t>
      </w:r>
    </w:p>
    <w:p w14:paraId="2F44CC55" w14:textId="77777777" w:rsidR="00AC3349" w:rsidRPr="00AC3349" w:rsidRDefault="00AC3349" w:rsidP="00AC3349">
      <w:pPr>
        <w:pStyle w:val="EndNoteBibliography"/>
        <w:spacing w:after="0"/>
        <w:ind w:left="720" w:hanging="720"/>
      </w:pPr>
      <w:r w:rsidRPr="00AC3349">
        <w:t>9.</w:t>
      </w:r>
      <w:r w:rsidRPr="00AC3349">
        <w:tab/>
        <w:t xml:space="preserve">Bateman BT, Hernandez-Diaz S, Rathmell JP, Seeger JD, Doherty M, Fischer MA, et al. Patterns of opioid utilization in pregnancy in a large cohort of commercial insurance beneficiaries in the United States. </w:t>
      </w:r>
      <w:r w:rsidRPr="00AC3349">
        <w:rPr>
          <w:i/>
        </w:rPr>
        <w:t>Anesthesiology</w:t>
      </w:r>
      <w:r w:rsidRPr="00AC3349">
        <w:t xml:space="preserve"> 2014; 120: 1216-24. doi:10.1097/aln.0000000000000172.</w:t>
      </w:r>
    </w:p>
    <w:p w14:paraId="1DA19DCE" w14:textId="77777777" w:rsidR="00AC3349" w:rsidRPr="00AC3349" w:rsidRDefault="00AC3349" w:rsidP="00AC3349">
      <w:pPr>
        <w:pStyle w:val="EndNoteBibliography"/>
        <w:spacing w:after="0"/>
        <w:ind w:left="720" w:hanging="720"/>
      </w:pPr>
      <w:r w:rsidRPr="00AC3349">
        <w:t>10.</w:t>
      </w:r>
      <w:r w:rsidRPr="00AC3349">
        <w:tab/>
        <w:t xml:space="preserve">Engeland A, Bramness JG, Daltveit AK, Ronning M, Skurtveit S, Furu K. Prescription drug use among fathers and mothers before and during pregnancy. A population-based cohort study of 106,000 pregnancies in Norway 2004-2006. </w:t>
      </w:r>
      <w:r w:rsidRPr="00AC3349">
        <w:rPr>
          <w:i/>
        </w:rPr>
        <w:t>Br J Clin Pharmacol</w:t>
      </w:r>
      <w:r w:rsidRPr="00AC3349">
        <w:t xml:space="preserve"> 2008; 65: 653-60. doi:10.1111/j.1365-2125.2008.03102.x.</w:t>
      </w:r>
    </w:p>
    <w:p w14:paraId="769849FD" w14:textId="77777777" w:rsidR="00AC3349" w:rsidRPr="00AC3349" w:rsidRDefault="00AC3349" w:rsidP="00AC3349">
      <w:pPr>
        <w:pStyle w:val="EndNoteBibliography"/>
        <w:spacing w:after="0"/>
        <w:ind w:left="720" w:hanging="720"/>
      </w:pPr>
      <w:r w:rsidRPr="00AC3349">
        <w:t>11.</w:t>
      </w:r>
      <w:r w:rsidRPr="00AC3349">
        <w:tab/>
        <w:t xml:space="preserve">Handal M, Engeland A, Ronning M, Skurtveit S, Furu K. Use of prescribed opioid analgesics and co-medication with benzodiazepines in women before, during, and after pregnancy: a population-based cohort study. </w:t>
      </w:r>
      <w:r w:rsidRPr="00AC3349">
        <w:rPr>
          <w:i/>
        </w:rPr>
        <w:t>Eur J Clin Pharmacol</w:t>
      </w:r>
      <w:r w:rsidRPr="00AC3349">
        <w:t xml:space="preserve"> 2011; 67: 953-60. doi:10.1007/s00228-011-1030-7.</w:t>
      </w:r>
    </w:p>
    <w:p w14:paraId="682F0EF0" w14:textId="77777777" w:rsidR="00AC3349" w:rsidRPr="00AC3349" w:rsidRDefault="00AC3349" w:rsidP="00AC3349">
      <w:pPr>
        <w:pStyle w:val="EndNoteBibliography"/>
        <w:spacing w:after="0"/>
        <w:ind w:left="720" w:hanging="720"/>
      </w:pPr>
      <w:r w:rsidRPr="00AC3349">
        <w:t>12.</w:t>
      </w:r>
      <w:r w:rsidRPr="00AC3349">
        <w:tab/>
        <w:t xml:space="preserve">Stephansson O, Granath F, Svensson T, Haglund B, Ekbom A, Kieler H. Drug use during pregnancy in Sweden - assessed by the Prescribed Drug Register and the Medical Birth Register. </w:t>
      </w:r>
      <w:r w:rsidRPr="00AC3349">
        <w:rPr>
          <w:i/>
        </w:rPr>
        <w:t>Clin Epidemiol</w:t>
      </w:r>
      <w:r w:rsidRPr="00AC3349">
        <w:t xml:space="preserve"> 2011; 3: 43-50. doi:10.2147/clep.s16305.</w:t>
      </w:r>
    </w:p>
    <w:p w14:paraId="0E85488A" w14:textId="77777777" w:rsidR="00AC3349" w:rsidRPr="00AC3349" w:rsidRDefault="00AC3349" w:rsidP="00AC3349">
      <w:pPr>
        <w:pStyle w:val="EndNoteBibliography"/>
        <w:spacing w:after="0"/>
        <w:ind w:left="720" w:hanging="720"/>
      </w:pPr>
      <w:r w:rsidRPr="00AC3349">
        <w:t>13.</w:t>
      </w:r>
      <w:r w:rsidRPr="00AC3349">
        <w:tab/>
        <w:t xml:space="preserve">Kallen B, Borg N, Reis M. The use of central nervous system active drugs during pregnancy. </w:t>
      </w:r>
      <w:r w:rsidRPr="00AC3349">
        <w:rPr>
          <w:i/>
        </w:rPr>
        <w:t>Pharmaceuticals (Basel)</w:t>
      </w:r>
      <w:r w:rsidRPr="00AC3349">
        <w:t xml:space="preserve"> 2013; 6: 1221-86. doi:10.3390/ph6101221.</w:t>
      </w:r>
    </w:p>
    <w:p w14:paraId="11DDF418" w14:textId="77777777" w:rsidR="00AC3349" w:rsidRPr="00AC3349" w:rsidRDefault="00AC3349" w:rsidP="00AC3349">
      <w:pPr>
        <w:pStyle w:val="EndNoteBibliography"/>
        <w:spacing w:after="0"/>
        <w:ind w:left="720" w:hanging="720"/>
      </w:pPr>
      <w:r w:rsidRPr="00AC3349">
        <w:t>14.</w:t>
      </w:r>
      <w:r w:rsidRPr="00AC3349">
        <w:tab/>
        <w:t xml:space="preserve">Chou R, Fanciullo GJ, Fine PG, Adler JA, Ballantyne JC, Davies P, et al. Clinical guidelines for the use of chronic opioid therapy in chronic noncancer pain. </w:t>
      </w:r>
      <w:r w:rsidRPr="00AC3349">
        <w:rPr>
          <w:i/>
        </w:rPr>
        <w:t>J Pain</w:t>
      </w:r>
      <w:r w:rsidRPr="00AC3349">
        <w:t xml:space="preserve"> 2009; 10: 113-30. doi:10.1016/j.jpain.2008.10.008.</w:t>
      </w:r>
    </w:p>
    <w:p w14:paraId="64F0A7C0" w14:textId="2AE42E08" w:rsidR="00AC3349" w:rsidRPr="00AC3349" w:rsidRDefault="00AC3349" w:rsidP="00AC3349">
      <w:pPr>
        <w:pStyle w:val="EndNoteBibliography"/>
        <w:spacing w:after="0"/>
        <w:ind w:left="720" w:hanging="720"/>
      </w:pPr>
      <w:r w:rsidRPr="00AC3349">
        <w:t>15.</w:t>
      </w:r>
      <w:r w:rsidRPr="00AC3349">
        <w:tab/>
        <w:t xml:space="preserve">Retningslinjer for smertelindring. The Norwegian Medical Association:  </w:t>
      </w:r>
      <w:hyperlink r:id="rId11" w:history="1">
        <w:r w:rsidRPr="00AC3349">
          <w:rPr>
            <w:rStyle w:val="Hyperlink"/>
          </w:rPr>
          <w:t>http://legeforeningen.no/PageFiles/44914/Retningslinjer%20smertebehandling%20dnlf.pdf;</w:t>
        </w:r>
      </w:hyperlink>
      <w:r w:rsidRPr="00AC3349">
        <w:t xml:space="preserve"> 2009.</w:t>
      </w:r>
    </w:p>
    <w:p w14:paraId="30EB7D0C" w14:textId="77777777" w:rsidR="00AC3349" w:rsidRPr="00AC3349" w:rsidRDefault="00AC3349" w:rsidP="00AC3349">
      <w:pPr>
        <w:pStyle w:val="EndNoteBibliography"/>
        <w:spacing w:after="0"/>
        <w:ind w:left="720" w:hanging="720"/>
      </w:pPr>
      <w:r w:rsidRPr="00AC3349">
        <w:t>16.</w:t>
      </w:r>
      <w:r w:rsidRPr="00AC3349">
        <w:tab/>
        <w:t xml:space="preserve">Wang MV, Lekhal R, Aaro LE, Schjolberg S. Co-occurring development of early childhood communication and motor skills: results from a population-based longitudinal study. </w:t>
      </w:r>
      <w:r w:rsidRPr="00AC3349">
        <w:rPr>
          <w:i/>
        </w:rPr>
        <w:t>Child Care Health Dev</w:t>
      </w:r>
      <w:r w:rsidRPr="00AC3349">
        <w:t xml:space="preserve"> 2014; 40: 77-84. doi:10.1111/cch.12003.</w:t>
      </w:r>
    </w:p>
    <w:p w14:paraId="2C23482B" w14:textId="77777777" w:rsidR="00AC3349" w:rsidRPr="00AC3349" w:rsidRDefault="00AC3349" w:rsidP="00AC3349">
      <w:pPr>
        <w:pStyle w:val="EndNoteBibliography"/>
        <w:spacing w:after="0"/>
        <w:ind w:left="720" w:hanging="720"/>
      </w:pPr>
      <w:r w:rsidRPr="00AC3349">
        <w:t>17.</w:t>
      </w:r>
      <w:r w:rsidRPr="00AC3349">
        <w:tab/>
        <w:t xml:space="preserve">Young AR, Beitchman JH, Johnson C, Douglas L, Atkinson L, Escobar M, et al. Young adult academic outcomes in a longitudinal sample of early identified language impaired and control children. </w:t>
      </w:r>
      <w:r w:rsidRPr="00AC3349">
        <w:rPr>
          <w:i/>
        </w:rPr>
        <w:t>J Child Psychol Psychiatry</w:t>
      </w:r>
      <w:r w:rsidRPr="00AC3349">
        <w:t xml:space="preserve"> 2002; 43: 635-45.</w:t>
      </w:r>
    </w:p>
    <w:p w14:paraId="1005EFB7" w14:textId="77777777" w:rsidR="00AC3349" w:rsidRPr="00AC3349" w:rsidRDefault="00AC3349" w:rsidP="00AC3349">
      <w:pPr>
        <w:pStyle w:val="EndNoteBibliography"/>
        <w:spacing w:after="0"/>
        <w:ind w:left="720" w:hanging="720"/>
      </w:pPr>
      <w:r w:rsidRPr="00AC3349">
        <w:lastRenderedPageBreak/>
        <w:t>18.</w:t>
      </w:r>
      <w:r w:rsidRPr="00AC3349">
        <w:tab/>
        <w:t xml:space="preserve">Snowling MJ, Adams JW, Bishop DV, Stothard SE. Educational attainments of school leavers with a preschool history of speech-language impairments. </w:t>
      </w:r>
      <w:r w:rsidRPr="00AC3349">
        <w:rPr>
          <w:i/>
        </w:rPr>
        <w:t>Int J Lang Commun Disord</w:t>
      </w:r>
      <w:r w:rsidRPr="00AC3349">
        <w:t xml:space="preserve"> 2001; 36: 173-83.</w:t>
      </w:r>
    </w:p>
    <w:p w14:paraId="06004535" w14:textId="77777777" w:rsidR="00AC3349" w:rsidRPr="00AC3349" w:rsidRDefault="00AC3349" w:rsidP="00AC3349">
      <w:pPr>
        <w:pStyle w:val="EndNoteBibliography"/>
        <w:spacing w:after="0"/>
        <w:ind w:left="720" w:hanging="720"/>
      </w:pPr>
      <w:r w:rsidRPr="00AC3349">
        <w:t>19.</w:t>
      </w:r>
      <w:r w:rsidRPr="00AC3349">
        <w:tab/>
        <w:t xml:space="preserve">Beitchman JH, Wilson B, Johnson CJ, Atkinson L, Young A, Adlaf E, et al. Fourteen-year follow-up of speech/language-impaired and control children: psychiatric outcome. </w:t>
      </w:r>
      <w:r w:rsidRPr="00AC3349">
        <w:rPr>
          <w:i/>
        </w:rPr>
        <w:t>J Am Acad Child Adolesc Psychiatry</w:t>
      </w:r>
      <w:r w:rsidRPr="00AC3349">
        <w:t xml:space="preserve"> 2001; 40: 75-82. doi:10.1097/00004583-200101000-00019.</w:t>
      </w:r>
    </w:p>
    <w:p w14:paraId="43825F7E" w14:textId="77777777" w:rsidR="00AC3349" w:rsidRPr="00AC3349" w:rsidRDefault="00AC3349" w:rsidP="00AC3349">
      <w:pPr>
        <w:pStyle w:val="EndNoteBibliography"/>
        <w:spacing w:after="0"/>
        <w:ind w:left="720" w:hanging="720"/>
      </w:pPr>
      <w:r w:rsidRPr="00AC3349">
        <w:t>20.</w:t>
      </w:r>
      <w:r w:rsidRPr="00AC3349">
        <w:tab/>
        <w:t xml:space="preserve">Hill EL. Non-specific nature of specific language impairment: a review of the literature with regard to concomitant motor impairments. </w:t>
      </w:r>
      <w:r w:rsidRPr="00AC3349">
        <w:rPr>
          <w:i/>
        </w:rPr>
        <w:t>Int J Lang Commun Disord</w:t>
      </w:r>
      <w:r w:rsidRPr="00AC3349">
        <w:t xml:space="preserve"> 2001; 36: 149-71.</w:t>
      </w:r>
    </w:p>
    <w:p w14:paraId="3476AD16" w14:textId="77777777" w:rsidR="00AC3349" w:rsidRPr="00AC3349" w:rsidRDefault="00AC3349" w:rsidP="00AC3349">
      <w:pPr>
        <w:pStyle w:val="EndNoteBibliography"/>
        <w:spacing w:after="0"/>
        <w:ind w:left="720" w:hanging="720"/>
      </w:pPr>
      <w:r w:rsidRPr="00AC3349">
        <w:t>21.</w:t>
      </w:r>
      <w:r w:rsidRPr="00AC3349">
        <w:tab/>
        <w:t xml:space="preserve">Bandstra ES, Morrow CE, Mansoor E, Accornero VH. Prenatal drug exposure: infant and toddler outcomes. </w:t>
      </w:r>
      <w:r w:rsidRPr="00AC3349">
        <w:rPr>
          <w:i/>
        </w:rPr>
        <w:t>J Addict Dis</w:t>
      </w:r>
      <w:r w:rsidRPr="00AC3349">
        <w:t xml:space="preserve"> 2010; 29: 245-58. doi:10.1080/10550881003684871.</w:t>
      </w:r>
    </w:p>
    <w:p w14:paraId="351BFDD2" w14:textId="77777777" w:rsidR="00AC3349" w:rsidRPr="00AC3349" w:rsidRDefault="00AC3349" w:rsidP="00AC3349">
      <w:pPr>
        <w:pStyle w:val="EndNoteBibliography"/>
        <w:spacing w:after="0"/>
        <w:ind w:left="720" w:hanging="720"/>
      </w:pPr>
      <w:r w:rsidRPr="00AC3349">
        <w:t>22.</w:t>
      </w:r>
      <w:r w:rsidRPr="00AC3349">
        <w:tab/>
        <w:t xml:space="preserve">Konijnenberg C, Melinder A. Prenatal exposure to methadone and buprenorphine: a review of the potential effects on cognitive development. </w:t>
      </w:r>
      <w:r w:rsidRPr="00AC3349">
        <w:rPr>
          <w:i/>
        </w:rPr>
        <w:t>Child Neuropsychol</w:t>
      </w:r>
      <w:r w:rsidRPr="00AC3349">
        <w:t xml:space="preserve"> 2011; 17: 495-519. doi:10.1080/09297049.2011.553591.</w:t>
      </w:r>
    </w:p>
    <w:p w14:paraId="47B7E836" w14:textId="77777777" w:rsidR="00AC3349" w:rsidRPr="00AC3349" w:rsidRDefault="00AC3349" w:rsidP="00AC3349">
      <w:pPr>
        <w:pStyle w:val="EndNoteBibliography"/>
        <w:spacing w:after="0"/>
        <w:ind w:left="720" w:hanging="720"/>
      </w:pPr>
      <w:r w:rsidRPr="00AC3349">
        <w:t>23.</w:t>
      </w:r>
      <w:r w:rsidRPr="00AC3349">
        <w:tab/>
        <w:t xml:space="preserve">Magnus P, Irgens LM, Haug K, Nystad W, Skjaerven R, Stoltenberg C. Cohort profile: the Norwegian Mother and Child Cohort Study (MoBa). </w:t>
      </w:r>
      <w:r w:rsidRPr="00AC3349">
        <w:rPr>
          <w:i/>
        </w:rPr>
        <w:t>Int J Epidemiol</w:t>
      </w:r>
      <w:r w:rsidRPr="00AC3349">
        <w:t xml:space="preserve"> 2006; 35: 1146-50. doi:10.1093/ije/dyl170.</w:t>
      </w:r>
    </w:p>
    <w:p w14:paraId="295DFCCC" w14:textId="77777777" w:rsidR="00AC3349" w:rsidRPr="00AC3349" w:rsidRDefault="00AC3349" w:rsidP="00AC3349">
      <w:pPr>
        <w:pStyle w:val="EndNoteBibliography"/>
        <w:spacing w:after="0"/>
        <w:ind w:left="720" w:hanging="720"/>
      </w:pPr>
      <w:r w:rsidRPr="00AC3349">
        <w:t>24.</w:t>
      </w:r>
      <w:r w:rsidRPr="00AC3349">
        <w:tab/>
        <w:t xml:space="preserve">Magnus P, Birke C, Vejrup K, Haugan A, Alsaker E, Daltveit AK, et al. Cohort Profile Update: The Norwegian Mother and Child Cohort Study (MoBa). </w:t>
      </w:r>
      <w:r w:rsidRPr="00AC3349">
        <w:rPr>
          <w:i/>
        </w:rPr>
        <w:t>Int J Epidemiol</w:t>
      </w:r>
      <w:r w:rsidRPr="00AC3349">
        <w:t xml:space="preserve"> 2016. doi:10.1093/ije/dyw029.</w:t>
      </w:r>
    </w:p>
    <w:p w14:paraId="144D06EE" w14:textId="77777777" w:rsidR="00AC3349" w:rsidRPr="00AC3349" w:rsidRDefault="00AC3349" w:rsidP="00AC3349">
      <w:pPr>
        <w:pStyle w:val="EndNoteBibliography"/>
        <w:spacing w:after="0"/>
        <w:ind w:left="720" w:hanging="720"/>
      </w:pPr>
      <w:r w:rsidRPr="00AC3349">
        <w:t>25.</w:t>
      </w:r>
      <w:r w:rsidRPr="00AC3349">
        <w:tab/>
        <w:t xml:space="preserve">Skurtveit S, Selmer R, Roth C, Hernandez-Diaz S, Handal M. Prenatal exposure to antidepressants and language competence at age three: results from a large population-based pregnancy cohort in Norway. </w:t>
      </w:r>
      <w:r w:rsidRPr="00AC3349">
        <w:rPr>
          <w:i/>
        </w:rPr>
        <w:t>BJOG</w:t>
      </w:r>
      <w:r w:rsidRPr="00AC3349">
        <w:t xml:space="preserve"> 2014; 121: 1621-31. doi:10.1111/1471-0528.12821.</w:t>
      </w:r>
    </w:p>
    <w:p w14:paraId="2BC8099C" w14:textId="77777777" w:rsidR="00AC3349" w:rsidRPr="00AC3349" w:rsidRDefault="00AC3349" w:rsidP="00AC3349">
      <w:pPr>
        <w:pStyle w:val="EndNoteBibliography"/>
        <w:spacing w:after="0"/>
        <w:ind w:left="720" w:hanging="720"/>
      </w:pPr>
      <w:r w:rsidRPr="00AC3349">
        <w:t>26.</w:t>
      </w:r>
      <w:r w:rsidRPr="00AC3349">
        <w:tab/>
        <w:t xml:space="preserve">Odsbu I, Skurtveit S, Selmer R, Roth C, Hernandez-Diaz S, Handal M. Prenatal exposure to anxiolytics and hypnotics and language competence at 3 years of age. </w:t>
      </w:r>
      <w:r w:rsidRPr="00AC3349">
        <w:rPr>
          <w:i/>
        </w:rPr>
        <w:t>Eur J Clin Pharmacol</w:t>
      </w:r>
      <w:r w:rsidRPr="00AC3349">
        <w:t xml:space="preserve"> 2015; 71: 283-91. doi:10.1007/s00228-014-1797-4.</w:t>
      </w:r>
    </w:p>
    <w:p w14:paraId="18BFCE22" w14:textId="77777777" w:rsidR="00AC3349" w:rsidRPr="00AC3349" w:rsidRDefault="00AC3349" w:rsidP="00AC3349">
      <w:pPr>
        <w:pStyle w:val="EndNoteBibliography"/>
        <w:spacing w:after="0"/>
        <w:ind w:left="720" w:hanging="720"/>
      </w:pPr>
      <w:r w:rsidRPr="00AC3349">
        <w:t>27.</w:t>
      </w:r>
      <w:r w:rsidRPr="00AC3349">
        <w:tab/>
        <w:t xml:space="preserve">Irgens LM. The Medical Birth Registry of Norway. Epidemiological research and surveillance throughout 30 years. </w:t>
      </w:r>
      <w:r w:rsidRPr="00AC3349">
        <w:rPr>
          <w:i/>
        </w:rPr>
        <w:t>Acta Obstet Gynecol Scand</w:t>
      </w:r>
      <w:r w:rsidRPr="00AC3349">
        <w:t xml:space="preserve"> 2000; 79: 435-9.</w:t>
      </w:r>
    </w:p>
    <w:p w14:paraId="13B3AE3E" w14:textId="77777777" w:rsidR="00AC3349" w:rsidRPr="00AC3349" w:rsidRDefault="00AC3349" w:rsidP="00AC3349">
      <w:pPr>
        <w:pStyle w:val="EndNoteBibliography"/>
        <w:spacing w:after="0"/>
        <w:ind w:left="720" w:hanging="720"/>
      </w:pPr>
      <w:r w:rsidRPr="00AC3349">
        <w:t>28.</w:t>
      </w:r>
      <w:r w:rsidRPr="00AC3349">
        <w:tab/>
      </w:r>
      <w:r w:rsidRPr="00AC3349">
        <w:rPr>
          <w:i/>
        </w:rPr>
        <w:t>ATC Classification Index with DDDs</w:t>
      </w:r>
      <w:r w:rsidRPr="00AC3349">
        <w:t>. WHO Collaborating Centre for Drug Statistics Methodology., 2013.</w:t>
      </w:r>
    </w:p>
    <w:p w14:paraId="45694172" w14:textId="77777777" w:rsidR="00AC3349" w:rsidRPr="00AC3349" w:rsidRDefault="00AC3349" w:rsidP="00AC3349">
      <w:pPr>
        <w:pStyle w:val="EndNoteBibliography"/>
        <w:spacing w:after="0"/>
        <w:ind w:left="720" w:hanging="720"/>
      </w:pPr>
      <w:r w:rsidRPr="00AC3349">
        <w:t>29.</w:t>
      </w:r>
      <w:r w:rsidRPr="00AC3349">
        <w:tab/>
        <w:t xml:space="preserve">Dale PS, Price TS, Bishop DV, Plomin R. Outcomes of early language delay: I. Predicting persistent and transient language difficulties at 3 and 4 years. </w:t>
      </w:r>
      <w:r w:rsidRPr="00AC3349">
        <w:rPr>
          <w:i/>
        </w:rPr>
        <w:t>J Speech Lang Hear Res</w:t>
      </w:r>
      <w:r w:rsidRPr="00AC3349">
        <w:t xml:space="preserve"> 2003; 46: 544-60.</w:t>
      </w:r>
    </w:p>
    <w:p w14:paraId="1B61BC28" w14:textId="77777777" w:rsidR="00AC3349" w:rsidRPr="00AC3349" w:rsidRDefault="00AC3349" w:rsidP="00AC3349">
      <w:pPr>
        <w:pStyle w:val="EndNoteBibliography"/>
        <w:spacing w:after="0"/>
        <w:ind w:left="720" w:hanging="720"/>
      </w:pPr>
      <w:r w:rsidRPr="00AC3349">
        <w:t>30.</w:t>
      </w:r>
      <w:r w:rsidRPr="00AC3349">
        <w:tab/>
        <w:t xml:space="preserve">Roth C, Magnus P, Schjolberg S, Stoltenberg C, Suren P, McKeague IW, et al. Folic acid supplements in pregnancy and severe language delay in children. </w:t>
      </w:r>
      <w:r w:rsidRPr="00AC3349">
        <w:rPr>
          <w:i/>
        </w:rPr>
        <w:t>JAMA</w:t>
      </w:r>
      <w:r w:rsidRPr="00AC3349">
        <w:t xml:space="preserve"> 2011; 306: 1566-73. doi:10.1001/jama.2011.1433.</w:t>
      </w:r>
    </w:p>
    <w:p w14:paraId="219DCED4" w14:textId="77777777" w:rsidR="00AC3349" w:rsidRPr="00AC3349" w:rsidRDefault="00AC3349" w:rsidP="00AC3349">
      <w:pPr>
        <w:pStyle w:val="EndNoteBibliography"/>
        <w:spacing w:after="0"/>
        <w:ind w:left="720" w:hanging="720"/>
      </w:pPr>
      <w:r w:rsidRPr="00AC3349">
        <w:t>31.</w:t>
      </w:r>
      <w:r w:rsidRPr="00AC3349">
        <w:tab/>
        <w:t xml:space="preserve">Richter J, Janson H. A validation study of the Norwegian version of the Ages and Stages Questionnaires. </w:t>
      </w:r>
      <w:r w:rsidRPr="00AC3349">
        <w:rPr>
          <w:i/>
        </w:rPr>
        <w:t>Acta Paediatr</w:t>
      </w:r>
      <w:r w:rsidRPr="00AC3349">
        <w:t xml:space="preserve"> 2007; 96: 748-52. doi:10.1111/j.1651-2227.2007.00246.x.</w:t>
      </w:r>
    </w:p>
    <w:p w14:paraId="7F5408A5" w14:textId="77777777" w:rsidR="00AC3349" w:rsidRPr="00AC3349" w:rsidRDefault="00AC3349" w:rsidP="00AC3349">
      <w:pPr>
        <w:pStyle w:val="EndNoteBibliography"/>
        <w:spacing w:after="0"/>
        <w:ind w:left="720" w:hanging="720"/>
      </w:pPr>
      <w:r w:rsidRPr="00AC3349">
        <w:t>32.</w:t>
      </w:r>
      <w:r w:rsidRPr="00AC3349">
        <w:tab/>
        <w:t xml:space="preserve">Squires J, Bricker D, Potter L. Revision of a parent-completed development screening tool: Ages and Stages Questionnaires. </w:t>
      </w:r>
      <w:r w:rsidRPr="00AC3349">
        <w:rPr>
          <w:i/>
        </w:rPr>
        <w:t>J Pediatr Psychol</w:t>
      </w:r>
      <w:r w:rsidRPr="00AC3349">
        <w:t xml:space="preserve"> 1997; 22: 313-28.</w:t>
      </w:r>
    </w:p>
    <w:p w14:paraId="0AB8890A" w14:textId="77777777" w:rsidR="00AC3349" w:rsidRPr="00AC3349" w:rsidRDefault="00AC3349" w:rsidP="00AC3349">
      <w:pPr>
        <w:pStyle w:val="EndNoteBibliography"/>
        <w:spacing w:after="0"/>
        <w:ind w:left="720" w:hanging="720"/>
      </w:pPr>
      <w:r w:rsidRPr="00AC3349">
        <w:t>33.</w:t>
      </w:r>
      <w:r w:rsidRPr="00AC3349">
        <w:tab/>
        <w:t xml:space="preserve">McCullagh P. Regression models for ordinal data. </w:t>
      </w:r>
      <w:r w:rsidRPr="00AC3349">
        <w:rPr>
          <w:i/>
        </w:rPr>
        <w:t>J Roy Statist Soc, Series B</w:t>
      </w:r>
      <w:r w:rsidRPr="00AC3349">
        <w:t xml:space="preserve"> 1980; 42: 109-42.</w:t>
      </w:r>
    </w:p>
    <w:p w14:paraId="3E69C930" w14:textId="77777777" w:rsidR="00AC3349" w:rsidRPr="00AC3349" w:rsidRDefault="00AC3349" w:rsidP="00AC3349">
      <w:pPr>
        <w:pStyle w:val="EndNoteBibliography"/>
        <w:spacing w:after="0"/>
        <w:ind w:left="720" w:hanging="720"/>
      </w:pPr>
      <w:r w:rsidRPr="00AC3349">
        <w:t>34.</w:t>
      </w:r>
      <w:r w:rsidRPr="00AC3349">
        <w:tab/>
        <w:t xml:space="preserve">Dowell D, Haegerich TM, Chou R. CDC Guideline for Prescribing Opioids for Chronic Pain - United States, 2016. </w:t>
      </w:r>
      <w:r w:rsidRPr="00AC3349">
        <w:rPr>
          <w:i/>
        </w:rPr>
        <w:t>MMWR Recomm Rep</w:t>
      </w:r>
      <w:r w:rsidRPr="00AC3349">
        <w:t xml:space="preserve"> 2016; 65: 1-49. doi:10.15585/mmwr.rr6501e1.</w:t>
      </w:r>
    </w:p>
    <w:p w14:paraId="7F346E34" w14:textId="77777777" w:rsidR="00AC3349" w:rsidRPr="00AC3349" w:rsidRDefault="00AC3349" w:rsidP="00AC3349">
      <w:pPr>
        <w:pStyle w:val="EndNoteBibliography"/>
        <w:spacing w:after="0"/>
        <w:ind w:left="720" w:hanging="720"/>
      </w:pPr>
      <w:r w:rsidRPr="00AC3349">
        <w:t>35.</w:t>
      </w:r>
      <w:r w:rsidRPr="00AC3349">
        <w:tab/>
        <w:t xml:space="preserve">Patrick SW, Dudley J, Martin PR, Harrell FE, Warren MD, Hartmann KE, et al. Prescription opioid epidemic and infant outcomes. </w:t>
      </w:r>
      <w:r w:rsidRPr="00AC3349">
        <w:rPr>
          <w:i/>
        </w:rPr>
        <w:t>Pediatrics</w:t>
      </w:r>
      <w:r w:rsidRPr="00AC3349">
        <w:t xml:space="preserve"> 2015; 135: 842-50. doi:10.1542/peds.2014-3299.</w:t>
      </w:r>
    </w:p>
    <w:p w14:paraId="2B7A0667" w14:textId="77777777" w:rsidR="00AC3349" w:rsidRPr="00AC3349" w:rsidRDefault="00AC3349" w:rsidP="00AC3349">
      <w:pPr>
        <w:pStyle w:val="EndNoteBibliography"/>
        <w:spacing w:after="0"/>
        <w:ind w:left="720" w:hanging="720"/>
      </w:pPr>
      <w:r w:rsidRPr="00AC3349">
        <w:t>36.</w:t>
      </w:r>
      <w:r w:rsidRPr="00AC3349">
        <w:tab/>
        <w:t xml:space="preserve">Olesen C, Sorensen HT, de Jong-van den Berg L, Olsen J, Steffensen FH. Prescribing during pregnancy and lactation with reference to the Swedish classification system. A population-based study among Danish women. The Euromap Group. </w:t>
      </w:r>
      <w:r w:rsidRPr="00AC3349">
        <w:rPr>
          <w:i/>
        </w:rPr>
        <w:t>Acta Obstet Gynecol Scand</w:t>
      </w:r>
      <w:r w:rsidRPr="00AC3349">
        <w:t xml:space="preserve"> 1999; 78: 686-92.</w:t>
      </w:r>
    </w:p>
    <w:p w14:paraId="312E69BA" w14:textId="77777777" w:rsidR="00AC3349" w:rsidRPr="00AC3349" w:rsidRDefault="00AC3349" w:rsidP="00AC3349">
      <w:pPr>
        <w:pStyle w:val="EndNoteBibliography"/>
        <w:spacing w:after="0"/>
        <w:ind w:left="720" w:hanging="720"/>
      </w:pPr>
      <w:r w:rsidRPr="00AC3349">
        <w:lastRenderedPageBreak/>
        <w:t>37.</w:t>
      </w:r>
      <w:r w:rsidRPr="00AC3349">
        <w:tab/>
        <w:t xml:space="preserve">Broussard CS, Rasmussen SA, Reefhuis J, Friedman JM, Jann MW, Riehle-Colarusso T, et al. Maternal treatment with opioid analgesics and risk for birth defects. </w:t>
      </w:r>
      <w:r w:rsidRPr="00AC3349">
        <w:rPr>
          <w:i/>
        </w:rPr>
        <w:t>Am J Obstet Gynecol</w:t>
      </w:r>
      <w:r w:rsidRPr="00AC3349">
        <w:t xml:space="preserve"> 2011; 204: 314 e1-11. doi:10.1016/j.ajog.2010.12.039.</w:t>
      </w:r>
    </w:p>
    <w:p w14:paraId="37DB274A" w14:textId="77777777" w:rsidR="00AC3349" w:rsidRPr="00556873" w:rsidRDefault="00AC3349" w:rsidP="00AC3349">
      <w:pPr>
        <w:pStyle w:val="EndNoteBibliography"/>
        <w:spacing w:after="0"/>
        <w:ind w:left="720" w:hanging="720"/>
        <w:rPr>
          <w:lang w:val="nb-NO"/>
        </w:rPr>
      </w:pPr>
      <w:r w:rsidRPr="00AC3349">
        <w:t>38.</w:t>
      </w:r>
      <w:r w:rsidRPr="00AC3349">
        <w:tab/>
        <w:t xml:space="preserve">Brandlistuen RE, Ystrom E, Nulman I, Koren G, Nordeng H. Prenatal paracetamol exposure and child neurodevelopment: a sibling-controlled cohort study. </w:t>
      </w:r>
      <w:r w:rsidRPr="00556873">
        <w:rPr>
          <w:i/>
          <w:lang w:val="nb-NO"/>
        </w:rPr>
        <w:t>Int J Epidemiol</w:t>
      </w:r>
      <w:r w:rsidRPr="00556873">
        <w:rPr>
          <w:lang w:val="nb-NO"/>
        </w:rPr>
        <w:t xml:space="preserve"> 2013; 42: 1702-13. doi:10.1093/ije/dyt183.</w:t>
      </w:r>
    </w:p>
    <w:p w14:paraId="15D14C90" w14:textId="77777777" w:rsidR="00AC3349" w:rsidRPr="00AC3349" w:rsidRDefault="00AC3349" w:rsidP="00AC3349">
      <w:pPr>
        <w:pStyle w:val="EndNoteBibliography"/>
        <w:spacing w:after="0"/>
        <w:ind w:left="720" w:hanging="720"/>
      </w:pPr>
      <w:r w:rsidRPr="00556873">
        <w:rPr>
          <w:lang w:val="nb-NO"/>
        </w:rPr>
        <w:t>39.</w:t>
      </w:r>
      <w:r w:rsidRPr="00556873">
        <w:rPr>
          <w:lang w:val="nb-NO"/>
        </w:rPr>
        <w:tab/>
        <w:t xml:space="preserve">Nilsen RM, Vollset SE, Gjessing HK, Skjaerven R, Melve KK, Schreuder P, et al. </w:t>
      </w:r>
      <w:r w:rsidRPr="00AC3349">
        <w:t xml:space="preserve">Self-selection and bias in a large prospective pregnancy cohort in Norway. </w:t>
      </w:r>
      <w:r w:rsidRPr="00AC3349">
        <w:rPr>
          <w:i/>
        </w:rPr>
        <w:t>Paediatr Perinat Epidemiol</w:t>
      </w:r>
      <w:r w:rsidRPr="00AC3349">
        <w:t xml:space="preserve"> 2009; 23: 597-608. doi:10.1111/j.1365-3016.2009.01062.x.</w:t>
      </w:r>
    </w:p>
    <w:p w14:paraId="1067FBA1" w14:textId="77777777" w:rsidR="00AC3349" w:rsidRPr="00AC3349" w:rsidRDefault="00AC3349" w:rsidP="00AC3349">
      <w:pPr>
        <w:pStyle w:val="EndNoteBibliography"/>
        <w:spacing w:after="0"/>
        <w:ind w:left="720" w:hanging="720"/>
      </w:pPr>
      <w:r w:rsidRPr="00AC3349">
        <w:t>40.</w:t>
      </w:r>
      <w:r w:rsidRPr="00AC3349">
        <w:tab/>
        <w:t xml:space="preserve">Skurtveit S, Selmer R, Odsbu I, Handal M. Self-reported data on medicine use in the Norwegian Mother and Child Cohort Study compared to data from the Norwegian Prescription Database. </w:t>
      </w:r>
      <w:r w:rsidRPr="00AC3349">
        <w:rPr>
          <w:i/>
        </w:rPr>
        <w:t>Norsk Epidemiologi</w:t>
      </w:r>
      <w:r w:rsidRPr="00AC3349">
        <w:t xml:space="preserve"> 2014; 24: 209-16.</w:t>
      </w:r>
    </w:p>
    <w:p w14:paraId="04C9CE77" w14:textId="77777777" w:rsidR="00AC3349" w:rsidRPr="00AC3349" w:rsidRDefault="00AC3349" w:rsidP="00AC3349">
      <w:pPr>
        <w:pStyle w:val="EndNoteBibliography"/>
        <w:ind w:left="720" w:hanging="720"/>
      </w:pPr>
      <w:r w:rsidRPr="00AC3349">
        <w:t>41.</w:t>
      </w:r>
      <w:r w:rsidRPr="00AC3349">
        <w:tab/>
        <w:t xml:space="preserve">Greenland S. Basic methods for sensitivity analysis of biases. </w:t>
      </w:r>
      <w:r w:rsidRPr="00AC3349">
        <w:rPr>
          <w:i/>
        </w:rPr>
        <w:t>Int J Epidemiol</w:t>
      </w:r>
      <w:r w:rsidRPr="00AC3349">
        <w:t xml:space="preserve"> 1996; 25: 1107-16.</w:t>
      </w:r>
    </w:p>
    <w:p w14:paraId="6F731B94" w14:textId="585660BB" w:rsidR="00171C6F" w:rsidRDefault="007369CB">
      <w:pPr>
        <w:rPr>
          <w:lang w:val="en-US"/>
        </w:rPr>
      </w:pPr>
      <w:r>
        <w:rPr>
          <w:lang w:val="en-US"/>
        </w:rPr>
        <w:fldChar w:fldCharType="end"/>
      </w:r>
    </w:p>
    <w:p w14:paraId="2DF5E5BE" w14:textId="763F68A0" w:rsidR="00790BFC" w:rsidRPr="00671D30" w:rsidRDefault="00790BFC">
      <w:pPr>
        <w:rPr>
          <w:lang w:val="en-US"/>
        </w:rPr>
      </w:pPr>
    </w:p>
    <w:sectPr w:rsidR="00790BFC" w:rsidRPr="00671D30">
      <w:footerReference w:type="default" r:id="rId12"/>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C000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D76322" w14:textId="77777777" w:rsidR="00886404" w:rsidRDefault="00886404" w:rsidP="008F65C1">
      <w:pPr>
        <w:spacing w:after="0" w:line="240" w:lineRule="auto"/>
      </w:pPr>
      <w:r>
        <w:separator/>
      </w:r>
    </w:p>
  </w:endnote>
  <w:endnote w:type="continuationSeparator" w:id="0">
    <w:p w14:paraId="2BE46F10" w14:textId="77777777" w:rsidR="00886404" w:rsidRDefault="00886404" w:rsidP="008F65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538625"/>
      <w:docPartObj>
        <w:docPartGallery w:val="Page Numbers (Bottom of Page)"/>
        <w:docPartUnique/>
      </w:docPartObj>
    </w:sdtPr>
    <w:sdtEndPr>
      <w:rPr>
        <w:noProof/>
      </w:rPr>
    </w:sdtEndPr>
    <w:sdtContent>
      <w:p w14:paraId="20B3DE34" w14:textId="77777777" w:rsidR="00886404" w:rsidRDefault="00886404">
        <w:pPr>
          <w:pStyle w:val="Footer"/>
          <w:jc w:val="right"/>
        </w:pPr>
        <w:r>
          <w:fldChar w:fldCharType="begin"/>
        </w:r>
        <w:r>
          <w:instrText xml:space="preserve"> PAGE   \* MERGEFORMAT </w:instrText>
        </w:r>
        <w:r>
          <w:fldChar w:fldCharType="separate"/>
        </w:r>
        <w:r w:rsidR="00FC752A">
          <w:rPr>
            <w:noProof/>
          </w:rPr>
          <w:t>1</w:t>
        </w:r>
        <w:r>
          <w:rPr>
            <w:noProof/>
          </w:rPr>
          <w:fldChar w:fldCharType="end"/>
        </w:r>
      </w:p>
    </w:sdtContent>
  </w:sdt>
  <w:p w14:paraId="2F6039A6" w14:textId="77777777" w:rsidR="00886404" w:rsidRDefault="008864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39191F" w14:textId="77777777" w:rsidR="00886404" w:rsidRDefault="00886404" w:rsidP="008F65C1">
      <w:pPr>
        <w:spacing w:after="0" w:line="240" w:lineRule="auto"/>
      </w:pPr>
      <w:r>
        <w:separator/>
      </w:r>
    </w:p>
  </w:footnote>
  <w:footnote w:type="continuationSeparator" w:id="0">
    <w:p w14:paraId="2ED78365" w14:textId="77777777" w:rsidR="00886404" w:rsidRDefault="00886404" w:rsidP="008F65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B6476"/>
    <w:multiLevelType w:val="multilevel"/>
    <w:tmpl w:val="86BC81F0"/>
    <w:lvl w:ilvl="0">
      <w:start w:val="1"/>
      <w:numFmt w:val="lowerLetter"/>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nsid w:val="16683EF2"/>
    <w:multiLevelType w:val="hybridMultilevel"/>
    <w:tmpl w:val="0A68856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3244E26"/>
    <w:multiLevelType w:val="hybridMultilevel"/>
    <w:tmpl w:val="A31876B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3DC9156C"/>
    <w:multiLevelType w:val="multilevel"/>
    <w:tmpl w:val="7758042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nsid w:val="58CC5790"/>
    <w:multiLevelType w:val="hybridMultilevel"/>
    <w:tmpl w:val="375ACA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5D555530"/>
    <w:multiLevelType w:val="multilevel"/>
    <w:tmpl w:val="7758042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2"/>
  </w:num>
  <w:num w:numId="2">
    <w:abstractNumId w:val="3"/>
  </w:num>
  <w:num w:numId="3">
    <w:abstractNumId w:val="5"/>
  </w:num>
  <w:num w:numId="4">
    <w:abstractNumId w:val="0"/>
  </w:num>
  <w:num w:numId="5">
    <w:abstractNumId w:val="1"/>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kovlund, Eva">
    <w15:presenceInfo w15:providerId="AD" w15:userId="S-1-5-21-1801674531-963894560-682003330-65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epidemiology Drug Saf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74959"/>
    <w:rsid w:val="00000A94"/>
    <w:rsid w:val="0000427F"/>
    <w:rsid w:val="000065F8"/>
    <w:rsid w:val="00006903"/>
    <w:rsid w:val="000127E6"/>
    <w:rsid w:val="000161B8"/>
    <w:rsid w:val="00016DC7"/>
    <w:rsid w:val="00020B9F"/>
    <w:rsid w:val="00021442"/>
    <w:rsid w:val="00025C67"/>
    <w:rsid w:val="000274B1"/>
    <w:rsid w:val="0002779C"/>
    <w:rsid w:val="0002783C"/>
    <w:rsid w:val="00042F88"/>
    <w:rsid w:val="00053E90"/>
    <w:rsid w:val="000603F4"/>
    <w:rsid w:val="00063FB7"/>
    <w:rsid w:val="00065031"/>
    <w:rsid w:val="00072CA8"/>
    <w:rsid w:val="0008210E"/>
    <w:rsid w:val="00084C7E"/>
    <w:rsid w:val="00087EF0"/>
    <w:rsid w:val="0009717B"/>
    <w:rsid w:val="000A01D1"/>
    <w:rsid w:val="000A0B4F"/>
    <w:rsid w:val="000A25A6"/>
    <w:rsid w:val="000A2E9B"/>
    <w:rsid w:val="000A61B6"/>
    <w:rsid w:val="000B04FD"/>
    <w:rsid w:val="000B0F3A"/>
    <w:rsid w:val="000C1E3A"/>
    <w:rsid w:val="000C2465"/>
    <w:rsid w:val="000C3F24"/>
    <w:rsid w:val="000C4B12"/>
    <w:rsid w:val="000C4E6C"/>
    <w:rsid w:val="000C51BD"/>
    <w:rsid w:val="000C5CC6"/>
    <w:rsid w:val="000C7143"/>
    <w:rsid w:val="000D0536"/>
    <w:rsid w:val="000D0C42"/>
    <w:rsid w:val="000D4B72"/>
    <w:rsid w:val="000D4CAB"/>
    <w:rsid w:val="000E2E20"/>
    <w:rsid w:val="000E4184"/>
    <w:rsid w:val="000E57EE"/>
    <w:rsid w:val="000E6C2C"/>
    <w:rsid w:val="000F5A47"/>
    <w:rsid w:val="000F5AB0"/>
    <w:rsid w:val="000F5E1F"/>
    <w:rsid w:val="0010032C"/>
    <w:rsid w:val="00100AB1"/>
    <w:rsid w:val="00106ABE"/>
    <w:rsid w:val="001125DF"/>
    <w:rsid w:val="00112F1F"/>
    <w:rsid w:val="0011748B"/>
    <w:rsid w:val="00120F1B"/>
    <w:rsid w:val="001221EC"/>
    <w:rsid w:val="00135CB4"/>
    <w:rsid w:val="001366E4"/>
    <w:rsid w:val="001456EF"/>
    <w:rsid w:val="00150646"/>
    <w:rsid w:val="00152D2B"/>
    <w:rsid w:val="001543FA"/>
    <w:rsid w:val="00154FA0"/>
    <w:rsid w:val="0015575E"/>
    <w:rsid w:val="0015616C"/>
    <w:rsid w:val="00161FF0"/>
    <w:rsid w:val="00163A17"/>
    <w:rsid w:val="00163E9B"/>
    <w:rsid w:val="0016469F"/>
    <w:rsid w:val="00164F1D"/>
    <w:rsid w:val="001677F0"/>
    <w:rsid w:val="00170300"/>
    <w:rsid w:val="00171C6F"/>
    <w:rsid w:val="001850B2"/>
    <w:rsid w:val="00185BD1"/>
    <w:rsid w:val="00190E15"/>
    <w:rsid w:val="0019269A"/>
    <w:rsid w:val="0019463B"/>
    <w:rsid w:val="001A5502"/>
    <w:rsid w:val="001B1532"/>
    <w:rsid w:val="001B35CE"/>
    <w:rsid w:val="001C0688"/>
    <w:rsid w:val="001C223E"/>
    <w:rsid w:val="001D04E5"/>
    <w:rsid w:val="001D5307"/>
    <w:rsid w:val="001D630D"/>
    <w:rsid w:val="001D71FC"/>
    <w:rsid w:val="001E11F1"/>
    <w:rsid w:val="001E672D"/>
    <w:rsid w:val="001F0905"/>
    <w:rsid w:val="001F45B5"/>
    <w:rsid w:val="001F5837"/>
    <w:rsid w:val="00201B1D"/>
    <w:rsid w:val="0020427A"/>
    <w:rsid w:val="0020687D"/>
    <w:rsid w:val="00211053"/>
    <w:rsid w:val="002135CE"/>
    <w:rsid w:val="00213BB1"/>
    <w:rsid w:val="00220B8C"/>
    <w:rsid w:val="002227B4"/>
    <w:rsid w:val="00226BE1"/>
    <w:rsid w:val="00232A2A"/>
    <w:rsid w:val="00234899"/>
    <w:rsid w:val="00235BEC"/>
    <w:rsid w:val="00236134"/>
    <w:rsid w:val="00236D78"/>
    <w:rsid w:val="0024032A"/>
    <w:rsid w:val="0024711E"/>
    <w:rsid w:val="0024778A"/>
    <w:rsid w:val="00247D58"/>
    <w:rsid w:val="002500D2"/>
    <w:rsid w:val="00254FA3"/>
    <w:rsid w:val="00262368"/>
    <w:rsid w:val="0027058C"/>
    <w:rsid w:val="00271C77"/>
    <w:rsid w:val="00272B21"/>
    <w:rsid w:val="00274959"/>
    <w:rsid w:val="00281340"/>
    <w:rsid w:val="00284C4C"/>
    <w:rsid w:val="00294F50"/>
    <w:rsid w:val="00296D3C"/>
    <w:rsid w:val="002A31DE"/>
    <w:rsid w:val="002A5FA7"/>
    <w:rsid w:val="002A7828"/>
    <w:rsid w:val="002B10F4"/>
    <w:rsid w:val="002B5721"/>
    <w:rsid w:val="002B67CE"/>
    <w:rsid w:val="002B6BC4"/>
    <w:rsid w:val="002C1397"/>
    <w:rsid w:val="002C29A6"/>
    <w:rsid w:val="002C54FC"/>
    <w:rsid w:val="002C749C"/>
    <w:rsid w:val="002E1F8D"/>
    <w:rsid w:val="002E3C85"/>
    <w:rsid w:val="002E4E6E"/>
    <w:rsid w:val="002F0B09"/>
    <w:rsid w:val="002F0E68"/>
    <w:rsid w:val="002F71E6"/>
    <w:rsid w:val="0030035E"/>
    <w:rsid w:val="0030437A"/>
    <w:rsid w:val="0030701F"/>
    <w:rsid w:val="0031422F"/>
    <w:rsid w:val="00314F16"/>
    <w:rsid w:val="00315B0D"/>
    <w:rsid w:val="00330D4B"/>
    <w:rsid w:val="003328BC"/>
    <w:rsid w:val="00337DC0"/>
    <w:rsid w:val="00340D3C"/>
    <w:rsid w:val="0034143C"/>
    <w:rsid w:val="0034722E"/>
    <w:rsid w:val="003501AF"/>
    <w:rsid w:val="00353328"/>
    <w:rsid w:val="00354E64"/>
    <w:rsid w:val="003577E5"/>
    <w:rsid w:val="003578FC"/>
    <w:rsid w:val="00357FCF"/>
    <w:rsid w:val="003612E3"/>
    <w:rsid w:val="00371D84"/>
    <w:rsid w:val="00372D03"/>
    <w:rsid w:val="00382D01"/>
    <w:rsid w:val="003962A9"/>
    <w:rsid w:val="00397C20"/>
    <w:rsid w:val="003A4C07"/>
    <w:rsid w:val="003A66C6"/>
    <w:rsid w:val="003B30BD"/>
    <w:rsid w:val="003B6E71"/>
    <w:rsid w:val="003B7AB7"/>
    <w:rsid w:val="003C409B"/>
    <w:rsid w:val="003C70F1"/>
    <w:rsid w:val="003D08E3"/>
    <w:rsid w:val="003D1C7D"/>
    <w:rsid w:val="003D397E"/>
    <w:rsid w:val="003D4021"/>
    <w:rsid w:val="003D5B62"/>
    <w:rsid w:val="003D5FE7"/>
    <w:rsid w:val="003D77EE"/>
    <w:rsid w:val="003E0024"/>
    <w:rsid w:val="003E1046"/>
    <w:rsid w:val="003E18AD"/>
    <w:rsid w:val="003E7372"/>
    <w:rsid w:val="003F01DE"/>
    <w:rsid w:val="003F3DCA"/>
    <w:rsid w:val="00402967"/>
    <w:rsid w:val="00405474"/>
    <w:rsid w:val="00411D83"/>
    <w:rsid w:val="00413E49"/>
    <w:rsid w:val="004203BB"/>
    <w:rsid w:val="0044156D"/>
    <w:rsid w:val="004453EA"/>
    <w:rsid w:val="00446CEC"/>
    <w:rsid w:val="00447C5A"/>
    <w:rsid w:val="004628D0"/>
    <w:rsid w:val="0046388A"/>
    <w:rsid w:val="00464112"/>
    <w:rsid w:val="0046507F"/>
    <w:rsid w:val="00476894"/>
    <w:rsid w:val="00481A73"/>
    <w:rsid w:val="00482EF1"/>
    <w:rsid w:val="00484807"/>
    <w:rsid w:val="004860BB"/>
    <w:rsid w:val="004927C0"/>
    <w:rsid w:val="00493585"/>
    <w:rsid w:val="00494A70"/>
    <w:rsid w:val="004951BB"/>
    <w:rsid w:val="004955D4"/>
    <w:rsid w:val="004C4CF7"/>
    <w:rsid w:val="004D0DC7"/>
    <w:rsid w:val="004D2BF1"/>
    <w:rsid w:val="004D53EF"/>
    <w:rsid w:val="004D551D"/>
    <w:rsid w:val="004E1327"/>
    <w:rsid w:val="004E292C"/>
    <w:rsid w:val="004E2F85"/>
    <w:rsid w:val="004E371E"/>
    <w:rsid w:val="004E447A"/>
    <w:rsid w:val="004E52E2"/>
    <w:rsid w:val="004E55E3"/>
    <w:rsid w:val="004F1726"/>
    <w:rsid w:val="004F17D2"/>
    <w:rsid w:val="004F1FEE"/>
    <w:rsid w:val="004F3981"/>
    <w:rsid w:val="004F485D"/>
    <w:rsid w:val="004F7B7D"/>
    <w:rsid w:val="005142AC"/>
    <w:rsid w:val="00514466"/>
    <w:rsid w:val="00517F21"/>
    <w:rsid w:val="005501DD"/>
    <w:rsid w:val="005525F5"/>
    <w:rsid w:val="00555453"/>
    <w:rsid w:val="00556059"/>
    <w:rsid w:val="00556873"/>
    <w:rsid w:val="005642F2"/>
    <w:rsid w:val="0056465D"/>
    <w:rsid w:val="00566A21"/>
    <w:rsid w:val="00566B9B"/>
    <w:rsid w:val="0057073B"/>
    <w:rsid w:val="00571848"/>
    <w:rsid w:val="00574695"/>
    <w:rsid w:val="00574C05"/>
    <w:rsid w:val="00574F73"/>
    <w:rsid w:val="00575B27"/>
    <w:rsid w:val="00582F3A"/>
    <w:rsid w:val="0058434E"/>
    <w:rsid w:val="00585EF9"/>
    <w:rsid w:val="00592B64"/>
    <w:rsid w:val="005A4471"/>
    <w:rsid w:val="005A6BF4"/>
    <w:rsid w:val="005B2112"/>
    <w:rsid w:val="005C321E"/>
    <w:rsid w:val="005C59C2"/>
    <w:rsid w:val="005D1A2B"/>
    <w:rsid w:val="005D375D"/>
    <w:rsid w:val="005D455E"/>
    <w:rsid w:val="005D4B34"/>
    <w:rsid w:val="005D52E9"/>
    <w:rsid w:val="005E243E"/>
    <w:rsid w:val="00606045"/>
    <w:rsid w:val="00607FCB"/>
    <w:rsid w:val="00611004"/>
    <w:rsid w:val="006127F0"/>
    <w:rsid w:val="00626B9A"/>
    <w:rsid w:val="00636AB7"/>
    <w:rsid w:val="0064444F"/>
    <w:rsid w:val="00644C65"/>
    <w:rsid w:val="006546EF"/>
    <w:rsid w:val="00654E98"/>
    <w:rsid w:val="00660ADC"/>
    <w:rsid w:val="00666F04"/>
    <w:rsid w:val="00667A67"/>
    <w:rsid w:val="00670135"/>
    <w:rsid w:val="00671D30"/>
    <w:rsid w:val="00672409"/>
    <w:rsid w:val="00674DE1"/>
    <w:rsid w:val="0068618C"/>
    <w:rsid w:val="006869F2"/>
    <w:rsid w:val="00693E4E"/>
    <w:rsid w:val="0069439F"/>
    <w:rsid w:val="006A504A"/>
    <w:rsid w:val="006A57FC"/>
    <w:rsid w:val="006A683B"/>
    <w:rsid w:val="006A7F00"/>
    <w:rsid w:val="006B163D"/>
    <w:rsid w:val="006B4BE5"/>
    <w:rsid w:val="006B53D5"/>
    <w:rsid w:val="006B6599"/>
    <w:rsid w:val="006C3A92"/>
    <w:rsid w:val="006C6CDC"/>
    <w:rsid w:val="006D1587"/>
    <w:rsid w:val="006D338F"/>
    <w:rsid w:val="006D6693"/>
    <w:rsid w:val="006D7F09"/>
    <w:rsid w:val="006E11A3"/>
    <w:rsid w:val="006E56AB"/>
    <w:rsid w:val="006E75AB"/>
    <w:rsid w:val="006F033A"/>
    <w:rsid w:val="006F65ED"/>
    <w:rsid w:val="00700B09"/>
    <w:rsid w:val="00700BD6"/>
    <w:rsid w:val="00701D66"/>
    <w:rsid w:val="00704BC0"/>
    <w:rsid w:val="00711D61"/>
    <w:rsid w:val="00712504"/>
    <w:rsid w:val="00713528"/>
    <w:rsid w:val="007136B4"/>
    <w:rsid w:val="0071509C"/>
    <w:rsid w:val="00716EBA"/>
    <w:rsid w:val="0071767D"/>
    <w:rsid w:val="007200BC"/>
    <w:rsid w:val="00720C06"/>
    <w:rsid w:val="00723FB9"/>
    <w:rsid w:val="00725D19"/>
    <w:rsid w:val="00726FCB"/>
    <w:rsid w:val="00733A51"/>
    <w:rsid w:val="00733F62"/>
    <w:rsid w:val="007369CB"/>
    <w:rsid w:val="00741437"/>
    <w:rsid w:val="00743C74"/>
    <w:rsid w:val="00747EEF"/>
    <w:rsid w:val="007503F5"/>
    <w:rsid w:val="0075425E"/>
    <w:rsid w:val="00760DBB"/>
    <w:rsid w:val="0076161A"/>
    <w:rsid w:val="00761D84"/>
    <w:rsid w:val="00764112"/>
    <w:rsid w:val="007670F3"/>
    <w:rsid w:val="00770563"/>
    <w:rsid w:val="00772EC6"/>
    <w:rsid w:val="00773113"/>
    <w:rsid w:val="00774477"/>
    <w:rsid w:val="0078661A"/>
    <w:rsid w:val="00786E77"/>
    <w:rsid w:val="007906AF"/>
    <w:rsid w:val="00790BFC"/>
    <w:rsid w:val="0079243C"/>
    <w:rsid w:val="0079274A"/>
    <w:rsid w:val="00793E4C"/>
    <w:rsid w:val="007964F9"/>
    <w:rsid w:val="0079697A"/>
    <w:rsid w:val="007969ED"/>
    <w:rsid w:val="007A0483"/>
    <w:rsid w:val="007A0C14"/>
    <w:rsid w:val="007A5462"/>
    <w:rsid w:val="007A771F"/>
    <w:rsid w:val="007B28EE"/>
    <w:rsid w:val="007B3668"/>
    <w:rsid w:val="007B499A"/>
    <w:rsid w:val="007C0644"/>
    <w:rsid w:val="007C1535"/>
    <w:rsid w:val="007C1B48"/>
    <w:rsid w:val="007C2388"/>
    <w:rsid w:val="007C314B"/>
    <w:rsid w:val="007C335F"/>
    <w:rsid w:val="007C73EA"/>
    <w:rsid w:val="007C7710"/>
    <w:rsid w:val="007D59AE"/>
    <w:rsid w:val="007E0E02"/>
    <w:rsid w:val="007E472A"/>
    <w:rsid w:val="007F2C1C"/>
    <w:rsid w:val="007F2E5B"/>
    <w:rsid w:val="007F3BCF"/>
    <w:rsid w:val="007F4899"/>
    <w:rsid w:val="007F601B"/>
    <w:rsid w:val="007F640B"/>
    <w:rsid w:val="00802F16"/>
    <w:rsid w:val="0080426C"/>
    <w:rsid w:val="00804C16"/>
    <w:rsid w:val="00810C07"/>
    <w:rsid w:val="0081194A"/>
    <w:rsid w:val="00813C65"/>
    <w:rsid w:val="00821D3E"/>
    <w:rsid w:val="008221C9"/>
    <w:rsid w:val="00823766"/>
    <w:rsid w:val="00826161"/>
    <w:rsid w:val="00826521"/>
    <w:rsid w:val="00830FE2"/>
    <w:rsid w:val="00842A65"/>
    <w:rsid w:val="008548C4"/>
    <w:rsid w:val="00855D62"/>
    <w:rsid w:val="0085676E"/>
    <w:rsid w:val="0086083E"/>
    <w:rsid w:val="008622A5"/>
    <w:rsid w:val="008643D2"/>
    <w:rsid w:val="0086752C"/>
    <w:rsid w:val="00871D1D"/>
    <w:rsid w:val="008720DC"/>
    <w:rsid w:val="008771FB"/>
    <w:rsid w:val="00882085"/>
    <w:rsid w:val="00884AEE"/>
    <w:rsid w:val="00886404"/>
    <w:rsid w:val="00890A8E"/>
    <w:rsid w:val="00893FEC"/>
    <w:rsid w:val="008A0387"/>
    <w:rsid w:val="008A76AF"/>
    <w:rsid w:val="008B7DB0"/>
    <w:rsid w:val="008C0834"/>
    <w:rsid w:val="008C7906"/>
    <w:rsid w:val="008D14D0"/>
    <w:rsid w:val="008D349E"/>
    <w:rsid w:val="008D5034"/>
    <w:rsid w:val="008E0F2F"/>
    <w:rsid w:val="008E3B63"/>
    <w:rsid w:val="008F050A"/>
    <w:rsid w:val="008F2818"/>
    <w:rsid w:val="008F5429"/>
    <w:rsid w:val="008F65C1"/>
    <w:rsid w:val="008F7D4F"/>
    <w:rsid w:val="00901FFD"/>
    <w:rsid w:val="0091013E"/>
    <w:rsid w:val="00910584"/>
    <w:rsid w:val="00916760"/>
    <w:rsid w:val="00920087"/>
    <w:rsid w:val="009211F1"/>
    <w:rsid w:val="00923CC4"/>
    <w:rsid w:val="00923F18"/>
    <w:rsid w:val="00926AC3"/>
    <w:rsid w:val="009300EC"/>
    <w:rsid w:val="00931E67"/>
    <w:rsid w:val="00941E82"/>
    <w:rsid w:val="00942CC1"/>
    <w:rsid w:val="00954EF6"/>
    <w:rsid w:val="0096022F"/>
    <w:rsid w:val="009622E3"/>
    <w:rsid w:val="00964245"/>
    <w:rsid w:val="00970613"/>
    <w:rsid w:val="00975551"/>
    <w:rsid w:val="00975746"/>
    <w:rsid w:val="00981B1B"/>
    <w:rsid w:val="0098653C"/>
    <w:rsid w:val="00992239"/>
    <w:rsid w:val="009A0AC0"/>
    <w:rsid w:val="009A10E3"/>
    <w:rsid w:val="009A2D5F"/>
    <w:rsid w:val="009A4FC6"/>
    <w:rsid w:val="009B171C"/>
    <w:rsid w:val="009B5688"/>
    <w:rsid w:val="009C546D"/>
    <w:rsid w:val="009C55A5"/>
    <w:rsid w:val="009C6099"/>
    <w:rsid w:val="009C6616"/>
    <w:rsid w:val="009E31D9"/>
    <w:rsid w:val="009E6FDC"/>
    <w:rsid w:val="009F3084"/>
    <w:rsid w:val="009F3727"/>
    <w:rsid w:val="009F627B"/>
    <w:rsid w:val="009F682D"/>
    <w:rsid w:val="009F6915"/>
    <w:rsid w:val="00A00EF5"/>
    <w:rsid w:val="00A024FF"/>
    <w:rsid w:val="00A0271A"/>
    <w:rsid w:val="00A060C0"/>
    <w:rsid w:val="00A0671A"/>
    <w:rsid w:val="00A13046"/>
    <w:rsid w:val="00A14E17"/>
    <w:rsid w:val="00A15FD3"/>
    <w:rsid w:val="00A26412"/>
    <w:rsid w:val="00A303FC"/>
    <w:rsid w:val="00A375F8"/>
    <w:rsid w:val="00A415D8"/>
    <w:rsid w:val="00A41D06"/>
    <w:rsid w:val="00A42A71"/>
    <w:rsid w:val="00A44364"/>
    <w:rsid w:val="00A45F6E"/>
    <w:rsid w:val="00A4755A"/>
    <w:rsid w:val="00A52689"/>
    <w:rsid w:val="00A60B18"/>
    <w:rsid w:val="00A61C32"/>
    <w:rsid w:val="00A61E15"/>
    <w:rsid w:val="00A67AA6"/>
    <w:rsid w:val="00A8052E"/>
    <w:rsid w:val="00A81CF2"/>
    <w:rsid w:val="00A82F5C"/>
    <w:rsid w:val="00A86782"/>
    <w:rsid w:val="00A914D9"/>
    <w:rsid w:val="00A964D8"/>
    <w:rsid w:val="00A968F5"/>
    <w:rsid w:val="00AA7331"/>
    <w:rsid w:val="00AA7B90"/>
    <w:rsid w:val="00AB07D4"/>
    <w:rsid w:val="00AB4D64"/>
    <w:rsid w:val="00AB6D73"/>
    <w:rsid w:val="00AC177C"/>
    <w:rsid w:val="00AC25E5"/>
    <w:rsid w:val="00AC3349"/>
    <w:rsid w:val="00AC45C1"/>
    <w:rsid w:val="00AC6445"/>
    <w:rsid w:val="00AD0186"/>
    <w:rsid w:val="00AD3498"/>
    <w:rsid w:val="00AD7346"/>
    <w:rsid w:val="00AE4FCC"/>
    <w:rsid w:val="00AE50F7"/>
    <w:rsid w:val="00AE7278"/>
    <w:rsid w:val="00AE74C5"/>
    <w:rsid w:val="00AE7E68"/>
    <w:rsid w:val="00AF00D4"/>
    <w:rsid w:val="00AF0DEB"/>
    <w:rsid w:val="00AF1EE0"/>
    <w:rsid w:val="00AF7420"/>
    <w:rsid w:val="00B00696"/>
    <w:rsid w:val="00B01868"/>
    <w:rsid w:val="00B01EAB"/>
    <w:rsid w:val="00B13BB2"/>
    <w:rsid w:val="00B23E58"/>
    <w:rsid w:val="00B30175"/>
    <w:rsid w:val="00B32B11"/>
    <w:rsid w:val="00B36E71"/>
    <w:rsid w:val="00B44343"/>
    <w:rsid w:val="00B4610F"/>
    <w:rsid w:val="00B46745"/>
    <w:rsid w:val="00B502F7"/>
    <w:rsid w:val="00B52757"/>
    <w:rsid w:val="00B52B27"/>
    <w:rsid w:val="00B53CB5"/>
    <w:rsid w:val="00B60975"/>
    <w:rsid w:val="00B62A19"/>
    <w:rsid w:val="00B63943"/>
    <w:rsid w:val="00B7024C"/>
    <w:rsid w:val="00B71376"/>
    <w:rsid w:val="00B71C05"/>
    <w:rsid w:val="00B830D8"/>
    <w:rsid w:val="00B9024B"/>
    <w:rsid w:val="00B949CF"/>
    <w:rsid w:val="00B952A9"/>
    <w:rsid w:val="00B9545C"/>
    <w:rsid w:val="00BA175B"/>
    <w:rsid w:val="00BA7737"/>
    <w:rsid w:val="00BC1F9A"/>
    <w:rsid w:val="00BD1291"/>
    <w:rsid w:val="00BE2263"/>
    <w:rsid w:val="00BE7EAB"/>
    <w:rsid w:val="00BF16EA"/>
    <w:rsid w:val="00BF34CB"/>
    <w:rsid w:val="00BF7373"/>
    <w:rsid w:val="00C10D5A"/>
    <w:rsid w:val="00C11658"/>
    <w:rsid w:val="00C12D68"/>
    <w:rsid w:val="00C1608F"/>
    <w:rsid w:val="00C2386D"/>
    <w:rsid w:val="00C24F51"/>
    <w:rsid w:val="00C27D08"/>
    <w:rsid w:val="00C3303B"/>
    <w:rsid w:val="00C41F3A"/>
    <w:rsid w:val="00C461CD"/>
    <w:rsid w:val="00C53D73"/>
    <w:rsid w:val="00C549B0"/>
    <w:rsid w:val="00C56B19"/>
    <w:rsid w:val="00C57870"/>
    <w:rsid w:val="00C57D4C"/>
    <w:rsid w:val="00C6124C"/>
    <w:rsid w:val="00C61782"/>
    <w:rsid w:val="00C61810"/>
    <w:rsid w:val="00C62B91"/>
    <w:rsid w:val="00C63B92"/>
    <w:rsid w:val="00C70585"/>
    <w:rsid w:val="00C72900"/>
    <w:rsid w:val="00C73D05"/>
    <w:rsid w:val="00C8537A"/>
    <w:rsid w:val="00C90EBA"/>
    <w:rsid w:val="00C92062"/>
    <w:rsid w:val="00C9221D"/>
    <w:rsid w:val="00C9254E"/>
    <w:rsid w:val="00CA0D79"/>
    <w:rsid w:val="00CA3187"/>
    <w:rsid w:val="00CA53E9"/>
    <w:rsid w:val="00CB7C35"/>
    <w:rsid w:val="00CC4512"/>
    <w:rsid w:val="00CC7D10"/>
    <w:rsid w:val="00CD1106"/>
    <w:rsid w:val="00CD3302"/>
    <w:rsid w:val="00CD404E"/>
    <w:rsid w:val="00CD483D"/>
    <w:rsid w:val="00CD69F3"/>
    <w:rsid w:val="00CD7C97"/>
    <w:rsid w:val="00CE642E"/>
    <w:rsid w:val="00CF2735"/>
    <w:rsid w:val="00CF6916"/>
    <w:rsid w:val="00D1036D"/>
    <w:rsid w:val="00D10EB4"/>
    <w:rsid w:val="00D12E1A"/>
    <w:rsid w:val="00D15F61"/>
    <w:rsid w:val="00D16B60"/>
    <w:rsid w:val="00D204CF"/>
    <w:rsid w:val="00D2439B"/>
    <w:rsid w:val="00D26E03"/>
    <w:rsid w:val="00D34B33"/>
    <w:rsid w:val="00D45DF3"/>
    <w:rsid w:val="00D508E5"/>
    <w:rsid w:val="00D573CD"/>
    <w:rsid w:val="00D60307"/>
    <w:rsid w:val="00D65D04"/>
    <w:rsid w:val="00D71496"/>
    <w:rsid w:val="00D74EB2"/>
    <w:rsid w:val="00D758AF"/>
    <w:rsid w:val="00D803AE"/>
    <w:rsid w:val="00D81D4F"/>
    <w:rsid w:val="00D81E67"/>
    <w:rsid w:val="00D84AA5"/>
    <w:rsid w:val="00D85A99"/>
    <w:rsid w:val="00D85B41"/>
    <w:rsid w:val="00D86128"/>
    <w:rsid w:val="00D86737"/>
    <w:rsid w:val="00D870ED"/>
    <w:rsid w:val="00D95BBA"/>
    <w:rsid w:val="00D95D28"/>
    <w:rsid w:val="00DA4875"/>
    <w:rsid w:val="00DB1D5C"/>
    <w:rsid w:val="00DB2E72"/>
    <w:rsid w:val="00DB3ADD"/>
    <w:rsid w:val="00DC2079"/>
    <w:rsid w:val="00DC2761"/>
    <w:rsid w:val="00DC4F32"/>
    <w:rsid w:val="00DD6FBE"/>
    <w:rsid w:val="00DE01D2"/>
    <w:rsid w:val="00DE5F55"/>
    <w:rsid w:val="00DF1502"/>
    <w:rsid w:val="00DF2D08"/>
    <w:rsid w:val="00DF4B8E"/>
    <w:rsid w:val="00DF5FB1"/>
    <w:rsid w:val="00E01B76"/>
    <w:rsid w:val="00E02278"/>
    <w:rsid w:val="00E035BF"/>
    <w:rsid w:val="00E17566"/>
    <w:rsid w:val="00E2015B"/>
    <w:rsid w:val="00E26419"/>
    <w:rsid w:val="00E330C1"/>
    <w:rsid w:val="00E36C27"/>
    <w:rsid w:val="00E378B3"/>
    <w:rsid w:val="00E405B0"/>
    <w:rsid w:val="00E4261F"/>
    <w:rsid w:val="00E4583E"/>
    <w:rsid w:val="00E4729F"/>
    <w:rsid w:val="00E530D3"/>
    <w:rsid w:val="00E55758"/>
    <w:rsid w:val="00E57072"/>
    <w:rsid w:val="00E63D68"/>
    <w:rsid w:val="00E64ABF"/>
    <w:rsid w:val="00E71F65"/>
    <w:rsid w:val="00E76F13"/>
    <w:rsid w:val="00E8007E"/>
    <w:rsid w:val="00E801CD"/>
    <w:rsid w:val="00E80AE5"/>
    <w:rsid w:val="00E80E65"/>
    <w:rsid w:val="00E8208A"/>
    <w:rsid w:val="00E9099B"/>
    <w:rsid w:val="00E90C57"/>
    <w:rsid w:val="00E913CA"/>
    <w:rsid w:val="00E9205E"/>
    <w:rsid w:val="00E92E45"/>
    <w:rsid w:val="00E95CAF"/>
    <w:rsid w:val="00E96F76"/>
    <w:rsid w:val="00EA66FD"/>
    <w:rsid w:val="00EC0079"/>
    <w:rsid w:val="00EC2BA5"/>
    <w:rsid w:val="00EC4A84"/>
    <w:rsid w:val="00ED2ACA"/>
    <w:rsid w:val="00ED6A8D"/>
    <w:rsid w:val="00ED7750"/>
    <w:rsid w:val="00EE0663"/>
    <w:rsid w:val="00EE0799"/>
    <w:rsid w:val="00EE34C2"/>
    <w:rsid w:val="00EE4B1B"/>
    <w:rsid w:val="00F07036"/>
    <w:rsid w:val="00F11523"/>
    <w:rsid w:val="00F23681"/>
    <w:rsid w:val="00F26964"/>
    <w:rsid w:val="00F322E0"/>
    <w:rsid w:val="00F36ACA"/>
    <w:rsid w:val="00F37A06"/>
    <w:rsid w:val="00F41A70"/>
    <w:rsid w:val="00F45EA5"/>
    <w:rsid w:val="00F5304D"/>
    <w:rsid w:val="00F62F74"/>
    <w:rsid w:val="00F64041"/>
    <w:rsid w:val="00F71A96"/>
    <w:rsid w:val="00F7775F"/>
    <w:rsid w:val="00F82346"/>
    <w:rsid w:val="00F82786"/>
    <w:rsid w:val="00F82AF6"/>
    <w:rsid w:val="00F91E34"/>
    <w:rsid w:val="00F91F9B"/>
    <w:rsid w:val="00F92C84"/>
    <w:rsid w:val="00F933A8"/>
    <w:rsid w:val="00F94FFB"/>
    <w:rsid w:val="00F970F3"/>
    <w:rsid w:val="00FA43AF"/>
    <w:rsid w:val="00FA5B6B"/>
    <w:rsid w:val="00FA6C92"/>
    <w:rsid w:val="00FA6CB2"/>
    <w:rsid w:val="00FC3ECA"/>
    <w:rsid w:val="00FC47CB"/>
    <w:rsid w:val="00FC6227"/>
    <w:rsid w:val="00FC6B7B"/>
    <w:rsid w:val="00FC752A"/>
    <w:rsid w:val="00FD0BEC"/>
    <w:rsid w:val="00FD3077"/>
    <w:rsid w:val="00FD3D5A"/>
    <w:rsid w:val="00FD6C48"/>
    <w:rsid w:val="00FD7B2F"/>
    <w:rsid w:val="00FE4B64"/>
    <w:rsid w:val="00FE6FCC"/>
    <w:rsid w:val="00FE7187"/>
    <w:rsid w:val="00FF4A6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2B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7C97"/>
    <w:rPr>
      <w:color w:val="0000FF" w:themeColor="hyperlink"/>
      <w:u w:val="single"/>
    </w:rPr>
  </w:style>
  <w:style w:type="table" w:styleId="TableGrid">
    <w:name w:val="Table Grid"/>
    <w:basedOn w:val="TableNormal"/>
    <w:uiPriority w:val="59"/>
    <w:rsid w:val="00E80E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2368"/>
    <w:pPr>
      <w:ind w:left="720"/>
      <w:contextualSpacing/>
    </w:pPr>
  </w:style>
  <w:style w:type="paragraph" w:customStyle="1" w:styleId="EndNoteBibliographyTitle">
    <w:name w:val="EndNote Bibliography Title"/>
    <w:basedOn w:val="Normal"/>
    <w:link w:val="EndNoteBibliographyTitleChar"/>
    <w:rsid w:val="007369C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369CB"/>
    <w:rPr>
      <w:rFonts w:ascii="Calibri" w:hAnsi="Calibri"/>
      <w:noProof/>
      <w:lang w:val="en-US"/>
    </w:rPr>
  </w:style>
  <w:style w:type="paragraph" w:customStyle="1" w:styleId="EndNoteBibliography">
    <w:name w:val="EndNote Bibliography"/>
    <w:basedOn w:val="Normal"/>
    <w:link w:val="EndNoteBibliographyChar"/>
    <w:rsid w:val="007369C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369CB"/>
    <w:rPr>
      <w:rFonts w:ascii="Calibri" w:hAnsi="Calibri"/>
      <w:noProof/>
      <w:lang w:val="en-US"/>
    </w:rPr>
  </w:style>
  <w:style w:type="paragraph" w:styleId="BalloonText">
    <w:name w:val="Balloon Text"/>
    <w:basedOn w:val="Normal"/>
    <w:link w:val="BalloonTextChar"/>
    <w:uiPriority w:val="99"/>
    <w:semiHidden/>
    <w:unhideWhenUsed/>
    <w:rsid w:val="00CE64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642E"/>
    <w:rPr>
      <w:rFonts w:ascii="Tahoma" w:hAnsi="Tahoma" w:cs="Tahoma"/>
      <w:sz w:val="16"/>
      <w:szCs w:val="16"/>
    </w:rPr>
  </w:style>
  <w:style w:type="paragraph" w:styleId="Header">
    <w:name w:val="header"/>
    <w:basedOn w:val="Normal"/>
    <w:link w:val="HeaderChar"/>
    <w:uiPriority w:val="99"/>
    <w:unhideWhenUsed/>
    <w:rsid w:val="008F65C1"/>
    <w:pPr>
      <w:tabs>
        <w:tab w:val="center" w:pos="4536"/>
        <w:tab w:val="right" w:pos="9072"/>
      </w:tabs>
      <w:spacing w:after="0" w:line="240" w:lineRule="auto"/>
    </w:pPr>
  </w:style>
  <w:style w:type="character" w:customStyle="1" w:styleId="HeaderChar">
    <w:name w:val="Header Char"/>
    <w:basedOn w:val="DefaultParagraphFont"/>
    <w:link w:val="Header"/>
    <w:uiPriority w:val="99"/>
    <w:rsid w:val="008F65C1"/>
  </w:style>
  <w:style w:type="paragraph" w:styleId="Footer">
    <w:name w:val="footer"/>
    <w:basedOn w:val="Normal"/>
    <w:link w:val="FooterChar"/>
    <w:uiPriority w:val="99"/>
    <w:unhideWhenUsed/>
    <w:rsid w:val="008F65C1"/>
    <w:pPr>
      <w:tabs>
        <w:tab w:val="center" w:pos="4536"/>
        <w:tab w:val="right" w:pos="9072"/>
      </w:tabs>
      <w:spacing w:after="0" w:line="240" w:lineRule="auto"/>
    </w:pPr>
  </w:style>
  <w:style w:type="character" w:customStyle="1" w:styleId="FooterChar">
    <w:name w:val="Footer Char"/>
    <w:basedOn w:val="DefaultParagraphFont"/>
    <w:link w:val="Footer"/>
    <w:uiPriority w:val="99"/>
    <w:rsid w:val="008F65C1"/>
  </w:style>
  <w:style w:type="character" w:styleId="CommentReference">
    <w:name w:val="annotation reference"/>
    <w:basedOn w:val="DefaultParagraphFont"/>
    <w:uiPriority w:val="99"/>
    <w:semiHidden/>
    <w:unhideWhenUsed/>
    <w:rsid w:val="00DE01D2"/>
    <w:rPr>
      <w:sz w:val="16"/>
      <w:szCs w:val="16"/>
    </w:rPr>
  </w:style>
  <w:style w:type="paragraph" w:styleId="CommentText">
    <w:name w:val="annotation text"/>
    <w:basedOn w:val="Normal"/>
    <w:link w:val="CommentTextChar"/>
    <w:uiPriority w:val="99"/>
    <w:semiHidden/>
    <w:unhideWhenUsed/>
    <w:rsid w:val="00DE01D2"/>
    <w:pPr>
      <w:spacing w:line="240" w:lineRule="auto"/>
    </w:pPr>
    <w:rPr>
      <w:sz w:val="20"/>
      <w:szCs w:val="20"/>
    </w:rPr>
  </w:style>
  <w:style w:type="character" w:customStyle="1" w:styleId="CommentTextChar">
    <w:name w:val="Comment Text Char"/>
    <w:basedOn w:val="DefaultParagraphFont"/>
    <w:link w:val="CommentText"/>
    <w:uiPriority w:val="99"/>
    <w:semiHidden/>
    <w:rsid w:val="00DE01D2"/>
    <w:rPr>
      <w:sz w:val="20"/>
      <w:szCs w:val="20"/>
    </w:rPr>
  </w:style>
  <w:style w:type="paragraph" w:styleId="CommentSubject">
    <w:name w:val="annotation subject"/>
    <w:basedOn w:val="CommentText"/>
    <w:next w:val="CommentText"/>
    <w:link w:val="CommentSubjectChar"/>
    <w:uiPriority w:val="99"/>
    <w:semiHidden/>
    <w:unhideWhenUsed/>
    <w:rsid w:val="00DE01D2"/>
    <w:rPr>
      <w:b/>
      <w:bCs/>
    </w:rPr>
  </w:style>
  <w:style w:type="character" w:customStyle="1" w:styleId="CommentSubjectChar">
    <w:name w:val="Comment Subject Char"/>
    <w:basedOn w:val="CommentTextChar"/>
    <w:link w:val="CommentSubject"/>
    <w:uiPriority w:val="99"/>
    <w:semiHidden/>
    <w:rsid w:val="00DE01D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7C97"/>
    <w:rPr>
      <w:color w:val="0000FF" w:themeColor="hyperlink"/>
      <w:u w:val="single"/>
    </w:rPr>
  </w:style>
  <w:style w:type="table" w:styleId="TableGrid">
    <w:name w:val="Table Grid"/>
    <w:basedOn w:val="TableNormal"/>
    <w:uiPriority w:val="59"/>
    <w:rsid w:val="00E80E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2368"/>
    <w:pPr>
      <w:ind w:left="720"/>
      <w:contextualSpacing/>
    </w:pPr>
  </w:style>
  <w:style w:type="paragraph" w:customStyle="1" w:styleId="EndNoteBibliographyTitle">
    <w:name w:val="EndNote Bibliography Title"/>
    <w:basedOn w:val="Normal"/>
    <w:link w:val="EndNoteBibliographyTitleChar"/>
    <w:rsid w:val="007369C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369CB"/>
    <w:rPr>
      <w:rFonts w:ascii="Calibri" w:hAnsi="Calibri"/>
      <w:noProof/>
      <w:lang w:val="en-US"/>
    </w:rPr>
  </w:style>
  <w:style w:type="paragraph" w:customStyle="1" w:styleId="EndNoteBibliography">
    <w:name w:val="EndNote Bibliography"/>
    <w:basedOn w:val="Normal"/>
    <w:link w:val="EndNoteBibliographyChar"/>
    <w:rsid w:val="007369C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369CB"/>
    <w:rPr>
      <w:rFonts w:ascii="Calibri" w:hAnsi="Calibri"/>
      <w:noProof/>
      <w:lang w:val="en-US"/>
    </w:rPr>
  </w:style>
  <w:style w:type="paragraph" w:styleId="BalloonText">
    <w:name w:val="Balloon Text"/>
    <w:basedOn w:val="Normal"/>
    <w:link w:val="BalloonTextChar"/>
    <w:uiPriority w:val="99"/>
    <w:semiHidden/>
    <w:unhideWhenUsed/>
    <w:rsid w:val="00CE64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642E"/>
    <w:rPr>
      <w:rFonts w:ascii="Tahoma" w:hAnsi="Tahoma" w:cs="Tahoma"/>
      <w:sz w:val="16"/>
      <w:szCs w:val="16"/>
    </w:rPr>
  </w:style>
  <w:style w:type="paragraph" w:styleId="Header">
    <w:name w:val="header"/>
    <w:basedOn w:val="Normal"/>
    <w:link w:val="HeaderChar"/>
    <w:uiPriority w:val="99"/>
    <w:unhideWhenUsed/>
    <w:rsid w:val="008F65C1"/>
    <w:pPr>
      <w:tabs>
        <w:tab w:val="center" w:pos="4536"/>
        <w:tab w:val="right" w:pos="9072"/>
      </w:tabs>
      <w:spacing w:after="0" w:line="240" w:lineRule="auto"/>
    </w:pPr>
  </w:style>
  <w:style w:type="character" w:customStyle="1" w:styleId="HeaderChar">
    <w:name w:val="Header Char"/>
    <w:basedOn w:val="DefaultParagraphFont"/>
    <w:link w:val="Header"/>
    <w:uiPriority w:val="99"/>
    <w:rsid w:val="008F65C1"/>
  </w:style>
  <w:style w:type="paragraph" w:styleId="Footer">
    <w:name w:val="footer"/>
    <w:basedOn w:val="Normal"/>
    <w:link w:val="FooterChar"/>
    <w:uiPriority w:val="99"/>
    <w:unhideWhenUsed/>
    <w:rsid w:val="008F65C1"/>
    <w:pPr>
      <w:tabs>
        <w:tab w:val="center" w:pos="4536"/>
        <w:tab w:val="right" w:pos="9072"/>
      </w:tabs>
      <w:spacing w:after="0" w:line="240" w:lineRule="auto"/>
    </w:pPr>
  </w:style>
  <w:style w:type="character" w:customStyle="1" w:styleId="FooterChar">
    <w:name w:val="Footer Char"/>
    <w:basedOn w:val="DefaultParagraphFont"/>
    <w:link w:val="Footer"/>
    <w:uiPriority w:val="99"/>
    <w:rsid w:val="008F65C1"/>
  </w:style>
  <w:style w:type="character" w:styleId="CommentReference">
    <w:name w:val="annotation reference"/>
    <w:basedOn w:val="DefaultParagraphFont"/>
    <w:uiPriority w:val="99"/>
    <w:semiHidden/>
    <w:unhideWhenUsed/>
    <w:rsid w:val="00DE01D2"/>
    <w:rPr>
      <w:sz w:val="16"/>
      <w:szCs w:val="16"/>
    </w:rPr>
  </w:style>
  <w:style w:type="paragraph" w:styleId="CommentText">
    <w:name w:val="annotation text"/>
    <w:basedOn w:val="Normal"/>
    <w:link w:val="CommentTextChar"/>
    <w:uiPriority w:val="99"/>
    <w:semiHidden/>
    <w:unhideWhenUsed/>
    <w:rsid w:val="00DE01D2"/>
    <w:pPr>
      <w:spacing w:line="240" w:lineRule="auto"/>
    </w:pPr>
    <w:rPr>
      <w:sz w:val="20"/>
      <w:szCs w:val="20"/>
    </w:rPr>
  </w:style>
  <w:style w:type="character" w:customStyle="1" w:styleId="CommentTextChar">
    <w:name w:val="Comment Text Char"/>
    <w:basedOn w:val="DefaultParagraphFont"/>
    <w:link w:val="CommentText"/>
    <w:uiPriority w:val="99"/>
    <w:semiHidden/>
    <w:rsid w:val="00DE01D2"/>
    <w:rPr>
      <w:sz w:val="20"/>
      <w:szCs w:val="20"/>
    </w:rPr>
  </w:style>
  <w:style w:type="paragraph" w:styleId="CommentSubject">
    <w:name w:val="annotation subject"/>
    <w:basedOn w:val="CommentText"/>
    <w:next w:val="CommentText"/>
    <w:link w:val="CommentSubjectChar"/>
    <w:uiPriority w:val="99"/>
    <w:semiHidden/>
    <w:unhideWhenUsed/>
    <w:rsid w:val="00DE01D2"/>
    <w:rPr>
      <w:b/>
      <w:bCs/>
    </w:rPr>
  </w:style>
  <w:style w:type="character" w:customStyle="1" w:styleId="CommentSubjectChar">
    <w:name w:val="Comment Subject Char"/>
    <w:basedOn w:val="CommentTextChar"/>
    <w:link w:val="CommentSubject"/>
    <w:uiPriority w:val="99"/>
    <w:semiHidden/>
    <w:rsid w:val="00DE01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557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legeforeningen.no/PageFiles/44914/Retningslinjer%20smertebehandling%20dnlf.pdf;"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www.fhi.no/enmoba" TargetMode="External"/><Relationship Id="rId4" Type="http://schemas.microsoft.com/office/2007/relationships/stylesWithEffects" Target="stylesWithEffects.xml"/><Relationship Id="rId9" Type="http://schemas.openxmlformats.org/officeDocument/2006/relationships/hyperlink" Target="mailto:eva.skovlund@ntnu.no"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F75CA2C-5A22-42FD-9E84-09D1856B0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9748</Words>
  <Characters>51668</Characters>
  <Application>Microsoft Office Word</Application>
  <DocSecurity>0</DocSecurity>
  <Lines>430</Lines>
  <Paragraphs>12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 DMF</Company>
  <LinksUpToDate>false</LinksUpToDate>
  <CharactersWithSpaces>61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Skovlund</dc:creator>
  <cp:lastModifiedBy>Eva Skovlund</cp:lastModifiedBy>
  <cp:revision>2</cp:revision>
  <cp:lastPrinted>2016-11-15T14:20:00Z</cp:lastPrinted>
  <dcterms:created xsi:type="dcterms:W3CDTF">2017-07-05T08:48:00Z</dcterms:created>
  <dcterms:modified xsi:type="dcterms:W3CDTF">2017-07-05T08:48:00Z</dcterms:modified>
</cp:coreProperties>
</file>